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69174C" w14:textId="0136A4A1" w:rsidR="00233B97" w:rsidRPr="00233B97" w:rsidRDefault="00233B97" w:rsidP="00233B97">
      <w:pPr>
        <w:pStyle w:val="Heading1"/>
        <w:jc w:val="center"/>
        <w:rPr>
          <w:i/>
          <w:sz w:val="36"/>
          <w:szCs w:val="36"/>
        </w:rPr>
      </w:pPr>
      <w:bookmarkStart w:id="0" w:name="_GoBack"/>
      <w:bookmarkEnd w:id="0"/>
      <w:r w:rsidRPr="00233B97">
        <w:rPr>
          <w:i/>
          <w:sz w:val="36"/>
          <w:szCs w:val="36"/>
        </w:rPr>
        <w:t>Online Appendix</w:t>
      </w:r>
    </w:p>
    <w:p w14:paraId="667CE611" w14:textId="77DFD130" w:rsidR="005D7D1E" w:rsidRDefault="005D7D1E" w:rsidP="005D7D1E">
      <w:pPr>
        <w:pStyle w:val="Heading1"/>
      </w:pPr>
      <w:r w:rsidRPr="00E6475A">
        <w:t>Appendix A</w:t>
      </w:r>
      <w:r>
        <w:t>: Samples Composition</w:t>
      </w:r>
    </w:p>
    <w:tbl>
      <w:tblPr>
        <w:tblW w:w="9322" w:type="dxa"/>
        <w:tblLayout w:type="fixed"/>
        <w:tblLook w:val="04A0" w:firstRow="1" w:lastRow="0" w:firstColumn="1" w:lastColumn="0" w:noHBand="0" w:noVBand="1"/>
      </w:tblPr>
      <w:tblGrid>
        <w:gridCol w:w="1951"/>
        <w:gridCol w:w="1005"/>
        <w:gridCol w:w="1121"/>
        <w:gridCol w:w="709"/>
        <w:gridCol w:w="851"/>
        <w:gridCol w:w="708"/>
        <w:gridCol w:w="709"/>
        <w:gridCol w:w="709"/>
        <w:gridCol w:w="850"/>
        <w:gridCol w:w="709"/>
      </w:tblGrid>
      <w:tr w:rsidR="00CD173C" w:rsidRPr="00E6475A" w14:paraId="71DC20E4" w14:textId="77777777" w:rsidTr="00967211">
        <w:trPr>
          <w:trHeight w:val="288"/>
        </w:trPr>
        <w:tc>
          <w:tcPr>
            <w:tcW w:w="19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899B83" w14:textId="77777777" w:rsidR="00CD173C" w:rsidRPr="00E6475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1FC4F5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Balanced long-run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AD3D912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Little divergence</w:t>
            </w:r>
          </w:p>
        </w:tc>
        <w:tc>
          <w:tcPr>
            <w:tcW w:w="5245" w:type="dxa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3B814C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Period specific samples</w:t>
            </w:r>
          </w:p>
        </w:tc>
      </w:tr>
      <w:tr w:rsidR="00CD173C" w:rsidRPr="00E6475A" w14:paraId="7DD4949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E6B454" w14:textId="77777777" w:rsidR="00CD173C" w:rsidRPr="00E6475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A0CAC4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450-1913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8F8949" w14:textId="77777777" w:rsidR="00CD173C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508-</w:t>
            </w:r>
          </w:p>
          <w:p w14:paraId="2D928552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7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115F6C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430-150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869AC2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508-158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BED39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581-166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F8A15D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644-17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337CB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706-178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901368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772-18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53A25" w14:textId="77777777" w:rsidR="00CD173C" w:rsidRPr="00E6475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E6475A">
              <w:rPr>
                <w:rFonts w:eastAsia="Times New Roman"/>
                <w:color w:val="000000"/>
                <w:sz w:val="20"/>
                <w:szCs w:val="20"/>
              </w:rPr>
              <w:t>1834-1913</w:t>
            </w:r>
          </w:p>
        </w:tc>
      </w:tr>
      <w:tr w:rsidR="00CD173C" w:rsidRPr="006C5C3A" w14:paraId="1CDEF482" w14:textId="77777777" w:rsidTr="00967211">
        <w:trPr>
          <w:trHeight w:val="288"/>
        </w:trPr>
        <w:tc>
          <w:tcPr>
            <w:tcW w:w="19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4C443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bbeville</w:t>
            </w:r>
          </w:p>
        </w:tc>
        <w:tc>
          <w:tcPr>
            <w:tcW w:w="100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A17B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26D2F2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703A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3C34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7990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7067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F4051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35BC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416E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95C3E4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6E43D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berde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EB6CE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37AA9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9489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19BF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A5DC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B7FF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9124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E143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967B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416618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F0EFA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Acquaviva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621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785DAF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DB15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8086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7360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17A5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06CD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C8E9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7BEF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EC0BF9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3050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ix-en-Provenc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256B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5D5627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EC9E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504A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1458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610D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18B4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92E5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26EC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B00BDF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27133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lbi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D829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8C815F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EFA7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BBCB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37A4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66EF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C325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4961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FB43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A62887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400AC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ltenbur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AA7D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A4D4E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8124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1493E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38C2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418E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BDE8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5036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0C49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1C83D3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AB64C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Alvsborg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02C6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543EDA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17DD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51D9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CC8B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D5B1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D55AE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CCEA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0995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BC934F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0EB7A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msterdam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67D4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7F05A4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4B8C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07ED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F80F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40CD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CED3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54CC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EE9B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E7A7D3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21B7C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nco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5348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1CAF4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E06C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69FB1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900E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448D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BB01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FDEA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D037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6387C4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36FEA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nger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94D4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C66A4F1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266A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9CC5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223F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A913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11C8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0606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0195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4292D2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4F587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Angoulême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C234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F2D9A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39FB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44D4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6B14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AF77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526F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4A02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1E55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204447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506A3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Annonay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C3ECE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92496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6520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5A22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A49D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FCC9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8B6F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0E49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8F8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5D908F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38C0E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ntwerp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0D47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C43E23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999D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09D3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CDA7E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6E99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B38B1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AB00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09CB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FB3146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91E67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ppenzell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0443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56A47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F331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770A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A00E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15AF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C50CF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4F82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1D48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1246CD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1EF88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rezz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F1EE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4807BD9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C1311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447D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50D0C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26E8E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83EB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9BE9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1090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F07D11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16F51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rl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85B2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85CDFA0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BC068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15A54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32EC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6F957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83F0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76AE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DEF7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390686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D2FAD" w14:textId="77777777" w:rsidR="00CD173C" w:rsidRPr="006C5C3A" w:rsidRDefault="00CD173C" w:rsidP="000A2442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rnhem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AF542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5AFD70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89FFA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E066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842F5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D8AEB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73203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6725D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E0206" w14:textId="77777777" w:rsidR="00CD173C" w:rsidRPr="006C5C3A" w:rsidRDefault="00CD173C" w:rsidP="000A2442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C8883D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261E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ugsbur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1D77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64E60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A3C2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20C7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608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4E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29E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B30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EF56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6015D7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6EE1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Avign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9463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5E7A6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9A35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C85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39FF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CAD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FDC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ACC6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F41F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098768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B90C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arcelo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EB1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D0D9CE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A06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6332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594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CF4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CC74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56B1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B61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79725C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B9B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ar-le-Duc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C5C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3237F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87F4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8A0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875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4C6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AA2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54D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8A6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E0F616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1694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assan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FEFA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418C7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F6B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958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70E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0CC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7DEE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E49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45A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8BD25A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8630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ayeux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C60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B2C48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62B9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311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5E2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1DBF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07ED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F4F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F62C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8155A2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BB02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elfas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25CB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2C36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501F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9AEF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8DBD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7B3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5FB5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862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527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DD550C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FC90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erg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0FDD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25726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49C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3CF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A28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9DBC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0A0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963F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C56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B24FF2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7D9D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ergues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D3C9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7CA2FC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753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AE6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9CF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B14F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090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D30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D0C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C4F3F0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CE04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erli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488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9D453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F58B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BCA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1EF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284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D5E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A61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19A0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3E74C5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2081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éziers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D7A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3EF3B4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2F4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04D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C1D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1941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B51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82F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6376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9E38CB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B59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loi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E26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0771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AC6A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3AC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FFD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C4A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1E84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91AA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136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B98051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A11A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ordeaux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552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F4E35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86A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E8DB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FED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E5FF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4573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242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C75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E04D90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8BAC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oulogne-sur-Mer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1E9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8502F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E8B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ADB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9D7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C2D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DB8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8F15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04D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29C6B8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7E16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ourg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EF4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DE501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D3A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93B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9CA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C95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C2F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D3F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68D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9B46B5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65F5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rem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3FD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5EA0A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2D1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6BF5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77D1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5D6C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E90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10FA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1FB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8CBE1F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6B9F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resci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98F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2AA4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EB0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5E6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B64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0E23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DCA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6CA2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626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7240EC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78F1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rianço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8B2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5105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9DC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FDA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13E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B191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E71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48F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504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39F9DA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861E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rug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FD0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DD6F2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646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3ED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B3B2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9696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CDE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F83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1149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22E745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FDD5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runswick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C46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B86DB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59A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CF60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843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2DC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205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DC3C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D8E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B96797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2FB1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russel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84D8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E22B3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944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B1C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A7D5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838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E0B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F19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FF8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47560F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F8B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Budapes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946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6E2117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485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226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665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DC8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67B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F7B7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F72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7C3A85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4D0F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uis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-les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aronnies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0B4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B2AEB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49F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909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252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8C3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99D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167B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42F9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F4C66E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D4F8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lastRenderedPageBreak/>
              <w:t>Burgo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0733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5D0CC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1EE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5AD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CC5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7A4F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00D2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5910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9CB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D5FBF0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4167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ambridg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F95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FB8C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C2B4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5411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025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D12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7ED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F91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3B6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9B8F86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04E0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arcasson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E3E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172A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4A7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ACE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410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A5C6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751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5428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5DF0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7CDE7E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EC63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armarth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5E4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A39CE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0B3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079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682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937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65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4C0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DE6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B1C0C5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71A0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Castelnaudary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E81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A8711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1096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3A5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189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A97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736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678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630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710F1D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2BB3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halons-sur-Mar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574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970DA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517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1A6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294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629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C4C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5C7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E14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B7D592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97D4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hartr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7AF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F46E5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2442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D10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E20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AAD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C71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02F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7EA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91A7E5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1DDB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Chateaudu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3D0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D89DB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64E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E49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3E8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7C2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72DF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A42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5D6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2F075E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DF6B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hateau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Gontier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DE6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DAA36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F9B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BE0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500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113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AAD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DFE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03F7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34BB7F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E4E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hateauroux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37B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CC656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F22F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C5C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1C8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7D6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BD4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C08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7AC5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0E684C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C486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haumont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en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Caux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3806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FF2A5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842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3EAF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92C7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CAAC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149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9E4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CE6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4A1752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08C5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lermon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52C2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CC2E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E36B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69F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02D2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222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D7A7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12F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BD7C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D1A5A0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8828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olog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37C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1CFF1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E31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1B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4C56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4A7B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358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F75FE" w14:textId="44760B31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E61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CDE729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C49D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Coruña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A40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9850E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671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A79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719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4E7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304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E8D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7DA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1A5EF65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F1B0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Coutances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C54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7E569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7E6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290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2C0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C978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CE7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B4B0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A71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FD6E07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DDA2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Cremo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793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CBAA3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1060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1EB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612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5627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F16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4803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8D5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AB15B9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F050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iepp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1EE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FCCA30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820A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8CA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926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D1B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446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173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19C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64F594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28EC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Diest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B94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17ACF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2C5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CE0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3E1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0555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7378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A547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64C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B84182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0C48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Digne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0FAD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543C4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B02A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149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0CA9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81D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E75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12A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1346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40E6A4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E731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ol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32A8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67354B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591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25F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C3B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365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976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AE5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8F5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BEF4BB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F92D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ordrech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0F76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69F23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94D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4F46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FF1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501B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F178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583D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05A2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C33667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91C5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ouai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267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F52A7F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33E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A005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B1D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F9E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062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F88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E5F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2C1BF5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F1DB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ov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4466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61CE0F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F228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C2A6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35B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C66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B9C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B3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41D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3A8799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6779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Draguigna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7003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2915E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930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391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E572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2EE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C40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C1D7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4623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FD640C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EB7F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resd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3FA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E7CC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2026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2C8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611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9F54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48D1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6CB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FCD5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74CF42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EE90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Durham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EA5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D5B3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A0B1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89A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085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7F5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7DA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9738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1BD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E71B53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E803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Edinburgh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A6D5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D274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87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A8E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8B8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D842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36F2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C4B1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896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059C2E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1D23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Eeklo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ACD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174D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B5F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517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1BF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A0A1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1138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7FF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67F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E29E8F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704C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Emd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F90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6FA86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D17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A6B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69F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EEB6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A72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280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871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D4C4EB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B390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Erfur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882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61362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C3B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348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5893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F2A6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A76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579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5222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C2CDE0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3C74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Exet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197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FFDC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E88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B8F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C2E1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1CC8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F43A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3793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E36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17B4F2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FA2F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Florenc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BBC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E905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D5B7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B1E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0E3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9D6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A87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12C8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62D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939168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2F3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Frankfur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7EC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F0F57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DD30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6886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B491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076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E5F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431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C80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A56565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1E3E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Gdańsk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 xml:space="preserve"> (Danzig)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0EA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0AEE0F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89A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594B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7DA1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6B6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134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7417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79BF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EA8146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B807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enev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BC0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3C576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933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A3A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908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7B0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09C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734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024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5DF935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2C52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eno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128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79B5DB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7C0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EDCB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6F3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337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69A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332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E946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3CDA1B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4A11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ero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3B3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4D53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BEA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85A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9224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4F02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D29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3B7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C741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35B9C1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0E44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loucest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193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0830DC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3709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412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9F37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D2F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1990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97E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770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2A8C79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F72E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ötting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7AD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4877A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8CB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168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560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7FC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499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1F8E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686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260941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D1E1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ranad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7D0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B8BE2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252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35E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00D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2DD1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946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03FA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C91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26850E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EA95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renobl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3977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6E7A6A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0FB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B3B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FE0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658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608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63E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5603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743239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3A51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Groning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196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9C21EF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9BD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54E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F83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956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9D9E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A730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AA4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7F89DF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86B9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Haddingt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4214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C7D54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7EBF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4236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EAA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5CA1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7A0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A3B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ABF4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36DFC65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02B9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Halberstadt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6636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3BF5A4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8228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248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A8E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D6B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3D2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554A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DC3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BC897F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895D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Hall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A44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B4A8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054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C8D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197C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87B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D28C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377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4803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9D9386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C0AC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Hambur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719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96AE0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A16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179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A12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6240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ED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E630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A31E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62C120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54DA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Hanov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042F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56645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D4F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3A3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F0B8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9BB5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3EF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D18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3DF5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5E6D68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D69D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Herbor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162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8621E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FD06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A89F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C538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E1B5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ADD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1E14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C33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2ABEF7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1B83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lastRenderedPageBreak/>
              <w:t>Herford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5CD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4791D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2E6B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893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728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6D91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3DDB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D87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23C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A29F6B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F06B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Issoir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994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08619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C5C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2DB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DFC4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436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1EFC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94F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645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C15583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EAC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Kalma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CB5E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1AEC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EFF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8428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BF8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B457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3E9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F15F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A0F9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749DDE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71F8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Königsberg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0A8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2DBA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C03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B9E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5CC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023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181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6B9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1D3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B85E2D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333E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Krakow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BBD6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21CE12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6170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EC9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A93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5289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312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B5D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64A1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0FD8B5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C6E0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Kristiansand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6029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CE6B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7E40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4E10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896C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CA7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4C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BB5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D87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F388AD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78A7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Langres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77C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8DE3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0841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8CA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960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B17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F23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936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F9C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D0E206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4834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ausan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BFA0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D2C45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31E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35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6D4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1D4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A14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5789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F013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4AE69C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CDFB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e Man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F24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EDA7F5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3CB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09B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582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8CE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8AC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6E6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C35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8A6AEE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D0C1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e Puy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en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Velay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611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9B0628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070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5D0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A38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3CE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A4D8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DD79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48C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726990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BCA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eed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E09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EC47EF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6BD6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C77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0F44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78F7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6F1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88E6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B382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E6A2F2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A298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eid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783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17510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F4B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C7D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BD3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CD5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583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B49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4C7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A0E590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0370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eipzi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CAA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D843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0793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863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E57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4247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769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E158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B88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A795ED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B272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e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AF9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25A3C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8E29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ABDF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578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513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E03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AC0F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8CF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84762F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836B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ièg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912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B6D85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C60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EE35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5498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31C6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5A3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DC6D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28E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285F9D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DAA4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imog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93C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A3E3A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EF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10C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D97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8D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BC8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D39C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D9C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099165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F310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isb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8DE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8A1E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81A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1900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FA0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9884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DE51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B2A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78D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A8FE76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B125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iverpool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AF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DEAD4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6271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700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F5D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8A8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933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7A7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858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2B92A8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D377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jubljana (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Laibach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)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634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7917F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A49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6B37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F0B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9096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AC0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355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5B18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A2105F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1D27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leid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2F8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5D4B4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B1C6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C72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854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FE3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4F5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1FD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DC02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18A7F2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E82E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ond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014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5B041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40E6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8D9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D3FA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F7A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221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FFA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F180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F4493C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D634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ucer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729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AABCF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BB1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4FD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756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E8EA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32C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E2A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7E6F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80D1F3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72C4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Lüneburg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9EB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2FA82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20D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D6C2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13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70CF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A64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B23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479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BA6EDB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274D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Luneville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A34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B63F8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FDCB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1F9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5E1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5E9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839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98A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765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DCA4FD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AF65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uxembour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929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3559C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098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72A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162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7F6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EA7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63DF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447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7EEA26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49A0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Lviv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 xml:space="preserve"> (Lemberg)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6ED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080DB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F6B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B935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077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BBB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84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19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C0A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F5D758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97D6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Ly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C711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47A90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95F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DB6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E798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A13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B0A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77F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BA74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2A8A0A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1DBD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astrich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B71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1D06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AD1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5B0F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3BE8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18B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CFF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09B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2475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9F29E4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95AF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Mâco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3F6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A7673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FE1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F714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93C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3C2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88E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3D85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FB3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2E3D84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E1F0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llorc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8E2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547F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E29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2CBB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DDF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34D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B618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A0F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B15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18116D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C46D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lmö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5E73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86500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3AE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24E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A97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97C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26C1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9B90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CE38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812458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638C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nchest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D22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6A22A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D683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3BC8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57D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943F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86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803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B074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236D29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1D14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nnheim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6D2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69126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8D41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D5A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9ED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ECF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C68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BD5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63F4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C98CCC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A13D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Mansilla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729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2AA33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9F9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CC78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02C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6D0F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A64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1D5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345C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68B274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3E80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ntu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8F4D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759A9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8A5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D17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67F5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F25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1B9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A74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71B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26AF7B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FA29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ran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D711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A8715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03B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BAFE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8EAD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723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368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00F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D6D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C8AE24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E0CE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rmand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304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3D3D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8C1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710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782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1B2A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FB4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3C6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3276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EB226B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8559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arseill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7CB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96DC5E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DF3C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DF05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AD5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EFE5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0C78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3FB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906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7F9811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4FF3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end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FEA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F01CA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1DC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3518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B34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932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E185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8936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CA3E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41D0D2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9CF2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Meula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C10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2399E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485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FD4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AAA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5747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0F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6C3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0788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2F4E2B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EE59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ila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AA9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621C09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56E5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7D1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A10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318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1A8C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44DE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E7E6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9DB6AA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9FBB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ode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9892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77F341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E6C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417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659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700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736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4BD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D2E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F21805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832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on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208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79D2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BCB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229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C87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DBA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BA4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5EE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4E92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6EFCFF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6720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ontauba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0AB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9006E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EA0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DB6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F79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9DA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65D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473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4F2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6917D8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9F1C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ontpelli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D17D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8D958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5BA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339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9299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C722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4DB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0C01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671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9CA358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89EB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unich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ED9E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3A6E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E45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389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671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161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9914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65B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7FF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B59997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41CE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ünst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6F3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27789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91E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9CD8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F6E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844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F1F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CC1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8C4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50DDF2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112D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Murci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CAD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12C86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DCA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765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F7C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A288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1866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E029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57D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06B2EE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7EE8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lastRenderedPageBreak/>
              <w:t>Nant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5C2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9BBCC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2E4C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EA6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920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F6A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DCA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FDD4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9FC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155F92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4431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Napl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DBE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542918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62E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F50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90E5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81B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0C0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E6D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FF7E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846197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3919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Newcastl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58B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2CDD7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8DA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C6FB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26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2976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6760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B96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30A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BF8647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B79A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Nijmeg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758A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9600B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906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F39F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02B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474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DF01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1506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5ED9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6EA0E1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3F6D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Norwich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056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B53CE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F7E8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6C1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333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4AB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252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CEF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FAAD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47DBC5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B583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Nurember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49B2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E224C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A5F8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013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C55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F90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301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832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307C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5078C5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E98F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Odess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FFDC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32762E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B21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79BD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1CD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214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EE2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A31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79E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B80ABF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0575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Orléan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2E3F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02F77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4F3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62B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3FD1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1AAD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385C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0A3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C33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CAFB04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2FF2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Osl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320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9CF1A3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C7D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BFE9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2EA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3D5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D4F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7D0D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334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7520BC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B904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Osnabrück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ADC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6C778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E06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1B6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0B8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61A6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0897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640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180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C7F096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B454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Ovied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CDE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4C3DDA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B94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CF9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4A9A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E669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22A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6E8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3D5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894F75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9136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Oxford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A45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2A6006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A56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D337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C7B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7AB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0D6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94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8C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B6CAB15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24F3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derbor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53C0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1DBE27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B72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71F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5E4D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8CD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9D0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B273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B97D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27E420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C3A4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du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4234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74A86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AAF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CDE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9FA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B22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469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337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636B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5DA7BCE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8EDA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lerm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2D0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284AE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526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980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1F5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33C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581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5B7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178E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C9A8F9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6263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Pamiers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3AB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BF89A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DC3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3F5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E07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D41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191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5D09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05E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4BE238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2821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mplo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6ADF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60B9F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E72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E7AE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D88F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B79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E64C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CBC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B5DE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BA556E5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6169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ri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D4D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21FE0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0010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4E8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65B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1CB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01E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1BA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9C0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A534BB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3885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rm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2B38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9FDD2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F7D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EEE7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F504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88A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99C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5C9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13C4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FC3A36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B602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au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392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35724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DEAE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A7D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D18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384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7AC3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668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29B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690322F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0AA8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esar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A6C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5A945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FBEF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EE2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8F1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7E83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399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6E32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5580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76E120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1FCE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is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117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E7BE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1258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8B9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4ED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A44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8C85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A15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992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81DC4C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654A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oitier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AA1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B64184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4127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636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9445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FE8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DB5E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800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5DC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B3EA28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2302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ont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l'Abbé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D19C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64006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03FF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2CAC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961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FCA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DAA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0AE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2FF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E4AC32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D5D3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ont-Saint-Espri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E21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3EBDB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E2B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AA1A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8A2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F7E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FE75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A09C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530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96E3475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CC35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Pragu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EF8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DA26D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E01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5A7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7D0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CF1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C1D6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1A0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45C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8CAC39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F33C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Rattenberg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18F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6832B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8A90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981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7E3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640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695C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C83C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841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A23C44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F16C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Reggio Emili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D7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FC4F8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DD96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B135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214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E09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10A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9D27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BA34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259250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E417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Reim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36D3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8D1CD2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7C9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CA6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496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479D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2816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BEA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E91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1F4D4B" w:rsidRPr="006C5C3A" w14:paraId="034E36B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8053F3" w14:textId="5F5CAF4A" w:rsidR="001F4D4B" w:rsidRPr="006C5C3A" w:rsidRDefault="001F4D4B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sz w:val="20"/>
                <w:szCs w:val="20"/>
              </w:rPr>
              <w:t>Rioseco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21590E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2626EBC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3F1DC7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664253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0B1457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180B33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7262D8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46BE99" w14:textId="01BDA598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0AF463" w14:textId="77777777" w:rsidR="001F4D4B" w:rsidRPr="006C5C3A" w:rsidRDefault="001F4D4B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F097F7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D2CB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Roermond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95F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3BC2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6B84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8B6E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D11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E29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894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E7F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7912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280E9C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C6F9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Roman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0FE7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2E1D0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D5A0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BF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BBC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19D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2E3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2711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8AF7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24AFA0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49CC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Rom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F6E5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47BB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A49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7404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9F5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2E0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6714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4D76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995F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66183C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5A09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Rostock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EFC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9AD281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79B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424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BC9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8CB4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A47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A4B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C2B9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2B69F4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9DC3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Rou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1EF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969E37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925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1B8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24B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BEE6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59E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EF1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6AF7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5A1AF6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95D5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Rozay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en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-Bri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E472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B0C11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8E05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3D76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C5E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8997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35D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EC68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349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1D1878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3F6E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aint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Affrique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339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C1522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93F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A52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1009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FB4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146E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A944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6C7F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7733B4B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9F0A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aint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Brieuc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14A7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B2D2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A3F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316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892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BF3A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E6C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D5A7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41A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149077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69539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aint-Etien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771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C1E7F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EBC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0E16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3E1D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BE2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009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129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7E3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5EAAA6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FCAA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aint-L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E36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7E5B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C90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DF7B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44D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92E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30E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5AC6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2BF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775BDD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753A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andoval de la Rei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2318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5E1B5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F731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FE78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288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4C74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D8A3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C4C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61F2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094FEF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17E9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antand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1F5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023FF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9F3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8E4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B23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D7CE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DB3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2E92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778E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56296DE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54E0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chaffhaus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F1A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1F068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71B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96D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13F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CC9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E716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257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8D79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7D4FC0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2772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chweri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2B9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F2B6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EED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965F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A79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D138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332F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69F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A30F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AA14EE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6387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egovi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215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3395CB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76B2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5B67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4E4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44E6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C1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277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14D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33ABB1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C4FE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evill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136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3416B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47B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BFC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5D6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DBC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D1D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1CF1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21DB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3D23CB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8316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ie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2F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64C1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E69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F8B4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E1D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B85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849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36E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B8C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DB914C5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F47F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Skaraborg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7A2C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9C3E9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9738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1F1F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D38C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7D0C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2569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18E7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3455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27D9D8F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E997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lastRenderedPageBreak/>
              <w:t>Soisson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14F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C99E1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201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6AA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8D9B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5A8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BD6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3F1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9DF5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386106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50C5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tirlin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8321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FC5676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C13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D634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65D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883F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B91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84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61D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A0AAC3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F86D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tockholm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5075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07DD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31DC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97C8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A69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52BF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4E1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4501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28DE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1726AF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C7C3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trasbourg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513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DBDF6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1F9F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FD98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873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F20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225A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AB47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9C90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04010C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F242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Szczecin (Stettin)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BE25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447C19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B3D9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67B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9DB8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8E30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95FF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3BF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C4E9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266014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FBFC4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Tarascon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>-sur-</w:t>
            </w: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Ariège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C7B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10D3C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49A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8625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179C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9766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0F0B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064E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B5DB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9AD1AB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BE08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Toledo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2604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657D8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CB0A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1DB0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B4AC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125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DBA8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99E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20C4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425153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6B70D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Toulous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915D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D9686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071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D56E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C8C7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599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13A2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211E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5122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4974D4D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CA72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Triest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5E6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8BB7A0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55C9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D3AC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5F5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537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D1B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55B8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5B46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CC1387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D7A6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Tull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DD6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EA31E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1FF6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01D9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ADC8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BF2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CA55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EC7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1FAD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32EC67E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FFAB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Turi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1C4B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C3E3C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691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22E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847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905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13BC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E0DD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5C9D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BC33EF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B41B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Überlingen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3FA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D5E4A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22A4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D65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F7D1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DD0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37A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E625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01B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AE1AA1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2CE76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Udin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76B1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63621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6CA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10E7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4AD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6FE6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AE8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ECE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AA32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66279A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6301C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Uppsal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0653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B28781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3637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BC2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1E1D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1EE1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8B5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2C56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BAAC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9ABC9F7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1660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Utrecht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36E5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7CAC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7C96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716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1319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79C1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CB1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2080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A41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D6B1020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FD6CE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Valenci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081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9B24AA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7889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0F0F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8E5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6F0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EA45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2EDE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C8F8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57BFF3B6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66C8B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Vanne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F17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97D696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116A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F62D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F4E8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3B5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46A3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BFA7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4F82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EB698BA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57258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Venice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083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1F23C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C04F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6A39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E8C0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DEC6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26CA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E2E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AD47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601F538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DDED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Vercelli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A51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39480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B44C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B2F2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D04D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FC14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7002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DFB4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E09E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2F095341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3ABF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Vero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8373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EAD35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B218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1045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14DF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898A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61B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B25D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6B4F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35A2643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BB13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Vienn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970B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A45834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B1FF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68F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C33F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206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6098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8893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5B30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1B15321C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B8D2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Vitre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34F6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25A501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FD0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F325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4B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7347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56A9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5F74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BED8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72F389E3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027A1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Warsaw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CFB9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8FCC13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D7AB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A154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FFBB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9A0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DD76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DEB2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220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6E45C018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DADDF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Wels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406C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384ADB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888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1A26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046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B30B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8C2D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4F6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DFD2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F74665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74D63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Weyer</w:t>
            </w:r>
            <w:proofErr w:type="spellEnd"/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07B6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9DAC6E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C82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59CB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B2F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6E23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1BA6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94B3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6C37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1A1B7B7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722D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Winchester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FBED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459DF5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9787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EB2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36EE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1E23E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12DF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CDA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20F2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7015B47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B9410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Windsor-Eto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C06D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6B089C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27F5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D1E7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611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587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73190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551C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F31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4C36F7D9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9789A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proofErr w:type="spellStart"/>
            <w:r w:rsidRPr="006C5C3A">
              <w:rPr>
                <w:rFonts w:eastAsia="Times New Roman"/>
                <w:sz w:val="20"/>
                <w:szCs w:val="20"/>
              </w:rPr>
              <w:t>Wrocław</w:t>
            </w:r>
            <w:proofErr w:type="spellEnd"/>
            <w:r w:rsidRPr="006C5C3A">
              <w:rPr>
                <w:rFonts w:eastAsia="Times New Roman"/>
                <w:sz w:val="20"/>
                <w:szCs w:val="20"/>
              </w:rPr>
              <w:t xml:space="preserve"> (Breslau)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45C1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05F099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017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5AFD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88581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685F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F634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053E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F150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085719C4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F2A27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Xanten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110B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13AB10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C86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5410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C72E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0B4B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20F0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72FB8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E9E2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CD173C" w:rsidRPr="006C5C3A" w14:paraId="0939EC22" w14:textId="77777777" w:rsidTr="00967211">
        <w:trPr>
          <w:trHeight w:val="288"/>
        </w:trPr>
        <w:tc>
          <w:tcPr>
            <w:tcW w:w="19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41985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Zaragoza</w:t>
            </w:r>
          </w:p>
        </w:tc>
        <w:tc>
          <w:tcPr>
            <w:tcW w:w="100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3C85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5B8FD2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4BBA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0B517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FF3A4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2D4EF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FD4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39F9A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EBCB2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</w:tr>
      <w:tr w:rsidR="00CD173C" w:rsidRPr="006C5C3A" w14:paraId="4F86A8FC" w14:textId="77777777" w:rsidTr="00967211">
        <w:trPr>
          <w:trHeight w:val="288"/>
        </w:trPr>
        <w:tc>
          <w:tcPr>
            <w:tcW w:w="19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48462" w14:textId="77777777" w:rsidR="00CD173C" w:rsidRPr="006C5C3A" w:rsidRDefault="00CD173C" w:rsidP="00967211">
            <w:pPr>
              <w:spacing w:after="0" w:line="240" w:lineRule="auto"/>
              <w:rPr>
                <w:rFonts w:eastAsia="Times New Roman"/>
                <w:sz w:val="20"/>
                <w:szCs w:val="20"/>
              </w:rPr>
            </w:pPr>
            <w:r w:rsidRPr="006C5C3A">
              <w:rPr>
                <w:rFonts w:eastAsia="Times New Roman"/>
                <w:sz w:val="20"/>
                <w:szCs w:val="20"/>
              </w:rPr>
              <w:t>Zürich</w:t>
            </w:r>
          </w:p>
        </w:tc>
        <w:tc>
          <w:tcPr>
            <w:tcW w:w="100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F767A3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34FAF5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7196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66CBCD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A55EA6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2CE4CB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51F52C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76005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6C5C3A">
              <w:rPr>
                <w:rFonts w:eastAsia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6B5AC9" w14:textId="77777777" w:rsidR="00CD173C" w:rsidRPr="006C5C3A" w:rsidRDefault="00CD173C" w:rsidP="00967211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</w:tbl>
    <w:p w14:paraId="7C0DAED3" w14:textId="0ED9A463" w:rsidR="00CD173C" w:rsidRDefault="00CD173C" w:rsidP="00CD173C"/>
    <w:p w14:paraId="4E842485" w14:textId="3E79ED80" w:rsidR="004E26D9" w:rsidRDefault="004E26D9" w:rsidP="00CD173C"/>
    <w:p w14:paraId="66992E4D" w14:textId="427E0D61" w:rsidR="004E26D9" w:rsidRDefault="004E26D9">
      <w:pPr>
        <w:spacing w:after="160" w:line="259" w:lineRule="auto"/>
        <w:jc w:val="left"/>
      </w:pPr>
      <w:r>
        <w:br w:type="page"/>
      </w:r>
    </w:p>
    <w:p w14:paraId="110DC5FE" w14:textId="77777777" w:rsidR="004E26D9" w:rsidRPr="00266479" w:rsidRDefault="004E26D9" w:rsidP="004A45FB">
      <w:pPr>
        <w:keepNext/>
        <w:keepLines/>
        <w:spacing w:before="120"/>
        <w:outlineLvl w:val="0"/>
        <w:rPr>
          <w:rFonts w:eastAsiaTheme="majorEastAsia" w:cstheme="majorBidi"/>
          <w:bCs/>
          <w:sz w:val="28"/>
          <w:szCs w:val="28"/>
          <w:lang w:val="en-GB"/>
        </w:rPr>
      </w:pPr>
      <w:r w:rsidRPr="00266479">
        <w:rPr>
          <w:rFonts w:eastAsiaTheme="majorEastAsia" w:cstheme="majorBidi"/>
          <w:bCs/>
          <w:sz w:val="28"/>
          <w:szCs w:val="28"/>
          <w:lang w:val="en-GB"/>
        </w:rPr>
        <w:lastRenderedPageBreak/>
        <w:t>Appendix B: Data sources</w:t>
      </w:r>
    </w:p>
    <w:p w14:paraId="5871544C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/>
        </w:rPr>
      </w:pPr>
      <w:bookmarkStart w:id="1" w:name="_Hlk524702664"/>
      <w:r w:rsidRPr="00266479">
        <w:rPr>
          <w:rFonts w:eastAsiaTheme="majorEastAsia" w:cstheme="majorBidi"/>
          <w:bCs/>
          <w:i/>
          <w:sz w:val="28"/>
          <w:szCs w:val="26"/>
          <w:lang w:val="en-GB"/>
        </w:rPr>
        <w:t>Austria, Switzerland</w:t>
      </w:r>
    </w:p>
    <w:p w14:paraId="0EBBDC33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/>
        </w:rPr>
      </w:pPr>
      <w:r w:rsidRPr="00266479">
        <w:rPr>
          <w:rFonts w:eastAsiaTheme="majorEastAsia" w:cstheme="majorBidi"/>
          <w:bCs/>
          <w:i/>
          <w:szCs w:val="22"/>
          <w:lang w:val="en-GB"/>
        </w:rPr>
        <w:t>Wheat price sources</w:t>
      </w:r>
    </w:p>
    <w:p w14:paraId="57FB5C47" w14:textId="77777777" w:rsidR="004E26D9" w:rsidRPr="00266479" w:rsidRDefault="004E26D9" w:rsidP="004A45FB">
      <w:pPr>
        <w:tabs>
          <w:tab w:val="left" w:pos="2410"/>
        </w:tabs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Appenzell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56-181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Göttmann&lt;/Author&gt;&lt;Year&gt;1991&lt;/Year&gt;&lt;RecNum&gt;3867&lt;/RecNum&gt;&lt;Suffix&gt;`, pp. 480-484&lt;/Suffix&gt;&lt;DisplayText&gt;Göttmann (1991, pp. 480-484)&lt;/DisplayText&gt;&lt;record&gt;&lt;rec-number&gt;3867&lt;/rec-number&gt;&lt;foreign-keys&gt;&lt;key app="EN" db-id="9f2z9tt2ix2rzze2vaox5wrb0zfz9arfds25"&gt;3867&lt;/key&gt;&lt;/foreign-keys&gt;&lt;ref-type name="Book"&gt;6&lt;/ref-type&gt;&lt;contributors&gt;&lt;authors&gt;&lt;author&gt;Göttmann, Frank&lt;/author&gt;&lt;/authors&gt;&lt;/contributors&gt;&lt;titles&gt;&lt;title&gt;Getreidemarkt am Bodensee: Raum - Wirtschaft - Politik - Gesellschaft (1650-1810)&lt;/title&gt;&lt;/titles&gt;&lt;dates&gt;&lt;year&gt;1991&lt;/year&gt;&lt;/dates&gt;&lt;pub-location&gt;St. Katharinen&lt;/pub-location&gt;&lt;publisher&gt;Scripta Mercaturae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17" w:tooltip="Göttmann, 1991 #3867" w:history="1">
        <w:r w:rsidRPr="00266479">
          <w:rPr>
            <w:rFonts w:eastAsiaTheme="minorHAnsi" w:cstheme="minorBidi"/>
            <w:noProof/>
            <w:szCs w:val="22"/>
            <w:lang w:val="de-DE"/>
          </w:rPr>
          <w:t>Göttmann (1991, pp. 480-484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61100222" w14:textId="77777777" w:rsidR="004E26D9" w:rsidRPr="00266479" w:rsidRDefault="004E26D9" w:rsidP="004A45FB">
      <w:pPr>
        <w:tabs>
          <w:tab w:val="left" w:pos="2410"/>
        </w:tabs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Ber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801-1885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Földes&lt;/Author&gt;&lt;Year&gt;1905&lt;/Year&gt;&lt;RecNum&gt;5051&lt;/RecNum&gt;&lt;Suffix&gt;`, p. 486&lt;/Suffix&gt;&lt;DisplayText&gt;Földes (1905, p. 486)&lt;/DisplayText&gt;&lt;record&gt;&lt;rec-number&gt;5051&lt;/rec-number&gt;&lt;foreign-keys&gt;&lt;key app="EN" db-id="9f2z9tt2ix2rzze2vaox5wrb0zfz9arfds25"&gt;5051&lt;/key&gt;&lt;/foreign-keys&gt;&lt;ref-type name="Journal Article"&gt;17&lt;/ref-type&gt;&lt;contributors&gt;&lt;authors&gt;&lt;author&gt;Földes, Béla&lt;/author&gt;&lt;/authors&gt;&lt;/contributors&gt;&lt;titles&gt;&lt;title&gt;Die Getreidepreise im 19. Jahrhundert&lt;/title&gt;&lt;secondary-title&gt;Jahrbücher für Nationalökonomie und Statistik&lt;/secondary-title&gt;&lt;/titles&gt;&lt;periodical&gt;&lt;full-title&gt;Jahrbücher für Nationalökonomie und Statistik&lt;/full-title&gt;&lt;abbr-1&gt;JbNSt&lt;/abbr-1&gt;&lt;/periodical&gt;&lt;pages&gt;467-518&lt;/pages&gt;&lt;volume&gt;84 (3. F. 29)&lt;/volume&gt;&lt;number&gt;4&lt;/number&gt;&lt;dates&gt;&lt;year&gt;1905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95" w:tooltip="Földes, 1905 #5051" w:history="1">
        <w:r w:rsidRPr="00266479">
          <w:rPr>
            <w:rFonts w:eastAsiaTheme="minorHAnsi" w:cstheme="minorBidi"/>
            <w:noProof/>
            <w:szCs w:val="22"/>
            <w:lang w:val="de-DE"/>
          </w:rPr>
          <w:t>Földes (1905, p. 486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13-1907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Ritzmann-Blickenstorfer&lt;/Author&gt;&lt;Year&gt;1996&lt;/Year&gt;&lt;RecNum&gt;5157&lt;/RecNum&gt;&lt;Suffix&gt;`, p. 404&lt;/Suffix&gt;&lt;DisplayText&gt;Ritzmann-Blickenstorfer (1996, p. 404)&lt;/DisplayText&gt;&lt;record&gt;&lt;rec-number&gt;5157&lt;/rec-number&gt;&lt;foreign-keys&gt;&lt;key app="EN" db-id="9f2z9tt2ix2rzze2vaox5wrb0zfz9arfds25"&gt;5157&lt;/key&gt;&lt;/foreign-keys&gt;&lt;ref-type name="Book"&gt;6&lt;/ref-type&gt;&lt;contributors&gt;&lt;authors&gt;&lt;author&gt;Ritzmann-Blickenstorfer, Heiner&lt;/author&gt;&lt;/authors&gt;&lt;/contributors&gt;&lt;titles&gt;&lt;title&gt;Historische Statistik der Schweiz&lt;/title&gt;&lt;/titles&gt;&lt;dates&gt;&lt;year&gt;1996&lt;/year&gt;&lt;/dates&gt;&lt;pub-location&gt;Zürich&lt;/pub-location&gt;&lt;publisher&gt;Chrono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50" w:tooltip="Ritzmann-Blickenstorfer, 1996 #5157" w:history="1">
        <w:r w:rsidRPr="00266479">
          <w:rPr>
            <w:rFonts w:eastAsiaTheme="minorHAnsi" w:cstheme="minorBidi"/>
            <w:noProof/>
            <w:szCs w:val="22"/>
            <w:lang w:val="de-DE"/>
          </w:rPr>
          <w:t>Ritzmann-Blickenstorfer (1996, p. 404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3E2EB33C" w14:textId="77777777" w:rsidR="004E26D9" w:rsidRPr="00266479" w:rsidRDefault="004E26D9" w:rsidP="004A45FB">
      <w:pPr>
        <w:tabs>
          <w:tab w:val="left" w:pos="2410"/>
        </w:tabs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Geneva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67-1791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Wiedmer&lt;/Author&gt;&lt;Year&gt;1993&lt;/Year&gt;&lt;RecNum&gt;5085&lt;/RecNum&gt;&lt;Suffix&gt;`, pp. 447 f.&lt;/Suffix&gt;&lt;DisplayText&gt;Wiedmer (1993, pp. 447 f.)&lt;/DisplayText&gt;&lt;record&gt;&lt;rec-number&gt;5085&lt;/rec-number&gt;&lt;foreign-keys&gt;&lt;key app="EN" db-id="9f2z9tt2ix2rzze2vaox5wrb0zfz9arfds25"&gt;5085&lt;/key&gt;&lt;/foreign-keys&gt;&lt;ref-type name="Book"&gt;6&lt;/ref-type&gt;&lt;contributors&gt;&lt;authors&gt;&lt;author&gt;Wiedmer, Laurence&lt;/author&gt;&lt;/authors&gt;&lt;/contributors&gt;&lt;titles&gt;&lt;title&gt;Pain quotidien et pain de disette: meuniers, boulangers et état nourricier à Genève, XVIIe-XVIIIe siècles&lt;/title&gt;&lt;secondary-title&gt;Thèse&lt;/secondary-title&gt;&lt;/titles&gt;&lt;dates&gt;&lt;year&gt;1993&lt;/year&gt;&lt;/dates&gt;&lt;pub-location&gt;Genève&lt;/pub-location&gt;&lt;publisher&gt;Editions Passé Présent&lt;/publisher&gt;&lt;isbn&gt;2940014051&amp;#xD;9782940014057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34" w:tooltip="Wiedmer, 1993 #5085" w:history="1">
        <w:r w:rsidRPr="00266479">
          <w:rPr>
            <w:rFonts w:eastAsiaTheme="minorHAnsi" w:cstheme="minorBidi"/>
            <w:noProof/>
            <w:szCs w:val="22"/>
            <w:lang w:val="de-DE"/>
          </w:rPr>
          <w:t>Wiedmer (1993, pp. 447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209ED95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Gmunde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59-1867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Krackowizer&lt;/Author&gt;&lt;Year&gt;1900&lt;/Year&gt;&lt;RecNum&gt;3859&lt;/RecNum&gt;&lt;Suffix&gt;`, pp. 93 ff.&lt;/Suffix&gt;&lt;DisplayText&gt;Krackowizer (1900, pp. 93 ff.)&lt;/DisplayText&gt;&lt;record&gt;&lt;rec-number&gt;3859&lt;/rec-number&gt;&lt;foreign-keys&gt;&lt;key app="EN" db-id="9f2z9tt2ix2rzze2vaox5wrb0zfz9arfds25"&gt;3859&lt;/key&gt;&lt;/foreign-keys&gt;&lt;ref-type name="Book"&gt;6&lt;/ref-type&gt;&lt;contributors&gt;&lt;authors&gt;&lt;author&gt;Krackowizer, Ferdinand&lt;/author&gt;&lt;/authors&gt;&lt;/contributors&gt;&lt;titles&gt;&lt;title&gt;Geschichte der Stadt Gmunden in Ober-Oesterreich&lt;/title&gt;&lt;/titles&gt;&lt;volume&gt;3&lt;/volume&gt;&lt;keywords&gt;&lt;keyword&gt;Preise, 15. Jh., 16. Jh., 17. Jh., 18. Jh.&lt;/keyword&gt;&lt;/keywords&gt;&lt;dates&gt;&lt;year&gt;1900&lt;/year&gt;&lt;/dates&gt;&lt;pub-location&gt;Gmunden&lt;/pub-location&gt;&lt;publisher&gt;Commissions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1" w:tooltip="Krackowizer, 1900 #3859" w:history="1">
        <w:r w:rsidRPr="00266479">
          <w:rPr>
            <w:rFonts w:eastAsiaTheme="minorHAnsi" w:cstheme="minorBidi"/>
            <w:noProof/>
            <w:szCs w:val="22"/>
            <w:lang w:val="de-DE"/>
          </w:rPr>
          <w:t>Krackowizer (1900, pp. 93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0903CE1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Graz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60-1775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opelka&lt;/Author&gt;&lt;Year&gt;1930&lt;/Year&gt;&lt;RecNum&gt;3883&lt;/RecNum&gt;&lt;Suffix&gt;`, pp. 167-171&lt;/Suffix&gt;&lt;DisplayText&gt;Popelka (1930, pp. 167-171)&lt;/DisplayText&gt;&lt;record&gt;&lt;rec-number&gt;3883&lt;/rec-number&gt;&lt;foreign-keys&gt;&lt;key app="EN" db-id="9f2z9tt2ix2rzze2vaox5wrb0zfz9arfds25"&gt;3883&lt;/key&gt;&lt;/foreign-keys&gt;&lt;ref-type name="Journal Article"&gt;17&lt;/ref-type&gt;&lt;contributors&gt;&lt;authors&gt;&lt;author&gt;Popelka, Fritz&lt;/author&gt;&lt;/authors&gt;&lt;/contributors&gt;&lt;titles&gt;&lt;title&gt;Die Lebensmittelpreise und Löhne in Graz vom 16. bis zum 18. Jahrhundert&lt;/title&gt;&lt;secondary-title&gt;Vierteljahrsschrift für Sozial- und Wirtschaftsgeschichte&lt;/secondary-title&gt;&lt;/titles&gt;&lt;periodical&gt;&lt;full-title&gt;Vierteljahrsschrift für Sozial- und Wirtschaftsgeschichte&lt;/full-title&gt;&lt;/periodical&gt;&lt;pages&gt;157-218&lt;/pages&gt;&lt;volume&gt;23&lt;/volume&gt;&lt;keywords&gt;&lt;keyword&gt;Preise, 15. Jh., 16. Jh., 17. Jh., 18. Jh.&lt;/keyword&gt;&lt;/keywords&gt;&lt;dates&gt;&lt;year&gt;1930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6" w:tooltip="Popelka, 1930 #3883" w:history="1">
        <w:r w:rsidRPr="00266479">
          <w:rPr>
            <w:rFonts w:eastAsiaTheme="minorHAnsi" w:cstheme="minorBidi"/>
            <w:noProof/>
            <w:szCs w:val="22"/>
            <w:lang w:val="de-DE"/>
          </w:rPr>
          <w:t>Popelka (1930, pp. 167-17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70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/>
          <w:lang w:val="de-DE" w:eastAsia="en-GB"/>
        </w:rPr>
        <w:t>ÖSH (1883-1914, annual issues), SJB (1872-1884, annual issues)</w:t>
      </w:r>
    </w:p>
    <w:p w14:paraId="7205539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Innsbruck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70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/>
          <w:lang w:val="en-GB" w:eastAsia="en-GB"/>
        </w:rPr>
        <w:t>ÖSH (1883-1914, annual issues), SJB (1872-1884, annual issues)</w:t>
      </w:r>
    </w:p>
    <w:p w14:paraId="5165AE6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Klosterneuburg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E60B11">
        <w:rPr>
          <w:rFonts w:eastAsiaTheme="minorHAnsi" w:cstheme="minorBidi"/>
          <w:szCs w:val="22"/>
          <w:u w:val="single"/>
          <w:lang w:val="en-GB"/>
        </w:rPr>
        <w:t>1371-1744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ribram&lt;/Author&gt;&lt;Year&gt;1938&lt;/Year&gt;&lt;RecNum&gt;3994&lt;/RecNum&gt;&lt;Suffix&gt;`, pp. 447-451&lt;/Suffix&gt;&lt;DisplayText&gt;Pribram (1938, pp. 447-451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42" w:tooltip="Pribram, 1938 #3994" w:history="1">
        <w:r w:rsidRPr="00266479">
          <w:rPr>
            <w:rFonts w:eastAsiaTheme="minorHAnsi" w:cstheme="minorBidi"/>
            <w:noProof/>
            <w:szCs w:val="22"/>
            <w:lang w:val="en-GB"/>
          </w:rPr>
          <w:t>Pribram (1938, pp. 447-451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44DFEBA6" w14:textId="77777777" w:rsidR="004E26D9" w:rsidRPr="00266479" w:rsidRDefault="004E26D9" w:rsidP="004A45FB">
      <w:pPr>
        <w:tabs>
          <w:tab w:val="left" w:pos="2410"/>
        </w:tabs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Lausann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36-179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>
        <w:rPr>
          <w:rFonts w:eastAsiaTheme="minorHAnsi" w:cstheme="minorBidi"/>
          <w:szCs w:val="22"/>
          <w:lang w:val="en-GB"/>
        </w:rPr>
        <w:t>personal communication</w:t>
      </w:r>
      <w:r w:rsidRPr="00266479">
        <w:rPr>
          <w:rFonts w:eastAsiaTheme="minorHAnsi" w:cstheme="minorBidi"/>
          <w:szCs w:val="22"/>
          <w:lang w:val="en-GB"/>
        </w:rPr>
        <w:t xml:space="preserve"> </w:t>
      </w:r>
      <w:r>
        <w:rPr>
          <w:rFonts w:eastAsiaTheme="minorHAnsi" w:cstheme="minorBidi"/>
          <w:szCs w:val="22"/>
          <w:lang w:val="en-GB"/>
        </w:rPr>
        <w:t>from</w:t>
      </w:r>
      <w:r w:rsidRPr="00266479">
        <w:rPr>
          <w:rFonts w:eastAsiaTheme="minorHAnsi" w:cstheme="minorBidi"/>
          <w:szCs w:val="22"/>
          <w:lang w:val="en-GB"/>
        </w:rPr>
        <w:t xml:space="preserve"> P</w:t>
      </w:r>
      <w:r>
        <w:rPr>
          <w:rFonts w:eastAsiaTheme="minorHAnsi" w:cstheme="minorBidi"/>
          <w:szCs w:val="22"/>
          <w:lang w:val="en-GB"/>
        </w:rPr>
        <w:t>atrick</w:t>
      </w:r>
      <w:r w:rsidRPr="00266479">
        <w:rPr>
          <w:rFonts w:eastAsiaTheme="minorHAnsi" w:cstheme="minorBidi"/>
          <w:szCs w:val="22"/>
          <w:lang w:val="en-GB"/>
        </w:rPr>
        <w:t xml:space="preserve"> R. </w:t>
      </w:r>
      <w:proofErr w:type="spellStart"/>
      <w:r w:rsidRPr="00266479">
        <w:rPr>
          <w:rFonts w:eastAsiaTheme="minorHAnsi" w:cstheme="minorBidi"/>
          <w:szCs w:val="22"/>
          <w:lang w:val="en-GB"/>
        </w:rPr>
        <w:t>Monbaron</w:t>
      </w:r>
      <w:proofErr w:type="spellEnd"/>
      <w:r>
        <w:rPr>
          <w:rFonts w:eastAsiaTheme="minorHAnsi" w:cstheme="minorBidi"/>
          <w:szCs w:val="22"/>
          <w:lang w:val="en-GB"/>
        </w:rPr>
        <w:t xml:space="preserve"> (via Stefan </w:t>
      </w:r>
      <w:proofErr w:type="spellStart"/>
      <w:r>
        <w:rPr>
          <w:rFonts w:eastAsiaTheme="minorHAnsi" w:cstheme="minorBidi"/>
          <w:szCs w:val="22"/>
          <w:lang w:val="en-GB"/>
        </w:rPr>
        <w:t>Altorfer</w:t>
      </w:r>
      <w:proofErr w:type="spellEnd"/>
      <w:r>
        <w:rPr>
          <w:rFonts w:eastAsiaTheme="minorHAnsi" w:cstheme="minorBidi"/>
          <w:szCs w:val="22"/>
          <w:lang w:val="en-GB"/>
        </w:rPr>
        <w:t>) to Stephan R. Epstein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03-1907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rugger&lt;/Author&gt;&lt;Year&gt;1968&lt;/Year&gt;&lt;RecNum&gt;5158&lt;/RecNum&gt;&lt;Suffix&gt;`, p. ???&lt;/Suffix&gt;&lt;DisplayText&gt;Brugger (1968, p. ???)&lt;/DisplayText&gt;&lt;record&gt;&lt;rec-number&gt;5158&lt;/rec-number&gt;&lt;foreign-keys&gt;&lt;key app="EN" db-id="9f2z9tt2ix2rzze2vaox5wrb0zfz9arfds25"&gt;5158&lt;/key&gt;&lt;/foreign-keys&gt;&lt;ref-type name="Book"&gt;6&lt;/ref-type&gt;&lt;contributors&gt;&lt;authors&gt;&lt;author&gt;Brugger, Hans&lt;/author&gt;&lt;/authors&gt;&lt;/contributors&gt;&lt;titles&gt;&lt;title&gt;Statistisches Handbuch der schweizerischen Landwirtschaft&lt;/title&gt;&lt;/titles&gt;&lt;dates&gt;&lt;year&gt;1968&lt;/year&gt;&lt;/dates&gt;&lt;pub-location&gt;Bern&lt;/pub-location&gt;&lt;publisher&gt;Verbandsdruckerei 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7" w:tooltip="Brugger, 1968 #5158" w:history="1">
        <w:r w:rsidRPr="00266479">
          <w:rPr>
            <w:rFonts w:eastAsiaTheme="minorHAnsi" w:cstheme="minorBidi"/>
            <w:noProof/>
            <w:szCs w:val="22"/>
            <w:lang w:val="en-GB"/>
          </w:rPr>
          <w:t xml:space="preserve">Brugger (1968, pp. 320-321) </w:t>
        </w:r>
      </w:hyperlink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D60176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Linz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70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/>
          <w:lang w:val="en-GB" w:eastAsia="en-GB"/>
        </w:rPr>
        <w:t>ÖSH (1883-1914, annual issues), SJB (1872-1884, annual issues)</w:t>
      </w:r>
    </w:p>
    <w:p w14:paraId="4A6F5516" w14:textId="77777777" w:rsidR="004E26D9" w:rsidRPr="00266479" w:rsidRDefault="004E26D9" w:rsidP="004A45FB">
      <w:pPr>
        <w:tabs>
          <w:tab w:val="left" w:pos="2410"/>
        </w:tabs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ucern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01-190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Haas-Zumbühl&lt;/Author&gt;&lt;Year&gt;1903&lt;/Year&gt;&lt;RecNum&gt;4667&lt;/RecNum&gt;&lt;Suffix&gt;`, pp. 370 ff.&lt;/Suffix&gt;&lt;DisplayText&gt;Haas-Zumbühl (1903, pp. 370 ff.)&lt;/DisplayText&gt;&lt;record&gt;&lt;rec-number&gt;4667&lt;/rec-number&gt;&lt;foreign-keys&gt;&lt;key app="EN" db-id="9f2z9tt2ix2rzze2vaox5wrb0zfz9arfds25"&gt;4667&lt;/key&gt;&lt;/foreign-keys&gt;&lt;ref-type name="Journal Article"&gt;17&lt;/ref-type&gt;&lt;contributors&gt;&lt;authors&gt;&lt;author&gt;Haas-Zumbühl, Franz&lt;/author&gt;&lt;/authors&gt;&lt;/contributors&gt;&lt;titles&gt;&lt;title&gt;Die Kernenpreise und Brotpreise in Luzern von 1601 bis 1900: zusammengestellt und per 100 kg resp. 1 kg umgerechnet; die Fleischpreise in Luzern von 1501-1900&lt;/title&gt;&lt;secondary-title&gt;Zeitschrift für schweizerische Statistik, Beilage Nr. 16&lt;/secondary-title&gt;&lt;/titles&gt;&lt;periodical&gt;&lt;full-title&gt;Zeitschrift für schweizerische Statistik, Beilage Nr. 16&lt;/full-title&gt;&lt;/periodical&gt;&lt;pages&gt;369-374&lt;/pages&gt;&lt;volume&gt;39&lt;/volume&gt;&lt;dates&gt;&lt;year&gt;190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2" w:tooltip="Haas-Zumbühl, 1903 #4667" w:history="1">
        <w:r w:rsidRPr="00266479">
          <w:rPr>
            <w:rFonts w:eastAsiaTheme="minorHAnsi" w:cstheme="minorBidi"/>
            <w:noProof/>
            <w:szCs w:val="22"/>
            <w:lang w:val="de-DE"/>
          </w:rPr>
          <w:t>Haas-Zumbühl (1903, pp. 370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2C20187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Rattenberg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82-1861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Schmelzer&lt;/Author&gt;&lt;Year&gt;1972&lt;/Year&gt;&lt;RecNum&gt;4677&lt;/RecNum&gt;&lt;DisplayText&gt;Schmelzer (1972)&lt;/DisplayText&gt;&lt;record&gt;&lt;rec-number&gt;4677&lt;/rec-number&gt;&lt;foreign-keys&gt;&lt;key app="EN" db-id="9f2z9tt2ix2rzze2vaox5wrb0zfz9arfds25"&gt;4677&lt;/key&gt;&lt;/foreign-keys&gt;&lt;ref-type name="Thesis"&gt;32&lt;/ref-type&gt;&lt;contributors&gt;&lt;authors&gt;&lt;author&gt;Schmelzer, Matthias&lt;/author&gt;&lt;/authors&gt;&lt;/contributors&gt;&lt;titles&gt;&lt;title&gt;Geschichte der Preise und Löhne in Rattenberg vom Ende des 15. bis in die 2. Hälfte des 19. Jahrhunderts&lt;/title&gt;&lt;/titles&gt;&lt;dates&gt;&lt;year&gt;1972&lt;/year&gt;&lt;/dates&gt;&lt;pub-location&gt;Innsbruck&lt;/pub-location&gt;&lt;publisher&gt;Uni. Innsbruck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66" w:tooltip="Schmelzer, 1972 #4677" w:history="1">
        <w:r w:rsidRPr="00266479">
          <w:rPr>
            <w:rFonts w:eastAsiaTheme="minorHAnsi" w:cstheme="minorBidi"/>
            <w:noProof/>
            <w:szCs w:val="22"/>
            <w:lang w:val="de-DE"/>
          </w:rPr>
          <w:t>Schmelzer (197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66566CA8" w14:textId="77777777" w:rsidR="004E26D9" w:rsidRPr="00266479" w:rsidRDefault="004E26D9" w:rsidP="004A45FB">
      <w:pPr>
        <w:tabs>
          <w:tab w:val="left" w:pos="2410"/>
        </w:tabs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 xml:space="preserve">Schaffhausen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50-181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Göttmann&lt;/Author&gt;&lt;Year&gt;1991&lt;/Year&gt;&lt;RecNum&gt;3867&lt;/RecNum&gt;&lt;Suffix&gt;`, pp. 480-484&lt;/Suffix&gt;&lt;DisplayText&gt;Göttmann (1991, pp. 480-484)&lt;/DisplayText&gt;&lt;record&gt;&lt;rec-number&gt;3867&lt;/rec-number&gt;&lt;foreign-keys&gt;&lt;key app="EN" db-id="9f2z9tt2ix2rzze2vaox5wrb0zfz9arfds25"&gt;3867&lt;/key&gt;&lt;/foreign-keys&gt;&lt;ref-type name="Book"&gt;6&lt;/ref-type&gt;&lt;contributors&gt;&lt;authors&gt;&lt;author&gt;Göttmann, Frank&lt;/author&gt;&lt;/authors&gt;&lt;/contributors&gt;&lt;titles&gt;&lt;title&gt;Getreidemarkt am Bodensee: Raum - Wirtschaft - Politik - Gesellschaft (1650-1810)&lt;/title&gt;&lt;/titles&gt;&lt;dates&gt;&lt;year&gt;1991&lt;/year&gt;&lt;/dates&gt;&lt;pub-location&gt;St. Katharinen&lt;/pub-location&gt;&lt;publisher&gt;Scripta Mercaturae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17" w:tooltip="Göttmann, 1991 #3867" w:history="1">
        <w:r w:rsidRPr="00266479">
          <w:rPr>
            <w:rFonts w:eastAsiaTheme="minorHAnsi" w:cstheme="minorBidi"/>
            <w:noProof/>
            <w:szCs w:val="22"/>
            <w:lang w:val="de-DE"/>
          </w:rPr>
          <w:t>Göttmann (1991, pp. 480-484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1C935F6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St P</w:t>
      </w:r>
      <w:r w:rsidRPr="00266479">
        <w:rPr>
          <w:rFonts w:eastAsiaTheme="minorHAnsi"/>
          <w:szCs w:val="22"/>
          <w:lang w:val="de-DE"/>
        </w:rPr>
        <w:t>ö</w:t>
      </w:r>
      <w:r w:rsidRPr="00266479">
        <w:rPr>
          <w:rFonts w:eastAsiaTheme="minorHAnsi" w:cstheme="minorBidi"/>
          <w:szCs w:val="22"/>
          <w:lang w:val="de-DE"/>
        </w:rPr>
        <w:t>lte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36-1784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ribram&lt;/Author&gt;&lt;Year&gt;1938&lt;/Year&gt;&lt;RecNum&gt;3994&lt;/RecNum&gt;&lt;Suffix&gt;`, p. 523&lt;/Suffix&gt;&lt;DisplayText&gt;Pribram (1938, p. 523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42" w:tooltip="Pribram, 1938 #3994" w:history="1">
        <w:r w:rsidRPr="00266479">
          <w:rPr>
            <w:rFonts w:eastAsiaTheme="minorHAnsi" w:cstheme="minorBidi"/>
            <w:noProof/>
            <w:szCs w:val="22"/>
            <w:lang w:val="de-DE"/>
          </w:rPr>
          <w:t>Pribram (1938, p. 523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5CC0656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Vienna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439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ribram&lt;/Author&gt;&lt;Year&gt;1938&lt;/Year&gt;&lt;RecNum&gt;3994&lt;/RecNum&gt;&lt;Suffix&gt;`, pp. 269-274&lt;/Suffix&gt;&lt;DisplayText&gt;Pribram (1938, pp. 269-274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42" w:tooltip="Pribram, 1938 #3994" w:history="1">
        <w:r w:rsidRPr="00266479">
          <w:rPr>
            <w:rFonts w:eastAsiaTheme="minorHAnsi" w:cstheme="minorBidi"/>
            <w:noProof/>
            <w:szCs w:val="22"/>
            <w:lang w:val="en-GB"/>
          </w:rPr>
          <w:t>Pribram (1938, pp. 269-274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691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ribram&lt;/Author&gt;&lt;Year&gt;1938&lt;/Year&gt;&lt;RecNum&gt;3994&lt;/RecNum&gt;&lt;Suffix&gt;`, pp. 371-373&lt;/Suffix&gt;&lt;DisplayText&gt;Pribram (1938, pp. 371-373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42" w:tooltip="Pribram, 1938 #3994" w:history="1">
        <w:r w:rsidRPr="00266479">
          <w:rPr>
            <w:rFonts w:eastAsiaTheme="minorHAnsi" w:cstheme="minorBidi"/>
            <w:noProof/>
            <w:szCs w:val="22"/>
            <w:lang w:val="en-GB"/>
          </w:rPr>
          <w:t>Pribram (1938, pp. 371-37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1871-1900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öldes&lt;/Author&gt;&lt;Year&gt;1905&lt;/Year&gt;&lt;RecNum&gt;5051&lt;/RecNum&gt;&lt;Suffix&gt;`, p. 484&lt;/Suffix&gt;&lt;DisplayText&gt;Földes (1905, p. 484)&lt;/DisplayText&gt;&lt;record&gt;&lt;rec-number&gt;5051&lt;/rec-number&gt;&lt;foreign-keys&gt;&lt;key app="EN" db-id="9f2z9tt2ix2rzze2vaox5wrb0zfz9arfds25"&gt;5051&lt;/key&gt;&lt;/foreign-keys&gt;&lt;ref-type name="Journal Article"&gt;17&lt;/ref-type&gt;&lt;contributors&gt;&lt;authors&gt;&lt;author&gt;Földes, Béla&lt;/author&gt;&lt;/authors&gt;&lt;/contributors&gt;&lt;titles&gt;&lt;title&gt;Die Getreidepreise im 19. Jahrhundert&lt;/title&gt;&lt;secondary-title&gt;Jahrbücher für Nationalökonomie und Statistik&lt;/secondary-title&gt;&lt;/titles&gt;&lt;periodical&gt;&lt;full-title&gt;Jahrbücher für Nationalökonomie und Statistik&lt;/full-title&gt;&lt;abbr-1&gt;JbNSt&lt;/abbr-1&gt;&lt;/periodical&gt;&lt;pages&gt;467-518&lt;/pages&gt;&lt;volume&gt;84 (3. F. 29)&lt;/volume&gt;&lt;number&gt;4&lt;/number&gt;&lt;dates&gt;&lt;year&gt;1905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95" w:tooltip="Földes, 1905 #5051" w:history="1">
        <w:r w:rsidRPr="00266479">
          <w:rPr>
            <w:rFonts w:eastAsiaTheme="minorHAnsi" w:cstheme="minorBidi"/>
            <w:noProof/>
            <w:szCs w:val="22"/>
            <w:lang w:val="en-GB"/>
          </w:rPr>
          <w:t>Földes (1905, p. 484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5BFF494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Wel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472-176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ribram&lt;/Author&gt;&lt;Year&gt;1938&lt;/Year&gt;&lt;RecNum&gt;3994&lt;/RecNum&gt;&lt;Suffix&gt;`, pp. 528-531&lt;/Suffix&gt;&lt;DisplayText&gt;Pribram (1938, pp. 528-531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42" w:tooltip="Pribram, 1938 #3994" w:history="1">
        <w:r w:rsidRPr="00266479">
          <w:rPr>
            <w:rFonts w:eastAsiaTheme="minorHAnsi" w:cstheme="minorBidi"/>
            <w:noProof/>
            <w:szCs w:val="22"/>
            <w:lang w:val="en-GB"/>
          </w:rPr>
          <w:t>Pribram (1938, pp. 528-531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6BAC1F3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Weyer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27-1784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ribram&lt;/Author&gt;&lt;Year&gt;1938&lt;/Year&gt;&lt;RecNum&gt;3994&lt;/RecNum&gt;&lt;Suffix&gt;`, pp. 532-535&lt;/Suffix&gt;&lt;DisplayText&gt;Pribram (1938, pp. 532-535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42" w:tooltip="Pribram, 1938 #3994" w:history="1">
        <w:r w:rsidRPr="00266479">
          <w:rPr>
            <w:rFonts w:eastAsiaTheme="minorHAnsi" w:cstheme="minorBidi"/>
            <w:noProof/>
            <w:szCs w:val="22"/>
            <w:lang w:val="en-GB"/>
          </w:rPr>
          <w:t>Pribram (1938, pp. 532-535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45362758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/>
        </w:rPr>
      </w:pPr>
      <w:r w:rsidRPr="00266479">
        <w:rPr>
          <w:rFonts w:eastAsiaTheme="majorEastAsia" w:cstheme="majorBidi"/>
          <w:bCs/>
          <w:i/>
          <w:szCs w:val="22"/>
          <w:lang w:val="en-GB"/>
        </w:rPr>
        <w:lastRenderedPageBreak/>
        <w:t>Conversion sources</w:t>
      </w:r>
    </w:p>
    <w:p w14:paraId="499034CF" w14:textId="77777777" w:rsidR="004E26D9" w:rsidRPr="00266479" w:rsidRDefault="004E26D9" w:rsidP="004A45FB">
      <w:pPr>
        <w:rPr>
          <w:rFonts w:eastAsiaTheme="minorHAnsi"/>
          <w:lang w:val="en-GB" w:eastAsia="en-GB"/>
        </w:rPr>
      </w:pP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Altherr&lt;/Author&gt;&lt;Year&gt;1910&lt;/Year&gt;&lt;RecNum&gt;2616&lt;/RecNum&gt;&lt;DisplayText&gt;Altherr (1910)&lt;/DisplayText&gt;&lt;record&gt;&lt;rec-number&gt;2616&lt;/rec-number&gt;&lt;foreign-keys&gt;&lt;key app="EN" db-id="9f2z9tt2ix2rzze2vaox5wrb0zfz9arfds25"&gt;2616&lt;/key&gt;&lt;/foreign-keys&gt;&lt;ref-type name="Book"&gt;6&lt;/ref-type&gt;&lt;contributors&gt;&lt;authors&gt;&lt;author&gt;Altherr, Hans&lt;/author&gt;&lt;/authors&gt;&lt;/contributors&gt;&lt;titles&gt;&lt;title&gt;Das Münzwesen der Schweiz bis zum Jahre 1798 auf Grundlage der eidg. Verhandlungen und Vereinbarungen&lt;/title&gt;&lt;/titles&gt;&lt;keywords&gt;&lt;keyword&gt;Wirtschaftsgeschichte, Geldgeschichte, 13. Jh., 14. Jh., 15. Jh., 16. Jh., 17. Jh., 18. Jh.&lt;/keyword&gt;&lt;/keywords&gt;&lt;dates&gt;&lt;year&gt;1910&lt;/year&gt;&lt;/dates&gt;&lt;pub-location&gt;Bern&lt;/pub-location&gt;&lt;publisher&gt;Stämpfli &amp;amp; Cie.&lt;/publisher&gt;&lt;label&gt;StaBi, Pl 7080&lt;/label&gt;&lt;urls&gt;&lt;related-urls&gt;&lt;url&gt;C:\Programme\EndNote\Gescannte Literatur\Altherr_1910.pdf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4" w:tooltip="Altherr, 1910 #2616" w:history="1">
        <w:r w:rsidRPr="00266479">
          <w:rPr>
            <w:rFonts w:eastAsiaTheme="minorHAnsi" w:cstheme="minorBidi"/>
            <w:noProof/>
            <w:szCs w:val="22"/>
            <w:lang w:val="en-GB"/>
          </w:rPr>
          <w:t>Altherr (191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echer&lt;/Author&gt;&lt;Year&gt;1838&lt;/Year&gt;&lt;RecNum&gt;3874&lt;/RecNum&gt;&lt;DisplayText&gt;Becher (1838)&lt;/DisplayText&gt;&lt;record&gt;&lt;rec-number&gt;3874&lt;/rec-number&gt;&lt;foreign-keys&gt;&lt;key app="EN" db-id="9f2z9tt2ix2rzze2vaox5wrb0zfz9arfds25"&gt;3874&lt;/key&gt;&lt;/foreign-keys&gt;&lt;ref-type name="Book"&gt;6&lt;/ref-type&gt;&lt;contributors&gt;&lt;authors&gt;&lt;author&gt;Becher, Siegfried&lt;/author&gt;&lt;/authors&gt;&lt;/contributors&gt;&lt;titles&gt;&lt;title&gt;Das österreichische Münzwesen vom Jahre 1524 bis 1838 in historischer, statistischer und legislativer Hinsicht&lt;/title&gt;&lt;/titles&gt;&lt;volume&gt;2: Legislativer Theil&lt;/volume&gt;&lt;keywords&gt;&lt;keyword&gt;Geldgeschichte, 16. Jh., 17. Jh., 18. Jh., Quelle&lt;/keyword&gt;&lt;/keywords&gt;&lt;dates&gt;&lt;year&gt;1838&lt;/year&gt;&lt;/dates&gt;&lt;pub-location&gt;Vienna&lt;/pub-location&gt;&lt;publisher&gt;In Commission bei Edlen v. Mösle&amp;apos;s sel. Witwe und Braumüller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4" w:tooltip="Becher, 1838 #3874" w:history="1">
        <w:r w:rsidRPr="00266479">
          <w:rPr>
            <w:rFonts w:eastAsiaTheme="minorHAnsi"/>
            <w:noProof/>
            <w:lang w:val="en-GB" w:eastAsia="en-GB"/>
          </w:rPr>
          <w:t>Becher (183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Chelius&lt;/Author&gt;&lt;Year&gt;1830&lt;/Year&gt;&lt;RecNum&gt;4207&lt;/RecNum&gt;&lt;DisplayText&gt;Chelius and Hauschild (1830)&lt;/DisplayText&gt;&lt;record&gt;&lt;rec-number&gt;4207&lt;/rec-number&gt;&lt;foreign-keys&gt;&lt;key app="EN" db-id="9f2z9tt2ix2rzze2vaox5wrb0zfz9arfds25"&gt;4207&lt;/key&gt;&lt;/foreign-keys&gt;&lt;ref-type name="Book"&gt;6&lt;/ref-type&gt;&lt;contributors&gt;&lt;authors&gt;&lt;author&gt;Chelius, Georg Kaspar&lt;/author&gt;&lt;author&gt;Hauschild, Johann Friedrich&lt;/author&gt;&lt;/authors&gt;&lt;/contributors&gt;&lt;titles&gt;&lt;title&gt;Allgemeines Comptoir-Handbuch&lt;/title&gt;&lt;/titles&gt;&lt;volume&gt;9: Maß- und Gewichtsbuch&lt;/volume&gt;&lt;edition&gt;3&lt;/edition&gt;&lt;keywords&gt;&lt;keyword&gt;Metrologie&lt;/keyword&gt;&lt;/keywords&gt;&lt;dates&gt;&lt;year&gt;1830&lt;/year&gt;&lt;/dates&gt;&lt;pub-location&gt;Frankfurt&lt;/pub-location&gt;&lt;publisher&gt;Jägersche Buch-, Papier- und Landkartenhandlun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41" w:tooltip="Chelius, 1830 #4207" w:history="1">
        <w:r w:rsidRPr="00266479">
          <w:rPr>
            <w:rFonts w:eastAsiaTheme="minorHAnsi"/>
            <w:noProof/>
            <w:lang w:val="en-GB" w:eastAsia="en-GB"/>
          </w:rPr>
          <w:t>Chelius and Hauschild (18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emole&lt;/Author&gt;&lt;Year&gt;1887&lt;/Year&gt;&lt;RecNum&gt;5094&lt;/RecNum&gt;&lt;DisplayText&gt;Demole (1887)&lt;/DisplayText&gt;&lt;record&gt;&lt;rec-number&gt;5094&lt;/rec-number&gt;&lt;foreign-keys&gt;&lt;key app="EN" db-id="9f2z9tt2ix2rzze2vaox5wrb0zfz9arfds25"&gt;5094&lt;/key&gt;&lt;/foreign-keys&gt;&lt;ref-type name="Book"&gt;6&lt;/ref-type&gt;&lt;contributors&gt;&lt;authors&gt;&lt;author&gt;Demole, Eugène&lt;/author&gt;&lt;/authors&gt;&lt;/contributors&gt;&lt;titles&gt;&lt;title&gt;Histoire monétaire de Genève de 1535 à 1792&lt;/title&gt;&lt;/titles&gt;&lt;keywords&gt;&lt;keyword&gt;Geldgeschichte, 16. Jh., 17. Jh., 18. Jh.&lt;/keyword&gt;&lt;/keywords&gt;&lt;dates&gt;&lt;year&gt;1887&lt;/year&gt;&lt;/dates&gt;&lt;pub-location&gt;Genève, Paris&lt;/pub-location&gt;&lt;publisher&gt;H. Geor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65" w:tooltip="Demole, 1887 #5094" w:history="1">
        <w:r w:rsidRPr="00266479">
          <w:rPr>
            <w:rFonts w:eastAsiaTheme="minorHAnsi" w:cstheme="minorBidi"/>
            <w:noProof/>
            <w:szCs w:val="22"/>
            <w:lang w:val="en-GB"/>
          </w:rPr>
          <w:t>Demole (188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Hirsch&lt;/Author&gt;&lt;Year&gt;1760&lt;/Year&gt;&lt;RecNum&gt;3895&lt;/RecNum&gt;&lt;DisplayText&gt;Hirsch (1760)&lt;/DisplayText&gt;&lt;record&gt;&lt;rec-number&gt;3895&lt;/rec-number&gt;&lt;foreign-keys&gt;&lt;key app="EN" db-id="9f2z9tt2ix2rzze2vaox5wrb0zfz9arfds25"&gt;3895&lt;/key&gt;&lt;/foreign-keys&gt;&lt;ref-type name="Book"&gt;6&lt;/ref-type&gt;&lt;contributors&gt;&lt;authors&gt;&lt;author&gt;Hirsch, Johann Christoph&lt;/author&gt;&lt;/authors&gt;&lt;/contributors&gt;&lt;titles&gt;&lt;title&gt;Des Teutschen Reichs Münz-Archiv&lt;/title&gt;&lt;/titles&gt;&lt;volume&gt;6&lt;/volume&gt;&lt;dates&gt;&lt;year&gt;1760&lt;/year&gt;&lt;/dates&gt;&lt;pub-location&gt;Nürnberg&lt;/pub-location&gt;&lt;publisher&gt;Adam Jonathan Felßeckers seel. Erben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33" w:tooltip="Hirsch, 1760 #3895" w:history="1">
        <w:r w:rsidRPr="00266479">
          <w:rPr>
            <w:rFonts w:eastAsiaTheme="minorHAnsi"/>
            <w:noProof/>
            <w:lang w:val="en-GB" w:eastAsia="en-GB"/>
          </w:rPr>
          <w:t>Hirsch (176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Krüger&lt;/Author&gt;&lt;Year&gt;1830&lt;/Year&gt;&lt;RecNum&gt;3855&lt;/RecNum&gt;&lt;DisplayText&gt;Krüger (1830)&lt;/DisplayText&gt;&lt;record&gt;&lt;rec-number&gt;3855&lt;/rec-number&gt;&lt;foreign-keys&gt;&lt;key app="EN" db-id="9f2z9tt2ix2rzze2vaox5wrb0zfz9arfds25"&gt;3855&lt;/key&gt;&lt;/foreign-keys&gt;&lt;ref-type name="Book"&gt;6&lt;/ref-type&gt;&lt;contributors&gt;&lt;authors&gt;&lt;author&gt;Krüger, Johann Friedrich&lt;/author&gt;&lt;/authors&gt;&lt;/contributors&gt;&lt;titles&gt;&lt;title&gt;Vollständiges Handbuch der Münzen, Masse und Gewichte aller Länder der Erde&lt;/title&gt;&lt;/titles&gt;&lt;keywords&gt;&lt;keyword&gt;Metrologie, Kaufmannshandbuch, Quelle&lt;/keyword&gt;&lt;/keywords&gt;&lt;dates&gt;&lt;year&gt;1830&lt;/year&gt;&lt;/dates&gt;&lt;pub-location&gt;Quedlinburg, Leipzig&lt;/pub-location&gt;&lt;publisher&gt;Gottfried Basse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73" w:tooltip="Krüger, 1830 #3855" w:history="1">
        <w:r w:rsidRPr="00266479">
          <w:rPr>
            <w:rFonts w:eastAsiaTheme="minorHAnsi"/>
            <w:noProof/>
            <w:lang w:val="en-GB" w:eastAsia="en-GB"/>
          </w:rPr>
          <w:t>Krüger (18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Miller zu Aichholz&lt;/Author&gt;&lt;Year&gt;1948&lt;/Year&gt;&lt;RecNum&gt;5096&lt;/RecNum&gt;&lt;DisplayText&gt;Miller zu Aichholz et al. (1948)&lt;/DisplayText&gt;&lt;record&gt;&lt;rec-number&gt;5096&lt;/rec-number&gt;&lt;foreign-keys&gt;&lt;key app="EN" db-id="9f2z9tt2ix2rzze2vaox5wrb0zfz9arfds25"&gt;5096&lt;/key&gt;&lt;/foreign-keys&gt;&lt;ref-type name="Edited Book"&gt;28&lt;/ref-type&gt;&lt;contributors&gt;&lt;authors&gt;&lt;author&gt;Miller zu Aichholz, Viktor&lt;/author&gt;&lt;author&gt;Löhr, August&lt;/author&gt;&lt;author&gt;Holzmair, Eduard&lt;/author&gt;&lt;/authors&gt;&lt;/contributors&gt;&lt;titles&gt;&lt;title&gt;Österreichische Münzprägungen, 1519-1938&lt;/title&gt;&lt;/titles&gt;&lt;edition&gt;2&lt;/edition&gt;&lt;keywords&gt;&lt;keyword&gt;Geldgeschichte, 16. Jh., 17. Jh., 18. Jh., 19. Jh., 20. Jh.&lt;/keyword&gt;&lt;/keywords&gt;&lt;dates&gt;&lt;year&gt;1948&lt;/year&gt;&lt;/dates&gt;&lt;pub-location&gt;Wien&lt;/pub-location&gt;&lt;publisher&gt;Verlag Bundessammlung von Medaillen, Münzen und Geldzeichen&lt;/publisher&gt;&lt;urls&gt;&lt;/urls&gt;&lt;language&gt;German&lt;/language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95" w:tooltip="Miller zu Aichholz, 1948 #5096" w:history="1">
        <w:r w:rsidRPr="00266479">
          <w:rPr>
            <w:rFonts w:eastAsiaTheme="minorHAnsi"/>
            <w:noProof/>
            <w:lang w:val="en-GB" w:eastAsia="en-GB"/>
          </w:rPr>
          <w:t>Miller zu Aichholz et al. (194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Pribram&lt;/Author&gt;&lt;Year&gt;1938&lt;/Year&gt;&lt;RecNum&gt;3994&lt;/RecNum&gt;&lt;DisplayText&gt;Pribram (1938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42" w:tooltip="Pribram, 1938 #3994" w:history="1">
        <w:r w:rsidRPr="00266479">
          <w:rPr>
            <w:rFonts w:eastAsiaTheme="minorHAnsi"/>
            <w:noProof/>
            <w:lang w:val="en-GB" w:eastAsia="en-GB"/>
          </w:rPr>
          <w:t>Pribram (193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Nagl&lt;/Author&gt;&lt;Year&gt;1908&lt;/Year&gt;&lt;RecNum&gt;2984&lt;/RecNum&gt;&lt;DisplayText&gt;Nagl (1908; Nagl (1920)&lt;/DisplayText&gt;&lt;record&gt;&lt;rec-number&gt;2984&lt;/rec-number&gt;&lt;foreign-keys&gt;&lt;key app="EN" db-id="9f2z9tt2ix2rzze2vaox5wrb0zfz9arfds25"&gt;2984&lt;/key&gt;&lt;/foreign-keys&gt;&lt;ref-type name="Journal Article"&gt;17&lt;/ref-type&gt;&lt;contributors&gt;&lt;authors&gt;&lt;author&gt;Nagl, Alfred&lt;/author&gt;&lt;/authors&gt;&lt;/contributors&gt;&lt;titles&gt;&lt;title&gt;Die österreichische Münzordnung vom Jahre 1481&lt;/title&gt;&lt;secondary-title&gt;Numismatische Zeitschrift&lt;/secondary-title&gt;&lt;/titles&gt;&lt;periodical&gt;&lt;full-title&gt;Numismatische Zeitschrift&lt;/full-title&gt;&lt;/periodical&gt;&lt;pages&gt;157-161&lt;/pages&gt;&lt;volume&gt;41&lt;/volume&gt;&lt;keywords&gt;&lt;keyword&gt;Geldgeschichte, Geldpolitik, 15. Jh.&lt;/keyword&gt;&lt;/keywords&gt;&lt;dates&gt;&lt;year&gt;1908&lt;/year&gt;&lt;/dates&gt;&lt;urls&gt;&lt;/urls&gt;&lt;/record&gt;&lt;/Cite&gt;&lt;Cite&gt;&lt;Author&gt;Nagl&lt;/Author&gt;&lt;Year&gt;1920&lt;/Year&gt;&lt;RecNum&gt;3014&lt;/RecNum&gt;&lt;record&gt;&lt;rec-number&gt;3014&lt;/rec-number&gt;&lt;foreign-keys&gt;&lt;key app="EN" db-id="9f2z9tt2ix2rzze2vaox5wrb0zfz9arfds25"&gt;3014&lt;/key&gt;&lt;/foreign-keys&gt;&lt;ref-type name="Journal Article"&gt;17&lt;/ref-type&gt;&lt;contributors&gt;&lt;authors&gt;&lt;author&gt;Nagl, Alfred&lt;/author&gt;&lt;/authors&gt;&lt;/contributors&gt;&lt;titles&gt;&lt;title&gt;Die österreichische Münzordnung Kaiser Maximilians I. von 1510 und 1511 und ihre Vorgeschichte&lt;/title&gt;&lt;secondary-title&gt;Numismatische Zeitschrift&lt;/secondary-title&gt;&lt;/titles&gt;&lt;periodical&gt;&lt;full-title&gt;Numismatische Zeitschrift&lt;/full-title&gt;&lt;/periodical&gt;&lt;pages&gt;111-141&lt;/pages&gt;&lt;volume&gt;53&lt;/volume&gt;&lt;keywords&gt;&lt;keyword&gt;Geldgeschichte, 16. Jh.&lt;/keyword&gt;&lt;/keywords&gt;&lt;dates&gt;&lt;year&gt;1920&lt;/year&gt;&lt;/dates&gt;&lt;urls&gt;&lt;pdf-urls&gt;&lt;url&gt;file:///C:/Documents%20and%20Settings/VOLCKART/My%20Documents/Gescannte%20Literatur/Nagl_1920.pdf&lt;/url&gt;&lt;/pdf-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02" w:tooltip="Nagl, 1908 #2984" w:history="1">
        <w:r w:rsidRPr="00266479">
          <w:rPr>
            <w:rFonts w:eastAsiaTheme="minorHAnsi"/>
            <w:noProof/>
            <w:lang w:val="en-GB" w:eastAsia="en-GB"/>
          </w:rPr>
          <w:t>Nagl (1908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03" w:tooltip="Nagl, 1920 #3014" w:history="1">
        <w:r w:rsidRPr="00266479">
          <w:rPr>
            <w:rFonts w:eastAsiaTheme="minorHAnsi"/>
            <w:noProof/>
            <w:vanish/>
            <w:lang w:val="en-GB" w:eastAsia="en-GB"/>
          </w:rPr>
          <w:t>Nagl (</w:t>
        </w:r>
        <w:r w:rsidRPr="00266479">
          <w:rPr>
            <w:rFonts w:eastAsiaTheme="minorHAnsi"/>
            <w:noProof/>
            <w:lang w:val="en-GB" w:eastAsia="en-GB"/>
          </w:rPr>
          <w:t>192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/>
            <w:noProof/>
            <w:lang w:val="en-GB" w:eastAsia="en-GB"/>
          </w:rPr>
          <w:t>Nelkenbrecher and Gerhardt (179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Reichs-Gesetz-Blatt&lt;/Author&gt;&lt;Year&gt;1857&lt;/Year&gt;&lt;RecNum&gt;5307&lt;/RecNum&gt;&lt;DisplayText&gt;Reichs-Gesetz-Blatt (1857)&lt;/DisplayText&gt;&lt;record&gt;&lt;rec-number&gt;5307&lt;/rec-number&gt;&lt;foreign-keys&gt;&lt;key app="EN" db-id="9f2z9tt2ix2rzze2vaox5wrb0zfz9arfds25"&gt;5307&lt;/key&gt;&lt;/foreign-keys&gt;&lt;ref-type name="Book"&gt;6&lt;/ref-type&gt;&lt;contributors&gt;&lt;authors&gt;&lt;author&gt;Reichs-Gesetz-Blatt&lt;/author&gt;&lt;/authors&gt;&lt;/contributors&gt;&lt;titles&gt;&lt;title&gt;Reichs-Gesetz-Blatt für das Kaiserthum Oesterreich&lt;/title&gt;&lt;/titles&gt;&lt;volume&gt;XXXIII, Nr. 101. vom 6. Juni 1857&lt;/volume&gt;&lt;dates&gt;&lt;year&gt;1857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48" w:tooltip="Reichs-Gesetz-Blatt, 1857 #5307" w:history="1">
        <w:r w:rsidRPr="00266479">
          <w:rPr>
            <w:rFonts w:eastAsiaTheme="minorHAnsi"/>
            <w:noProof/>
            <w:lang w:val="en-GB" w:eastAsia="en-GB"/>
          </w:rPr>
          <w:t>Reichs-Gesetz-Blatt (1857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Schalk&lt;/Author&gt;&lt;Year&gt;1880&lt;/Year&gt;&lt;RecNum&gt;2558&lt;/RecNum&gt;&lt;DisplayText&gt;Schalk (1880)&lt;/DisplayText&gt;&lt;record&gt;&lt;rec-number&gt;2558&lt;/rec-number&gt;&lt;foreign-keys&gt;&lt;key app="EN" db-id="9f2z9tt2ix2rzze2vaox5wrb0zfz9arfds25"&gt;2558&lt;/key&gt;&lt;/foreign-keys&gt;&lt;ref-type name="Journal Article"&gt;17&lt;/ref-type&gt;&lt;contributors&gt;&lt;authors&gt;&lt;author&gt;Schalk, Carl&lt;/author&gt;&lt;/authors&gt;&lt;/contributors&gt;&lt;titles&gt;&lt;title&gt;Der Münzfuß der Wiener Pfennige in den Jahren 1424 bis 1480&lt;/title&gt;&lt;secondary-title&gt;Numismatische Zeitschrift&lt;/secondary-title&gt;&lt;/titles&gt;&lt;periodical&gt;&lt;full-title&gt;Numismatische Zeitschrift&lt;/full-title&gt;&lt;/periodical&gt;&lt;pages&gt;186-282, 324-378&lt;/pages&gt;&lt;volume&gt;12&lt;/volume&gt;&lt;keywords&gt;&lt;keyword&gt;Wirtschaftsgeschichte, Geldgeschichte, 15. Jh.&lt;/keyword&gt;&lt;/keywords&gt;&lt;dates&gt;&lt;year&gt;1880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63" w:tooltip="Schalk, 1880 #2558" w:history="1">
        <w:r w:rsidRPr="00266479">
          <w:rPr>
            <w:rFonts w:eastAsiaTheme="minorHAnsi"/>
            <w:noProof/>
            <w:lang w:val="en-GB" w:eastAsia="en-GB"/>
          </w:rPr>
          <w:t>Schalk (188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Schrötter&lt;/Author&gt;&lt;Year&gt;1930&lt;/Year&gt;&lt;RecNum&gt;2013&lt;/RecNum&gt;&lt;DisplayText&gt;Schrötter (1930)&lt;/DisplayText&gt;&lt;record&gt;&lt;rec-number&gt;2013&lt;/rec-number&gt;&lt;foreign-keys&gt;&lt;key app="EN" db-id="9f2z9tt2ix2rzze2vaox5wrb0zfz9arfds25"&gt;2013&lt;/key&gt;&lt;/foreign-keys&gt;&lt;ref-type name="Book"&gt;6&lt;/ref-type&gt;&lt;contributors&gt;&lt;authors&gt;&lt;author&gt;Schrötter, Friedrich Frhr. von&lt;/author&gt;&lt;/authors&gt;&lt;/contributors&gt;&lt;titles&gt;&lt;title&gt;Wörterbuch der Münzkunde&lt;/title&gt;&lt;/titles&gt;&lt;keywords&gt;&lt;keyword&gt;Wirtschaftsgeschichte, Geldgeschichte&lt;/keyword&gt;&lt;/keywords&gt;&lt;dates&gt;&lt;year&gt;1930&lt;/year&gt;&lt;/dates&gt;&lt;pub-location&gt;Berlin, Leipzig&lt;/pub-location&gt;&lt;publisher&gt;de Gruyter&lt;/publisher&gt;&lt;label&gt;LSE, CJ 67 S 38&lt;/label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78" w:tooltip="Schrötter, 1930 #2013" w:history="1">
        <w:r w:rsidRPr="00266479">
          <w:rPr>
            <w:rFonts w:eastAsiaTheme="minorHAnsi"/>
            <w:noProof/>
            <w:lang w:val="en-GB" w:eastAsia="en-GB"/>
          </w:rPr>
          <w:t>Schrötter (19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Zich&lt;/Author&gt;&lt;Year&gt;2009&lt;/Year&gt;&lt;RecNum&gt;5058&lt;/RecNum&gt;&lt;DisplayText&gt;Zich (2009)&lt;/DisplayText&gt;&lt;record&gt;&lt;rec-number&gt;5058&lt;/rec-number&gt;&lt;foreign-keys&gt;&lt;key app="EN" db-id="9f2z9tt2ix2rzze2vaox5wrb0zfz9arfds25"&gt;5058&lt;/key&gt;&lt;/foreign-keys&gt;&lt;ref-type name="Thesis"&gt;32&lt;/ref-type&gt;&lt;contributors&gt;&lt;authors&gt;&lt;author&gt;Zich, Wilhelm&lt;/author&gt;&lt;/authors&gt;&lt;/contributors&gt;&lt;titles&gt;&lt;title&gt;Der Wiener Münzvertrag vom 24. Januar 1857 und Carl Ludwig von Bruck&lt;/title&gt;&lt;/titles&gt;&lt;volume&gt;Dr. phil.&lt;/volume&gt;&lt;dates&gt;&lt;year&gt;2009&lt;/year&gt;&lt;/dates&gt;&lt;pub-location&gt;Wien&lt;/pub-location&gt;&lt;publisher&gt;Universität Wien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343" w:tooltip="Zich, 2009 #5058" w:history="1">
        <w:r w:rsidRPr="00266479">
          <w:rPr>
            <w:rFonts w:eastAsiaTheme="minorHAnsi"/>
            <w:noProof/>
            <w:lang w:val="en-GB" w:eastAsia="en-GB"/>
          </w:rPr>
          <w:t>Zich (2009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>.</w:t>
      </w:r>
    </w:p>
    <w:p w14:paraId="3C46BADF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 w:eastAsia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 w:eastAsia="en-GB"/>
        </w:rPr>
        <w:t>Croatia, Greece, Hungary, Romania, Slovenia, Turkey</w:t>
      </w:r>
    </w:p>
    <w:p w14:paraId="007BD668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Wheat price sources</w:t>
      </w:r>
    </w:p>
    <w:p w14:paraId="29DCFBA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Arad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7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Preisstatistik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 xml:space="preserve"> (1913, pp. 206-7, 217, 225)</w:t>
      </w:r>
    </w:p>
    <w:p w14:paraId="1DAEB4B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bCs/>
          <w:szCs w:val="22"/>
          <w:lang w:val="en-GB"/>
        </w:rPr>
        <w:t>Athens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5256E824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Budapest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01-190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Houses of Parliament&lt;/Author&gt;&lt;Year&gt;1905&lt;/Year&gt;&lt;RecNum&gt;5151&lt;/RecNum&gt;&lt;Suffix&gt;`, pp. 217`, 241&lt;/Suffix&gt;&lt;DisplayText&gt;Houses of Parliament (1905, pp. 217, 241)&lt;/DisplayText&gt;&lt;record&gt;&lt;rec-number&gt;5151&lt;/rec-number&gt;&lt;foreign-keys&gt;&lt;key app="EN" db-id="9f2z9tt2ix2rzze2vaox5wrb0zfz9arfds25"&gt;5151&lt;/key&gt;&lt;/foreign-keys&gt;&lt;ref-type name="Book"&gt;6&lt;/ref-type&gt;&lt;contributors&gt;&lt;authors&gt;&lt;author&gt;Houses of Parliament,&lt;/author&gt;&lt;/authors&gt;&lt;/contributors&gt;&lt;titles&gt;&lt;title&gt;Second series of memoranda, statistical tables, and charts prepared in the Board of Trade with reference to various matters bearing on British and foreign trade and industrial conditions&lt;/title&gt;&lt;/titles&gt;&lt;dates&gt;&lt;year&gt;1905&lt;/year&gt;&lt;/dates&gt;&lt;pub-location&gt;London&lt;/pub-location&gt;&lt;publisher&gt;House of Commons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0" w:tooltip="Houses of Parliament, 1905 #5151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Houses of Parliament (1905, pp. 217, 241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6B149C9B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Chalcis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10C8E1A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Cluj-Napoca (</w:t>
      </w:r>
      <w:r w:rsidRPr="00266479">
        <w:rPr>
          <w:rFonts w:eastAsiaTheme="minorHAnsi" w:cstheme="minorBidi"/>
          <w:iCs/>
          <w:szCs w:val="22"/>
          <w:lang w:val="hu-HU"/>
        </w:rPr>
        <w:t xml:space="preserve">Kolozsvár):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70-1913</w:t>
      </w:r>
      <w:r w:rsidRPr="00266479">
        <w:rPr>
          <w:rFonts w:eastAsiaTheme="minorHAnsi" w:cstheme="minorBidi"/>
          <w:szCs w:val="22"/>
          <w:lang w:val="de-DE" w:eastAsia="en-GB"/>
        </w:rPr>
        <w:t>: Preisstatistik (1913, pp. 206-7, 217, 225)</w:t>
      </w:r>
    </w:p>
    <w:p w14:paraId="058529D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bCs/>
          <w:szCs w:val="22"/>
          <w:lang w:val="en-GB"/>
        </w:rPr>
        <w:t>Debrecen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7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Preisstatistik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 xml:space="preserve"> (1913, pp. 206-7, 217, 225)</w:t>
      </w:r>
    </w:p>
    <w:p w14:paraId="60A21D93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Ermoupoli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8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46558AC3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Hydra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5AB9261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bCs/>
          <w:szCs w:val="22"/>
          <w:lang w:val="it-IT"/>
        </w:rPr>
        <w:t>Istanbul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656-1863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/>
          <w:lang w:val="it-IT" w:eastAsia="en-GB"/>
        </w:rPr>
        <w:t>www.ottoman.uconn.edu/Data/istanbul(Pamuk).xls</w:t>
      </w:r>
    </w:p>
    <w:p w14:paraId="0BF6421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bCs/>
          <w:szCs w:val="22"/>
          <w:lang w:val="en-GB"/>
        </w:rPr>
        <w:t>Kalamata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</w:t>
      </w:r>
      <w:r w:rsidRPr="00266479">
        <w:rPr>
          <w:rFonts w:eastAsiaTheme="minorHAnsi" w:cstheme="minorBidi"/>
          <w:bCs/>
          <w:szCs w:val="22"/>
          <w:lang w:val="it-IT"/>
        </w:rPr>
        <w:t>I and II)</w:t>
      </w:r>
    </w:p>
    <w:p w14:paraId="0152B6D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bCs/>
          <w:szCs w:val="22"/>
          <w:lang w:val="it-IT"/>
        </w:rPr>
        <w:t>Košice (Kassa)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70-1913</w:t>
      </w:r>
      <w:r w:rsidRPr="00266479">
        <w:rPr>
          <w:rFonts w:eastAsiaTheme="minorHAnsi" w:cstheme="minorBidi"/>
          <w:szCs w:val="22"/>
          <w:lang w:val="it-IT" w:eastAsia="en-GB"/>
        </w:rPr>
        <w:t>: Preisstatistik (1913, pp. 206-7, 217, 225)</w:t>
      </w:r>
    </w:p>
    <w:p w14:paraId="5D3C1B7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Lamia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65F645C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jubljana (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Laibach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>)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50-175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Valenčič&lt;/Author&gt;&lt;Year&gt;1977&lt;/Year&gt;&lt;RecNum&gt;4663&lt;/RecNum&gt;&lt;Suffix&gt;`, pp. 139 ff.&lt;/Suffix&gt;&lt;DisplayText&gt;Valenčič (1977, pp. 139 ff.)&lt;/DisplayText&gt;&lt;record&gt;&lt;rec-number&gt;4663&lt;/rec-number&gt;&lt;foreign-keys&gt;&lt;key app="EN" db-id="9f2z9tt2ix2rzze2vaox5wrb0zfz9arfds25"&gt;4663&lt;/key&gt;&lt;/foreign-keys&gt;&lt;ref-type name="Book"&gt;6&lt;/ref-type&gt;&lt;contributors&gt;&lt;authors&gt;&lt;author&gt;Valenčič, Vlado&lt;/author&gt;&lt;/authors&gt;&lt;/contributors&gt;&lt;titles&gt;&lt;title&gt;Žitna trgovina na Kranjskem in ljubljanske žitne cene od srede 17. stoletja do prve svetovne vojne&lt;/title&gt;&lt;/titles&gt;&lt;dates&gt;&lt;year&gt;1977&lt;/year&gt;&lt;/dates&gt;&lt;pub-location&gt;Ljubljana&lt;/pub-location&gt;&lt;publisher&gt;Slovenska akademija znanosti in umetnosti&lt;/publisher&gt;&lt;urls&gt;&lt;related-urls&gt;&lt;url&gt;http://books.google.co.uk/books?id=1yckAQAAI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313" w:tooltip="Valenčič, 1977 #466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Valenčič (1977, pp. 139 ff.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06-1817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Valenčič&lt;/Author&gt;&lt;Year&gt;1977&lt;/Year&gt;&lt;RecNum&gt;4663&lt;/RecNum&gt;&lt;Suffix&gt;`, pp. 142-166&lt;/Suffix&gt;&lt;DisplayText&gt;Valenčič (1977, pp. 142-166)&lt;/DisplayText&gt;&lt;record&gt;&lt;rec-number&gt;4663&lt;/rec-number&gt;&lt;foreign-keys&gt;&lt;key app="EN" db-id="9f2z9tt2ix2rzze2vaox5wrb0zfz9arfds25"&gt;4663&lt;/key&gt;&lt;/foreign-keys&gt;&lt;ref-type name="Book"&gt;6&lt;/ref-type&gt;&lt;contributors&gt;&lt;authors&gt;&lt;author&gt;Valenčič, Vlado&lt;/author&gt;&lt;/authors&gt;&lt;/contributors&gt;&lt;titles&gt;&lt;title&gt;Žitna trgovina na Kranjskem in ljubljanske žitne cene od srede 17. stoletja do prve svetovne vojne&lt;/title&gt;&lt;/titles&gt;&lt;dates&gt;&lt;year&gt;1977&lt;/year&gt;&lt;/dates&gt;&lt;pub-location&gt;Ljubljana&lt;/pub-location&gt;&lt;publisher&gt;Slovenska akademija znanosti in umetnosti&lt;/publisher&gt;&lt;urls&gt;&lt;related-urls&gt;&lt;url&gt;http://books.google.co.uk/books?id=1yckAQAAI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313" w:tooltip="Valenčič, 1977 #466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Valenčič (1977, pp. 142-166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15-1914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Valenčič&lt;/Author&gt;&lt;Year&gt;1977&lt;/Year&gt;&lt;RecNum&gt;4663&lt;/RecNum&gt;&lt;Suffix&gt;`, pp. 167-196&lt;/Suffix&gt;&lt;DisplayText&gt;Valenčič (1977, pp. 167-196)&lt;/DisplayText&gt;&lt;record&gt;&lt;rec-number&gt;4663&lt;/rec-number&gt;&lt;foreign-keys&gt;&lt;key app="EN" db-id="9f2z9tt2ix2rzze2vaox5wrb0zfz9arfds25"&gt;4663&lt;/key&gt;&lt;/foreign-keys&gt;&lt;ref-type name="Book"&gt;6&lt;/ref-type&gt;&lt;contributors&gt;&lt;authors&gt;&lt;author&gt;Valenčič, Vlado&lt;/author&gt;&lt;/authors&gt;&lt;/contributors&gt;&lt;titles&gt;&lt;title&gt;Žitna trgovina na Kranjskem in ljubljanske žitne cene od srede 17. stoletja do prve svetovne vojne&lt;/title&gt;&lt;/titles&gt;&lt;dates&gt;&lt;year&gt;1977&lt;/year&gt;&lt;/dates&gt;&lt;pub-location&gt;Ljubljana&lt;/pub-location&gt;&lt;publisher&gt;Slovenska akademija znanosti in umetnosti&lt;/publisher&gt;&lt;urls&gt;&lt;related-urls&gt;&lt;url&gt;http://books.google.co.uk/books?id=1yckAQAAI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313" w:tooltip="Valenčič, 1977 #466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Valenčič (1977, pp. 167-196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</w:p>
    <w:p w14:paraId="33E096CD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iCs/>
          <w:szCs w:val="22"/>
          <w:lang w:val="en-GB"/>
        </w:rPr>
        <w:t>Mesolongi</w:t>
      </w:r>
      <w:proofErr w:type="spellEnd"/>
      <w:r w:rsidRPr="00266479">
        <w:rPr>
          <w:rFonts w:eastAsiaTheme="minorHAnsi" w:cstheme="minorBidi"/>
          <w:iCs/>
          <w:szCs w:val="22"/>
          <w:lang w:val="en-GB"/>
        </w:rPr>
        <w:t xml:space="preserve"> (Missolonghi)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4A05FB55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Nafplio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85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6287C2F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bCs/>
          <w:szCs w:val="22"/>
          <w:lang w:val="en-GB"/>
        </w:rPr>
        <w:t>Oradea (</w:t>
      </w:r>
      <w:r w:rsidRPr="00266479">
        <w:rPr>
          <w:rFonts w:eastAsiaTheme="minorHAnsi" w:cstheme="minorBidi"/>
          <w:iCs/>
          <w:szCs w:val="22"/>
          <w:lang w:val="hu-HU"/>
        </w:rPr>
        <w:t xml:space="preserve">Nagyvárad): </w:t>
      </w:r>
      <w:r w:rsidRPr="00266479">
        <w:rPr>
          <w:rFonts w:eastAsiaTheme="minorHAnsi" w:cstheme="minorBidi"/>
          <w:iCs/>
          <w:szCs w:val="22"/>
          <w:lang w:val="hu-HU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7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Preisstatistik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 xml:space="preserve"> (1913, pp. 206-7, 217, 225)</w:t>
      </w:r>
    </w:p>
    <w:p w14:paraId="0D4E9A4E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Patras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3-190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1B82546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éc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7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Preisstatistik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 xml:space="preserve"> (1913, pp. 206-7, 217, 225)</w:t>
      </w:r>
    </w:p>
    <w:p w14:paraId="71EC40B0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</w:p>
    <w:p w14:paraId="0F7AA144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lastRenderedPageBreak/>
        <w:t xml:space="preserve">Piraeus: 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67-1909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izania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and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itrophani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1991, vols. I and II)</w:t>
      </w:r>
    </w:p>
    <w:p w14:paraId="6E8974F5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Rijeka (Fiume)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88-1826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House of Commons&lt;/Author&gt;&lt;Year&gt;1826&lt;/Year&gt;&lt;RecNum&gt;4203&lt;/RecNum&gt;&lt;Suffix&gt;`, p. 85&lt;/Suffix&gt;&lt;DisplayText&gt;House of Commons (1826, p. 85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House of Commons (1826, p. 85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2A58D13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Sopron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438-1741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Dányi Dezső&lt;/Author&gt;&lt;Year&gt;1989&lt;/Year&gt;&lt;RecNum&gt;5156&lt;/RecNum&gt;&lt;DisplayText&gt;Dányi Dezső (1989)&lt;/DisplayText&gt;&lt;record&gt;&lt;rec-number&gt;5156&lt;/rec-number&gt;&lt;foreign-keys&gt;&lt;key app="EN" db-id="9f2z9tt2ix2rzze2vaox5wrb0zfz9arfds25"&gt;5156&lt;/key&gt;&lt;/foreign-keys&gt;&lt;ref-type name="Book"&gt;6&lt;/ref-type&gt;&lt;contributors&gt;&lt;authors&gt;&lt;author&gt;&lt;style face="normal" font="default" size="100%"&gt;Dányi Dezs&lt;/style&gt;&lt;style face="normal" font="default" charset="238" size="100%"&gt;ő, Zimányi Vera&lt;/style&gt;&lt;/author&gt;&lt;/authors&gt;&lt;/contributors&gt;&lt;titles&gt;&lt;title&gt;Soproni árak és bérek a középkortól 1750-ig&lt;/title&gt;&lt;/titles&gt;&lt;dates&gt;&lt;year&gt;1989&lt;/year&gt;&lt;/dates&gt;&lt;pub-location&gt;Budapest&lt;/pub-location&gt;&lt;publisher&gt;Akademiai Kiado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54" w:tooltip="Dányi Dezső, 1989 #5156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Dányi Dezső (1989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70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 w:eastAsia="en-GB"/>
        </w:rPr>
        <w:t>Preisstatistik (1913, pp. 206-7, 217, 225)</w:t>
      </w:r>
    </w:p>
    <w:p w14:paraId="2C60034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hu-HU"/>
        </w:rPr>
        <w:t>Szeged:</w:t>
      </w:r>
      <w:r w:rsidRPr="00266479">
        <w:rPr>
          <w:rFonts w:eastAsiaTheme="minorHAnsi" w:cstheme="minorBidi"/>
          <w:bCs/>
          <w:szCs w:val="22"/>
          <w:lang w:val="hu-HU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70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 w:eastAsia="en-GB"/>
        </w:rPr>
        <w:t>Preisstatistik (1913, pp. 206-7, 217, 225)</w:t>
      </w:r>
    </w:p>
    <w:p w14:paraId="7A6A86C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Timișoara (</w:t>
      </w:r>
      <w:r w:rsidRPr="00266479">
        <w:rPr>
          <w:rFonts w:eastAsiaTheme="minorHAnsi" w:cstheme="minorBidi"/>
          <w:iCs/>
          <w:szCs w:val="22"/>
          <w:lang w:val="hu-HU"/>
        </w:rPr>
        <w:t>Temesvár</w:t>
      </w:r>
      <w:r w:rsidRPr="00266479">
        <w:rPr>
          <w:rFonts w:eastAsiaTheme="minorHAnsi" w:cstheme="minorBidi"/>
          <w:bCs/>
          <w:szCs w:val="22"/>
          <w:lang w:val="de-DE"/>
        </w:rPr>
        <w:t>)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70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 w:eastAsia="en-GB"/>
        </w:rPr>
        <w:t>Preisstatistik (1913, pp. 206-7, 217, 225)</w:t>
      </w:r>
    </w:p>
    <w:p w14:paraId="63C11472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Conversion sources</w:t>
      </w:r>
    </w:p>
    <w:p w14:paraId="013A5460" w14:textId="77777777" w:rsidR="004E26D9" w:rsidRPr="00266479" w:rsidRDefault="004E26D9" w:rsidP="004A45FB">
      <w:pPr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Becher&lt;/Author&gt;&lt;Year&gt;1838&lt;/Year&gt;&lt;RecNum&gt;3874&lt;/RecNum&gt;&lt;DisplayText&gt;Becher (1838)&lt;/DisplayText&gt;&lt;record&gt;&lt;rec-number&gt;3874&lt;/rec-number&gt;&lt;foreign-keys&gt;&lt;key app="EN" db-id="9f2z9tt2ix2rzze2vaox5wrb0zfz9arfds25"&gt;3874&lt;/key&gt;&lt;/foreign-keys&gt;&lt;ref-type name="Book"&gt;6&lt;/ref-type&gt;&lt;contributors&gt;&lt;authors&gt;&lt;author&gt;Becher, Siegfried&lt;/author&gt;&lt;/authors&gt;&lt;/contributors&gt;&lt;titles&gt;&lt;title&gt;Das österreichische Münzwesen vom Jahre 1524 bis 1838 in historischer, statistischer und legislativer Hinsicht&lt;/title&gt;&lt;/titles&gt;&lt;volume&gt;2: Legislativer Theil&lt;/volume&gt;&lt;keywords&gt;&lt;keyword&gt;Geldgeschichte, 16. Jh., 17. Jh., 18. Jh., Quelle&lt;/keyword&gt;&lt;/keywords&gt;&lt;dates&gt;&lt;year&gt;1838&lt;/year&gt;&lt;/dates&gt;&lt;pub-location&gt;Vienna&lt;/pub-location&gt;&lt;publisher&gt;In Commission bei Edlen v. Mösle&amp;apos;s sel. Witwe und Braumüller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4" w:tooltip="Becher, 1838 #3874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Becher (1838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Feavearyear&lt;/Author&gt;&lt;Year&gt;1963&lt;/Year&gt;&lt;RecNum&gt;2025&lt;/RecNum&gt;&lt;DisplayText&gt;Feavearyear (1963)&lt;/DisplayText&gt;&lt;record&gt;&lt;rec-number&gt;2025&lt;/rec-number&gt;&lt;foreign-keys&gt;&lt;key app="EN" db-id="9f2z9tt2ix2rzze2vaox5wrb0zfz9arfds25"&gt;2025&lt;/key&gt;&lt;/foreign-keys&gt;&lt;ref-type name="Book"&gt;6&lt;/ref-type&gt;&lt;contributors&gt;&lt;authors&gt;&lt;author&gt;Feavearyear, Albert E.&lt;/author&gt;&lt;/authors&gt;&lt;/contributors&gt;&lt;titles&gt;&lt;title&gt;The Pound Sterling: A History of English Money&lt;/title&gt;&lt;/titles&gt;&lt;keywords&gt;&lt;keyword&gt;Wirtschaftsgeschichte, Geldgeschichte, 11. Jh., 12. Jh., 13. Jh., 14. Jh., 15. Jh., 16. Jh., 17. Jh., 18. Jh., 19. Jh., 20. Jh.&lt;/keyword&gt;&lt;/keywords&gt;&lt;dates&gt;&lt;year&gt;1963&lt;/year&gt;&lt;/dates&gt;&lt;pub-location&gt;London, Edinburgh, Glasgow&lt;/pub-location&gt;&lt;publisher&gt;Oxford University Press&lt;/publisher&gt;&lt;label&gt;LSE, HG935 F28&lt;/label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91" w:tooltip="Feavearyear, 1963 #2025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Feavearyear (196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Hirsch&lt;/Author&gt;&lt;Year&gt;1756&lt;/Year&gt;&lt;RecNum&gt;3770&lt;/RecNum&gt;&lt;DisplayText&gt;Hirsch (1756)&lt;/DisplayText&gt;&lt;record&gt;&lt;rec-number&gt;3770&lt;/rec-number&gt;&lt;foreign-keys&gt;&lt;key app="EN" db-id="9f2z9tt2ix2rzze2vaox5wrb0zfz9arfds25"&gt;3770&lt;/key&gt;&lt;/foreign-keys&gt;&lt;ref-type name="Book"&gt;6&lt;/ref-type&gt;&lt;contributors&gt;&lt;authors&gt;&lt;author&gt;Hirsch, Johann Christoph&lt;/author&gt;&lt;/authors&gt;&lt;/contributors&gt;&lt;titles&gt;&lt;title&gt;Des Teutschen Reichs Münz-Archiv&lt;/title&gt;&lt;/titles&gt;&lt;volume&gt;2&lt;/volume&gt;&lt;dates&gt;&lt;year&gt;1756&lt;/year&gt;&lt;/dates&gt;&lt;pub-location&gt;Nürnberg&lt;/pub-location&gt;&lt;publisher&gt;Adam Jonathan Felßeckers seel. Erbe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2" w:tooltip="Hirsch, 1756 #377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Hirsch (1756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Nelkenbrecher and Gerhardt (179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Schrötter&lt;/Author&gt;&lt;Year&gt;1930&lt;/Year&gt;&lt;RecNum&gt;2013&lt;/RecNum&gt;&lt;DisplayText&gt;Schrötter (1930)&lt;/DisplayText&gt;&lt;record&gt;&lt;rec-number&gt;2013&lt;/rec-number&gt;&lt;foreign-keys&gt;&lt;key app="EN" db-id="9f2z9tt2ix2rzze2vaox5wrb0zfz9arfds25"&gt;2013&lt;/key&gt;&lt;/foreign-keys&gt;&lt;ref-type name="Book"&gt;6&lt;/ref-type&gt;&lt;contributors&gt;&lt;authors&gt;&lt;author&gt;Schrötter, Friedrich Frhr. von&lt;/author&gt;&lt;/authors&gt;&lt;/contributors&gt;&lt;titles&gt;&lt;title&gt;Wörterbuch der Münzkunde&lt;/title&gt;&lt;/titles&gt;&lt;keywords&gt;&lt;keyword&gt;Wirtschaftsgeschichte, Geldgeschichte&lt;/keyword&gt;&lt;/keywords&gt;&lt;dates&gt;&lt;year&gt;1930&lt;/year&gt;&lt;/dates&gt;&lt;pub-location&gt;Berlin, Leipzig&lt;/pub-location&gt;&lt;publisher&gt;de Gruyter&lt;/publisher&gt;&lt;label&gt;LSE, CJ 67 S 38&lt;/label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78" w:tooltip="Schrötter, 1930 #201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Schrötter (1930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35C39D20" w14:textId="77777777" w:rsidR="004E26D9" w:rsidRPr="00266479" w:rsidRDefault="004E26D9" w:rsidP="004A45FB">
      <w:pPr>
        <w:keepNext/>
        <w:keepLines/>
        <w:spacing w:before="240"/>
        <w:ind w:left="2410" w:hanging="2410"/>
        <w:outlineLvl w:val="1"/>
        <w:rPr>
          <w:rFonts w:eastAsiaTheme="majorEastAsia" w:cstheme="majorBidi"/>
          <w:bCs/>
          <w:i/>
          <w:sz w:val="28"/>
          <w:szCs w:val="26"/>
          <w:lang w:val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/>
        </w:rPr>
        <w:t>Belgium, Netherlands, Luxembourg</w:t>
      </w:r>
    </w:p>
    <w:p w14:paraId="2C6F9B96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/>
        </w:rPr>
      </w:pPr>
      <w:r w:rsidRPr="00266479">
        <w:rPr>
          <w:rFonts w:eastAsiaTheme="majorEastAsia" w:cstheme="majorBidi"/>
          <w:bCs/>
          <w:i/>
          <w:szCs w:val="22"/>
          <w:lang w:val="en-GB"/>
        </w:rPr>
        <w:t>Wheat price sources</w:t>
      </w:r>
    </w:p>
    <w:p w14:paraId="50B088F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Aalst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29-180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Wyffels&lt;/Author&gt;&lt;Year&gt;1959&lt;/Year&gt;&lt;RecNum&gt;5292&lt;/RecNum&gt;&lt;Suffix&gt;`, pp. 116 f.&lt;/Suffix&gt;&lt;DisplayText&gt;Wyffels (1959c, pp. 116 f.)&lt;/DisplayText&gt;&lt;record&gt;&lt;rec-number&gt;5292&lt;/rec-number&gt;&lt;foreign-keys&gt;&lt;key app="EN" db-id="9f2z9tt2ix2rzze2vaox5wrb0zfz9arfds25"&gt;5292&lt;/key&gt;&lt;/foreign-keys&gt;&lt;ref-type name="Book Section"&gt;5&lt;/ref-type&gt;&lt;contributors&gt;&lt;authors&gt;&lt;author&gt;Wyffels, A.&lt;/author&gt;&lt;/authors&gt;&lt;secondary-authors&gt;&lt;author&gt;Verlinden, C.&lt;/author&gt;&lt;/secondary-authors&gt;&lt;/contributors&gt;&lt;titles&gt;&lt;title&gt;Prijs van tarwe per vat te Aalst: Prix du havot de froment a Alost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115-117&lt;/pages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339" w:tooltip="Wyffels, 1959 #5292" w:history="1">
        <w:r w:rsidRPr="00266479">
          <w:rPr>
            <w:rFonts w:eastAsia="Times New Roman"/>
            <w:noProof/>
            <w:color w:val="000000"/>
            <w:lang w:val="de-DE" w:eastAsia="en-GB"/>
          </w:rPr>
          <w:t>Wyffels (1959c, pp. 116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1F82F313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Amsterdam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62-180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Posthumus&lt;/Author&gt;&lt;Year&gt;1964&lt;/Year&gt;&lt;RecNum&gt;4646&lt;/RecNum&gt;&lt;Suffix&gt;`, pp. 768-772&lt;/Suffix&gt;&lt;DisplayText&gt;Posthumus (1964, pp. 768-772)&lt;/DisplayText&gt;&lt;record&gt;&lt;rec-number&gt;4646&lt;/rec-number&gt;&lt;foreign-keys&gt;&lt;key app="EN" db-id="9f2z9tt2ix2rzze2vaox5wrb0zfz9arfds25"&gt;4646&lt;/key&gt;&lt;/foreign-keys&gt;&lt;ref-type name="Book"&gt;6&lt;/ref-type&gt;&lt;contributors&gt;&lt;authors&gt;&lt;author&gt;Posthumus, Nicolaas Wilhelmus&lt;/author&gt;&lt;/authors&gt;&lt;/contributors&gt;&lt;titles&gt;&lt;title&gt;Inquiry into the history of prices in Holland&lt;/title&gt;&lt;/titles&gt;&lt;number&gt;2&lt;/number&gt;&lt;dates&gt;&lt;year&gt;1964&lt;/year&gt;&lt;/dates&gt;&lt;pub-location&gt;Leiden&lt;/pub-location&gt;&lt;publisher&gt;E. J. Brill&lt;/publisher&gt;&lt;urls&gt;&lt;related-urls&gt;&lt;url&gt;http://books.google.co.uk/books?id=7v_TAAAAM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39" w:tooltip="Posthumus, 1964 #4646" w:history="1">
        <w:r w:rsidRPr="00266479">
          <w:rPr>
            <w:rFonts w:eastAsia="Times New Roman"/>
            <w:noProof/>
            <w:color w:val="000000"/>
            <w:lang w:val="de-DE" w:eastAsia="en-GB"/>
          </w:rPr>
          <w:t>Posthumus (1964, pp. 768-77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579-188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Posthumus&lt;/Author&gt;&lt;Year&gt;1943&lt;/Year&gt;&lt;RecNum&gt;5059&lt;/RecNum&gt;&lt;Suffix&gt;`, pp. 1-15&lt;/Suffix&gt;&lt;DisplayText&gt;Posthumus (1943, pp. 1-15)&lt;/DisplayText&gt;&lt;record&gt;&lt;rec-number&gt;5059&lt;/rec-number&gt;&lt;foreign-keys&gt;&lt;key app="EN" db-id="9f2z9tt2ix2rzze2vaox5wrb0zfz9arfds25"&gt;5059&lt;/key&gt;&lt;/foreign-keys&gt;&lt;ref-type name="Book"&gt;6&lt;/ref-type&gt;&lt;contributors&gt;&lt;authors&gt;&lt;author&gt;Posthumus, N.W.&lt;/author&gt;&lt;/authors&gt;&lt;/contributors&gt;&lt;titles&gt;&lt;title&gt;Nederlandsche Prijsgeschiedenis&lt;/title&gt;&lt;/titles&gt;&lt;volume&gt;1: Goederenprijzen op de beurs van Amsterdam 1585-1914, wisselkoersen te Amsterdam 1609-1914&lt;/volume&gt;&lt;keywords&gt;&lt;keyword&gt;Handel, 16. Jh., 17. Jh., 18. Jh., 19. Jh., 20. Jh., Preise&lt;/keyword&gt;&lt;/keywords&gt;&lt;dates&gt;&lt;year&gt;1943&lt;/year&gt;&lt;/dates&gt;&lt;pub-location&gt;Leiden&lt;/pub-location&gt;&lt;publisher&gt;Brill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38" w:tooltip="Posthumus, 1943 #5059" w:history="1">
        <w:r w:rsidRPr="00266479">
          <w:rPr>
            <w:rFonts w:eastAsia="Times New Roman"/>
            <w:noProof/>
            <w:color w:val="000000"/>
            <w:lang w:val="de-DE" w:eastAsia="en-GB"/>
          </w:rPr>
          <w:t>Posthumus (1943, pp. 1-1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07-178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. 29&lt;/Suffix&gt;&lt;DisplayText&gt;House of Commons (1826, p. 29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="Times New Roman"/>
            <w:noProof/>
            <w:color w:val="000000"/>
            <w:lang w:val="de-DE" w:eastAsia="en-GB"/>
          </w:rPr>
          <w:t>House of Commons (1826, p. 2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86-182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p. 30 ff.&lt;/Suffix&gt;&lt;DisplayText&gt;House of Commons (1826, pp. 30 ff.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="Times New Roman"/>
            <w:noProof/>
            <w:color w:val="000000"/>
            <w:lang w:val="de-DE" w:eastAsia="en-GB"/>
          </w:rPr>
          <w:t>House of Commons (1826, pp. 30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7DB3F21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 xml:space="preserve">Antwerp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26-160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Scholliers&lt;/Author&gt;&lt;Year&gt;1959&lt;/Year&gt;&lt;RecNum&gt;5061&lt;/RecNum&gt;&lt;Suffix&gt;`, pp. 253 f.&lt;/Suffix&gt;&lt;DisplayText&gt;Scholliers (1959, pp. 253 f.)&lt;/DisplayText&gt;&lt;record&gt;&lt;rec-number&gt;5061&lt;/rec-number&gt;&lt;foreign-keys&gt;&lt;key app="EN" db-id="9f2z9tt2ix2rzze2vaox5wrb0zfz9arfds25"&gt;5061&lt;/key&gt;&lt;/foreign-keys&gt;&lt;ref-type name="Book Section"&gt;5&lt;/ref-type&gt;&lt;contributors&gt;&lt;authors&gt;&lt;author&gt;Scholliers, E.&lt;/author&gt;&lt;/authors&gt;&lt;secondary-authors&gt;&lt;author&gt;Verlinden, C.&lt;/author&gt;&lt;author&gt;Craeybeckx, J.&lt;/author&gt;&lt;/secondary-authors&gt;&lt;/contributors&gt;&lt;titles&gt;&lt;title&gt;&lt;style face="normal" font="default" size="100%"&gt;Prijzen en lonen to Antwerpen (15&lt;/style&gt;&lt;style face="superscript" font="default" size="100%"&gt;e&lt;/style&gt;&lt;style face="normal" font="default" size="100%"&gt; en 16&lt;/style&gt;&lt;style face="superscript" font="default" size="100%"&gt;e&lt;/style&gt;&lt;style face="normal" font="default" size="100%"&gt; eeuw) - Prix et salaires à Anvers (15&lt;/style&gt;&lt;style face="superscript" font="default" size="100%"&gt;e&lt;/style&gt;&lt;style face="normal" font="default" size="100%"&gt; et 16&lt;/style&gt;&lt;style face="superscript" font="default" size="100%"&gt;e&lt;/style&gt;&lt;style face="normal" font="default" size="100%"&gt; siècles)&lt;/style&gt;&lt;/title&gt;&lt;secondary-title&gt;&lt;style face="normal" font="default" size="100%"&gt;Dokumenten vor den geschiedenis van prijzen en lonen in Vlaanderen a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241-480&lt;/pages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70" w:tooltip="Scholliers, 1959 #5061" w:history="1">
        <w:r w:rsidRPr="00266479">
          <w:rPr>
            <w:rFonts w:eastAsiaTheme="minorHAnsi" w:cstheme="minorBidi"/>
            <w:noProof/>
            <w:szCs w:val="22"/>
            <w:lang w:val="de-DE"/>
          </w:rPr>
          <w:t>Scholliers (1959, pp. 253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608-1816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Craeybeckx&lt;/Author&gt;&lt;Year&gt;1959&lt;/Year&gt;&lt;RecNum&gt;5086&lt;/RecNum&gt;&lt;Suffix&gt;`, pp. 508-512`, 519 f.&lt;/Suffix&gt;&lt;DisplayText&gt;Craeybeckx (1959b, pp. 508-512, 519 f.)&lt;/DisplayText&gt;&lt;record&gt;&lt;rec-number&gt;5086&lt;/rec-number&gt;&lt;foreign-keys&gt;&lt;key app="EN" db-id="9f2z9tt2ix2rzze2vaox5wrb0zfz9arfds25"&gt;5086&lt;/key&gt;&lt;/foreign-keys&gt;&lt;ref-type name="Book Section"&gt;5&lt;/ref-type&gt;&lt;contributors&gt;&lt;authors&gt;&lt;author&gt;Craeybeckx, J.&lt;/author&gt;&lt;/authors&gt;&lt;secondary-authors&gt;&lt;author&gt;Verlinden, C.&lt;/author&gt;&lt;/secondary-authors&gt;&lt;/contributors&gt;&lt;titles&gt;&lt;title&gt;De Prijzen van granen en van brood te Antwerpen van 1608 tot 1817&lt;/title&gt;&lt;secondary-title&gt;&lt;style face="normal" font="default" size="100%"&gt;Dokumenten voor den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504-522&lt;/pages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1" w:tooltip="Craeybeckx, 1959 #5086" w:history="1">
        <w:r w:rsidRPr="00266479">
          <w:rPr>
            <w:rFonts w:eastAsiaTheme="minorHAnsi" w:cstheme="minorBidi"/>
            <w:noProof/>
            <w:szCs w:val="22"/>
            <w:lang w:val="de-DE"/>
          </w:rPr>
          <w:t>Craeybeckx (1959b, pp. 508-512, 519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65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denbroeke&lt;/Author&gt;&lt;Year&gt;1973&lt;/Year&gt;&lt;RecNum&gt;5062&lt;/RecNum&gt;&lt;Suffix&gt;`, pp. 7-35&lt;/Suffix&gt;&lt;DisplayText&gt;Vandenbroeke (1973, pp. 7-35)&lt;/DisplayText&gt;&lt;record&gt;&lt;rec-number&gt;5062&lt;/rec-number&gt;&lt;foreign-keys&gt;&lt;key app="EN" db-id="9f2z9tt2ix2rzze2vaox5wrb0zfz9arfds25"&gt;5062&lt;/key&gt;&lt;/foreign-keys&gt;&lt;ref-type name="Book Section"&gt;5&lt;/ref-type&gt;&lt;contributors&gt;&lt;authors&gt;&lt;author&gt;Vandenbroeke, C.&lt;/author&gt;&lt;/authors&gt;&lt;secondary-authors&gt;&lt;author&gt;Verlinden, C.&lt;/author&gt;&lt;author&gt;Scholliers, E.&lt;/author&gt;&lt;/secondary-authors&gt;&lt;/contributors&gt;&lt;titles&gt;&lt;title&gt;Het prijsonderzoek van de regering voor de steden van de Oostenrijkse Nederlanden voor graangewassen, vlas en garen (1765-1794) - Enquête par le gouvernement dans les villes des Pays-Bas Autrichiens sur les prix des céréales, du lin et du fil (1765-1794)&lt;/title&gt;&lt;secondary-title&gt;Dokumenten voor de geschiedenis van prijzen en lonen in Vlaanderen en Brabant&lt;/secondary-title&gt;&lt;/titles&gt;&lt;pages&gt;1-166&lt;/pages&gt;&lt;volume&gt;&lt;style face="normal" font="default" size="100%"&gt;4: (XII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73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8" w:tooltip="Vandenbroeke, 1973 #5062" w:history="1">
        <w:r w:rsidRPr="00266479">
          <w:rPr>
            <w:rFonts w:eastAsiaTheme="minorHAnsi" w:cstheme="minorBidi"/>
            <w:noProof/>
            <w:szCs w:val="22"/>
            <w:lang w:val="de-DE"/>
          </w:rPr>
          <w:t>Vandenbroeke (1973, pp. 7-35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80-1825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House of Commons&lt;/Author&gt;&lt;Year&gt;1826&lt;/Year&gt;&lt;RecNum&gt;4203&lt;/RecNum&gt;&lt;Suffix&gt;`, p. 68&lt;/Suffix&gt;&lt;DisplayText&gt;House of Commons (1826, p. 68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de-DE"/>
          </w:rPr>
          <w:t>House of Commons (1826, p. 68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08-185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Scholliers&lt;/Author&gt;&lt;Year&gt;1965&lt;/Year&gt;&lt;RecNum&gt;5063&lt;/RecNum&gt;&lt;Suffix&gt;`, pp. 942-950&lt;/Suffix&gt;&lt;DisplayText&gt;Scholliers (1965, pp. 942-950)&lt;/DisplayText&gt;&lt;record&gt;&lt;rec-number&gt;5063&lt;/rec-number&gt;&lt;foreign-keys&gt;&lt;key app="EN" db-id="9f2z9tt2ix2rzze2vaox5wrb0zfz9arfds25"&gt;5063&lt;/key&gt;&lt;/foreign-keys&gt;&lt;ref-type name="Book Section"&gt;5&lt;/ref-type&gt;&lt;contributors&gt;&lt;authors&gt;&lt;author&gt;Scholliers, E.&lt;/author&gt;&lt;/authors&gt;&lt;secondary-authors&gt;&lt;author&gt;Verlinden, C.&lt;/author&gt;&lt;author&gt;Scholliers, E.&lt;/author&gt;&lt;/secondary-authors&gt;&lt;/contributors&gt;&lt;titles&gt;&lt;title&gt;&lt;style face="normal" font="default" size="100%"&gt;Prijzen en lonen te Antwerpen en in het Antwerpse (16&lt;/style&gt;&lt;style face="superscript" font="default" size="100%"&gt;e&lt;/style&gt;&lt;style face="normal" font="default" size="100%"&gt;-19&lt;/style&gt;&lt;style face="superscript" font="default" size="100%"&gt;e&lt;/style&gt;&lt;style face="normal" font="default" size="100%"&gt; eeuw) - Prix et salaires à Anvers et dans la région anversois (16&lt;/style&gt;&lt;style face="superscript" font="default" size="100%"&gt;e&lt;/style&gt;&lt;style face="normal" font="default" size="100%"&gt;-19&lt;/style&gt;&lt;style face="superscript" font="default" size="100%"&gt;e&lt;/style&gt;&lt;style face="normal" font="default" size="100%"&gt; siècles)&lt;/style&gt;&lt;/title&gt;&lt;secondary-title&gt;Dokumenten voor de geschiedenis van prijzen en lonen in Vlaanderen en Brabant&lt;/secondary-title&gt;&lt;/titles&gt;&lt;volume&gt;&lt;style face="normal" font="default" size="100%"&gt;2,2 (XIV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65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71" w:tooltip="Scholliers, 1965 #5063" w:history="1">
        <w:r w:rsidRPr="00266479">
          <w:rPr>
            <w:rFonts w:eastAsiaTheme="minorHAnsi" w:cstheme="minorBidi"/>
            <w:noProof/>
            <w:szCs w:val="22"/>
            <w:lang w:val="de-DE"/>
          </w:rPr>
          <w:t>Scholliers (1965, pp. 942-95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6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).</w:t>
      </w:r>
    </w:p>
    <w:p w14:paraId="7B5B8CE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Arnhe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67-191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ijms&lt;/Author&gt;&lt;Year&gt;1977&lt;/Year&gt;&lt;RecNum&gt;4661&lt;/RecNum&gt;&lt;Suffix&gt;`, pp. 136-144&lt;/Suffix&gt;&lt;DisplayText&gt;Tijms (1977, pp. 136-144)&lt;/DisplayText&gt;&lt;record&gt;&lt;rec-number&gt;4661&lt;/rec-number&gt;&lt;foreign-keys&gt;&lt;key app="EN" db-id="9f2z9tt2ix2rzze2vaox5wrb0zfz9arfds25"&gt;4661&lt;/key&gt;&lt;/foreign-keys&gt;&lt;ref-type name="Journal Article"&gt;17&lt;/ref-type&gt;&lt;contributors&gt;&lt;authors&gt;&lt;author&gt;Tijms, Wigbolt&lt;/author&gt;&lt;/authors&gt;&lt;/contributors&gt;&lt;titles&gt;&lt;title&gt;Prijzen van granen en peulvruchten te Arnhem, Breda, Deventer, &amp;apos;s-Hertogenbosch, Kampen, Koevorden, Maastricht, Nijmegen, Deel XI-1: Arnhem 1543-1914; Breda 1535-1976; Deventer 1714-1804; &amp;apos;s-Hertogenbosch 1725-1817; Kampen 1645-1847&lt;/title&gt;&lt;secondary-title&gt;Historia Agriculturae&lt;/secondary-title&gt;&lt;/titles&gt;&lt;periodical&gt;&lt;full-title&gt;Historia Agriculturae&lt;/full-title&gt;&lt;/periodical&gt;&lt;volume&gt;11&lt;/volume&gt;&lt;number&gt;1&lt;/number&gt;&lt;dates&gt;&lt;year&gt;1977&lt;/year&gt;&lt;/dates&gt;&lt;urls&gt;&lt;related-urls&gt;&lt;url&gt;http://books.google.co.uk/books?id=cMbQSAAAC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97" w:tooltip="Tijms, 1977 #4661" w:history="1">
        <w:r w:rsidRPr="00266479">
          <w:rPr>
            <w:rFonts w:eastAsia="Times New Roman"/>
            <w:noProof/>
            <w:color w:val="000000"/>
            <w:lang w:val="de-DE" w:eastAsia="en-GB"/>
          </w:rPr>
          <w:t>Tijms (1977, pp. 136-14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0238B83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Bergue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381-154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 Houtte&lt;/Author&gt;&lt;Year&gt;1902&lt;/Year&gt;&lt;RecNum&gt;2485&lt;/RecNum&gt;&lt;Suffix&gt;`, Tables A to F`, follow p. 60&lt;/Suffix&gt;&lt;DisplayText&gt;van Houtte (1902, Tables A to F, follow p. 60)&lt;/DisplayText&gt;&lt;record&gt;&lt;rec-number&gt;2485&lt;/rec-number&gt;&lt;foreign-keys&gt;&lt;key app="EN" db-id="9f2z9tt2ix2rzze2vaox5wrb0zfz9arfds25"&gt;2485&lt;/key&gt;&lt;/foreign-keys&gt;&lt;ref-type name="Book"&gt;6&lt;/ref-type&gt;&lt;contributors&gt;&lt;authors&gt;&lt;author&gt;van Houtte, H.&lt;/author&gt;&lt;/authors&gt;&lt;/contributors&gt;&lt;titles&gt;&lt;title&gt;Documents pour servir à une histoire des prix de 1381 à 1794&lt;/title&gt;&lt;/titles&gt;&lt;keywords&gt;&lt;keyword&gt;Preisgeschichte, PRÜFEN!!!&lt;/keyword&gt;&lt;/keywords&gt;&lt;dates&gt;&lt;year&gt;1902&lt;/year&gt;&lt;/dates&gt;&lt;pub-location&gt;Bruxelles&lt;/pub-location&gt;&lt;publisher&gt;Hayez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6" w:tooltip="van Houtte, 1902 #2485" w:history="1">
        <w:r w:rsidRPr="00266479">
          <w:rPr>
            <w:rFonts w:eastAsiaTheme="minorHAnsi" w:cstheme="minorBidi"/>
            <w:noProof/>
            <w:szCs w:val="22"/>
            <w:lang w:val="de-DE"/>
          </w:rPr>
          <w:t>van Houtte (1902, Tables A to F, follow p. 6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4FF97B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 xml:space="preserve">Bruges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348-1801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erhulst&lt;/Author&gt;&lt;Year&gt;1965&lt;/Year&gt;&lt;RecNum&gt;2243&lt;/RecNum&gt;&lt;Suffix&gt;`, pp. 33-42&lt;/Suffix&gt;&lt;DisplayText&gt;Verhulst (1965, pp. 33-42)&lt;/DisplayText&gt;&lt;record&gt;&lt;rec-number&gt;2243&lt;/rec-number&gt;&lt;foreign-keys&gt;&lt;key app="EN" db-id="9f2z9tt2ix2rzze2vaox5wrb0zfz9arfds25"&gt;2243&lt;/key&gt;&lt;/foreign-keys&gt;&lt;ref-type name="Book Section"&gt;5&lt;/ref-type&gt;&lt;contributors&gt;&lt;authors&gt;&lt;author&gt;Verhulst, Adriaan&lt;/author&gt;&lt;/authors&gt;&lt;secondary-authors&gt;&lt;author&gt;Verlinden, C.&lt;/author&gt;&lt;/secondary-authors&gt;&lt;/contributors&gt;&lt;titles&gt;&lt;title&gt;Prijzen van granen, boter en kaas te Brugge volgens de &amp;quot;slag&amp;quot; van het Sint-Donatiaanskapittel (1348-1801)&lt;/title&gt;&lt;secondary-title&gt;Dokumenten voor de geschiedenis van prijzen en lonen in Vlaanderen en Brabant&lt;/secondary-title&gt;&lt;/titles&gt;&lt;pages&gt;3-70&lt;/pages&gt;&lt;volume&gt;2&lt;/volume&gt;&lt;keywords&gt;&lt;keyword&gt;Wirtschaftsgeschichte, Preisgeschichte, PRÜFEN!!!&lt;/keyword&gt;&lt;/keywords&gt;&lt;dates&gt;&lt;year&gt;1965&lt;/year&gt;&lt;/dates&gt;&lt;pub-location&gt;Bruges&lt;/pub-location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24" w:tooltip="Verhulst, 1965 #2243" w:history="1">
        <w:r w:rsidRPr="00266479">
          <w:rPr>
            <w:rFonts w:eastAsiaTheme="minorHAnsi" w:cstheme="minorBidi"/>
            <w:noProof/>
            <w:szCs w:val="22"/>
            <w:lang w:val="de-DE"/>
          </w:rPr>
          <w:t>Verhulst (1965, pp. 33-4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400-1501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Croisiau&lt;/Author&gt;&lt;Year&gt;1959&lt;/Year&gt;&lt;RecNum&gt;5070&lt;/RecNum&gt;&lt;Suffix&gt;`, pp. 35 f.&lt;/Suffix&gt;&lt;DisplayText&gt;Croisiau (1959, pp. 35 f.)&lt;/DisplayText&gt;&lt;record&gt;&lt;rec-number&gt;5070&lt;/rec-number&gt;&lt;foreign-keys&gt;&lt;key app="EN" db-id="9f2z9tt2ix2rzze2vaox5wrb0zfz9arfds25"&gt;5070&lt;/key&gt;&lt;/foreign-keys&gt;&lt;ref-type name="Book Section"&gt;5&lt;/ref-type&gt;&lt;contributors&gt;&lt;authors&gt;&lt;author&gt;Croisiau, G.&lt;/author&gt;&lt;/authors&gt;&lt;secondary-authors&gt;&lt;author&gt;Verlinden, C.&lt;/author&gt;&lt;author&gt;Craeybeckx, J.&lt;/author&gt;&lt;/secondary-authors&gt;&lt;/contributors&gt;&lt;titles&gt;&lt;title&gt;&lt;style face="normal" font="default" size="100%"&gt;Prijzen in Vlaanderen in de 15&lt;/style&gt;&lt;style face="superscript" font="default" size="100%"&gt;e&lt;/style&gt;&lt;style face="normal" font="default" size="100%"&gt; eeuw - Prix en Flandre au 15&lt;/style&gt;&lt;style face="superscript" font="default" size="100%"&gt;e&lt;/style&gt;&lt;style face="normal" font="default" size="100%"&gt; siècle&lt;/style&gt;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33-53&lt;/pages&gt;&lt;volume&gt;1&lt;/volume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2" w:tooltip="Croisiau, 1959 #5070" w:history="1">
        <w:r w:rsidRPr="00266479">
          <w:rPr>
            <w:rFonts w:eastAsiaTheme="minorHAnsi" w:cstheme="minorBidi"/>
            <w:noProof/>
            <w:szCs w:val="22"/>
            <w:lang w:val="de-DE"/>
          </w:rPr>
          <w:t>Croisiau (1959, pp. 35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526-160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Wyffels&lt;/Author&gt;&lt;Year&gt;1959&lt;/Year&gt;&lt;RecNum&gt;5071&lt;/RecNum&gt;&lt;Suffix&gt;`, pp. 54 f.&lt;/Suffix&gt;&lt;DisplayText&gt;Wyffels (1959b, pp. 54 f.)&lt;/DisplayText&gt;&lt;record&gt;&lt;rec-number&gt;5071&lt;/rec-number&gt;&lt;foreign-keys&gt;&lt;key app="EN" db-id="9f2z9tt2ix2rzze2vaox5wrb0zfz9arfds25"&gt;5071&lt;/key&gt;&lt;/foreign-keys&gt;&lt;ref-type name="Book Section"&gt;5&lt;/ref-type&gt;&lt;contributors&gt;&lt;authors&gt;&lt;author&gt;Wyffels, A.&lt;/author&gt;&lt;/authors&gt;&lt;secondary-authors&gt;&lt;author&gt;Verlinden, C.&lt;/author&gt;&lt;author&gt;Craeybeckx, J.&lt;/author&gt;&lt;/secondary-authors&gt;&lt;/contributors&gt;&lt;titles&gt;&lt;title&gt;Prijs van tarwe per hoet te Brugge in groten Vlaams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54-55&lt;/pages&gt;&lt;volume&gt;1&lt;/volume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38" w:tooltip="Wyffels, 1959 #5071" w:history="1">
        <w:r w:rsidRPr="00266479">
          <w:rPr>
            <w:rFonts w:eastAsiaTheme="minorHAnsi" w:cstheme="minorBidi"/>
            <w:noProof/>
            <w:szCs w:val="22"/>
            <w:lang w:val="de-DE"/>
          </w:rPr>
          <w:t>Wyffels (1959b, pp. 5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6-1914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derpijpen&lt;/Author&gt;&lt;Year&gt;1973&lt;/Year&gt;&lt;RecNum&gt;5073&lt;/RecNum&gt;&lt;Suffix&gt;`, pp. 177-182&lt;/Suffix&gt;&lt;DisplayText&gt;Vanderpijpen (1973, pp. 177-182)&lt;/DisplayText&gt;&lt;record&gt;&lt;rec-number&gt;5073&lt;/rec-number&gt;&lt;foreign-keys&gt;&lt;key app="EN" db-id="9f2z9tt2ix2rzze2vaox5wrb0zfz9arfds25"&gt;5073&lt;/key&gt;&lt;/foreign-keys&gt;&lt;ref-type name="Book Section"&gt;5&lt;/ref-type&gt;&lt;contributors&gt;&lt;authors&gt;&lt;author&gt;Vanderpijpen, W.&lt;/author&gt;&lt;/authors&gt;&lt;secondary-authors&gt;&lt;author&gt;Verlinden, C.&lt;/author&gt;&lt;author&gt;Scholliers, E.&lt;/author&gt;&lt;/secondary-authors&gt;&lt;/contributors&gt;&lt;titles&gt;&lt;title&gt;Brugse merkuriale van granen, brood, aardappelen, boter en vlees (1796-1914)&lt;/title&gt;&lt;secondary-title&gt;Dokumenten voor de geschiedenis van prijzen en lonen in Vlaanderen en Brabant&lt;/secondary-title&gt;&lt;/titles&gt;&lt;pages&gt;167-223&lt;/pages&gt;&lt;volume&gt;&lt;style face="normal" font="default" size="100%"&gt;4 (XII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73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20" w:tooltip="Vanderpijpen, 1973 #5073" w:history="1">
        <w:r w:rsidRPr="00266479">
          <w:rPr>
            <w:rFonts w:eastAsiaTheme="minorHAnsi" w:cstheme="minorBidi"/>
            <w:noProof/>
            <w:szCs w:val="22"/>
            <w:lang w:val="de-DE"/>
          </w:rPr>
          <w:t>Vanderpijpen (1973, pp. 177-18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6C6BB50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Brussel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00-149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Tits-Dieuaide&lt;/Author&gt;&lt;Year&gt;1975&lt;/Year&gt;&lt;RecNum&gt;3457&lt;/RecNum&gt;&lt;Suffix&gt;`, pp. 270 ff.&lt;/Suffix&gt;&lt;DisplayText&gt;Tits-Dieuaide (1975, pp. 270 ff.)&lt;/DisplayText&gt;&lt;record&gt;&lt;rec-number&gt;3457&lt;/rec-number&gt;&lt;foreign-keys&gt;&lt;key app="EN" db-id="9f2z9tt2ix2rzze2vaox5wrb0zfz9arfds25"&gt;3457&lt;/key&gt;&lt;/foreign-keys&gt;&lt;ref-type name="Book"&gt;6&lt;/ref-type&gt;&lt;contributors&gt;&lt;authors&gt;&lt;author&gt;Tits-Dieuaide, Marie-Jeanne&lt;/author&gt;&lt;/authors&gt;&lt;/contributors&gt;&lt;titles&gt;&lt;title&gt;&lt;style face="normal" font="default" size="100%"&gt;La Formation des Prix Cerealiers en Brabant et en Flandre au XV&lt;/style&gt;&lt;style face="superscript" font="default" size="100%"&gt;e&lt;/style&gt;&lt;style face="normal" font="default" size="100%"&gt; Siecle&lt;/style&gt;&lt;/title&gt;&lt;/titles&gt;&lt;dates&gt;&lt;year&gt;1975&lt;/year&gt;&lt;/dates&gt;&lt;pub-location&gt;Bruxelles&lt;/pub-location&gt;&lt;publisher&gt;Editions de l’Universite de Bruxellex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01" w:tooltip="Tits-Dieuaide, 1975 #3457" w:history="1">
        <w:r w:rsidRPr="00266479">
          <w:rPr>
            <w:rFonts w:eastAsiaTheme="minorHAnsi" w:cstheme="minorBidi"/>
            <w:noProof/>
            <w:szCs w:val="22"/>
            <w:lang w:val="de-DE"/>
          </w:rPr>
          <w:t>Tits-Dieuaide (1975, pp. 270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501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Craeybeckx&lt;/Author&gt;&lt;Year&gt;1959&lt;/Year&gt;&lt;RecNum&gt;5074&lt;/RecNum&gt;&lt;Suffix&gt;`, pp. 501 ff.&lt;/Suffix&gt;&lt;DisplayText&gt;Craeybeckx (1959a, pp. 501 ff.)&lt;/DisplayText&gt;&lt;record&gt;&lt;rec-number&gt;5074&lt;/rec-number&gt;&lt;foreign-keys&gt;&lt;key app="EN" db-id="9f2z9tt2ix2rzze2vaox5wrb0zfz9arfds25"&gt;5074&lt;/key&gt;&lt;/foreign-keys&gt;&lt;ref-type name="Book Section"&gt;5&lt;/ref-type&gt;&lt;contributors&gt;&lt;authors&gt;&lt;author&gt;Craeybeckx, J.&lt;/author&gt;&lt;/authors&gt;&lt;secondary-authors&gt;&lt;author&gt;Verlinden, C.&lt;/author&gt;&lt;author&gt;Craeybeckx, J.&lt;/author&gt;&lt;/secondary-authors&gt;&lt;/contributors&gt;&lt;titles&gt;&lt;title&gt;De prijzen van graan en van brood te Brussel (1501-1795)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481-503&lt;/pages&gt;&lt;volume&gt;1&lt;/volume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0" w:tooltip="Craeybeckx, 1959 #5074" w:history="1">
        <w:r w:rsidRPr="00266479">
          <w:rPr>
            <w:rFonts w:eastAsiaTheme="minorHAnsi" w:cstheme="minorBidi"/>
            <w:noProof/>
            <w:szCs w:val="22"/>
            <w:lang w:val="de-DE"/>
          </w:rPr>
          <w:t>Craeybeckx (1959a, pp. 501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569-179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Craeybeckx&lt;/Author&gt;&lt;Year&gt;1959&lt;/Year&gt;&lt;RecNum&gt;5074&lt;/RecNum&gt;&lt;Suffix&gt;`, pp. 486-495&lt;/Suffix&gt;&lt;DisplayText&gt;Craeybeckx (1959a, pp. 486-495)&lt;/DisplayText&gt;&lt;record&gt;&lt;rec-number&gt;5074&lt;/rec-number&gt;&lt;foreign-keys&gt;&lt;key app="EN" db-id="9f2z9tt2ix2rzze2vaox5wrb0zfz9arfds25"&gt;5074&lt;/key&gt;&lt;/foreign-keys&gt;&lt;ref-type name="Book Section"&gt;5&lt;/ref-type&gt;&lt;contributors&gt;&lt;authors&gt;&lt;author&gt;Craeybeckx, J.&lt;/author&gt;&lt;/authors&gt;&lt;secondary-authors&gt;&lt;author&gt;Verlinden, C.&lt;/author&gt;&lt;author&gt;Craeybeckx, J.&lt;/author&gt;&lt;/secondary-authors&gt;&lt;/contributors&gt;&lt;titles&gt;&lt;title&gt;De prijzen van graan en van brood te Brussel (1501-1795)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481-503&lt;/pages&gt;&lt;volume&gt;1&lt;/volume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0" w:tooltip="Craeybeckx, 1959 #5074" w:history="1">
        <w:r w:rsidRPr="00266479">
          <w:rPr>
            <w:rFonts w:eastAsiaTheme="minorHAnsi" w:cstheme="minorBidi"/>
            <w:noProof/>
            <w:szCs w:val="22"/>
            <w:lang w:val="de-DE"/>
          </w:rPr>
          <w:t>Craeybeckx (1959a, pp. 486-495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01-1888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denbroeke&lt;/Author&gt;&lt;Year&gt;1972&lt;/Year&gt;&lt;RecNum&gt;5093&lt;/RecNum&gt;&lt;Suffix&gt;`, pp. 297-301&lt;/Suffix&gt;&lt;DisplayText&gt;Vandenbroeke (1972, pp. 297-301)&lt;/DisplayText&gt;&lt;record&gt;&lt;rec-number&gt;5093&lt;/rec-number&gt;&lt;foreign-keys&gt;&lt;key app="EN" db-id="9f2z9tt2ix2rzze2vaox5wrb0zfz9arfds25"&gt;5093&lt;/key&gt;&lt;/foreign-keys&gt;&lt;ref-type name="Book Section"&gt;5&lt;/ref-type&gt;&lt;contributors&gt;&lt;authors&gt;&lt;author&gt;Vandenbroeke, C.&lt;/author&gt;&lt;/authors&gt;&lt;secondary-authors&gt;&lt;author&gt;Verlinden, C.&lt;/author&gt;&lt;/secondary-authors&gt;&lt;/contributors&gt;&lt;titles&gt;&lt;title&gt;Brusselse merkuriale van granen, aardenappelen, hooi, stro, boter, vlees, koolzaad, boskool en steenkool (1800-1912)&lt;/title&gt;&lt;secondary-title&gt;Dokumenten voor de geschiedenis van prijzen en lonen in Vlaanderen en Brabant&lt;/secondary-title&gt;&lt;/titles&gt;&lt;pages&gt;289-349&lt;/pages&gt;&lt;volume&gt;&lt;style face="normal" font="default" size="100%"&gt;3: (XV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72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7" w:tooltip="Vandenbroeke, 1972 #5093" w:history="1">
        <w:r w:rsidRPr="00266479">
          <w:rPr>
            <w:rFonts w:eastAsiaTheme="minorHAnsi" w:cstheme="minorBidi"/>
            <w:noProof/>
            <w:szCs w:val="22"/>
            <w:lang w:val="de-DE"/>
          </w:rPr>
          <w:t>Vandenbroeke (1972, pp. 297-30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7B0D8A5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Diest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45-1818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 Buyten&lt;/Author&gt;&lt;Year&gt;1966&lt;/Year&gt;&lt;RecNum&gt;5115&lt;/RecNum&gt;&lt;Suffix&gt;`, pp. 372-402&lt;/Suffix&gt;&lt;DisplayText&gt;van Buyten (1966, pp. 372-402)&lt;/DisplayText&gt;&lt;record&gt;&lt;rec-number&gt;5115&lt;/rec-number&gt;&lt;foreign-keys&gt;&lt;key app="EN" db-id="9f2z9tt2ix2rzze2vaox5wrb0zfz9arfds25"&gt;5115&lt;/key&gt;&lt;/foreign-keys&gt;&lt;ref-type name="Book Section"&gt;5&lt;/ref-type&gt;&lt;contributors&gt;&lt;authors&gt;&lt;author&gt;van Buyten, Leo&lt;/author&gt;&lt;/authors&gt;&lt;secondary-authors&gt;&lt;author&gt;Ruwet, Joseph&lt;/author&gt;&lt;author&gt;Ladrier, Francoise&lt;/author&gt;&lt;author&gt;Hélin, E.&lt;/author&gt;&lt;author&gt;van Buyten, Leo&lt;/author&gt;&lt;/secondary-authors&gt;&lt;/contributors&gt;&lt;titles&gt;&lt;title&gt;De Diesterse mercuriaal, XVIIe-begin XLXe eeuw&lt;/title&gt;&lt;secondary-title&gt;Marché des céréales à Ruremonde, Luxemburg, Namur et Diest&lt;/secondary-title&gt;&lt;/titles&gt;&lt;pages&gt;343-481&lt;/pages&gt;&lt;dates&gt;&lt;year&gt;1966&lt;/year&gt;&lt;/dates&gt;&lt;pub-location&gt;Louvain&lt;/pub-location&gt;&lt;publisher&gt;Université du Louvai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4" w:tooltip="van Buyten, 1966 #5115" w:history="1">
        <w:r w:rsidRPr="00266479">
          <w:rPr>
            <w:rFonts w:eastAsiaTheme="minorHAnsi" w:cstheme="minorBidi"/>
            <w:noProof/>
            <w:szCs w:val="22"/>
            <w:lang w:val="de-DE"/>
          </w:rPr>
          <w:t>van Buyten (1966, pp. 372-40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181048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lastRenderedPageBreak/>
        <w:t>Dixmud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82-1615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Wyffels&lt;/Author&gt;&lt;Year&gt;1959&lt;/Year&gt;&lt;RecNum&gt;5084&lt;/RecNum&gt;&lt;Suffix&gt;`, pp. 58-61&lt;/Suffix&gt;&lt;DisplayText&gt;Wyffels (1959d, pp. 58-61)&lt;/DisplayText&gt;&lt;record&gt;&lt;rec-number&gt;5084&lt;/rec-number&gt;&lt;foreign-keys&gt;&lt;key app="EN" db-id="9f2z9tt2ix2rzze2vaox5wrb0zfz9arfds25"&gt;5084&lt;/key&gt;&lt;/foreign-keys&gt;&lt;ref-type name="Book Section"&gt;5&lt;/ref-type&gt;&lt;contributors&gt;&lt;authors&gt;&lt;author&gt;Wyffels, A.&lt;/author&gt;&lt;/authors&gt;&lt;secondary-authors&gt;&lt;author&gt;Verlinden, C.&lt;/author&gt;&lt;/secondary-authors&gt;&lt;/contributors&gt;&lt;titles&gt;&lt;title&gt;Prijs van tarwe te Diksmuide - Prix du froment à Dixmude 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58-61&lt;/pages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40" w:tooltip="Wyffels, 1959 #5084" w:history="1">
        <w:r w:rsidRPr="00266479">
          <w:rPr>
            <w:rFonts w:eastAsiaTheme="minorHAnsi" w:cstheme="minorBidi"/>
            <w:noProof/>
            <w:szCs w:val="22"/>
            <w:lang w:val="de-DE"/>
          </w:rPr>
          <w:t>Wyffels (1959d, pp. 58-6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D9839B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Dordrecht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85-190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Priester&lt;/Author&gt;&lt;Year&gt;1998&lt;/Year&gt;&lt;RecNum&gt;4655&lt;/RecNum&gt;&lt;Suffix&gt;`, pp. 676-683&lt;/Suffix&gt;&lt;DisplayText&gt;Priester (1998, pp. 676-683)&lt;/DisplayText&gt;&lt;record&gt;&lt;rec-number&gt;4655&lt;/rec-number&gt;&lt;foreign-keys&gt;&lt;key app="EN" db-id="9f2z9tt2ix2rzze2vaox5wrb0zfz9arfds25"&gt;4655&lt;/key&gt;&lt;/foreign-keys&gt;&lt;ref-type name="Book"&gt;6&lt;/ref-type&gt;&lt;contributors&gt;&lt;authors&gt;&lt;author&gt;Priester, Peter R.&lt;/author&gt;&lt;/authors&gt;&lt;/contributors&gt;&lt;titles&gt;&lt;title&gt;Geschiedenis van de zeeuwse landbouw circa 1600-1910&lt;/title&gt;&lt;/titles&gt;&lt;dates&gt;&lt;year&gt;1998&lt;/year&gt;&lt;/dates&gt;&lt;pub-location&gt;Wageningen &lt;/pub-location&gt;&lt;publisher&gt;Afdeling Agrarische Geschiedenis Landbouwuniversiteit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43" w:tooltip="Priester, 1998 #4655" w:history="1">
        <w:r w:rsidRPr="00266479">
          <w:rPr>
            <w:rFonts w:eastAsia="Times New Roman"/>
            <w:noProof/>
            <w:color w:val="000000"/>
            <w:lang w:val="de-DE" w:eastAsia="en-GB"/>
          </w:rPr>
          <w:t>Priester (1998, pp. 676-68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33EAE69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Eeklo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01-183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Coppejans-Desmedt&lt;/Author&gt;&lt;Year&gt;1965&lt;/Year&gt;&lt;RecNum&gt;4211&lt;/RecNum&gt;&lt;Suffix&gt;`, pp. 467-492&lt;/Suffix&gt;&lt;DisplayText&gt;Coppejans-Desmedt (1965, pp. 467-492)&lt;/DisplayText&gt;&lt;record&gt;&lt;rec-number&gt;4211&lt;/rec-number&gt;&lt;foreign-keys&gt;&lt;key app="EN" db-id="9f2z9tt2ix2rzze2vaox5wrb0zfz9arfds25"&gt;4211&lt;/key&gt;&lt;/foreign-keys&gt;&lt;ref-type name="Book Section"&gt;5&lt;/ref-type&gt;&lt;contributors&gt;&lt;authors&gt;&lt;author&gt;Coppejans-Desmedt, H.&lt;/author&gt;&lt;/authors&gt;&lt;secondary-authors&gt;&lt;author&gt;Verlinden, C.&lt;/author&gt;&lt;/secondary-authors&gt;&lt;/contributors&gt;&lt;titles&gt;&lt;title&gt;Merkuriale van graanen en brood te Eeklo: Mercuriale des céréales et du pain a Eeklo&lt;/title&gt;&lt;secondary-title&gt;Dokumenten voor den geschiedenis van prijzen en lonen in Vlaanderen en Brabant&lt;/secondary-title&gt;&lt;/titles&gt;&lt;pages&gt;467-492&lt;/pages&gt;&lt;volume&gt;&lt;style face="normal" font="default" size="100%"&gt;II (XIV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65&lt;/year&gt;&lt;/dates&gt;&lt;pub-location&gt;Bruges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48" w:tooltip="Coppejans-Desmedt, 1965 #4211" w:history="1">
        <w:r w:rsidRPr="00266479">
          <w:rPr>
            <w:rFonts w:eastAsiaTheme="minorHAnsi" w:cstheme="minorBidi"/>
            <w:noProof/>
            <w:szCs w:val="22"/>
            <w:lang w:val="de-DE"/>
          </w:rPr>
          <w:t>Coppejans-Desmedt (1965, pp. 467-49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59C0E4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Furne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381-154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 Houtte&lt;/Author&gt;&lt;Year&gt;1902&lt;/Year&gt;&lt;RecNum&gt;2485&lt;/RecNum&gt;&lt;Suffix&gt;`, Tables A to H`, follow p. 60&lt;/Suffix&gt;&lt;DisplayText&gt;van Houtte (1902, Tables A to H, follow p. 60)&lt;/DisplayText&gt;&lt;record&gt;&lt;rec-number&gt;2485&lt;/rec-number&gt;&lt;foreign-keys&gt;&lt;key app="EN" db-id="9f2z9tt2ix2rzze2vaox5wrb0zfz9arfds25"&gt;2485&lt;/key&gt;&lt;/foreign-keys&gt;&lt;ref-type name="Book"&gt;6&lt;/ref-type&gt;&lt;contributors&gt;&lt;authors&gt;&lt;author&gt;van Houtte, H.&lt;/author&gt;&lt;/authors&gt;&lt;/contributors&gt;&lt;titles&gt;&lt;title&gt;Documents pour servir à une histoire des prix de 1381 à 1794&lt;/title&gt;&lt;/titles&gt;&lt;keywords&gt;&lt;keyword&gt;Preisgeschichte, PRÜFEN!!!&lt;/keyword&gt;&lt;/keywords&gt;&lt;dates&gt;&lt;year&gt;1902&lt;/year&gt;&lt;/dates&gt;&lt;pub-location&gt;Bruxelles&lt;/pub-location&gt;&lt;publisher&gt;Hayez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6" w:tooltip="van Houtte, 1902 #2485" w:history="1">
        <w:r w:rsidRPr="00266479">
          <w:rPr>
            <w:rFonts w:eastAsiaTheme="minorHAnsi" w:cstheme="minorBidi"/>
            <w:noProof/>
            <w:szCs w:val="22"/>
            <w:lang w:val="de-DE"/>
          </w:rPr>
          <w:t>van Houtte (1902, Tables A to H, follow p. 6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EDCD68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Ghent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00-1501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Croisiau&lt;/Author&gt;&lt;Year&gt;1959&lt;/Year&gt;&lt;RecNum&gt;5070&lt;/RecNum&gt;&lt;Suffix&gt;`, pp. 36 f.&lt;/Suffix&gt;&lt;DisplayText&gt;Croisiau (1959, pp. 36 f.)&lt;/DisplayText&gt;&lt;record&gt;&lt;rec-number&gt;5070&lt;/rec-number&gt;&lt;foreign-keys&gt;&lt;key app="EN" db-id="9f2z9tt2ix2rzze2vaox5wrb0zfz9arfds25"&gt;5070&lt;/key&gt;&lt;/foreign-keys&gt;&lt;ref-type name="Book Section"&gt;5&lt;/ref-type&gt;&lt;contributors&gt;&lt;authors&gt;&lt;author&gt;Croisiau, G.&lt;/author&gt;&lt;/authors&gt;&lt;secondary-authors&gt;&lt;author&gt;Verlinden, C.&lt;/author&gt;&lt;author&gt;Craeybeckx, J.&lt;/author&gt;&lt;/secondary-authors&gt;&lt;/contributors&gt;&lt;titles&gt;&lt;title&gt;&lt;style face="normal" font="default" size="100%"&gt;Prijzen in Vlaanderen in de 15&lt;/style&gt;&lt;style face="superscript" font="default" size="100%"&gt;e&lt;/style&gt;&lt;style face="normal" font="default" size="100%"&gt; eeuw - Prix en Flandre au 15&lt;/style&gt;&lt;style face="superscript" font="default" size="100%"&gt;e&lt;/style&gt;&lt;style face="normal" font="default" size="100%"&gt; siècle&lt;/style&gt;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33-53&lt;/pages&gt;&lt;volume&gt;1&lt;/volume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2" w:tooltip="Croisiau, 1959 #5070" w:history="1">
        <w:r w:rsidRPr="00266479">
          <w:rPr>
            <w:rFonts w:eastAsiaTheme="minorHAnsi" w:cstheme="minorBidi"/>
            <w:noProof/>
            <w:szCs w:val="22"/>
            <w:lang w:val="de-DE"/>
          </w:rPr>
          <w:t>Croisiau (1959, pp. 36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489-159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Toch&lt;/Author&gt;&lt;Year&gt;1973&lt;/Year&gt;&lt;RecNum&gt;5060&lt;/RecNum&gt;&lt;Suffix&gt;`, pp. 338 ff.&lt;/Suffix&gt;&lt;DisplayText&gt;Toch (1973, pp. 338 ff.)&lt;/DisplayText&gt;&lt;record&gt;&lt;rec-number&gt;5060&lt;/rec-number&gt;&lt;foreign-keys&gt;&lt;key app="EN" db-id="9f2z9tt2ix2rzze2vaox5wrb0zfz9arfds25"&gt;5060&lt;/key&gt;&lt;/foreign-keys&gt;&lt;ref-type name="Book Section"&gt;5&lt;/ref-type&gt;&lt;contributors&gt;&lt;authors&gt;&lt;author&gt;Toch, Michael&lt;/author&gt;&lt;/authors&gt;&lt;secondary-authors&gt;&lt;author&gt;Verlinden, C.&lt;/author&gt;&lt;/secondary-authors&gt;&lt;/contributors&gt;&lt;titles&gt;&lt;title&gt;&lt;style face="normal" font="default" size="100%"&gt;Prijzen uit Gentse instellingsrekeningen (16&lt;/style&gt;&lt;style face="superscript" font="default" size="100%"&gt;e&lt;/style&gt;&lt;style face="normal" font="default" size="100%"&gt; eeuw) - Prix entraits de la comptabilité d&amp;apos;institutions gantoises (16&lt;/style&gt;&lt;style face="superscript" font="default" size="100%"&gt;e&lt;/style&gt;&lt;style face="normal" font="default" size="100%"&gt; siècle)&lt;/style&gt;&lt;/title&gt;&lt;secondary-title&gt;Dokumenten voor de geschiedenis van prijzen en lonen in Vlaanderen en Brabant&lt;/secondary-title&gt;&lt;/titles&gt;&lt;pages&gt;326-400&lt;/pages&gt;&lt;volume&gt;&lt;style face="normal" font="default" size="100%"&gt;4 (XII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73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03" w:tooltip="Toch, 1973 #5060" w:history="1">
        <w:r w:rsidRPr="00266479">
          <w:rPr>
            <w:rFonts w:eastAsiaTheme="minorHAnsi" w:cstheme="minorBidi"/>
            <w:noProof/>
            <w:szCs w:val="22"/>
            <w:lang w:val="de-DE"/>
          </w:rPr>
          <w:t>Toch (1973, pp. 338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65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denbroeke&lt;/Author&gt;&lt;Year&gt;1973&lt;/Year&gt;&lt;RecNum&gt;5062&lt;/RecNum&gt;&lt;Suffix&gt;`, pp. 7-35&lt;/Suffix&gt;&lt;DisplayText&gt;Vandenbroeke (1973, pp. 7-35)&lt;/DisplayText&gt;&lt;record&gt;&lt;rec-number&gt;5062&lt;/rec-number&gt;&lt;foreign-keys&gt;&lt;key app="EN" db-id="9f2z9tt2ix2rzze2vaox5wrb0zfz9arfds25"&gt;5062&lt;/key&gt;&lt;/foreign-keys&gt;&lt;ref-type name="Book Section"&gt;5&lt;/ref-type&gt;&lt;contributors&gt;&lt;authors&gt;&lt;author&gt;Vandenbroeke, C.&lt;/author&gt;&lt;/authors&gt;&lt;secondary-authors&gt;&lt;author&gt;Verlinden, C.&lt;/author&gt;&lt;author&gt;Scholliers, E.&lt;/author&gt;&lt;/secondary-authors&gt;&lt;/contributors&gt;&lt;titles&gt;&lt;title&gt;Het prijsonderzoek van de regering voor de steden van de Oostenrijkse Nederlanden voor graangewassen, vlas en garen (1765-1794) - Enquête par le gouvernement dans les villes des Pays-Bas Autrichiens sur les prix des céréales, du lin et du fil (1765-1794)&lt;/title&gt;&lt;secondary-title&gt;Dokumenten voor de geschiedenis van prijzen en lonen in Vlaanderen en Brabant&lt;/secondary-title&gt;&lt;/titles&gt;&lt;pages&gt;1-166&lt;/pages&gt;&lt;volume&gt;&lt;style face="normal" font="default" size="100%"&gt;4: (XII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73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8" w:tooltip="Vandenbroeke, 1973 #5062" w:history="1">
        <w:r w:rsidRPr="00266479">
          <w:rPr>
            <w:rFonts w:eastAsiaTheme="minorHAnsi" w:cstheme="minorBidi"/>
            <w:noProof/>
            <w:szCs w:val="22"/>
            <w:lang w:val="de-DE"/>
          </w:rPr>
          <w:t>Vandenbroeke (1973, pp. 7-35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00-1914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denbroeke&lt;/Author&gt;&lt;Year&gt;1972&lt;/Year&gt;&lt;RecNum&gt;5068&lt;/RecNum&gt;&lt;Suffix&gt;`, pp. 100-108&lt;/Suffix&gt;&lt;DisplayText&gt;Vandenbroeke and Vanderpijpen (1972, pp. 100-108)&lt;/DisplayText&gt;&lt;record&gt;&lt;rec-number&gt;5068&lt;/rec-number&gt;&lt;foreign-keys&gt;&lt;key app="EN" db-id="9f2z9tt2ix2rzze2vaox5wrb0zfz9arfds25"&gt;5068&lt;/key&gt;&lt;/foreign-keys&gt;&lt;ref-type name="Book Section"&gt;5&lt;/ref-type&gt;&lt;contributors&gt;&lt;authors&gt;&lt;author&gt;Vandenbroeke, C.&lt;/author&gt;&lt;author&gt;Vanderpijpen, W.&lt;/author&gt;&lt;/authors&gt;&lt;secondary-authors&gt;&lt;author&gt;Verlinden, C.&lt;/author&gt;&lt;author&gt;Scholliers, E.&lt;/author&gt;&lt;/secondary-authors&gt;&lt;/contributors&gt;&lt;titles&gt;&lt;title&gt;Gentse merkuriale van granen, brood, aardenappelen, hooi, stro, boter, vlees, jeniver, olie en oliehouden zaden (1800-1914)&lt;/title&gt;&lt;secondary-title&gt;&lt;style face="normal" font="default" size="100%"&gt;Dokumenten voor de geschiedenis van prijzen en lonen in Vlaanderen en Brabant (XV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secondary-title&gt;&lt;/titles&gt;&lt;section&gt;95-188&lt;/section&gt;&lt;dates&gt;&lt;year&gt;1972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9" w:tooltip="Vandenbroeke, 1972 #5068" w:history="1">
        <w:r w:rsidRPr="00266479">
          <w:rPr>
            <w:rFonts w:eastAsiaTheme="minorHAnsi" w:cstheme="minorBidi"/>
            <w:noProof/>
            <w:szCs w:val="22"/>
            <w:lang w:val="de-DE"/>
          </w:rPr>
          <w:t>Vandenbroeke and Vanderpijpen (1972, pp. 100-108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91F6C0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Groning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30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ijms&lt;/Author&gt;&lt;Year&gt;2000&lt;/Year&gt;&lt;RecNum&gt;5165&lt;/RecNum&gt;&lt;Suffix&gt;`, table 06-1&lt;/Suffix&gt;&lt;DisplayText&gt;Tijms (2000, table 06-1)&lt;/DisplayText&gt;&lt;record&gt;&lt;rec-number&gt;5165&lt;/rec-number&gt;&lt;foreign-keys&gt;&lt;key app="EN" db-id="9f2z9tt2ix2rzze2vaox5wrb0zfz9arfds25"&gt;5165&lt;/key&gt;&lt;/foreign-keys&gt;&lt;ref-type name="Book"&gt;6&lt;/ref-type&gt;&lt;contributors&gt;&lt;authors&gt;&lt;author&gt;Tijms, Wigbolt&lt;/author&gt;&lt;/authors&gt;&lt;/contributors&gt;&lt;titles&gt;&lt;title&gt;Groninger Graanprijzen: de prijzen van agrarische producten tussen 1546 en 1990&lt;/title&gt;&lt;/titles&gt;&lt;dates&gt;&lt;year&gt;2000&lt;/year&gt;&lt;/dates&gt;&lt;pub-location&gt;Groningen&lt;/pub-location&gt;&lt;publisher&gt;Nederlands Agronomisch Historisch Inst.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300" w:tooltip="Tijms, 2000 #5165" w:history="1">
        <w:r w:rsidRPr="00266479">
          <w:rPr>
            <w:rFonts w:eastAsia="Times New Roman"/>
            <w:noProof/>
            <w:color w:val="000000"/>
            <w:lang w:val="de-DE" w:eastAsia="en-GB"/>
          </w:rPr>
          <w:t>Tijms (2000, table 06-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 w:rsidRPr="00266479">
        <w:rPr>
          <w:rFonts w:eastAsia="Times New Roman"/>
          <w:lang w:val="de-DE" w:eastAsia="en-GB"/>
        </w:rPr>
        <w:t>(</w:t>
      </w:r>
      <w:hyperlink r:id="rId8" w:history="1">
        <w:r w:rsidRPr="00266479">
          <w:rPr>
            <w:rFonts w:eastAsia="Times New Roman"/>
            <w:lang w:val="de-DE" w:eastAsia="en-GB"/>
          </w:rPr>
          <w:t>http://www.rug.nl/research/nederlands-agronomisch-historisch-instituut/download</w:t>
        </w:r>
      </w:hyperlink>
      <w:r w:rsidRPr="00266479">
        <w:rPr>
          <w:rFonts w:eastAsia="Times New Roman"/>
          <w:color w:val="000000"/>
          <w:lang w:val="de-DE" w:eastAsia="en-GB"/>
        </w:rPr>
        <w:t xml:space="preserve">, accessed 14 July 2014); </w:t>
      </w:r>
      <w:r w:rsidRPr="00266479">
        <w:rPr>
          <w:rFonts w:eastAsia="Times New Roman"/>
          <w:color w:val="000000"/>
          <w:u w:val="single"/>
          <w:lang w:val="de-DE" w:eastAsia="en-GB"/>
        </w:rPr>
        <w:t>1823-1913</w:t>
      </w:r>
      <w:r w:rsidRPr="00266479">
        <w:rPr>
          <w:rFonts w:eastAsia="Times New Roman"/>
          <w:color w:val="000000"/>
          <w:lang w:val="de-DE" w:eastAsia="en-GB"/>
        </w:rPr>
        <w:t>: Van Riel, http://www.iisg.nl/hpw/monthly-grain-groningen.xls (</w:t>
      </w:r>
      <w:r>
        <w:rPr>
          <w:rFonts w:eastAsia="Times New Roman"/>
          <w:color w:val="000000"/>
          <w:lang w:val="de-DE" w:eastAsia="en-GB"/>
        </w:rPr>
        <w:t>a</w:t>
      </w:r>
      <w:r w:rsidRPr="00266479">
        <w:rPr>
          <w:rFonts w:eastAsia="Times New Roman"/>
          <w:color w:val="000000"/>
          <w:lang w:val="de-DE" w:eastAsia="en-GB"/>
        </w:rPr>
        <w:t>ccessed 11 April 2014)</w:t>
      </w:r>
    </w:p>
    <w:p w14:paraId="2580716F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Kamp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75-184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ijms&lt;/Author&gt;&lt;Year&gt;1977&lt;/Year&gt;&lt;RecNum&gt;4661&lt;/RecNum&gt;&lt;DisplayText&gt;Tijms (1977)&lt;/DisplayText&gt;&lt;record&gt;&lt;rec-number&gt;4661&lt;/rec-number&gt;&lt;foreign-keys&gt;&lt;key app="EN" db-id="9f2z9tt2ix2rzze2vaox5wrb0zfz9arfds25"&gt;4661&lt;/key&gt;&lt;/foreign-keys&gt;&lt;ref-type name="Journal Article"&gt;17&lt;/ref-type&gt;&lt;contributors&gt;&lt;authors&gt;&lt;author&gt;Tijms, Wigbolt&lt;/author&gt;&lt;/authors&gt;&lt;/contributors&gt;&lt;titles&gt;&lt;title&gt;Prijzen van granen en peulvruchten te Arnhem, Breda, Deventer, &amp;apos;s-Hertogenbosch, Kampen, Koevorden, Maastricht, Nijmegen, Deel XI-1: Arnhem 1543-1914; Breda 1535-1976; Deventer 1714-1804; &amp;apos;s-Hertogenbosch 1725-1817; Kampen 1645-1847&lt;/title&gt;&lt;secondary-title&gt;Historia Agriculturae&lt;/secondary-title&gt;&lt;/titles&gt;&lt;periodical&gt;&lt;full-title&gt;Historia Agriculturae&lt;/full-title&gt;&lt;/periodical&gt;&lt;volume&gt;11&lt;/volume&gt;&lt;number&gt;1&lt;/number&gt;&lt;dates&gt;&lt;year&gt;1977&lt;/year&gt;&lt;/dates&gt;&lt;urls&gt;&lt;related-urls&gt;&lt;url&gt;http://books.google.co.uk/books?id=cMbQSAAAC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97" w:tooltip="Tijms, 1977 #4661" w:history="1">
        <w:r w:rsidRPr="00266479">
          <w:rPr>
            <w:rFonts w:eastAsia="Times New Roman"/>
            <w:noProof/>
            <w:color w:val="000000"/>
            <w:lang w:val="de-DE" w:eastAsia="en-GB"/>
          </w:rPr>
          <w:t>Tijms (197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</w:p>
    <w:p w14:paraId="4B8C72D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Leid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92-180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Posthumus&lt;/Author&gt;&lt;Year&gt;1964&lt;/Year&gt;&lt;RecNum&gt;4646&lt;/RecNum&gt;&lt;Suffix&gt;`, pp. 768-772&lt;/Suffix&gt;&lt;DisplayText&gt;Posthumus (1964, pp. 768-772)&lt;/DisplayText&gt;&lt;record&gt;&lt;rec-number&gt;4646&lt;/rec-number&gt;&lt;foreign-keys&gt;&lt;key app="EN" db-id="9f2z9tt2ix2rzze2vaox5wrb0zfz9arfds25"&gt;4646&lt;/key&gt;&lt;/foreign-keys&gt;&lt;ref-type name="Book"&gt;6&lt;/ref-type&gt;&lt;contributors&gt;&lt;authors&gt;&lt;author&gt;Posthumus, Nicolaas Wilhelmus&lt;/author&gt;&lt;/authors&gt;&lt;/contributors&gt;&lt;titles&gt;&lt;title&gt;Inquiry into the history of prices in Holland&lt;/title&gt;&lt;/titles&gt;&lt;number&gt;2&lt;/number&gt;&lt;dates&gt;&lt;year&gt;1964&lt;/year&gt;&lt;/dates&gt;&lt;pub-location&gt;Leiden&lt;/pub-location&gt;&lt;publisher&gt;E. J. Brill&lt;/publisher&gt;&lt;urls&gt;&lt;related-urls&gt;&lt;url&gt;http://books.google.co.uk/books?id=7v_TAAAAM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39" w:tooltip="Posthumus, 1964 #4646" w:history="1">
        <w:r w:rsidRPr="00266479">
          <w:rPr>
            <w:rFonts w:eastAsia="Times New Roman"/>
            <w:noProof/>
            <w:color w:val="000000"/>
            <w:lang w:val="de-DE" w:eastAsia="en-GB"/>
          </w:rPr>
          <w:t>Posthumus (1964, pp. 768-77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</w:p>
    <w:p w14:paraId="661E487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euve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04-149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Tits-Dieuaide&lt;/Author&gt;&lt;Year&gt;1975&lt;/Year&gt;&lt;RecNum&gt;3457&lt;/RecNum&gt;&lt;Suffix&gt;`, pp. 270 ff.&lt;/Suffix&gt;&lt;DisplayText&gt;Tits-Dieuaide (1975, pp. 270 ff.)&lt;/DisplayText&gt;&lt;record&gt;&lt;rec-number&gt;3457&lt;/rec-number&gt;&lt;foreign-keys&gt;&lt;key app="EN" db-id="9f2z9tt2ix2rzze2vaox5wrb0zfz9arfds25"&gt;3457&lt;/key&gt;&lt;/foreign-keys&gt;&lt;ref-type name="Book"&gt;6&lt;/ref-type&gt;&lt;contributors&gt;&lt;authors&gt;&lt;author&gt;Tits-Dieuaide, Marie-Jeanne&lt;/author&gt;&lt;/authors&gt;&lt;/contributors&gt;&lt;titles&gt;&lt;title&gt;&lt;style face="normal" font="default" size="100%"&gt;La Formation des Prix Cerealiers en Brabant et en Flandre au XV&lt;/style&gt;&lt;style face="superscript" font="default" size="100%"&gt;e&lt;/style&gt;&lt;style face="normal" font="default" size="100%"&gt; Siecle&lt;/style&gt;&lt;/title&gt;&lt;/titles&gt;&lt;dates&gt;&lt;year&gt;1975&lt;/year&gt;&lt;/dates&gt;&lt;pub-location&gt;Bruxelles&lt;/pub-location&gt;&lt;publisher&gt;Editions de l’Universite de Bruxellex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01" w:tooltip="Tits-Dieuaide, 1975 #3457" w:history="1">
        <w:r w:rsidRPr="00266479">
          <w:rPr>
            <w:rFonts w:eastAsiaTheme="minorHAnsi" w:cstheme="minorBidi"/>
            <w:noProof/>
            <w:szCs w:val="22"/>
            <w:lang w:val="de-DE"/>
          </w:rPr>
          <w:t>Tits-Dieuaide (1975, pp. 270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668-1826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House of Commons&lt;/Author&gt;&lt;Year&gt;1826&lt;/Year&gt;&lt;RecNum&gt;4203&lt;/RecNum&gt;&lt;Suffix&gt;`, pp. 42 f.&lt;/Suffix&gt;&lt;DisplayText&gt;House of Commons (1826, pp. 42 f.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de-DE"/>
          </w:rPr>
          <w:t>House of Commons (1826, pp. 42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69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denbroeke&lt;/Author&gt;&lt;Year&gt;1973&lt;/Year&gt;&lt;RecNum&gt;5062&lt;/RecNum&gt;&lt;Suffix&gt;`, pp. 7-35&lt;/Suffix&gt;&lt;DisplayText&gt;Vandenbroeke (1973, pp. 7-35)&lt;/DisplayText&gt;&lt;record&gt;&lt;rec-number&gt;5062&lt;/rec-number&gt;&lt;foreign-keys&gt;&lt;key app="EN" db-id="9f2z9tt2ix2rzze2vaox5wrb0zfz9arfds25"&gt;5062&lt;/key&gt;&lt;/foreign-keys&gt;&lt;ref-type name="Book Section"&gt;5&lt;/ref-type&gt;&lt;contributors&gt;&lt;authors&gt;&lt;author&gt;Vandenbroeke, C.&lt;/author&gt;&lt;/authors&gt;&lt;secondary-authors&gt;&lt;author&gt;Verlinden, C.&lt;/author&gt;&lt;author&gt;Scholliers, E.&lt;/author&gt;&lt;/secondary-authors&gt;&lt;/contributors&gt;&lt;titles&gt;&lt;title&gt;Het prijsonderzoek van de regering voor de steden van de Oostenrijkse Nederlanden voor graangewassen, vlas en garen (1765-1794) - Enquête par le gouvernement dans les villes des Pays-Bas Autrichiens sur les prix des céréales, du lin et du fil (1765-1794)&lt;/title&gt;&lt;secondary-title&gt;Dokumenten voor de geschiedenis van prijzen en lonen in Vlaanderen en Brabant&lt;/secondary-title&gt;&lt;/titles&gt;&lt;pages&gt;1-166&lt;/pages&gt;&lt;volume&gt;&lt;style face="normal" font="default" size="100%"&gt;4: (XIII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dates&gt;&lt;year&gt;1973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8" w:tooltip="Vandenbroeke, 1973 #5062" w:history="1">
        <w:r w:rsidRPr="00266479">
          <w:rPr>
            <w:rFonts w:eastAsiaTheme="minorHAnsi" w:cstheme="minorBidi"/>
            <w:noProof/>
            <w:szCs w:val="22"/>
            <w:lang w:val="de-DE"/>
          </w:rPr>
          <w:t>Vandenbroeke (1973, pp. 7-35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2CEFD6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i</w:t>
      </w:r>
      <w:r w:rsidRPr="00266479">
        <w:rPr>
          <w:rFonts w:eastAsiaTheme="minorHAnsi"/>
          <w:lang w:val="de-DE"/>
        </w:rPr>
        <w:t>è</w:t>
      </w:r>
      <w:r w:rsidRPr="00266479">
        <w:rPr>
          <w:rFonts w:eastAsiaTheme="minorHAnsi" w:cstheme="minorBidi"/>
          <w:szCs w:val="22"/>
          <w:lang w:val="de-DE"/>
        </w:rPr>
        <w:t>g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00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ieyns&lt;/Author&gt;&lt;Year&gt;1993&lt;/Year&gt;&lt;RecNum&gt;4665&lt;/RecNum&gt;&lt;Suffix&gt;`, pp. 114-117&lt;/Suffix&gt;&lt;DisplayText&gt;Pieyns and Tijms (1993, pp. 114-117)&lt;/DisplayText&gt;&lt;record&gt;&lt;rec-number&gt;4665&lt;/rec-number&gt;&lt;foreign-keys&gt;&lt;key app="EN" db-id="9f2z9tt2ix2rzze2vaox5wrb0zfz9arfds25"&gt;4665&lt;/key&gt;&lt;/foreign-keys&gt;&lt;ref-type name="Journal Article"&gt;17&lt;/ref-type&gt;&lt;contributors&gt;&lt;authors&gt;&lt;author&gt;Pieyns, Jean &lt;/author&gt;&lt;author&gt;Tijms, Wigbolt&lt;/author&gt;&lt;/authors&gt;&lt;/contributors&gt;&lt;titles&gt;&lt;title&gt;De graanprijzen van Luik (1400-1940): De effracties van de schepenen (1400) 1409-1792, de clericale effracties (1528-1793) en de effracties van het département de l&amp;apos;Ourthe en de provincie Luik sedert 1794&lt;/title&gt;&lt;secondary-title&gt;Studies over de sociaal-economische geschiedenis van Limburg&lt;/secondary-title&gt;&lt;/titles&gt;&lt;periodical&gt;&lt;full-title&gt;Studies over de sociaal-economische geschiedenis van Limburg&lt;/full-title&gt;&lt;/periodical&gt;&lt;pages&gt;67-154&lt;/pages&gt;&lt;volume&gt;38&lt;/volume&gt;&lt;dates&gt;&lt;year&gt;199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2" w:tooltip="Pieyns, 1993 #4665" w:history="1">
        <w:r w:rsidRPr="00266479">
          <w:rPr>
            <w:rFonts w:eastAsiaTheme="minorHAnsi" w:cstheme="minorBidi"/>
            <w:noProof/>
            <w:szCs w:val="22"/>
            <w:lang w:val="de-DE"/>
          </w:rPr>
          <w:t>Pieyns and Tijms (1993, pp. 114-117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528-1586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ieyns&lt;/Author&gt;&lt;Year&gt;1993&lt;/Year&gt;&lt;RecNum&gt;4665&lt;/RecNum&gt;&lt;Suffix&gt;`, pp. 130 f.&lt;/Suffix&gt;&lt;DisplayText&gt;Pieyns and Tijms (1993, pp. 130 f.)&lt;/DisplayText&gt;&lt;record&gt;&lt;rec-number&gt;4665&lt;/rec-number&gt;&lt;foreign-keys&gt;&lt;key app="EN" db-id="9f2z9tt2ix2rzze2vaox5wrb0zfz9arfds25"&gt;4665&lt;/key&gt;&lt;/foreign-keys&gt;&lt;ref-type name="Journal Article"&gt;17&lt;/ref-type&gt;&lt;contributors&gt;&lt;authors&gt;&lt;author&gt;Pieyns, Jean &lt;/author&gt;&lt;author&gt;Tijms, Wigbolt&lt;/author&gt;&lt;/authors&gt;&lt;/contributors&gt;&lt;titles&gt;&lt;title&gt;De graanprijzen van Luik (1400-1940): De effracties van de schepenen (1400) 1409-1792, de clericale effracties (1528-1793) en de effracties van het département de l&amp;apos;Ourthe en de provincie Luik sedert 1794&lt;/title&gt;&lt;secondary-title&gt;Studies over de sociaal-economische geschiedenis van Limburg&lt;/secondary-title&gt;&lt;/titles&gt;&lt;periodical&gt;&lt;full-title&gt;Studies over de sociaal-economische geschiedenis van Limburg&lt;/full-title&gt;&lt;/periodical&gt;&lt;pages&gt;67-154&lt;/pages&gt;&lt;volume&gt;38&lt;/volume&gt;&lt;dates&gt;&lt;year&gt;199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2" w:tooltip="Pieyns, 1993 #4665" w:history="1">
        <w:r w:rsidRPr="00266479">
          <w:rPr>
            <w:rFonts w:eastAsiaTheme="minorHAnsi" w:cstheme="minorBidi"/>
            <w:noProof/>
            <w:szCs w:val="22"/>
            <w:lang w:val="de-DE"/>
          </w:rPr>
          <w:t>Pieyns and Tijms (1993, pp. 130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577-179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ieyns&lt;/Author&gt;&lt;Year&gt;1993&lt;/Year&gt;&lt;RecNum&gt;4665&lt;/RecNum&gt;&lt;Suffix&gt;`, pp. 137-141&lt;/Suffix&gt;&lt;DisplayText&gt;Pieyns and Tijms (1993, pp. 137-141)&lt;/DisplayText&gt;&lt;record&gt;&lt;rec-number&gt;4665&lt;/rec-number&gt;&lt;foreign-keys&gt;&lt;key app="EN" db-id="9f2z9tt2ix2rzze2vaox5wrb0zfz9arfds25"&gt;4665&lt;/key&gt;&lt;/foreign-keys&gt;&lt;ref-type name="Journal Article"&gt;17&lt;/ref-type&gt;&lt;contributors&gt;&lt;authors&gt;&lt;author&gt;Pieyns, Jean &lt;/author&gt;&lt;author&gt;Tijms, Wigbolt&lt;/author&gt;&lt;/authors&gt;&lt;/contributors&gt;&lt;titles&gt;&lt;title&gt;De graanprijzen van Luik (1400-1940): De effracties van de schepenen (1400) 1409-1792, de clericale effracties (1528-1793) en de effracties van het département de l&amp;apos;Ourthe en de provincie Luik sedert 1794&lt;/title&gt;&lt;secondary-title&gt;Studies over de sociaal-economische geschiedenis van Limburg&lt;/secondary-title&gt;&lt;/titles&gt;&lt;periodical&gt;&lt;full-title&gt;Studies over de sociaal-economische geschiedenis van Limburg&lt;/full-title&gt;&lt;/periodical&gt;&lt;pages&gt;67-154&lt;/pages&gt;&lt;volume&gt;38&lt;/volume&gt;&lt;dates&gt;&lt;year&gt;199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2" w:tooltip="Pieyns, 1993 #4665" w:history="1">
        <w:r w:rsidRPr="00266479">
          <w:rPr>
            <w:rFonts w:eastAsiaTheme="minorHAnsi" w:cstheme="minorBidi"/>
            <w:noProof/>
            <w:szCs w:val="22"/>
            <w:lang w:val="de-DE"/>
          </w:rPr>
          <w:t>Pieyns and Tijms (1993, pp. 137-14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630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ieyns&lt;/Author&gt;&lt;Year&gt;1993&lt;/Year&gt;&lt;RecNum&gt;4665&lt;/RecNum&gt;&lt;Suffix&gt;`, pp. 133-136&lt;/Suffix&gt;&lt;DisplayText&gt;Pieyns and Tijms (1993, pp. 133-136)&lt;/DisplayText&gt;&lt;record&gt;&lt;rec-number&gt;4665&lt;/rec-number&gt;&lt;foreign-keys&gt;&lt;key app="EN" db-id="9f2z9tt2ix2rzze2vaox5wrb0zfz9arfds25"&gt;4665&lt;/key&gt;&lt;/foreign-keys&gt;&lt;ref-type name="Journal Article"&gt;17&lt;/ref-type&gt;&lt;contributors&gt;&lt;authors&gt;&lt;author&gt;Pieyns, Jean &lt;/author&gt;&lt;author&gt;Tijms, Wigbolt&lt;/author&gt;&lt;/authors&gt;&lt;/contributors&gt;&lt;titles&gt;&lt;title&gt;De graanprijzen van Luik (1400-1940): De effracties van de schepenen (1400) 1409-1792, de clericale effracties (1528-1793) en de effracties van het département de l&amp;apos;Ourthe en de provincie Luik sedert 1794&lt;/title&gt;&lt;secondary-title&gt;Studies over de sociaal-economische geschiedenis van Limburg&lt;/secondary-title&gt;&lt;/titles&gt;&lt;periodical&gt;&lt;full-title&gt;Studies over de sociaal-economische geschiedenis van Limburg&lt;/full-title&gt;&lt;/periodical&gt;&lt;pages&gt;67-154&lt;/pages&gt;&lt;volume&gt;38&lt;/volume&gt;&lt;dates&gt;&lt;year&gt;199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2" w:tooltip="Pieyns, 1993 #4665" w:history="1">
        <w:r w:rsidRPr="00266479">
          <w:rPr>
            <w:rFonts w:eastAsiaTheme="minorHAnsi" w:cstheme="minorBidi"/>
            <w:noProof/>
            <w:szCs w:val="22"/>
            <w:lang w:val="de-DE"/>
          </w:rPr>
          <w:t>Pieyns and Tijms (1993, pp. 133-136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5-194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ieyns&lt;/Author&gt;&lt;Year&gt;1993&lt;/Year&gt;&lt;RecNum&gt;4665&lt;/RecNum&gt;&lt;Suffix&gt;`, pp. 151-154&lt;/Suffix&gt;&lt;DisplayText&gt;Pieyns and Tijms (1993, pp. 151-154)&lt;/DisplayText&gt;&lt;record&gt;&lt;rec-number&gt;4665&lt;/rec-number&gt;&lt;foreign-keys&gt;&lt;key app="EN" db-id="9f2z9tt2ix2rzze2vaox5wrb0zfz9arfds25"&gt;4665&lt;/key&gt;&lt;/foreign-keys&gt;&lt;ref-type name="Journal Article"&gt;17&lt;/ref-type&gt;&lt;contributors&gt;&lt;authors&gt;&lt;author&gt;Pieyns, Jean &lt;/author&gt;&lt;author&gt;Tijms, Wigbolt&lt;/author&gt;&lt;/authors&gt;&lt;/contributors&gt;&lt;titles&gt;&lt;title&gt;De graanprijzen van Luik (1400-1940): De effracties van de schepenen (1400) 1409-1792, de clericale effracties (1528-1793) en de effracties van het département de l&amp;apos;Ourthe en de provincie Luik sedert 1794&lt;/title&gt;&lt;secondary-title&gt;Studies over de sociaal-economische geschiedenis van Limburg&lt;/secondary-title&gt;&lt;/titles&gt;&lt;periodical&gt;&lt;full-title&gt;Studies over de sociaal-economische geschiedenis van Limburg&lt;/full-title&gt;&lt;/periodical&gt;&lt;pages&gt;67-154&lt;/pages&gt;&lt;volume&gt;38&lt;/volume&gt;&lt;dates&gt;&lt;year&gt;199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2" w:tooltip="Pieyns, 1993 #4665" w:history="1">
        <w:r w:rsidRPr="00266479">
          <w:rPr>
            <w:rFonts w:eastAsiaTheme="minorHAnsi" w:cstheme="minorBidi"/>
            <w:noProof/>
            <w:szCs w:val="22"/>
            <w:lang w:val="de-DE"/>
          </w:rPr>
          <w:t>Pieyns and Tijms (1993, pp. 151-154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49DD5CF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ier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27-160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n der Wee&lt;/Author&gt;&lt;Year&gt;1963&lt;/Year&gt;&lt;RecNum&gt;2501&lt;/RecNum&gt;&lt;Suffix&gt;`, pp. 183-188&lt;/Suffix&gt;&lt;DisplayText&gt;van der Wee (1963, pp. 183-188)&lt;/DisplayText&gt;&lt;record&gt;&lt;rec-number&gt;2501&lt;/rec-number&gt;&lt;foreign-keys&gt;&lt;key app="EN" db-id="9f2z9tt2ix2rzze2vaox5wrb0zfz9arfds25"&gt;2501&lt;/key&gt;&lt;/foreign-keys&gt;&lt;ref-type name="Book"&gt;6&lt;/ref-type&gt;&lt;contributors&gt;&lt;authors&gt;&lt;author&gt;van der Wee, Herman&lt;/author&gt;&lt;/authors&gt;&lt;/contributors&gt;&lt;titles&gt;&lt;title&gt;The Growth of the Antwerp Market and the European Economy (fourteenth-sixteenth centuries)&lt;/title&gt;&lt;/titles&gt;&lt;volume&gt;1: Statistics&lt;/volume&gt;&lt;keywords&gt;&lt;keyword&gt;Wirtschaftsgeschichte, 14. Jh., 15. Jh., 16. Jh., Preise&lt;/keyword&gt;&lt;/keywords&gt;&lt;dates&gt;&lt;year&gt;1963&lt;/year&gt;&lt;/dates&gt;&lt;pub-location&gt;The Hague&lt;/pub-location&gt;&lt;publisher&gt;Martinus Nijhoff&lt;/publisher&gt;&lt;label&gt;StaBi, 20A1317&lt;/label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15" w:tooltip="van der Wee, 1963 #2501" w:history="1">
        <w:r w:rsidRPr="00266479">
          <w:rPr>
            <w:rFonts w:eastAsiaTheme="minorHAnsi" w:cstheme="minorBidi"/>
            <w:noProof/>
            <w:szCs w:val="22"/>
            <w:lang w:val="de-DE"/>
          </w:rPr>
          <w:t>van der Wee (1963, pp. 183-188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4C457C0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uxembourg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00-1795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Hélin&lt;/Author&gt;&lt;Year&gt;1966&lt;/Year&gt;&lt;RecNum&gt;4236&lt;/RecNum&gt;&lt;Suffix&gt;`, pp. 218-252&lt;/Suffix&gt;&lt;DisplayText&gt;Hélin (1966, pp. 218-252)&lt;/DisplayText&gt;&lt;record&gt;&lt;rec-number&gt;4236&lt;/rec-number&gt;&lt;foreign-keys&gt;&lt;key app="EN" db-id="9f2z9tt2ix2rzze2vaox5wrb0zfz9arfds25"&gt;4236&lt;/key&gt;&lt;/foreign-keys&gt;&lt;ref-type name="Book Section"&gt;5&lt;/ref-type&gt;&lt;contributors&gt;&lt;authors&gt;&lt;author&gt;Hélin, Étienne&lt;/author&gt;&lt;/authors&gt;&lt;secondary-authors&gt;&lt;author&gt;Ruwet, Joseph&lt;/author&gt;&lt;author&gt;Hélin, Étienne&lt;/author&gt;&lt;author&gt;Ladrier, Françoise&lt;/author&gt;&lt;author&gt;van Buyten, Leo&lt;/author&gt;&lt;/secondary-authors&gt;&lt;/contributors&gt;&lt;titles&gt;&lt;title&gt;Prix des céréales à Luxembourg XVIIe - XVIIIe siècles&lt;/title&gt;&lt;secondary-title&gt;Marché des céréales à Ruremonde, Luxembourg, Namur et Diest aux XVIIe et XVIIIe siècles&lt;/secondary-title&gt;&lt;/titles&gt;&lt;pages&gt;185-280&lt;/pages&gt;&lt;dates&gt;&lt;year&gt;1966&lt;/year&gt;&lt;/dates&gt;&lt;pub-location&gt;Louvain&lt;/pub-location&gt;&lt;publisher&gt;Publications Universitaires de Louvai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8" w:tooltip="Hélin, 1966 #4236" w:history="1">
        <w:r w:rsidRPr="00266479">
          <w:rPr>
            <w:rFonts w:eastAsiaTheme="minorHAnsi" w:cstheme="minorBidi"/>
            <w:noProof/>
            <w:szCs w:val="22"/>
            <w:lang w:val="de-DE"/>
          </w:rPr>
          <w:t>Hélin (1966, pp. 218-25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39-188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noProof/>
          <w:szCs w:val="22"/>
          <w:lang w:val="de-DE"/>
        </w:rPr>
        <w:t>Institut national de la statistique et des études économiques du Grand-Duché de Luxembourg, 1990, p. 458)</w:t>
      </w:r>
    </w:p>
    <w:p w14:paraId="20B3E6C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Maastricht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79-191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ijms&lt;/Author&gt;&lt;Year&gt;1983&lt;/Year&gt;&lt;RecNum&gt;5080&lt;/RecNum&gt;&lt;Suffix&gt;`, pp. 55-80&lt;/Suffix&gt;&lt;DisplayText&gt;Tijms (1983, pp. 55-80)&lt;/DisplayText&gt;&lt;record&gt;&lt;rec-number&gt;5080&lt;/rec-number&gt;&lt;foreign-keys&gt;&lt;key app="EN" db-id="9f2z9tt2ix2rzze2vaox5wrb0zfz9arfds25"&gt;5080&lt;/key&gt;&lt;/foreign-keys&gt;&lt;ref-type name="Journal Article"&gt;17&lt;/ref-type&gt;&lt;contributors&gt;&lt;authors&gt;&lt;author&gt;Tijms, W.&lt;/author&gt;&lt;/authors&gt;&lt;/contributors&gt;&lt;titles&gt;&lt;title&gt;Prijzen van granen en peulvruchten te Arnhem, Breda, Deventer, &amp;apos;s-Hertogenbosch, Kampen, Koevorden, Maastricht, Nijmegen, Deel XI-2: Koevorden 1639-1909; Maastricht 1342-1914; Nijmegen 1558-1916&lt;/title&gt;&lt;secondary-title&gt;Historia Agriculturae&lt;/secondary-title&gt;&lt;/titles&gt;&lt;periodical&gt;&lt;full-title&gt;Historia Agriculturae&lt;/full-title&gt;&lt;/periodical&gt;&lt;volume&gt;11&lt;/volume&gt;&lt;number&gt;2&lt;/number&gt;&lt;dates&gt;&lt;year&gt;198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98" w:tooltip="Tijms, 1983 #5080" w:history="1">
        <w:r w:rsidRPr="00266479">
          <w:rPr>
            <w:rFonts w:eastAsia="Times New Roman"/>
            <w:noProof/>
            <w:color w:val="000000"/>
            <w:lang w:val="de-DE" w:eastAsia="en-GB"/>
          </w:rPr>
          <w:t>Tijms (1983, pp. 55-8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30A8DF5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Middel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03-169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Priester&lt;/Author&gt;&lt;Year&gt;1998&lt;/Year&gt;&lt;RecNum&gt;4655&lt;/RecNum&gt;&lt;Suffix&gt;`, pp. 676-683&lt;/Suffix&gt;&lt;DisplayText&gt;Priester (1998, pp. 676-683)&lt;/DisplayText&gt;&lt;record&gt;&lt;rec-number&gt;4655&lt;/rec-number&gt;&lt;foreign-keys&gt;&lt;key app="EN" db-id="9f2z9tt2ix2rzze2vaox5wrb0zfz9arfds25"&gt;4655&lt;/key&gt;&lt;/foreign-keys&gt;&lt;ref-type name="Book"&gt;6&lt;/ref-type&gt;&lt;contributors&gt;&lt;authors&gt;&lt;author&gt;Priester, Peter R.&lt;/author&gt;&lt;/authors&gt;&lt;/contributors&gt;&lt;titles&gt;&lt;title&gt;Geschiedenis van de zeeuwse landbouw circa 1600-1910&lt;/title&gt;&lt;/titles&gt;&lt;dates&gt;&lt;year&gt;1998&lt;/year&gt;&lt;/dates&gt;&lt;pub-location&gt;Wageningen &lt;/pub-location&gt;&lt;publisher&gt;Afdeling Agrarische Geschiedenis Landbouwuniversiteit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43" w:tooltip="Priester, 1998 #4655" w:history="1">
        <w:r w:rsidRPr="00266479">
          <w:rPr>
            <w:rFonts w:eastAsia="Times New Roman"/>
            <w:noProof/>
            <w:color w:val="000000"/>
            <w:lang w:val="de-DE" w:eastAsia="en-GB"/>
          </w:rPr>
          <w:t>Priester (1998, pp. 676-68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598C18C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Mon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00-159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elatte&lt;/Author&gt;&lt;Year&gt;1937-38&lt;/Year&gt;&lt;RecNum&gt;4673&lt;/RecNum&gt;&lt;DisplayText&gt;Delatte (1937-38)&lt;/DisplayText&gt;&lt;record&gt;&lt;rec-number&gt;4673&lt;/rec-number&gt;&lt;foreign-keys&gt;&lt;key app="EN" db-id="9f2z9tt2ix2rzze2vaox5wrb0zfz9arfds25"&gt;4673&lt;/key&gt;&lt;/foreign-keys&gt;&lt;ref-type name="Journal Article"&gt;17&lt;/ref-type&gt;&lt;contributors&gt;&lt;authors&gt;&lt;author&gt;Delatte, Ivan&lt;/author&gt;&lt;/authors&gt;&lt;/contributors&gt;&lt;titles&gt;&lt;title&gt;Prix et salaires en Hainaut au XVIe siècle&lt;/title&gt;&lt;secondary-title&gt;Annales du cercle archéologique de Mons&lt;/secondary-title&gt;&lt;/titles&gt;&lt;periodical&gt;&lt;full-title&gt;Annales du cercle archéologique de Mons&lt;/full-title&gt;&lt;/periodical&gt;&lt;pages&gt;97-114&lt;/pages&gt;&lt;volume&gt;55&lt;/volume&gt;&lt;dates&gt;&lt;year&gt;1937-38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62" w:tooltip="Delatte, 1937-38 #4673" w:history="1">
        <w:r w:rsidRPr="00266479">
          <w:rPr>
            <w:rFonts w:eastAsiaTheme="minorHAnsi" w:cstheme="minorBidi"/>
            <w:noProof/>
            <w:szCs w:val="22"/>
            <w:lang w:val="de-DE"/>
          </w:rPr>
          <w:t>Delatte (1937-38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6E9EF81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 xml:space="preserve">Namur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73-184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Genicot&lt;/Author&gt;&lt;Year&gt;1938-39&lt;/Year&gt;&lt;RecNum&gt;5079&lt;/RecNum&gt;&lt;Suffix&gt;`, p. 273&lt;/Suffix&gt;&lt;DisplayText&gt;Genicot (1938-39, p. 273)&lt;/DisplayText&gt;&lt;record&gt;&lt;rec-number&gt;5079&lt;/rec-number&gt;&lt;foreign-keys&gt;&lt;key app="EN" db-id="9f2z9tt2ix2rzze2vaox5wrb0zfz9arfds25"&gt;5079&lt;/key&gt;&lt;/foreign-keys&gt;&lt;ref-type name="Journal Article"&gt;17&lt;/ref-type&gt;&lt;contributors&gt;&lt;authors&gt;&lt;author&gt;Genicot, Léopold&lt;/author&gt;&lt;/authors&gt;&lt;/contributors&gt;&lt;titles&gt;&lt;title&gt;Le Prix du Froment à Namur de 1773 a 1840 (avec un diagramme)&lt;/title&gt;&lt;secondary-title&gt;Annales de la Société archéologique de Namur&lt;/secondary-title&gt;&lt;/titles&gt;&lt;periodical&gt;&lt;full-title&gt;Annales de la Société archéologique de Namur&lt;/full-title&gt;&lt;/periodical&gt;&lt;pages&gt;239-276&lt;/pages&gt;&lt;volume&gt;43&lt;/volume&gt;&lt;keywords&gt;&lt;keyword&gt;PRUEFEN!!&lt;/keyword&gt;&lt;/keywords&gt;&lt;dates&gt;&lt;year&gt;1938-3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10" w:tooltip="Genicot, 1938-39 #5079" w:history="1">
        <w:r w:rsidRPr="00266479">
          <w:rPr>
            <w:rFonts w:eastAsiaTheme="minorHAnsi" w:cstheme="minorBidi"/>
            <w:noProof/>
            <w:szCs w:val="22"/>
            <w:lang w:val="de-DE"/>
          </w:rPr>
          <w:t>Genicot (1938-39, p. 273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63A0388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lastRenderedPageBreak/>
        <w:t>Nijmeg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58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ijms&lt;/Author&gt;&lt;Year&gt;1983&lt;/Year&gt;&lt;RecNum&gt;5080&lt;/RecNum&gt;&lt;DisplayText&gt;Tijms (1983)&lt;/DisplayText&gt;&lt;record&gt;&lt;rec-number&gt;5080&lt;/rec-number&gt;&lt;foreign-keys&gt;&lt;key app="EN" db-id="9f2z9tt2ix2rzze2vaox5wrb0zfz9arfds25"&gt;5080&lt;/key&gt;&lt;/foreign-keys&gt;&lt;ref-type name="Journal Article"&gt;17&lt;/ref-type&gt;&lt;contributors&gt;&lt;authors&gt;&lt;author&gt;Tijms, W.&lt;/author&gt;&lt;/authors&gt;&lt;/contributors&gt;&lt;titles&gt;&lt;title&gt;Prijzen van granen en peulvruchten te Arnhem, Breda, Deventer, &amp;apos;s-Hertogenbosch, Kampen, Koevorden, Maastricht, Nijmegen, Deel XI-2: Koevorden 1639-1909; Maastricht 1342-1914; Nijmegen 1558-1916&lt;/title&gt;&lt;secondary-title&gt;Historia Agriculturae&lt;/secondary-title&gt;&lt;/titles&gt;&lt;periodical&gt;&lt;full-title&gt;Historia Agriculturae&lt;/full-title&gt;&lt;/periodical&gt;&lt;volume&gt;11&lt;/volume&gt;&lt;number&gt;2&lt;/number&gt;&lt;dates&gt;&lt;year&gt;198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98" w:tooltip="Tijms, 1983 #5080" w:history="1">
        <w:r w:rsidRPr="00266479">
          <w:rPr>
            <w:rFonts w:eastAsia="Times New Roman"/>
            <w:noProof/>
            <w:color w:val="000000"/>
            <w:lang w:val="de-DE" w:eastAsia="en-GB"/>
          </w:rPr>
          <w:t>Tijms (198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14A4CF3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Roermond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99-191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ijms&lt;/Author&gt;&lt;Year&gt;1989&lt;/Year&gt;&lt;RecNum&gt;4678&lt;/RecNum&gt;&lt;Suffix&gt;`, pp. 148-156&lt;/Suffix&gt;&lt;DisplayText&gt;Tijms (1989, pp. 148-156)&lt;/DisplayText&gt;&lt;record&gt;&lt;rec-number&gt;4678&lt;/rec-number&gt;&lt;foreign-keys&gt;&lt;key app="EN" db-id="9f2z9tt2ix2rzze2vaox5wrb0zfz9arfds25"&gt;4678&lt;/key&gt;&lt;/foreign-keys&gt;&lt;ref-type name="Journal Article"&gt;17&lt;/ref-type&gt;&lt;contributors&gt;&lt;authors&gt;&lt;author&gt;Tijms, Wigbolt&lt;/author&gt;&lt;/authors&gt;&lt;/contributors&gt;&lt;titles&gt;&lt;title&gt;De effractie van Sint Andries te Roermond (1599-1948) &lt;/title&gt;&lt;secondary-title&gt;Studies over de sociaal-economische geschiedenis van Limburg&lt;/secondary-title&gt;&lt;/titles&gt;&lt;periodical&gt;&lt;full-title&gt;Studies over de sociaal-economische geschiedenis van Limburg&lt;/full-title&gt;&lt;/periodical&gt;&lt;pages&gt;112-163&lt;/pages&gt;&lt;volume&gt;34&lt;/volume&gt;&lt;dates&gt;&lt;year&gt;1989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99" w:tooltip="Tijms, 1989 #4678" w:history="1">
        <w:r w:rsidRPr="00266479">
          <w:rPr>
            <w:rFonts w:eastAsia="Times New Roman"/>
            <w:noProof/>
            <w:color w:val="000000"/>
            <w:lang w:val="de-DE" w:eastAsia="en-GB"/>
          </w:rPr>
          <w:t>Tijms (1989, pp. 148-15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11AEFBE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Rotterda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69-182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. 36&lt;/Suffix&gt;&lt;DisplayText&gt;House of Commons (1826, p. 36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="Times New Roman"/>
            <w:noProof/>
            <w:color w:val="000000"/>
            <w:lang w:val="de-DE" w:eastAsia="en-GB"/>
          </w:rPr>
          <w:t>House of Commons (1826, p. 3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01019A5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Tirlemont (Tienen)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63-177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Coppejans-Desmedt&lt;/Author&gt;&lt;Year&gt;1959&lt;/Year&gt;&lt;RecNum&gt;5294&lt;/RecNum&gt;&lt;Suffix&gt;`, pp. 525-531&lt;/Suffix&gt;&lt;DisplayText&gt;Coppejans-Desmedt (1959, pp. 525-531)&lt;/DisplayText&gt;&lt;record&gt;&lt;rec-number&gt;5294&lt;/rec-number&gt;&lt;foreign-keys&gt;&lt;key app="EN" db-id="9f2z9tt2ix2rzze2vaox5wrb0zfz9arfds25"&gt;5294&lt;/key&gt;&lt;/foreign-keys&gt;&lt;ref-type name="Book Section"&gt;5&lt;/ref-type&gt;&lt;contributors&gt;&lt;authors&gt;&lt;author&gt;Coppejans-Desmedt, H.&lt;/author&gt;&lt;/authors&gt;&lt;secondary-authors&gt;&lt;author&gt;Verlinden, C.&lt;/author&gt;&lt;/secondary-authors&gt;&lt;/contributors&gt;&lt;titles&gt;&lt;title&gt;Prijzen van granen te Tienen in stuivers per halster (1663-1779): Prix en patards par halster des céréales a Tirlemont, (1663-1779)&lt;/title&gt;&lt;secondary-title&gt;&lt;style face="normal" font="default" size="100%"&gt;Dokumenten voor den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523-531&lt;/pages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47" w:tooltip="Coppejans-Desmedt, 1959 #5294" w:history="1">
        <w:r w:rsidRPr="00266479">
          <w:rPr>
            <w:rFonts w:eastAsia="Times New Roman"/>
            <w:noProof/>
            <w:color w:val="000000"/>
            <w:lang w:val="de-DE" w:eastAsia="en-GB"/>
          </w:rPr>
          <w:t>Coppejans-Desmedt (1959, pp. 525-53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</w:p>
    <w:p w14:paraId="358BC16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Utrecht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460-185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Posthumus&lt;/Author&gt;&lt;Year&gt;1964&lt;/Year&gt;&lt;RecNum&gt;4646&lt;/RecNum&gt;&lt;Suffix&gt;`, pp. 70-73`, 141-145`, 217`, 243-254`, 418-423&lt;/Suffix&gt;&lt;DisplayText&gt;Posthumus (1964, pp. 70-73, 141-145, 217, 243-254, 418-423)&lt;/DisplayText&gt;&lt;record&gt;&lt;rec-number&gt;4646&lt;/rec-number&gt;&lt;foreign-keys&gt;&lt;key app="EN" db-id="9f2z9tt2ix2rzze2vaox5wrb0zfz9arfds25"&gt;4646&lt;/key&gt;&lt;/foreign-keys&gt;&lt;ref-type name="Book"&gt;6&lt;/ref-type&gt;&lt;contributors&gt;&lt;authors&gt;&lt;author&gt;Posthumus, Nicolaas Wilhelmus&lt;/author&gt;&lt;/authors&gt;&lt;/contributors&gt;&lt;titles&gt;&lt;title&gt;Inquiry into the history of prices in Holland&lt;/title&gt;&lt;/titles&gt;&lt;number&gt;2&lt;/number&gt;&lt;dates&gt;&lt;year&gt;1964&lt;/year&gt;&lt;/dates&gt;&lt;pub-location&gt;Leiden&lt;/pub-location&gt;&lt;publisher&gt;E. J. Brill&lt;/publisher&gt;&lt;urls&gt;&lt;related-urls&gt;&lt;url&gt;http://books.google.co.uk/books?id=7v_TAAAAM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39" w:tooltip="Posthumus, 1964 #4646" w:history="1">
        <w:r w:rsidRPr="00266479">
          <w:rPr>
            <w:rFonts w:eastAsia="Times New Roman"/>
            <w:noProof/>
            <w:color w:val="000000"/>
            <w:lang w:val="de-DE" w:eastAsia="en-GB"/>
          </w:rPr>
          <w:t>Posthumus (1964, pp. 70-73, 141-145, 217, 243-254, 418-42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F2101B">
        <w:rPr>
          <w:rFonts w:eastAsia="Times New Roman"/>
          <w:color w:val="000000"/>
          <w:u w:val="single"/>
          <w:lang w:val="de-DE" w:eastAsia="en-GB"/>
        </w:rPr>
        <w:t>1800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>
        <w:rPr>
          <w:rFonts w:eastAsia="Times New Roman"/>
          <w:color w:val="000000"/>
          <w:lang w:val="de-DE" w:eastAsia="en-GB"/>
        </w:rPr>
        <w:t>personal communication</w:t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>
        <w:rPr>
          <w:rFonts w:eastAsia="Times New Roman"/>
          <w:color w:val="000000"/>
          <w:lang w:val="de-DE" w:eastAsia="en-GB"/>
        </w:rPr>
        <w:t>from</w:t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 w:rsidRPr="00F2101B">
        <w:rPr>
          <w:rFonts w:eastAsia="Times New Roman"/>
          <w:color w:val="000000"/>
          <w:lang w:val="de-DE" w:eastAsia="en-GB"/>
        </w:rPr>
        <w:t>Arthur van Riel</w:t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D8710D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Zutph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483-155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>
        <w:rPr>
          <w:rFonts w:eastAsia="Times New Roman"/>
          <w:color w:val="000000"/>
          <w:lang w:val="de-DE" w:eastAsia="en-GB"/>
        </w:rPr>
        <w:t xml:space="preserve">van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chaïk&lt;/Author&gt;&lt;Year&gt;1978&lt;/Year&gt;&lt;RecNum&gt;5189&lt;/RecNum&gt;&lt;Suffix&gt;`, pp. 249-253&lt;/Suffix&gt;&lt;DisplayText&gt;Schaïk (1978, pp. 249-253)&lt;/DisplayText&gt;&lt;record&gt;&lt;rec-number&gt;5189&lt;/rec-number&gt;&lt;foreign-keys&gt;&lt;key app="EN" db-id="9f2z9tt2ix2rzze2vaox5wrb0zfz9arfds25"&gt;5189&lt;/key&gt;&lt;/foreign-keys&gt;&lt;ref-type name="Journal Article"&gt;17&lt;/ref-type&gt;&lt;contributors&gt;&lt;authors&gt;&lt;author&gt;Schaïk, R. van&lt;/author&gt;&lt;/authors&gt;&lt;/contributors&gt;&lt;titles&gt;&lt;title&gt;Prijs- en levensmiddelenpolitiek in de Noordelijke Nederlanden van de 14e tot de 17e eeuw: bronnen en problemen&lt;/title&gt;&lt;secondary-title&gt;Tijdschrift voor Geschiedenis&lt;/secondary-title&gt;&lt;/titles&gt;&lt;periodical&gt;&lt;full-title&gt;Tijdschrift voor Geschiedenis&lt;/full-title&gt;&lt;/periodical&gt;&lt;pages&gt;214-256&lt;/pages&gt;&lt;volume&gt;91&lt;/volume&gt;&lt;number&gt;2&lt;/number&gt;&lt;dates&gt;&lt;year&gt;197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62" w:tooltip="Schaïk, 1978 #5189" w:history="1">
        <w:r w:rsidRPr="00266479">
          <w:rPr>
            <w:rFonts w:eastAsia="Times New Roman"/>
            <w:noProof/>
            <w:color w:val="000000"/>
            <w:lang w:val="de-DE" w:eastAsia="en-GB"/>
          </w:rPr>
          <w:t>Schaïk (1978, pp. 249-25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519DE28B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de-DE"/>
        </w:rPr>
      </w:pPr>
      <w:r w:rsidRPr="00266479">
        <w:rPr>
          <w:rFonts w:eastAsiaTheme="majorEastAsia" w:cstheme="majorBidi"/>
          <w:bCs/>
          <w:i/>
          <w:szCs w:val="22"/>
          <w:lang w:val="de-DE"/>
        </w:rPr>
        <w:t>Conversion sources</w:t>
      </w:r>
    </w:p>
    <w:p w14:paraId="3108D18D" w14:textId="77777777" w:rsidR="004E26D9" w:rsidRPr="00266479" w:rsidRDefault="004E26D9" w:rsidP="004A45FB">
      <w:pPr>
        <w:rPr>
          <w:rFonts w:eastAsiaTheme="minorHAnsi"/>
          <w:lang w:val="de-DE" w:eastAsia="en-GB"/>
        </w:rPr>
      </w:pP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Blockmans&lt;/Author&gt;&lt;Year&gt;1979&lt;/Year&gt;&lt;RecNum&gt;2115&lt;/RecNum&gt;&lt;DisplayText&gt;Blockmans and Blockmans (1979)&lt;/DisplayText&gt;&lt;record&gt;&lt;rec-number&gt;2115&lt;/rec-number&gt;&lt;foreign-keys&gt;&lt;key app="EN" db-id="9f2z9tt2ix2rzze2vaox5wrb0zfz9arfds25"&gt;2115&lt;/key&gt;&lt;/foreign-keys&gt;&lt;ref-type name="Book Section"&gt;5&lt;/ref-type&gt;&lt;contributors&gt;&lt;authors&gt;&lt;author&gt;Blockmans, Frans&lt;/author&gt;&lt;author&gt;Blockmans, Wim P.&lt;/author&gt;&lt;/authors&gt;&lt;secondary-authors&gt;&lt;author&gt;Mayhew, Nicholas J.&lt;/author&gt;&lt;/secondary-authors&gt;&lt;/contributors&gt;&lt;titles&gt;&lt;title&gt;Devaluation, Coinage and Seignorage under Louis de Nevers and Louis de Male, Counts of Flanders, 1330-84&lt;/title&gt;&lt;secondary-title&gt;Coinage in the Low Countries (880-1500): The Third Oxford Symposium on Coinage and Monetary History&lt;/secondary-title&gt;&lt;/titles&gt;&lt;pages&gt;69-94&lt;/pages&gt;&lt;keywords&gt;&lt;keyword&gt;Wirtschaftsgeschichte, Wirtschaftspolitik, Geldgeschichte, 14. Jh.&lt;/keyword&gt;&lt;/keywords&gt;&lt;dates&gt;&lt;year&gt;1979&lt;/year&gt;&lt;/dates&gt;&lt;pub-location&gt;Oxford&lt;/pub-location&gt;&lt;publisher&gt;B.A.R.&lt;/publisher&gt;&lt;label&gt;StaBi, 4° Zsn 52 982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1" w:tooltip="Blockmans, 1979 #2115" w:history="1">
        <w:r w:rsidRPr="00266479">
          <w:rPr>
            <w:rFonts w:eastAsiaTheme="minorHAnsi"/>
            <w:noProof/>
            <w:lang w:val="de-DE" w:eastAsia="en-GB"/>
          </w:rPr>
          <w:t>Blockmans and Blockmans (1979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Chelius&lt;/Author&gt;&lt;Year&gt;1830&lt;/Year&gt;&lt;RecNum&gt;4207&lt;/RecNum&gt;&lt;DisplayText&gt;Chelius and Hauschild (1830)&lt;/DisplayText&gt;&lt;record&gt;&lt;rec-number&gt;4207&lt;/rec-number&gt;&lt;foreign-keys&gt;&lt;key app="EN" db-id="9f2z9tt2ix2rzze2vaox5wrb0zfz9arfds25"&gt;4207&lt;/key&gt;&lt;/foreign-keys&gt;&lt;ref-type name="Book"&gt;6&lt;/ref-type&gt;&lt;contributors&gt;&lt;authors&gt;&lt;author&gt;Chelius, Georg Kaspar&lt;/author&gt;&lt;author&gt;Hauschild, Johann Friedrich&lt;/author&gt;&lt;/authors&gt;&lt;/contributors&gt;&lt;titles&gt;&lt;title&gt;Allgemeines Comptoir-Handbuch&lt;/title&gt;&lt;/titles&gt;&lt;volume&gt;9: Maß- und Gewichtsbuch&lt;/volume&gt;&lt;edition&gt;3&lt;/edition&gt;&lt;keywords&gt;&lt;keyword&gt;Metrologie&lt;/keyword&gt;&lt;/keywords&gt;&lt;dates&gt;&lt;year&gt;1830&lt;/year&gt;&lt;/dates&gt;&lt;pub-location&gt;Frankfurt&lt;/pub-location&gt;&lt;publisher&gt;Jägersche Buch-, Papier- und Landkartenhandlung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41" w:tooltip="Chelius, 1830 #4207" w:history="1">
        <w:r w:rsidRPr="00266479">
          <w:rPr>
            <w:rFonts w:eastAsiaTheme="minorHAnsi"/>
            <w:noProof/>
            <w:lang w:val="de-DE" w:eastAsia="en-GB"/>
          </w:rPr>
          <w:t>Chelius and Hauschild (183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Enno van Gelder&lt;/Author&gt;&lt;Year&gt;1960&lt;/Year&gt;&lt;RecNum&gt;2037&lt;/RecNum&gt;&lt;DisplayText&gt;Enno van Gelder and Hoc (1960)&lt;/DisplayText&gt;&lt;record&gt;&lt;rec-number&gt;2037&lt;/rec-number&gt;&lt;foreign-keys&gt;&lt;key app="EN" db-id="9f2z9tt2ix2rzze2vaox5wrb0zfz9arfds25"&gt;2037&lt;/key&gt;&lt;/foreign-keys&gt;&lt;ref-type name="Book"&gt;6&lt;/ref-type&gt;&lt;contributors&gt;&lt;authors&gt;&lt;author&gt;Enno van Gelder, Hendrik&lt;/author&gt;&lt;author&gt;Hoc, Marcel&lt;/author&gt;&lt;/authors&gt;&lt;/contributors&gt;&lt;titles&gt;&lt;title&gt;Les Monnaies des Pays-Bas Bourguignons et Espagnols 1434-1713&lt;/title&gt;&lt;/titles&gt;&lt;keywords&gt;&lt;keyword&gt;Wirtschaftsgeschichte, Geldgeschichte, 15. Jh., 16. Jh., 17. Jh., 18. Jh.&lt;/keyword&gt;&lt;/keywords&gt;&lt;dates&gt;&lt;year&gt;1960&lt;/year&gt;&lt;/dates&gt;&lt;pub-location&gt;Amterdam&lt;/pub-location&gt;&lt;publisher&gt;Schulman&lt;/publisher&gt;&lt;label&gt;BL, 7758.f.5.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86" w:tooltip="Enno van Gelder, 1960 #2037" w:history="1">
        <w:r w:rsidRPr="00266479">
          <w:rPr>
            <w:rFonts w:eastAsiaTheme="minorHAnsi"/>
            <w:noProof/>
            <w:lang w:val="de-DE" w:eastAsia="en-GB"/>
          </w:rPr>
          <w:t>Enno van Gelder and Hoc (196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Enno van Gelder&lt;/Author&gt;&lt;Year&gt;1971/72&lt;/Year&gt;&lt;RecNum&gt;2828&lt;/RecNum&gt;&lt;DisplayText&gt;Enno van Gelder (1971-72)&lt;/DisplayText&gt;&lt;record&gt;&lt;rec-number&gt;2828&lt;/rec-number&gt;&lt;foreign-keys&gt;&lt;key app="EN" db-id="9f2z9tt2ix2rzze2vaox5wrb0zfz9arfds25"&gt;2828&lt;/key&gt;&lt;/foreign-keys&gt;&lt;ref-type name="Journal Article"&gt;17&lt;/ref-type&gt;&lt;contributors&gt;&lt;authors&gt;&lt;author&gt;Enno van Gelder, Hendrik&lt;/author&gt;&lt;/authors&gt;&lt;/contributors&gt;&lt;titles&gt;&lt;title&gt;De Utrechtse munten ten tijde van bisschop David van Bourgondie&lt;/title&gt;&lt;secondary-title&gt;Jaarboek voor Munt- en Penningkunde&lt;/secondary-title&gt;&lt;/titles&gt;&lt;periodical&gt;&lt;full-title&gt;Jaarboek voor Munt- en Penningkunde&lt;/full-title&gt;&lt;/periodical&gt;&lt;pages&gt;10-50&lt;/pages&gt;&lt;volume&gt;58/59&lt;/volume&gt;&lt;keywords&gt;&lt;keyword&gt;Geldgeschichte, 15. Jh.&lt;/keyword&gt;&lt;/keywords&gt;&lt;dates&gt;&lt;year&gt;1971-72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85" w:tooltip="Enno van Gelder, 1971-72 #2828" w:history="1">
        <w:r w:rsidRPr="00266479">
          <w:rPr>
            <w:rFonts w:eastAsiaTheme="minorHAnsi"/>
            <w:noProof/>
            <w:lang w:val="de-DE" w:eastAsia="en-GB"/>
          </w:rPr>
          <w:t>Enno van Gelder (1971-72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Grolle&lt;/Author&gt;&lt;Year&gt;2000&lt;/Year&gt;&lt;RecNum&gt;2721&lt;/RecNum&gt;&lt;DisplayText&gt;Grolle (2000)&lt;/DisplayText&gt;&lt;record&gt;&lt;rec-number&gt;2721&lt;/rec-number&gt;&lt;foreign-keys&gt;&lt;key app="EN" db-id="9f2z9tt2ix2rzze2vaox5wrb0zfz9arfds25"&gt;2721&lt;/key&gt;&lt;/foreign-keys&gt;&lt;ref-type name="Book"&gt;6&lt;/ref-type&gt;&lt;contributors&gt;&lt;authors&gt;&lt;author&gt;Grolle, J.J.&lt;/author&gt;&lt;/authors&gt;&lt;/contributors&gt;&lt;titles&gt;&lt;title&gt;De Muntslag van de graven van Holland tot de Bourgondische unificatie in 1434&lt;/title&gt;&lt;/titles&gt;&lt;volume&gt;1: Inleiding en Catalogus&lt;/volume&gt;&lt;keywords&gt;&lt;keyword&gt;Geldgeschichte, 14. Jh., 15. Jh.&lt;/keyword&gt;&lt;/keywords&gt;&lt;dates&gt;&lt;year&gt;2000&lt;/year&gt;&lt;/dates&gt;&lt;pub-location&gt;Amsterdam&lt;/pub-location&gt;&lt;publisher&gt;De Nederlandsche Bank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20" w:tooltip="Grolle, 2000 #2721" w:history="1">
        <w:r w:rsidRPr="00266479">
          <w:rPr>
            <w:rFonts w:eastAsiaTheme="minorHAnsi"/>
            <w:noProof/>
            <w:lang w:val="de-DE" w:eastAsia="en-GB"/>
          </w:rPr>
          <w:t>Grolle (200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Krüger&lt;/Author&gt;&lt;Year&gt;1830&lt;/Year&gt;&lt;RecNum&gt;3855&lt;/RecNum&gt;&lt;DisplayText&gt;Krüger (1830)&lt;/DisplayText&gt;&lt;record&gt;&lt;rec-number&gt;3855&lt;/rec-number&gt;&lt;foreign-keys&gt;&lt;key app="EN" db-id="9f2z9tt2ix2rzze2vaox5wrb0zfz9arfds25"&gt;3855&lt;/key&gt;&lt;/foreign-keys&gt;&lt;ref-type name="Book"&gt;6&lt;/ref-type&gt;&lt;contributors&gt;&lt;authors&gt;&lt;author&gt;Krüger, Johann Friedrich&lt;/author&gt;&lt;/authors&gt;&lt;/contributors&gt;&lt;titles&gt;&lt;title&gt;Vollständiges Handbuch der Münzen, Masse und Gewichte aller Länder der Erde&lt;/title&gt;&lt;/titles&gt;&lt;keywords&gt;&lt;keyword&gt;Metrologie, Kaufmannshandbuch, Quelle&lt;/keyword&gt;&lt;/keywords&gt;&lt;dates&gt;&lt;year&gt;1830&lt;/year&gt;&lt;/dates&gt;&lt;pub-location&gt;Quedlinburg, Leipzig&lt;/pub-location&gt;&lt;publisher&gt;Gottfried Basse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73" w:tooltip="Krüger, 1830 #3855" w:history="1">
        <w:r w:rsidRPr="00266479">
          <w:rPr>
            <w:rFonts w:eastAsiaTheme="minorHAnsi"/>
            <w:noProof/>
            <w:lang w:val="de-DE" w:eastAsia="en-GB"/>
          </w:rPr>
          <w:t>Krüger (183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Munro&lt;/Author&gt;&lt;Year&gt;1972&lt;/Year&gt;&lt;RecNum&gt;2014&lt;/RecNum&gt;&lt;DisplayText&gt;Munro (1972)&lt;/DisplayText&gt;&lt;record&gt;&lt;rec-number&gt;2014&lt;/rec-number&gt;&lt;foreign-keys&gt;&lt;key app="EN" db-id="9f2z9tt2ix2rzze2vaox5wrb0zfz9arfds25"&gt;2014&lt;/key&gt;&lt;/foreign-keys&gt;&lt;ref-type name="Book"&gt;6&lt;/ref-type&gt;&lt;contributors&gt;&lt;authors&gt;&lt;author&gt;Munro, John H.&lt;/author&gt;&lt;/authors&gt;&lt;/contributors&gt;&lt;titles&gt;&lt;title&gt;Wool, Cloth, and Gold: The Struggle for Bullion in Anglo-Burgundian Trade, 1340-1478&lt;/title&gt;&lt;/titles&gt;&lt;keywords&gt;&lt;keyword&gt;Wirtschaftsgeschichte, Geldgeschichte, 14. Jh., 15. Jh., vh&lt;/keyword&gt;&lt;/keywords&gt;&lt;dates&gt;&lt;year&gt;1972&lt;/year&gt;&lt;/dates&gt;&lt;pub-location&gt;Brussels, Toronto&lt;/pub-location&gt;&lt;publisher&gt;University of Toronto Press&lt;/publisher&gt;&lt;label&gt;LSE, HF3508.F8 M96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01" w:tooltip="Munro, 1972 #2014" w:history="1">
        <w:r w:rsidRPr="00266479">
          <w:rPr>
            <w:rFonts w:eastAsiaTheme="minorHAnsi"/>
            <w:noProof/>
            <w:lang w:val="de-DE" w:eastAsia="en-GB"/>
          </w:rPr>
          <w:t>Munro (1972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/>
            <w:noProof/>
            <w:lang w:val="de-DE" w:eastAsia="en-GB"/>
          </w:rPr>
          <w:t>Nelkenbrecher and Gerhardt (1793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Nelkenbrecher&lt;/Author&gt;&lt;Year&gt;1858&lt;/Year&gt;&lt;RecNum&gt;5047&lt;/RecNum&gt;&lt;DisplayText&gt;Nelkenbrecher et al. (1858)&lt;/DisplayText&gt;&lt;record&gt;&lt;rec-number&gt;5047&lt;/rec-number&gt;&lt;foreign-keys&gt;&lt;key app="EN" db-id="9f2z9tt2ix2rzze2vaox5wrb0zfz9arfds25"&gt;5047&lt;/key&gt;&lt;/foreign-keys&gt;&lt;ref-type name="Book"&gt;6&lt;/ref-type&gt;&lt;contributors&gt;&lt;authors&gt;&lt;author&gt;Nelkenbrecher, Johann Christian&lt;/author&gt;&lt;author&gt;Feller, F.E.&lt;/author&gt;&lt;author&gt;Grimm, F.W.&lt;/author&gt;&lt;/authors&gt;&lt;/contributors&gt;&lt;titles&gt;&lt;title&gt;J. C. Nelkenbrecher&amp;apos;s allgemeines Taschenbuch der Münz-, Maass- und Gewichtskunde, der Wechsel-, Geld- und Fonds- Curse u. s. w. nebst alphabetischem Verzeichniss der Action-Gesellschaften. Bearbeitet von F. E. Feller und F. W. Grimm. Mit neuen Münz-Tabellen versehen von C. Neubauer&lt;/title&gt;&lt;/titles&gt;&lt;dates&gt;&lt;year&gt;1858&lt;/year&gt;&lt;/dates&gt;&lt;pub-location&gt;Berlin&lt;/pub-location&gt;&lt;publisher&gt;Georg Reimer&lt;/publisher&gt;&lt;urls&gt;&lt;related-urls&gt;&lt;url&gt;http://books.google.co.uk/books?id=PJI7AAAAcAAJ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06" w:tooltip="Nelkenbrecher, 1858 #5047" w:history="1">
        <w:r w:rsidRPr="00266479">
          <w:rPr>
            <w:rFonts w:eastAsiaTheme="minorHAnsi"/>
            <w:noProof/>
            <w:lang w:val="de-DE" w:eastAsia="en-GB"/>
          </w:rPr>
          <w:t>Nelkenbrecher et al. (1858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Praun&lt;/Author&gt;&lt;Year&gt;1784&lt;/Year&gt;&lt;RecNum&gt;3657&lt;/RecNum&gt;&lt;DisplayText&gt;Praun (1784)&lt;/DisplayText&gt;&lt;record&gt;&lt;rec-number&gt;3657&lt;/rec-number&gt;&lt;foreign-keys&gt;&lt;key app="EN" db-id="9f2z9tt2ix2rzze2vaox5wrb0zfz9arfds25"&gt;3657&lt;/key&gt;&lt;/foreign-keys&gt;&lt;ref-type name="Book"&gt;6&lt;/ref-type&gt;&lt;contributors&gt;&lt;authors&gt;&lt;author&gt;Praun, Georg Andr. Septim. von&lt;/author&gt;&lt;/authors&gt;&lt;/contributors&gt;&lt;titles&gt;&lt;title&gt;Grundliche Nachricht von dem Münzwesen insgemein, insbesondere aber von dem Deutschen Münzwesen älterer und neuerer Zeiten: und dann auch von dem Französischen, Spanischen, Niederländschen, Englischen und Dänischen Münzwesen&lt;/title&gt;&lt;/titles&gt;&lt;edition&gt;3&lt;/edition&gt;&lt;keywords&gt;&lt;keyword&gt;Geldgeschichte, 16. Jh., 17. Jh., 18. Jh., Quelle&lt;/keyword&gt;&lt;/keywords&gt;&lt;dates&gt;&lt;year&gt;1784&lt;/year&gt;&lt;/dates&gt;&lt;pub-location&gt;Leipzig&lt;/pub-location&gt;&lt;publisher&gt;Weygandsche Buchhandlung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41" w:tooltip="Praun, 1784 #3657" w:history="1">
        <w:r w:rsidRPr="00266479">
          <w:rPr>
            <w:rFonts w:eastAsiaTheme="minorHAnsi"/>
            <w:noProof/>
            <w:lang w:val="de-DE" w:eastAsia="en-GB"/>
          </w:rPr>
          <w:t>Praun (1784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Pusch&lt;/Author&gt;&lt;Year&gt;1932&lt;/Year&gt;&lt;RecNum&gt;2496&lt;/RecNum&gt;&lt;DisplayText&gt;Pusch (1932)&lt;/DisplayText&gt;&lt;record&gt;&lt;rec-number&gt;2496&lt;/rec-number&gt;&lt;foreign-keys&gt;&lt;key app="EN" db-id="9f2z9tt2ix2rzze2vaox5wrb0zfz9arfds25"&gt;2496&lt;/key&gt;&lt;/foreign-keys&gt;&lt;ref-type name="Book"&gt;6&lt;/ref-type&gt;&lt;contributors&gt;&lt;authors&gt;&lt;author&gt;Pusch, Gottfried&lt;/author&gt;&lt;/authors&gt;&lt;/contributors&gt;&lt;titles&gt;&lt;title&gt;Staatliche Münz- und Geldpolitik in den Niederlanden unter den burgundischen und habsburgischen Herrschern besonders unter Kaiser Karl V.&lt;/title&gt;&lt;/titles&gt;&lt;keywords&gt;&lt;keyword&gt;Geldgeschichte, Geldpolitik, 15. Jh., 16. Jh.&lt;/keyword&gt;&lt;/keywords&gt;&lt;dates&gt;&lt;year&gt;1932&lt;/year&gt;&lt;/dates&gt;&lt;pub-location&gt;München&lt;/pub-location&gt;&lt;publisher&gt;Val. Höfling&lt;/publisher&gt;&lt;label&gt;StaBi, 4 in: F 970-1932,4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45" w:tooltip="Pusch, 1932 #2496" w:history="1">
        <w:r w:rsidRPr="00266479">
          <w:rPr>
            <w:rFonts w:eastAsiaTheme="minorHAnsi"/>
            <w:noProof/>
            <w:lang w:val="de-DE" w:eastAsia="en-GB"/>
          </w:rPr>
          <w:t>Pusch (1932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Schrötter&lt;/Author&gt;&lt;Year&gt;1930&lt;/Year&gt;&lt;RecNum&gt;2013&lt;/RecNum&gt;&lt;DisplayText&gt;Schrötter (1930)&lt;/DisplayText&gt;&lt;record&gt;&lt;rec-number&gt;2013&lt;/rec-number&gt;&lt;foreign-keys&gt;&lt;key app="EN" db-id="9f2z9tt2ix2rzze2vaox5wrb0zfz9arfds25"&gt;2013&lt;/key&gt;&lt;/foreign-keys&gt;&lt;ref-type name="Book"&gt;6&lt;/ref-type&gt;&lt;contributors&gt;&lt;authors&gt;&lt;author&gt;Schrötter, Friedrich Frhr. von&lt;/author&gt;&lt;/authors&gt;&lt;/contributors&gt;&lt;titles&gt;&lt;title&gt;Wörterbuch der Münzkunde&lt;/title&gt;&lt;/titles&gt;&lt;keywords&gt;&lt;keyword&gt;Wirtschaftsgeschichte, Geldgeschichte&lt;/keyword&gt;&lt;/keywords&gt;&lt;dates&gt;&lt;year&gt;1930&lt;/year&gt;&lt;/dates&gt;&lt;pub-location&gt;Berlin, Leipzig&lt;/pub-location&gt;&lt;publisher&gt;de Gruyter&lt;/publisher&gt;&lt;label&gt;LSE, CJ 67 S 38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78" w:tooltip="Schrötter, 1930 #2013" w:history="1">
        <w:r w:rsidRPr="00266479">
          <w:rPr>
            <w:rFonts w:eastAsiaTheme="minorHAnsi"/>
            <w:noProof/>
            <w:lang w:val="de-DE" w:eastAsia="en-GB"/>
          </w:rPr>
          <w:t>Schrötter (193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Verkade&lt;/Author&gt;&lt;Year&gt;1848&lt;/Year&gt;&lt;RecNum&gt;4687&lt;/RecNum&gt;&lt;DisplayText&gt;Verkade (1848)&lt;/DisplayText&gt;&lt;record&gt;&lt;rec-number&gt;4687&lt;/rec-number&gt;&lt;foreign-keys&gt;&lt;key app="EN" db-id="9f2z9tt2ix2rzze2vaox5wrb0zfz9arfds25"&gt;4687&lt;/key&gt;&lt;/foreign-keys&gt;&lt;ref-type name="Book"&gt;6&lt;/ref-type&gt;&lt;contributors&gt;&lt;authors&gt;&lt;author&gt;Verkade, P.&lt;/author&gt;&lt;/authors&gt;&lt;/contributors&gt;&lt;titles&gt;&lt;title&gt;Muntboek, bevattende de namen en afbeeldingen van munten: geslagen in de zeven voormalig Vereenigde Nederlandsche Provincien, sedert den vrede van Gent tot op onzen tijd&lt;/title&gt;&lt;/titles&gt;&lt;dates&gt;&lt;year&gt;1848&lt;/year&gt;&lt;/dates&gt;&lt;pub-location&gt;Schiedam&lt;/pub-location&gt;&lt;publisher&gt;P.J. van Dijk&lt;/publisher&gt;&lt;urls&gt;&lt;related-urls&gt;&lt;url&gt;http://books.google.co.uk/books?id=-IRQAAAAYAAJ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25" w:tooltip="Verkade, 1848 #4687" w:history="1">
        <w:r w:rsidRPr="00266479">
          <w:rPr>
            <w:rFonts w:eastAsiaTheme="minorHAnsi"/>
            <w:noProof/>
            <w:lang w:val="de-DE" w:eastAsia="en-GB"/>
          </w:rPr>
          <w:t>Verkade (1848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Verlinden&lt;/Author&gt;&lt;Year&gt;1965&lt;/Year&gt;&lt;RecNum&gt;2486&lt;/RecNum&gt;&lt;DisplayText&gt;Verlinden (1965)&lt;/DisplayText&gt;&lt;record&gt;&lt;rec-number&gt;2486&lt;/rec-number&gt;&lt;foreign-keys&gt;&lt;key app="EN" db-id="9f2z9tt2ix2rzze2vaox5wrb0zfz9arfds25"&gt;2486&lt;/key&gt;&lt;/foreign-keys&gt;&lt;ref-type name="Book"&gt;6&lt;/ref-type&gt;&lt;contributors&gt;&lt;authors&gt;&lt;author&gt;Verlinden, C.&lt;/author&gt;&lt;/authors&gt;&lt;/contributors&gt;&lt;titles&gt;&lt;title&gt;Dokumenten voor de geschiedenis van prijzen en lonen in Vlaanderen en Brabant&lt;/title&gt;&lt;/titles&gt;&lt;volume&gt;&lt;style face="normal" font="default" size="100%"&gt;2 (XIV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eeuw)&lt;/style&gt;&lt;/volume&gt;&lt;keywords&gt;&lt;keyword&gt;Wirtschaftsgeschichte, Preisgeschichte, 15. Jh., 16. Jh., 17. Jh., 18. Jh.&lt;/keyword&gt;&lt;/keywords&gt;&lt;dates&gt;&lt;year&gt;1965&lt;/year&gt;&lt;/dates&gt;&lt;pub-location&gt;Bruges&lt;/pub-location&gt;&lt;publisher&gt;De Tempel&lt;/publisher&gt;&lt;label&gt;StaBi, Ag362-136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26" w:tooltip="Verlinden, 1965 #2486" w:history="1">
        <w:r w:rsidRPr="00266479">
          <w:rPr>
            <w:rFonts w:eastAsiaTheme="minorHAnsi"/>
            <w:noProof/>
            <w:lang w:val="de-DE" w:eastAsia="en-GB"/>
          </w:rPr>
          <w:t>Verlinden (1965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Wyffels&lt;/Author&gt;&lt;Year&gt;1959&lt;/Year&gt;&lt;RecNum&gt;5293&lt;/RecNum&gt;&lt;DisplayText&gt;Wyffels (1959a)&lt;/DisplayText&gt;&lt;record&gt;&lt;rec-number&gt;5293&lt;/rec-number&gt;&lt;foreign-keys&gt;&lt;key app="EN" db-id="9f2z9tt2ix2rzze2vaox5wrb0zfz9arfds25"&gt;5293&lt;/key&gt;&lt;/foreign-keys&gt;&lt;ref-type name="Book Section"&gt;5&lt;/ref-type&gt;&lt;contributors&gt;&lt;authors&gt;&lt;author&gt;Wyffels, A.&lt;/author&gt;&lt;/authors&gt;&lt;secondary-authors&gt;&lt;author&gt;Verlinden, C.&lt;/author&gt;&lt;/secondary-authors&gt;&lt;/contributors&gt;&lt;titles&gt;&lt;title&gt;Maten en gewichten: Poids et mesures employes&lt;/title&gt;&lt;secondary-title&gt;&lt;style face="normal" font="default" size="100%"&gt;Dokumenten voor de geschiedenis van prijzen en lonen in Vlaanderen en Brabant (XV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eeuw)&lt;/style&gt;&lt;/secondary-title&gt;&lt;/titles&gt;&lt;pages&gt;1-28&lt;/pages&gt;&lt;dates&gt;&lt;year&gt;1959&lt;/year&gt;&lt;/dates&gt;&lt;pub-location&gt;Brugge&lt;/pub-location&gt;&lt;publisher&gt;De Tempel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37" w:tooltip="Wyffels, 1959 #5293" w:history="1">
        <w:r w:rsidRPr="00266479">
          <w:rPr>
            <w:rFonts w:eastAsiaTheme="minorHAnsi"/>
            <w:noProof/>
            <w:lang w:val="de-DE" w:eastAsia="en-GB"/>
          </w:rPr>
          <w:t>Wyffels (1959a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>.</w:t>
      </w:r>
    </w:p>
    <w:p w14:paraId="3A5BED02" w14:textId="77777777" w:rsidR="004E26D9" w:rsidRPr="00266479" w:rsidRDefault="004E26D9" w:rsidP="004A45FB">
      <w:pPr>
        <w:keepNext/>
        <w:keepLines/>
        <w:spacing w:before="240"/>
        <w:ind w:left="2410" w:hanging="2410"/>
        <w:outlineLvl w:val="1"/>
        <w:rPr>
          <w:rFonts w:eastAsiaTheme="majorEastAsia" w:cstheme="majorBidi"/>
          <w:bCs/>
          <w:i/>
          <w:sz w:val="28"/>
          <w:szCs w:val="26"/>
          <w:lang w:val="de-DE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de-DE"/>
        </w:rPr>
        <w:t>Czech Republic, Poland, Slovakia</w:t>
      </w:r>
    </w:p>
    <w:p w14:paraId="73A036F2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/>
        </w:rPr>
      </w:pPr>
      <w:r w:rsidRPr="00266479">
        <w:rPr>
          <w:rFonts w:eastAsiaTheme="majorEastAsia" w:cstheme="majorBidi"/>
          <w:bCs/>
          <w:i/>
          <w:szCs w:val="22"/>
          <w:lang w:val="en-GB"/>
        </w:rPr>
        <w:t>Wheat price sources</w:t>
      </w:r>
    </w:p>
    <w:p w14:paraId="6468DE3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Bratislava (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Pozsony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>)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7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proofErr w:type="spellStart"/>
      <w:r w:rsidRPr="00266479">
        <w:rPr>
          <w:rFonts w:eastAsiaTheme="minorHAnsi" w:cstheme="minorBidi"/>
          <w:szCs w:val="22"/>
          <w:lang w:val="en-GB" w:eastAsia="en-GB"/>
        </w:rPr>
        <w:t>Preisstatistik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 xml:space="preserve"> (1913, pp. 206-7, 217, 225)</w:t>
      </w:r>
    </w:p>
    <w:p w14:paraId="2621F15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Děčín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46-187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Salz&lt;/Author&gt;&lt;Year&gt;1913&lt;/Year&gt;&lt;RecNum&gt;4620&lt;/RecNum&gt;&lt;Suffix&gt;`, pp. 539-541&lt;/Suffix&gt;&lt;DisplayText&gt;Salz (1913, pp. 539-541)&lt;/DisplayText&gt;&lt;record&gt;&lt;rec-number&gt;4620&lt;/rec-number&gt;&lt;foreign-keys&gt;&lt;key app="EN" db-id="9f2z9tt2ix2rzze2vaox5wrb0zfz9arfds25"&gt;4620&lt;/key&gt;&lt;/foreign-keys&gt;&lt;ref-type name="Book"&gt;6&lt;/ref-type&gt;&lt;contributors&gt;&lt;authors&gt;&lt;author&gt;Salz, Arthur&lt;/author&gt;&lt;/authors&gt;&lt;/contributors&gt;&lt;titles&gt;&lt;title&gt;Geschichte der böhmischen Industrie in der Neuzeit&lt;/title&gt;&lt;/titles&gt;&lt;keywords&gt;&lt;keyword&gt;Wirtschaftsgeschichte, Gewerbe, 16. Jh., 17. Jh., 18. Jh.&lt;/keyword&gt;&lt;/keywords&gt;&lt;dates&gt;&lt;year&gt;1913&lt;/year&gt;&lt;/dates&gt;&lt;pub-location&gt;München&lt;/pub-location&gt;&lt;publisher&gt;Duncker &amp;amp; Humblot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61" w:tooltip="Salz, 1913 #4620" w:history="1">
        <w:r w:rsidRPr="00266479">
          <w:rPr>
            <w:rFonts w:eastAsiaTheme="minorHAnsi" w:cstheme="minorBidi"/>
            <w:noProof/>
            <w:szCs w:val="22"/>
            <w:lang w:val="en-GB"/>
          </w:rPr>
          <w:t>Salz (1913, pp. 539-541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7F3599FB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en-GB" w:eastAsia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Działdowo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Soldau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): 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548-162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North&lt;/Author&gt;&lt;Year&gt;1982&lt;/Year&gt;&lt;RecNum&gt;3759&lt;/RecNum&gt;&lt;Suffix&gt;`, pp. 266 f.&lt;/Suffix&gt;&lt;DisplayText&gt;North (1982, pp. 266 f.)&lt;/DisplayText&gt;&lt;record&gt;&lt;rec-number&gt;3759&lt;/rec-number&gt;&lt;foreign-keys&gt;&lt;key app="EN" db-id="9f2z9tt2ix2rzze2vaox5wrb0zfz9arfds25"&gt;3759&lt;/key&gt;&lt;/foreign-keys&gt;&lt;ref-type name="Book"&gt;6&lt;/ref-type&gt;&lt;contributors&gt;&lt;authors&gt;&lt;author&gt;North, Michael&lt;/author&gt;&lt;/authors&gt;&lt;secondary-authors&gt;&lt;author&gt;Zentrum für kontinentale Agrar- und Wirtschaftsforschung der Justus-Liebig-Universität Gießen,&lt;/author&gt;&lt;/secondary-authors&gt;&lt;/contributors&gt;&lt;titles&gt;&lt;title&gt;Die Amtswirtschaften von Osterode und Soldau: Vergleichende Untersuchungen zur Wirtschaft im frühmodernen Staat am Beispiel des Herzogtums Preußen in der zweiten Hälfte des 16. und in der ersten Hälfte des 17. Jahrhunderts&lt;/title&gt;&lt;secondary-title&gt;Gießener Abhandlungen zur Agrar- und Wirtschaftsforschung des europäischen Ostens 118&lt;/secondary-title&gt;&lt;/titles&gt;&lt;keywords&gt;&lt;keyword&gt;Wirtschaftsgeschichte, Landwirtschaft, 16. Jh., 17. Jh.&lt;/keyword&gt;&lt;/keywords&gt;&lt;dates&gt;&lt;year&gt;1982&lt;/year&gt;&lt;/dates&gt;&lt;pub-location&gt;Berlin&lt;/pub-location&gt;&lt;publisher&gt;Duncker &amp;amp; Humblot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12" w:tooltip="North, 1982 #375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North (1982, pp. 266 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46613588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proofErr w:type="spellStart"/>
      <w:r w:rsidRPr="00266479">
        <w:rPr>
          <w:rFonts w:eastAsia="Times New Roman"/>
          <w:color w:val="000000"/>
          <w:lang w:val="en-GB" w:eastAsia="en-GB"/>
        </w:rPr>
        <w:t>Gdańsk</w:t>
      </w:r>
      <w:proofErr w:type="spellEnd"/>
      <w:r w:rsidRPr="00266479">
        <w:rPr>
          <w:rFonts w:eastAsia="Times New Roman"/>
          <w:color w:val="000000"/>
          <w:lang w:val="en-GB" w:eastAsia="en-GB"/>
        </w:rPr>
        <w:t xml:space="preserve"> (Danzig):</w:t>
      </w:r>
      <w:r w:rsidRPr="00266479">
        <w:rPr>
          <w:rFonts w:eastAsia="Times New Roman"/>
          <w:color w:val="000000"/>
          <w:lang w:val="en-GB" w:eastAsia="en-GB"/>
        </w:rPr>
        <w:tab/>
      </w:r>
      <w:r w:rsidRPr="00266479">
        <w:rPr>
          <w:rFonts w:eastAsia="Times New Roman"/>
          <w:color w:val="000000"/>
          <w:u w:val="single"/>
          <w:lang w:val="en-GB" w:eastAsia="en-GB"/>
        </w:rPr>
        <w:t>1703-1815</w:t>
      </w:r>
      <w:r w:rsidRPr="00266479">
        <w:rPr>
          <w:rFonts w:eastAsia="Times New Roman"/>
          <w:color w:val="000000"/>
          <w:lang w:val="en-GB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en-GB" w:eastAsia="en-GB"/>
        </w:rPr>
        <w:instrText xml:space="preserve"> ADDIN EN.CITE &lt;EndNote&gt;&lt;Cite&gt;&lt;Author&gt;Furtak&lt;/Author&gt;&lt;Year&gt;1935&lt;/Year&gt;&lt;RecNum&gt;4654&lt;/RecNum&gt;&lt;Suffix&gt;`, pp. 121-124&lt;/Suffix&gt;&lt;DisplayText&gt;Furtak (1935, pp. 121-124)&lt;/DisplayText&gt;&lt;record&gt;&lt;rec-number&gt;4654&lt;/rec-number&gt;&lt;foreign-keys&gt;&lt;key app="EN" db-id="9f2z9tt2ix2rzze2vaox5wrb0zfz9arfds25"&gt;4654&lt;/key&gt;&lt;/foreign-keys&gt;&lt;ref-type name="Book"&gt;6&lt;/ref-type&gt;&lt;contributors&gt;&lt;authors&gt;&lt;author&gt;Furtak, Tadeusz&lt;/author&gt;&lt;/authors&gt;&lt;/contributors&gt;&lt;titles&gt;&lt;title&gt;Ceny w Gdańsku w latach 1701-1815: les prix à Gdańsk (Danzig) de 1701 à 1815; Preisgeschichte Danzigs 1701-1815&lt;/title&gt;&lt;/titles&gt;&lt;dates&gt;&lt;year&gt;1935&lt;/year&gt;&lt;/dates&gt;&lt;pub-location&gt;Lwow, Warszawa&lt;/pub-location&gt;&lt;publisher&gt;&lt;style face="normal" font="default" size="100%"&gt;Sk&lt;/style&gt;&lt;style face="normal" font="default" charset="238" size="100%"&gt;ład główny&lt;/style&gt;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05" w:tooltip="Furtak, 1935 #4654" w:history="1">
        <w:r w:rsidRPr="00266479">
          <w:rPr>
            <w:rFonts w:eastAsia="Times New Roman"/>
            <w:noProof/>
            <w:color w:val="000000"/>
            <w:lang w:val="en-GB" w:eastAsia="en-GB"/>
          </w:rPr>
          <w:t>Furtak (1935, pp. 121-124</w:t>
        </w:r>
      </w:hyperlink>
      <w:r w:rsidRPr="00266479">
        <w:rPr>
          <w:rFonts w:eastAsia="Times New Roman"/>
          <w:noProof/>
          <w:color w:val="000000"/>
          <w:lang w:val="en-GB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en-GB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en-GB" w:eastAsia="en-GB"/>
        </w:rPr>
        <w:t>1816-1860</w:t>
      </w:r>
      <w:r w:rsidRPr="00266479">
        <w:rPr>
          <w:rFonts w:eastAsia="Times New Roman"/>
          <w:color w:val="000000"/>
          <w:lang w:val="en-GB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en-GB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en-GB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en-GB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en-GB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en-GB" w:eastAsia="en-GB"/>
        </w:rPr>
        <w:t>1845-1894</w:t>
      </w:r>
      <w:r w:rsidRPr="00266479">
        <w:rPr>
          <w:rFonts w:eastAsia="Times New Roman"/>
          <w:color w:val="000000"/>
          <w:lang w:val="en-GB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en-GB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</w:instrText>
      </w:r>
      <w:r w:rsidRPr="00266479">
        <w:rPr>
          <w:rFonts w:eastAsia="Times New Roman"/>
          <w:color w:val="000000"/>
          <w:lang w:val="de-DE" w:eastAsia="en-GB"/>
        </w:rPr>
        <w:instrText>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79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acks&lt;/Author&gt;&lt;Year&gt;2005&lt;/Year&gt;&lt;RecNum&gt;3462&lt;/RecNum&gt;&lt;DisplayText&gt;Jacks (2005)&lt;/DisplayText&gt;&lt;record&gt;&lt;rec-number&gt;3462&lt;/rec-number&gt;&lt;foreign-keys&gt;&lt;key app="EN" db-id="9f2z9tt2ix2rzze2vaox5wrb0zfz9arfds25"&gt;3462&lt;/key&gt;&lt;/foreign-keys&gt;&lt;ref-type name="Journal Article"&gt;17&lt;/ref-type&gt;&lt;contributors&gt;&lt;authors&gt;&lt;author&gt;Jacks, David S.&lt;/author&gt;&lt;/authors&gt;&lt;/contributors&gt;&lt;titles&gt;&lt;title&gt;Intra- and International Commodity Market Integration in the Atlantic Economy, 1800–1913&lt;/title&gt;&lt;secondary-title&gt;Explorations in Economic History&lt;/secondary-title&gt;&lt;/titles&gt;&lt;periodical&gt;&lt;full-title&gt;Explorations in Economic History&lt;/full-title&gt;&lt;/periodical&gt;&lt;pages&gt;381-413&lt;/pages&gt;&lt;volume&gt;42&lt;/volume&gt;&lt;number&gt;3&lt;/number&gt;&lt;dates&gt;&lt;year&gt;200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47" w:tooltip="Jacks, 2005 #3462" w:history="1">
        <w:r w:rsidRPr="00266479">
          <w:rPr>
            <w:rFonts w:eastAsia="Times New Roman"/>
            <w:noProof/>
            <w:color w:val="000000"/>
            <w:lang w:val="de-DE" w:eastAsia="en-GB"/>
          </w:rPr>
          <w:t>Jacks (200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 w:rsidRPr="00266479">
        <w:rPr>
          <w:rFonts w:eastAsiaTheme="minorHAnsi" w:cstheme="minorBidi"/>
          <w:bCs/>
          <w:szCs w:val="22"/>
          <w:lang w:val="de-DE"/>
        </w:rPr>
        <w:t>(http://www.sfu.ca/~djacks/data/publications/index.html)</w:t>
      </w:r>
    </w:p>
    <w:p w14:paraId="1A4F8C4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Karlštejn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424-1431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Mika&lt;/Author&gt;&lt;Year&gt;1959&lt;/Year&gt;&lt;RecNum&gt;4666&lt;/RecNum&gt;&lt;Suffix&gt;`, p. 551&lt;/Suffix&gt;&lt;DisplayText&gt;Mika (1959, p. 551)&lt;/DisplayText&gt;&lt;record&gt;&lt;rec-number&gt;4666&lt;/rec-number&gt;&lt;foreign-keys&gt;&lt;key app="EN" db-id="9f2z9tt2ix2rzze2vaox5wrb0zfz9arfds25"&gt;4666&lt;/key&gt;&lt;/foreign-keys&gt;&lt;ref-type name="Journal Article"&gt;17&lt;/ref-type&gt;&lt;contributors&gt;&lt;authors&gt;&lt;author&gt;Mika, Alois&lt;/author&gt;&lt;/authors&gt;&lt;/contributors&gt;&lt;titles&gt;&lt;title&gt;&lt;style face="normal" font="default" size="100%"&gt;Nástin vývoje cen zem&lt;/style&gt;&lt;style face="normal" font="default" charset="238" size="100%"&gt;ědělského zboží v Čechách v letech 1424-1547&lt;/style&gt;&lt;/title&gt;&lt;secondary-title&gt;&lt;style face="normal" font="default" charset="238" size="100%"&gt;Český časopis historický&lt;/style&gt;&lt;/secondary-title&gt;&lt;/titles&gt;&lt;periodical&gt;&lt;full-title&gt;Český časopis historický&lt;/full-title&gt;&lt;/periodical&gt;&lt;pages&gt;545-571&lt;/pages&gt;&lt;volume&gt;7&lt;/volume&gt;&lt;number&gt;3&lt;/number&gt;&lt;dates&gt;&lt;year&gt;195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4" w:tooltip="Mika, 1959 #4666" w:history="1">
        <w:r w:rsidRPr="00266479">
          <w:rPr>
            <w:rFonts w:eastAsiaTheme="minorHAnsi" w:cstheme="minorBidi"/>
            <w:noProof/>
            <w:szCs w:val="22"/>
            <w:lang w:val="de-DE"/>
          </w:rPr>
          <w:t>Mika (1959, p. 55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78C572E1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 xml:space="preserve">Kołobrzeg (Kolberg): 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40-1756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Naudé&lt;/Author&gt;&lt;Year&gt;1910&lt;/Year&gt;&lt;RecNum&gt;3760&lt;/RecNum&gt;&lt;Suffix&gt;`, pp. 648-663&lt;/Suffix&gt;&lt;DisplayText&gt;Naudé (1910, pp. 648-663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05" w:tooltip="Naudé, 1910 #3760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Naudé (1910, pp. 648-663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49D521F1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Kraków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389-1592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Pelc&lt;/Author&gt;&lt;Year&gt;1935&lt;/Year&gt;&lt;RecNum&gt;3423&lt;/RecNum&gt;&lt;DisplayText&gt;Pelc (1935)&lt;/DisplayText&gt;&lt;record&gt;&lt;rec-number&gt;3423&lt;/rec-number&gt;&lt;foreign-keys&gt;&lt;key app="EN" db-id="9f2z9tt2ix2rzze2vaox5wrb0zfz9arfds25"&gt;3423&lt;/key&gt;&lt;/foreign-keys&gt;&lt;ref-type name="Book"&gt;6&lt;/ref-type&gt;&lt;contributors&gt;&lt;authors&gt;&lt;author&gt;Pelc, Julian.&lt;/author&gt;&lt;/authors&gt;&lt;/contributors&gt;&lt;titles&gt;&lt;title&gt;Ceny w Krakowie w latach 1369-1600 [i.e. tysiąc trzysta sześćdziesiąt dziewięć-tysiąc sześćset]: Les prix à Cracovie de 1369 à 1600. Z 16 diagramami. &lt;/title&gt;&lt;/titles&gt;&lt;dates&gt;&lt;year&gt;1935&lt;/year&gt;&lt;/dates&gt;&lt;pub-location&gt;Lwów &lt;/pub-location&gt;&lt;publisher&gt;&lt;style face="normal" font="default" size="100%"&gt;Sk&lt;/style&gt;&lt;style face="normal" font="default" charset="238" size="100%"&gt;ł. gł. Kasa im. J. Mianowskiego&lt;/style&gt;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26" w:tooltip="Pelc, 1935 #3423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Pelc (1935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601-1795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Tomaszewski&lt;/Author&gt;&lt;Year&gt;1934&lt;/Year&gt;&lt;RecNum&gt;4662&lt;/RecNum&gt;&lt;Suffix&gt;`, pp. 28 ff.&lt;/Suffix&gt;&lt;DisplayText&gt;Tomaszewski (1934, pp. 28 ff.)&lt;/DisplayText&gt;&lt;record&gt;&lt;rec-number&gt;4662&lt;/rec-number&gt;&lt;foreign-keys&gt;&lt;key app="EN" db-id="9f2z9tt2ix2rzze2vaox5wrb0zfz9arfds25"&gt;4662&lt;/key&gt;&lt;/foreign-keys&gt;&lt;ref-type name="Book"&gt;6&lt;/ref-type&gt;&lt;contributors&gt;&lt;authors&gt;&lt;author&gt;Tomaszewski, Edward&lt;/author&gt;&lt;/authors&gt;&lt;/contributors&gt;&lt;titles&gt;&lt;title&gt;Ceny w Krakowie w latach 1601-1795&lt;/title&gt;&lt;/titles&gt;&lt;dates&gt;&lt;year&gt;1934&lt;/year&gt;&lt;/dates&gt;&lt;pub-location&gt;Lwow&lt;/pub-location&gt;&lt;publisher&gt;Kasa Im. Rektora J. Mianowskiego&lt;/publisher&gt;&lt;urls&gt;&lt;related-urls&gt;&lt;url&gt;http://books.google.co.uk/books?id=TyIYAAAAIAAJ&lt;/url&gt;&lt;/related-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305" w:tooltip="Tomaszewski, 1934 #466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Tomaszewski (1934, pp. 28 f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96-1914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Górkiewicz&lt;/Author&gt;&lt;Year&gt;1950&lt;/Year&gt;&lt;RecNum&gt;5163&lt;/RecNum&gt;&lt;Suffix&gt;`, pp. 83 ff.&lt;/Suffix&gt;&lt;DisplayText&gt;Górkiewicz (1950, pp. 83 ff.)&lt;/DisplayText&gt;&lt;record&gt;&lt;rec-number&gt;5163&lt;/rec-number&gt;&lt;foreign-keys&gt;&lt;key app="EN" db-id="9f2z9tt2ix2rzze2vaox5wrb0zfz9arfds25"&gt;5163&lt;/key&gt;&lt;/foreign-keys&gt;&lt;ref-type name="Book"&gt;6&lt;/ref-type&gt;&lt;contributors&gt;&lt;authors&gt;&lt;author&gt;Górkiewicz, Marian&lt;/author&gt;&lt;/authors&gt;&lt;/contributors&gt;&lt;titles&gt;&lt;title&gt;Ceny w Krakowie w latach 1796-1914: Les prix á Cracovie de 1796 á 1914&lt;/title&gt;&lt;secondary-title&gt;Badania z dziejów społecznych i gospodarczych&lt;/secondary-title&gt;&lt;/titles&gt;&lt;dates&gt;&lt;year&gt;1950&lt;/year&gt;&lt;/dates&gt;&lt;pub-location&gt;Poznan&lt;/pub-location&gt;&lt;publisher&gt;Nakladem Poznanskiego Towarzystwa Przyjaciol Nauk&lt;/publisher&gt;&lt;urls&gt;&lt;/urls&gt;&lt;language&gt;Polish&lt;/language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16" w:tooltip="Górkiewicz, 1950 #5163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Górkiewicz (1950, pp. 83 f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1083EC4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ouny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53-1546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Mika&lt;/Author&gt;&lt;Year&gt;1959&lt;/Year&gt;&lt;RecNum&gt;4666&lt;/RecNum&gt;&lt;Suffix&gt;`, pp. 557 ff.&lt;/Suffix&gt;&lt;DisplayText&gt;Mika (1959, pp. 557 ff.)&lt;/DisplayText&gt;&lt;record&gt;&lt;rec-number&gt;4666&lt;/rec-number&gt;&lt;foreign-keys&gt;&lt;key app="EN" db-id="9f2z9tt2ix2rzze2vaox5wrb0zfz9arfds25"&gt;4666&lt;/key&gt;&lt;/foreign-keys&gt;&lt;ref-type name="Journal Article"&gt;17&lt;/ref-type&gt;&lt;contributors&gt;&lt;authors&gt;&lt;author&gt;Mika, Alois&lt;/author&gt;&lt;/authors&gt;&lt;/contributors&gt;&lt;titles&gt;&lt;title&gt;&lt;style face="normal" font="default" size="100%"&gt;Nástin vývoje cen zem&lt;/style&gt;&lt;style face="normal" font="default" charset="238" size="100%"&gt;ědělského zboží v Čechách v letech 1424-1547&lt;/style&gt;&lt;/title&gt;&lt;secondary-title&gt;&lt;style face="normal" font="default" charset="238" size="100%"&gt;Český časopis historický&lt;/style&gt;&lt;/secondary-title&gt;&lt;/titles&gt;&lt;periodical&gt;&lt;full-title&gt;Český časopis historický&lt;/full-title&gt;&lt;/periodical&gt;&lt;pages&gt;545-571&lt;/pages&gt;&lt;volume&gt;7&lt;/volume&gt;&lt;number&gt;3&lt;/number&gt;&lt;dates&gt;&lt;year&gt;195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4" w:tooltip="Mika, 1959 #4666" w:history="1">
        <w:r w:rsidRPr="00266479">
          <w:rPr>
            <w:rFonts w:eastAsiaTheme="minorHAnsi" w:cstheme="minorBidi"/>
            <w:noProof/>
            <w:szCs w:val="22"/>
            <w:lang w:val="de-DE"/>
          </w:rPr>
          <w:t>Mika (1959, pp. 557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598-1618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Janáček&lt;/Author&gt;&lt;Year&gt;1957&lt;/Year&gt;&lt;RecNum&gt;5104&lt;/RecNum&gt;&lt;Suffix&gt;`, p. 59&lt;/Suffix&gt;&lt;DisplayText&gt;Janáček (1957, p. 59)&lt;/DisplayText&gt;&lt;record&gt;&lt;rec-number&gt;5104&lt;/rec-number&gt;&lt;foreign-keys&gt;&lt;key app="EN" db-id="9f2z9tt2ix2rzze2vaox5wrb0zfz9arfds25"&gt;5104&lt;/key&gt;&lt;/foreign-keys&gt;&lt;ref-type name="Book"&gt;6&lt;/ref-type&gt;&lt;contributors&gt;&lt;authors&gt;&lt;author&gt;&lt;style face="normal" font="default" size="100%"&gt;Janá&lt;/style&gt;&lt;style face="normal" font="default" charset="238" size="100%"&gt;ček&lt;/style&gt;&lt;style face="normal" font="default" size="100%"&gt;, Josef&lt;/style&gt;&lt;/author&gt;&lt;/authors&gt;&lt;/contributors&gt;&lt;titles&gt;&lt;title&gt;&lt;style face="normal" font="default" size="100%"&gt;Rudolfinské drahotní &lt;/style&gt;&lt;style face="normal" font="default" charset="238" size="100%"&gt;řády&lt;/style&gt;&lt;/title&gt;&lt;secondary-title&gt;Rozpravy Československé Akademie Věd 4&lt;/secondary-title&gt;&lt;/titles&gt;&lt;dates&gt;&lt;year&gt;1957&lt;/year&gt;&lt;/dates&gt;&lt;pub-location&gt;Praha&lt;/pub-location&gt;&lt;publisher&gt;Českoslov. akad. věd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53" w:tooltip="Janáček, 1957 #5104" w:history="1">
        <w:r w:rsidRPr="00266479">
          <w:rPr>
            <w:rFonts w:eastAsiaTheme="minorHAnsi" w:cstheme="minorBidi"/>
            <w:noProof/>
            <w:szCs w:val="22"/>
            <w:lang w:val="de-DE"/>
          </w:rPr>
          <w:t>Janáček (1957, p. 59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00CFFF8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 xml:space="preserve">Malbork (Marienburg): 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514-1591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Szpak&lt;/Author&gt;&lt;Year&gt;1982&lt;/Year&gt;&lt;RecNum&gt;3953&lt;/RecNum&gt;&lt;DisplayText&gt;Szpak (1982)&lt;/DisplayText&gt;&lt;record&gt;&lt;rec-number&gt;3953&lt;/rec-number&gt;&lt;foreign-keys&gt;&lt;key app="EN" db-id="9f2z9tt2ix2rzze2vaox5wrb0zfz9arfds25"&gt;3953&lt;/key&gt;&lt;/foreign-keys&gt;&lt;ref-type name="Book"&gt;6&lt;/ref-type&gt;&lt;contributors&gt;&lt;authors&gt;&lt;author&gt;Szpak, Jan&lt;/author&gt;&lt;/authors&gt;&lt;/contributors&gt;&lt;titles&gt;&lt;title&gt;Rewolucja cen XVI wieku a funkcjonowanie gospodarki dworskiej w starostwach Prus Królewskich&lt;/title&gt;&lt;/titles&gt;&lt;keywords&gt;&lt;keyword&gt;Wirtschaftsgeschichte, Preise, 16. Jh.&lt;/keyword&gt;&lt;/keywords&gt;&lt;dates&gt;&lt;year&gt;1982&lt;/year&gt;&lt;/dates&gt;&lt;pub-location&gt;Krakow&lt;/pub-location&gt;&lt;publisher&gt;Akademia Ekonomiczna w Krakowie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93" w:tooltip="Szpak, 1982 #3953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Szpak (1982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7DC49732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lastRenderedPageBreak/>
        <w:t xml:space="preserve">Ostróda (Osterode): 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548-1628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North&lt;/Author&gt;&lt;Year&gt;1982&lt;/Year&gt;&lt;RecNum&gt;3759&lt;/RecNum&gt;&lt;Suffix&gt;`, pp. 266 f.&lt;/Suffix&gt;&lt;DisplayText&gt;North (1982, pp. 266 f.)&lt;/DisplayText&gt;&lt;record&gt;&lt;rec-number&gt;3759&lt;/rec-number&gt;&lt;foreign-keys&gt;&lt;key app="EN" db-id="9f2z9tt2ix2rzze2vaox5wrb0zfz9arfds25"&gt;3759&lt;/key&gt;&lt;/foreign-keys&gt;&lt;ref-type name="Book"&gt;6&lt;/ref-type&gt;&lt;contributors&gt;&lt;authors&gt;&lt;author&gt;North, Michael&lt;/author&gt;&lt;/authors&gt;&lt;secondary-authors&gt;&lt;author&gt;Zentrum für kontinentale Agrar- und Wirtschaftsforschung der Justus-Liebig-Universität Gießen,&lt;/author&gt;&lt;/secondary-authors&gt;&lt;/contributors&gt;&lt;titles&gt;&lt;title&gt;Die Amtswirtschaften von Osterode und Soldau: Vergleichende Untersuchungen zur Wirtschaft im frühmodernen Staat am Beispiel des Herzogtums Preußen in der zweiten Hälfte des 16. und in der ersten Hälfte des 17. Jahrhunderts&lt;/title&gt;&lt;secondary-title&gt;Gießener Abhandlungen zur Agrar- und Wirtschaftsforschung des europäischen Ostens 118&lt;/secondary-title&gt;&lt;/titles&gt;&lt;keywords&gt;&lt;keyword&gt;Wirtschaftsgeschichte, Landwirtschaft, 16. Jh., 17. Jh.&lt;/keyword&gt;&lt;/keywords&gt;&lt;dates&gt;&lt;year&gt;1982&lt;/year&gt;&lt;/dates&gt;&lt;pub-location&gt;Berlin&lt;/pub-location&gt;&lt;publisher&gt;Duncker &amp;amp; Humblot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12" w:tooltip="North, 1982 #3759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North (1982, pp. 266 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79E94BA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Poznań (Posen)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16-1860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79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48" w:tooltip="Jacks, 2006 #3312" w:history="1">
        <w:r w:rsidRPr="00266479">
          <w:rPr>
            <w:rFonts w:eastAsia="Times New Roman"/>
            <w:noProof/>
            <w:color w:val="000000"/>
            <w:lang w:val="de-DE" w:eastAsia="en-GB"/>
          </w:rPr>
          <w:t>Jacks (200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 w:rsidRPr="00266479">
        <w:rPr>
          <w:rFonts w:eastAsiaTheme="minorHAnsi" w:cstheme="minorBidi"/>
          <w:bCs/>
          <w:szCs w:val="22"/>
          <w:lang w:val="de-DE"/>
        </w:rPr>
        <w:t>(http://www.sfu.ca/~djacks/data/publications/index.html);</w:t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 w:rsidRPr="00266479">
        <w:rPr>
          <w:rFonts w:eastAsia="Times New Roman"/>
          <w:color w:val="000000"/>
          <w:u w:val="single"/>
          <w:lang w:val="de-DE" w:eastAsia="en-GB"/>
        </w:rPr>
        <w:t>1887-190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00&lt;/Year&gt;&lt;RecNum&gt;5161&lt;/RecNum&gt;&lt;DisplayText&gt;Anonym (1900; Anonym (1908)&lt;/DisplayText&gt;&lt;record&gt;&lt;rec-number&gt;5161&lt;/rec-number&gt;&lt;foreign-keys&gt;&lt;key app="EN" db-id="9f2z9tt2ix2rzze2vaox5wrb0zfz9arfds25"&gt;5161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355&lt;/pages&gt;&lt;volume&gt;8&lt;/volume&gt;&lt;dates&gt;&lt;year&gt;1900&lt;/year&gt;&lt;/dates&gt;&lt;urls&gt;&lt;/urls&gt;&lt;/record&gt;&lt;/Cite&gt;&lt;Cite&gt;&lt;Author&gt;Anonym&lt;/Author&gt;&lt;Year&gt;1908&lt;/Year&gt;&lt;RecNum&gt;5162&lt;/RecNum&gt;&lt;record&gt;&lt;rec-number&gt;5162&lt;/rec-number&gt;&lt;foreign-keys&gt;&lt;key app="EN" db-id="9f2z9tt2ix2rzze2vaox5wrb0zfz9arfds25"&gt;5162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213&lt;/pages&gt;&lt;volume&gt;15&lt;/volume&gt;&lt;dates&gt;&lt;year&gt;190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0" w:tooltip="Anonym, 1900 #5161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1" w:tooltip="Anonym, 1908 #5162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0608347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Pragu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55-187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Schebek&lt;/Author&gt;&lt;Year&gt;1873&lt;/Year&gt;&lt;RecNum&gt;4676&lt;/RecNum&gt;&lt;Suffix&gt;`, pp. 94-100&lt;/Suffix&gt;&lt;DisplayText&gt;Schebek (1873, pp. 94-100)&lt;/DisplayText&gt;&lt;record&gt;&lt;rec-number&gt;4676&lt;/rec-number&gt;&lt;foreign-keys&gt;&lt;key app="EN" db-id="9f2z9tt2ix2rzze2vaox5wrb0zfz9arfds25"&gt;4676&lt;/key&gt;&lt;/foreign-keys&gt;&lt;ref-type name="Book"&gt;6&lt;/ref-type&gt;&lt;contributors&gt;&lt;authors&gt;&lt;author&gt;Schebek, Edmund&lt;/author&gt;&lt;/authors&gt;&lt;/contributors&gt;&lt;titles&gt;&lt;title&gt;Collectiv-Ausstellung von Beiträgen zur Geschichte der Preise veranstaltet zur Weltausstellung 1873 Wien von der Handels- und Gewerbekammer in Prag: Geschichte der Preise&lt;/title&gt;&lt;/titles&gt;&lt;dates&gt;&lt;year&gt;1873&lt;/year&gt;&lt;/dates&gt;&lt;pub-location&gt;Prag&lt;/pub-location&gt;&lt;publisher&gt;Mercy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64" w:tooltip="Schebek, 1873 #4676" w:history="1">
        <w:r w:rsidRPr="00266479">
          <w:rPr>
            <w:rFonts w:eastAsiaTheme="minorHAnsi" w:cstheme="minorBidi"/>
            <w:noProof/>
            <w:szCs w:val="22"/>
            <w:lang w:val="de-DE"/>
          </w:rPr>
          <w:t>Schebek (1873, pp. 94-10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70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/>
          <w:lang w:val="de-DE" w:eastAsia="en-GB"/>
        </w:rPr>
        <w:t>ÖSH (1883-1914, annual issues), SJB (1872-1884, annual issues)</w:t>
      </w:r>
    </w:p>
    <w:p w14:paraId="03D26BC4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Słupsk (Stolp)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40-1756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Naudé&lt;/Author&gt;&lt;Year&gt;1910&lt;/Year&gt;&lt;RecNum&gt;3760&lt;/RecNum&gt;&lt;Suffix&gt;`, pp. 607-614&lt;/Suffix&gt;&lt;DisplayText&gt;Naudé (1910, pp. 607-614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05" w:tooltip="Naudé, 1910 #3760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Naudé (1910, pp. 607-614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3A7CF53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iCs/>
          <w:szCs w:val="22"/>
          <w:lang w:val="de-DE"/>
        </w:rPr>
        <w:t>Stříbro:</w:t>
      </w:r>
      <w:r w:rsidRPr="00266479">
        <w:rPr>
          <w:rFonts w:eastAsiaTheme="minorHAnsi" w:cstheme="minorBidi"/>
          <w:iCs/>
          <w:szCs w:val="22"/>
          <w:lang w:val="de-DE"/>
        </w:rPr>
        <w:tab/>
      </w:r>
      <w:r w:rsidRPr="00266479">
        <w:rPr>
          <w:rFonts w:eastAsiaTheme="minorHAnsi" w:cstheme="minorBidi"/>
          <w:iCs/>
          <w:szCs w:val="22"/>
          <w:u w:val="single"/>
          <w:lang w:val="de-DE"/>
        </w:rPr>
        <w:t>1503-1527</w:t>
      </w:r>
      <w:r w:rsidRPr="00266479">
        <w:rPr>
          <w:rFonts w:eastAsiaTheme="minorHAnsi" w:cstheme="minorBidi"/>
          <w:iCs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Mika&lt;/Author&gt;&lt;Year&gt;1959&lt;/Year&gt;&lt;RecNum&gt;4666&lt;/RecNum&gt;&lt;Suffix&gt;`, p. 555&lt;/Suffix&gt;&lt;DisplayText&gt;Mika (1959, p. 555)&lt;/DisplayText&gt;&lt;record&gt;&lt;rec-number&gt;4666&lt;/rec-number&gt;&lt;foreign-keys&gt;&lt;key app="EN" db-id="9f2z9tt2ix2rzze2vaox5wrb0zfz9arfds25"&gt;4666&lt;/key&gt;&lt;/foreign-keys&gt;&lt;ref-type name="Journal Article"&gt;17&lt;/ref-type&gt;&lt;contributors&gt;&lt;authors&gt;&lt;author&gt;Mika, Alois&lt;/author&gt;&lt;/authors&gt;&lt;/contributors&gt;&lt;titles&gt;&lt;title&gt;&lt;style face="normal" font="default" size="100%"&gt;Nástin vývoje cen zem&lt;/style&gt;&lt;style face="normal" font="default" charset="238" size="100%"&gt;ědělského zboží v Čechách v letech 1424-1547&lt;/style&gt;&lt;/title&gt;&lt;secondary-title&gt;&lt;style face="normal" font="default" charset="238" size="100%"&gt;Český časopis historický&lt;/style&gt;&lt;/secondary-title&gt;&lt;/titles&gt;&lt;periodical&gt;&lt;full-title&gt;Český časopis historický&lt;/full-title&gt;&lt;/periodical&gt;&lt;pages&gt;545-571&lt;/pages&gt;&lt;volume&gt;7&lt;/volume&gt;&lt;number&gt;3&lt;/number&gt;&lt;dates&gt;&lt;year&gt;195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4" w:tooltip="Mika, 1959 #4666" w:history="1">
        <w:r w:rsidRPr="00266479">
          <w:rPr>
            <w:rFonts w:eastAsiaTheme="minorHAnsi" w:cstheme="minorBidi"/>
            <w:noProof/>
            <w:szCs w:val="22"/>
            <w:lang w:val="de-DE"/>
          </w:rPr>
          <w:t>Mika (1959, p. 555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66D78BC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Svrcovec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40-1547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Mika&lt;/Author&gt;&lt;Year&gt;1959&lt;/Year&gt;&lt;RecNum&gt;4666&lt;/RecNum&gt;&lt;Suffix&gt;`, p. 562&lt;/Suffix&gt;&lt;DisplayText&gt;Mika (1959, p. 562)&lt;/DisplayText&gt;&lt;record&gt;&lt;rec-number&gt;4666&lt;/rec-number&gt;&lt;foreign-keys&gt;&lt;key app="EN" db-id="9f2z9tt2ix2rzze2vaox5wrb0zfz9arfds25"&gt;4666&lt;/key&gt;&lt;/foreign-keys&gt;&lt;ref-type name="Journal Article"&gt;17&lt;/ref-type&gt;&lt;contributors&gt;&lt;authors&gt;&lt;author&gt;Mika, Alois&lt;/author&gt;&lt;/authors&gt;&lt;/contributors&gt;&lt;titles&gt;&lt;title&gt;&lt;style face="normal" font="default" size="100%"&gt;Nástin vývoje cen zem&lt;/style&gt;&lt;style face="normal" font="default" charset="238" size="100%"&gt;ědělského zboží v Čechách v letech 1424-1547&lt;/style&gt;&lt;/title&gt;&lt;secondary-title&gt;&lt;style face="normal" font="default" charset="238" size="100%"&gt;Český časopis historický&lt;/style&gt;&lt;/secondary-title&gt;&lt;/titles&gt;&lt;periodical&gt;&lt;full-title&gt;Český časopis historický&lt;/full-title&gt;&lt;/periodical&gt;&lt;pages&gt;545-571&lt;/pages&gt;&lt;volume&gt;7&lt;/volume&gt;&lt;number&gt;3&lt;/number&gt;&lt;dates&gt;&lt;year&gt;195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4" w:tooltip="Mika, 1959 #4666" w:history="1">
        <w:r w:rsidRPr="00266479">
          <w:rPr>
            <w:rFonts w:eastAsiaTheme="minorHAnsi" w:cstheme="minorBidi"/>
            <w:noProof/>
            <w:szCs w:val="22"/>
            <w:lang w:val="de-DE"/>
          </w:rPr>
          <w:t>Mika (1959, p. 56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761B355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Szczecin (Stettin):</w:t>
      </w:r>
      <w:r w:rsidRPr="00266479">
        <w:rPr>
          <w:rFonts w:eastAsiaTheme="minorHAnsi" w:cstheme="minorBidi"/>
          <w:bCs/>
          <w:szCs w:val="22"/>
          <w:lang w:val="de-DE"/>
        </w:rPr>
        <w:tab/>
        <w:t xml:space="preserve">1600-1726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Brüggemann&lt;/Author&gt;&lt;Year&gt;1800&lt;/Year&gt;&lt;RecNum&gt;4644&lt;/RecNum&gt;&lt;Suffix&gt;`, pp. 440 ff.&lt;/Suffix&gt;&lt;DisplayText&gt;Brüggemann (1800, pp. 440 ff.)&lt;/DisplayText&gt;&lt;record&gt;&lt;rec-number&gt;4644&lt;/rec-number&gt;&lt;foreign-keys&gt;&lt;key app="EN" db-id="9f2z9tt2ix2rzze2vaox5wrb0zfz9arfds25"&gt;4644&lt;/key&gt;&lt;/foreign-keys&gt;&lt;ref-type name="Book"&gt;6&lt;/ref-type&gt;&lt;contributors&gt;&lt;authors&gt;&lt;author&gt;Brüggemann, Ludewig Wilhelm&lt;/author&gt;&lt;/authors&gt;&lt;/contributors&gt;&lt;titles&gt;&lt;title&gt;Beiträge zu der ausfürlichen Beschreibung des Königl. Preußischen Herzogthums Vor- und Hinter-Pommern &lt;/title&gt;&lt;/titles&gt;&lt;volume&gt;1&lt;/volume&gt;&lt;keywords&gt;&lt;keyword&gt;Wirtschaftsgeschichte, Sozialgeschichte, Statistik, 18. Jh, Quelle&lt;/keyword&gt;&lt;/keywords&gt;&lt;dates&gt;&lt;year&gt;1800&lt;/year&gt;&lt;/dates&gt;&lt;pub-location&gt;Stettin&lt;/pub-location&gt;&lt;publisher&gt;Johann Samuel Leich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36" w:tooltip="Brüggemann, 1800 #4644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Brüggemann (1800, pp. 440 f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600-1740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Naudé&lt;/Author&gt;&lt;Year&gt;1901&lt;/Year&gt;&lt;RecNum&gt;3758&lt;/RecNum&gt;&lt;Suffix&gt;`, pp. 610 ff.&lt;/Suffix&gt;&lt;DisplayText&gt;Naudé (1901, pp. 610 f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04" w:tooltip="Naudé, 1901 #3758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Naudé (1901, pp. 610 f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27-1799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Brüggemann&lt;/Author&gt;&lt;Year&gt;1800&lt;/Year&gt;&lt;RecNum&gt;4644&lt;/RecNum&gt;&lt;Suffix&gt;`, pp. 443 f.&lt;/Suffix&gt;&lt;DisplayText&gt;Brüggemann (1800, pp. 443 f.)&lt;/DisplayText&gt;&lt;record&gt;&lt;rec-number&gt;4644&lt;/rec-number&gt;&lt;foreign-keys&gt;&lt;key app="EN" db-id="9f2z9tt2ix2rzze2vaox5wrb0zfz9arfds25"&gt;4644&lt;/key&gt;&lt;/foreign-keys&gt;&lt;ref-type name="Book"&gt;6&lt;/ref-type&gt;&lt;contributors&gt;&lt;authors&gt;&lt;author&gt;Brüggemann, Ludewig Wilhelm&lt;/author&gt;&lt;/authors&gt;&lt;/contributors&gt;&lt;titles&gt;&lt;title&gt;Beiträge zu der ausfürlichen Beschreibung des Königl. Preußischen Herzogthums Vor- und Hinter-Pommern &lt;/title&gt;&lt;/titles&gt;&lt;volume&gt;1&lt;/volume&gt;&lt;keywords&gt;&lt;keyword&gt;Wirtschaftsgeschichte, Sozialgeschichte, Statistik, 18. Jh, Quelle&lt;/keyword&gt;&lt;/keywords&gt;&lt;dates&gt;&lt;year&gt;1800&lt;/year&gt;&lt;/dates&gt;&lt;pub-location&gt;Stettin&lt;/pub-location&gt;&lt;publisher&gt;Johann Samuel Leich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36" w:tooltip="Brüggemann, 1800 #4644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Brüggemann (1800, pp. 443 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40-1756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Naudé&lt;/Author&gt;&lt;Year&gt;1910&lt;/Year&gt;&lt;RecNum&gt;3760&lt;/RecNum&gt;&lt;Suffix&gt;`, pp. 607-614&lt;/Suffix&gt;&lt;DisplayText&gt;Naudé (1910, pp. 607-614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05" w:tooltip="Naudé, 1910 #3760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Naudé (1910, pp. 607-614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16-1860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79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48" w:tooltip="Jacks, 2006 #3312" w:history="1">
        <w:r w:rsidRPr="00266479">
          <w:rPr>
            <w:rFonts w:eastAsia="Times New Roman"/>
            <w:noProof/>
            <w:color w:val="000000"/>
            <w:lang w:val="de-DE" w:eastAsia="en-GB"/>
          </w:rPr>
          <w:t>Jacks (200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 </w:t>
      </w:r>
      <w:r w:rsidRPr="00266479">
        <w:rPr>
          <w:rFonts w:eastAsiaTheme="minorHAnsi" w:cstheme="minorBidi"/>
          <w:bCs/>
          <w:szCs w:val="22"/>
          <w:lang w:val="de-DE"/>
        </w:rPr>
        <w:t>(http://www.sfu.ca/~djacks/data/publications/index.html)</w:t>
      </w:r>
    </w:p>
    <w:p w14:paraId="0CDA9D88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en-GB" w:eastAsia="en-GB"/>
        </w:rPr>
      </w:pPr>
      <w:r w:rsidRPr="00266479">
        <w:rPr>
          <w:rFonts w:eastAsiaTheme="minorHAnsi" w:cstheme="minorBidi"/>
          <w:bCs/>
          <w:szCs w:val="22"/>
          <w:lang w:val="de-DE"/>
        </w:rPr>
        <w:t>Warsaw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526-1699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Adamczyk&lt;/Author&gt;&lt;Year&gt;1938&lt;/Year&gt;&lt;RecNum&gt;4681&lt;/RecNum&gt;&lt;Suffix&gt;`, p. 12&lt;/Suffix&gt;&lt;DisplayText&gt;Adamczyk (1938, p. 12)&lt;/DisplayText&gt;&lt;record&gt;&lt;rec-number&gt;4681&lt;/rec-number&gt;&lt;foreign-keys&gt;&lt;key app="EN" db-id="9f2z9tt2ix2rzze2vaox5wrb0zfz9arfds25"&gt;4681&lt;/key&gt;&lt;/foreign-keys&gt;&lt;ref-type name="Book"&gt;6&lt;/ref-type&gt;&lt;contributors&gt;&lt;authors&gt;&lt;author&gt;&lt;style face="normal" font="default" charset="238" size="100%"&gt;Adamczyk&lt;/style&gt;&lt;style face="normal" font="default" size="100%"&gt;, W&lt;/style&gt;&lt;style face="normal" font="default" charset="238" size="100%"&gt;ładysław&lt;/style&gt;&lt;/author&gt;&lt;/authors&gt;&lt;/contributors&gt;&lt;titles&gt;&lt;title&gt;Ceny w Warszawie w XVI i XVII wieku&lt;/title&gt;&lt;/titles&gt;&lt;dates&gt;&lt;year&gt;1938&lt;/year&gt;&lt;/dates&gt;&lt;pub-location&gt;Lwów&lt;/pub-location&gt;&lt;publisher&gt;Kasa im. Mianowskiego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" w:tooltip="Adamczyk, 1938 #4681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Adamczyk (1938, p. 12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01-1800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Siegel&lt;/Author&gt;&lt;Year&gt;1936&lt;/Year&gt;&lt;RecNum&gt;4682&lt;/RecNum&gt;&lt;DisplayText&gt;Siegel (1936)&lt;/DisplayText&gt;&lt;record&gt;&lt;rec-number&gt;4682&lt;/rec-number&gt;&lt;foreign-keys&gt;&lt;key app="EN" db-id="9f2z9tt2ix2rzze2vaox5wrb0zfz9arfds25"&gt;4682&lt;/key&gt;&lt;/foreign-keys&gt;&lt;ref-type name="Book"&gt;6&lt;/ref-type&gt;&lt;contributors&gt;&lt;authors&gt;&lt;author&gt;&lt;style face="normal" font="default" charset="238" size="100%"&gt;Siegel&lt;/style&gt;&lt;style face="normal" font="default" size="100%"&gt;, Stanis&lt;/style&gt;&lt;style face="normal" font="default" charset="238" size="100%"&gt;ław&lt;/style&gt;&lt;/author&gt;&lt;/authors&gt;&lt;/contributors&gt;&lt;titles&gt;&lt;title&gt;Ceny w Warszawie w Latach 1701-1815&lt;/title&gt;&lt;/titles&gt;&lt;dates&gt;&lt;year&gt;1936&lt;/year&gt;&lt;/dates&gt;&lt;pub-location&gt;Lwów&lt;/pub-location&gt;&lt;publisher&gt;&lt;style face="normal" font="default" charset="238" size="100%"&gt;Kasa im. J. Mianowskiego&lt;/style&gt;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81" w:tooltip="Siegel, 1936 #468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Siegel (193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97-1818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ob&lt;/Author&gt;&lt;Year&gt;1826&lt;/Year&gt;&lt;RecNum&gt;5106&lt;/RecNum&gt;&lt;Suffix&gt;`, p. 178&lt;/Suffix&gt;&lt;DisplayText&gt;Jacob (1826, p. 178)&lt;/DisplayText&gt;&lt;record&gt;&lt;rec-number&gt;5106&lt;/rec-number&gt;&lt;foreign-keys&gt;&lt;key app="EN" db-id="9f2z9tt2ix2rzze2vaox5wrb0zfz9arfds25"&gt;5106&lt;/key&gt;&lt;/foreign-keys&gt;&lt;ref-type name="Book"&gt;6&lt;/ref-type&gt;&lt;contributors&gt;&lt;authors&gt;&lt;author&gt;Jacob, William&lt;/author&gt;&lt;/authors&gt;&lt;/contributors&gt;&lt;titles&gt;&lt;title&gt;Report on the Trade in Foreign Corn, and on the Agriculture of the North of Europe&lt;/title&gt;&lt;/titles&gt;&lt;edition&gt;2&lt;/edition&gt;&lt;dates&gt;&lt;year&gt;1826&lt;/year&gt;&lt;/dates&gt;&lt;pub-location&gt;London&lt;/pub-location&gt;&lt;publisher&gt;Ridgway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9" w:tooltip="Jacob, 1826 #5106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ob (1826, p. 178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1816-1914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Siegel&lt;/Author&gt;&lt;Year&gt;1949&lt;/Year&gt;&lt;RecNum&gt;5107&lt;/RecNum&gt;&lt;DisplayText&gt;Siegel (1949)&lt;/DisplayText&gt;&lt;record&gt;&lt;rec-number&gt;5107&lt;/rec-number&gt;&lt;foreign-keys&gt;&lt;key app="EN" db-id="9f2z9tt2ix2rzze2vaox5wrb0zfz9arfds25"&gt;5107&lt;/key&gt;&lt;/foreign-keys&gt;&lt;ref-type name="Book"&gt;6&lt;/ref-type&gt;&lt;contributors&gt;&lt;authors&gt;&lt;author&gt;&lt;style</w:instrText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face="normal" font="default" size="100%"&gt;Siegel, Stanis&lt;/style&gt;&lt;style face="normal" font="default" charset="238" size="100%"&gt;ław&lt;/style&gt;&lt;/author&gt;&lt;/authors&gt;&lt;/contributors&gt;&lt;titles&gt;&lt;title&gt;Ceny w Warszawie w latach 1816-1916&lt;/title&gt;&lt;/titles&gt;&lt;dates&gt;&lt;year&gt;1949&lt;/year&gt;&lt;/dates&gt;&lt;pub-location&gt;Poznan&lt;/pub-location&gt;&lt;publisher&gt;&lt;style face="normal" font="default" size="100%"&gt;Nak&lt;/style&gt;&lt;style face="normal" font="default" charset="238" size="100%"&gt;ł. Poznańskiego Towarzystwa Przyjaciół Nauk&lt;/style&gt;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82" w:tooltip="Siegel, 1949 #5107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Siegel (1949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39DA2A2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en-GB" w:eastAsia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Wrocław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(Breslau): 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517-161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Wolański&lt;/Author&gt;&lt;Year&gt;1996&lt;/Year&gt;&lt;RecNum&gt;4648&lt;/RecNum&gt;&lt;DisplayText&gt;Wolański (1996)&lt;/DisplayText&gt;&lt;record&gt;&lt;rec-number&gt;4648&lt;/rec-number&gt;&lt;foreign-keys&gt;&lt;key app="EN" db-id="9f2z9tt2ix2rzze2vaox5wrb0zfz9arfds25"&gt;4648&lt;/key&gt;&lt;/foreign-keys&gt;&lt;ref-type name="Book"&gt;6&lt;/ref-type&gt;&lt;contributors&gt;&lt;authors&gt;&lt;author&gt;Wolański, Marian&lt;/author&gt;&lt;/authors&gt;&lt;/contributors&gt;&lt;titles&gt;&lt;title&gt;&lt;style face="normal" font="default" size="100%"&gt;Ceny we Wroc&lt;/style&gt;&lt;style face="normal" font="default" charset="238" size="100%"&gt;ławiu w latach 1506-1618&lt;/style&gt;&lt;/title&gt;&lt;/titles&gt;&lt;dates&gt;&lt;year&gt;1996&lt;/year&gt;&lt;/dates&gt;&lt;pub-location&gt;&lt;style face="normal" font="default" size="100%"&gt;Wroc&lt;/style&gt;&lt;style face="normal" font="default" charset="238" size="100%"&gt;ław&lt;/style&gt;&lt;/pub-location&gt;&lt;publisher&gt;&lt;style face="normal" font="default" size="100%"&gt;Wydawnictwo Uniwersytetu Wroc&lt;/style&gt;&lt;style face="normal" font="default" charset="238" size="100%"&gt;ławskiego&lt;/style&gt;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335" w:tooltip="Wolański, 1996 #4648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Wolański (1996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695-1810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Anonym&lt;/Author&gt;&lt;Year&gt;1867&lt;/Year&gt;&lt;RecNum&gt;5101&lt;/RecNum&gt;&lt;Suffix&gt;`, pp. 113 f.&lt;/Suffix&gt;&lt;DisplayText&gt;Anonym (1867, pp. 113 f.)&lt;/DisplayText&gt;&lt;record&gt;&lt;rec-number&gt;5101&lt;/rec-number&gt;&lt;foreign-keys&gt;&lt;key app="EN" db-id="9f2z9tt2ix2rzze2vaox5wrb0zfz9arfds25"&gt;5101&lt;/key&gt;&lt;/foreign-keys&gt;&lt;ref-type name="Journal Article"&gt;17&lt;/ref-type&gt;&lt;contributors&gt;&lt;authors&gt;&lt;author&gt;Anonym&lt;/author&gt;&lt;/authors&gt;&lt;/contributors&gt;&lt;titles&gt;&lt;title&gt;Preise von Feldfrüchten&lt;/title&gt;&lt;secondary-title&gt;Jahrbuch für die Amtliche Statistik des Preussischen Staats&lt;/secondary-title&gt;&lt;/titles&gt;&lt;periodical&gt;&lt;full-title&gt;Jahrbuch für die Amtliche Statistik des Preussischen Staats&lt;/full-title&gt;&lt;/periodical&gt;&lt;pages&gt;108-146&lt;/pages&gt;&lt;volume&gt;2&lt;/volume&gt;&lt;dates&gt;&lt;year&gt;1867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8" w:tooltip="Anonym, 1867 #5101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Anonym (1867, pp. 113 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40-1750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Naudé&lt;/Author&gt;&lt;Year&gt;1910&lt;/Year&gt;&lt;RecNum&gt;3760&lt;/RecNum&gt;&lt;Suffix&gt;`, pp. 635-642&lt;/Suffix&gt;&lt;DisplayText&gt;Naudé (1910, pp. 635-642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05" w:tooltip="Naudé, 1910 #3760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Naudé (1910, pp. 635-64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75-1820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Anonym&lt;/Author&gt;&lt;Year&gt;1867&lt;/Year&gt;&lt;RecNum&gt;5101&lt;/RecNum&gt;&lt;Suffix&gt;`, p. 116&lt;/Suffix&gt;&lt;DisplayText&gt;Anonym (1867, p. 116)&lt;/DisplayText&gt;&lt;record&gt;&lt;rec-number&gt;5101&lt;/rec-number&gt;&lt;foreign-keys&gt;&lt;key app="EN" db-id="9f2z9tt2ix2rzze2vaox5wrb0zfz9arfds25"&gt;5101&lt;/key&gt;&lt;/foreign-keys&gt;&lt;ref-type name="Journal Article"&gt;17&lt;/ref-type&gt;&lt;contributors&gt;&lt;authors&gt;&lt;author&gt;Anonym&lt;/author&gt;&lt;/authors&gt;&lt;/contributors&gt;&lt;titles&gt;&lt;title&gt;Preise von Feldfrüchten&lt;/title&gt;&lt;secondary-title&gt;Jahrbuch für die Amtliche Statistik des Preussischen Staats&lt;/secondary-title&gt;&lt;/titles&gt;&lt;periodical&gt;&lt;full-title&gt;Jahrbuch für die Amtliche Statistik des Preussischen Staats&lt;/full-title&gt;&lt;/periodical&gt;&lt;pages&gt;108-146&lt;/pages&gt;&lt;volume&gt;2&lt;/volume&gt;&lt;dates&gt;&lt;year&gt;1867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8" w:tooltip="Anonym, 1867 #5101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Anonym (1867, p. 116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="Times New Roman"/>
          <w:color w:val="000000"/>
          <w:u w:val="single"/>
          <w:lang w:val="en-GB" w:eastAsia="en-GB"/>
        </w:rPr>
        <w:t>1879-1913</w:t>
      </w:r>
      <w:r w:rsidRPr="00266479">
        <w:rPr>
          <w:rFonts w:eastAsia="Times New Roman"/>
          <w:color w:val="000000"/>
          <w:lang w:val="en-GB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en-GB" w:eastAsia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48" w:tooltip="Jacks, 2006 #3312" w:history="1">
        <w:r w:rsidRPr="00266479">
          <w:rPr>
            <w:rFonts w:eastAsia="Times New Roman"/>
            <w:noProof/>
            <w:color w:val="000000"/>
            <w:lang w:val="en-GB" w:eastAsia="en-GB"/>
          </w:rPr>
          <w:t>Jacks (2006</w:t>
        </w:r>
      </w:hyperlink>
      <w:r w:rsidRPr="00266479">
        <w:rPr>
          <w:rFonts w:eastAsia="Times New Roman"/>
          <w:noProof/>
          <w:color w:val="000000"/>
          <w:lang w:val="en-GB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en-GB" w:eastAsia="en-GB"/>
        </w:rPr>
        <w:t xml:space="preserve"> </w:t>
      </w:r>
      <w:r w:rsidRPr="00266479">
        <w:rPr>
          <w:rFonts w:eastAsiaTheme="minorHAnsi" w:cstheme="minorBidi"/>
          <w:bCs/>
          <w:szCs w:val="22"/>
          <w:lang w:val="en-GB"/>
        </w:rPr>
        <w:t>(http://www.sfu.ca/~djacks/data/publications/index.html).</w:t>
      </w:r>
      <w:r w:rsidRPr="00266479">
        <w:rPr>
          <w:rFonts w:eastAsia="Times New Roman"/>
          <w:color w:val="000000"/>
          <w:lang w:val="en-GB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en-GB" w:eastAsia="en-GB"/>
        </w:rPr>
        <w:t>1816-1860</w:t>
      </w:r>
      <w:r w:rsidRPr="00266479">
        <w:rPr>
          <w:rFonts w:eastAsia="Times New Roman"/>
          <w:color w:val="000000"/>
          <w:lang w:val="en-GB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en-GB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en-GB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en-GB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en-GB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en-GB" w:eastAsia="en-GB"/>
        </w:rPr>
        <w:t>1845-1894</w:t>
      </w:r>
      <w:r w:rsidRPr="00266479">
        <w:rPr>
          <w:rFonts w:eastAsia="Times New Roman"/>
          <w:color w:val="000000"/>
          <w:lang w:val="en-GB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en-GB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en-GB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en-GB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</w:p>
    <w:p w14:paraId="0190A391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/>
        </w:rPr>
      </w:pPr>
      <w:r w:rsidRPr="00266479">
        <w:rPr>
          <w:rFonts w:eastAsiaTheme="majorEastAsia" w:cstheme="majorBidi"/>
          <w:bCs/>
          <w:i/>
          <w:szCs w:val="22"/>
          <w:lang w:val="en-GB"/>
        </w:rPr>
        <w:t>Conversion sources</w:t>
      </w:r>
    </w:p>
    <w:p w14:paraId="24DFB364" w14:textId="77777777" w:rsidR="004E26D9" w:rsidRPr="00266479" w:rsidRDefault="004E26D9" w:rsidP="004A45FB">
      <w:pPr>
        <w:rPr>
          <w:rFonts w:eastAsiaTheme="minorHAnsi"/>
          <w:lang w:val="en-GB" w:eastAsia="en-GB"/>
        </w:rPr>
      </w:pP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echer&lt;/Author&gt;&lt;Year&gt;1838&lt;/Year&gt;&lt;RecNum&gt;3874&lt;/RecNum&gt;&lt;DisplayText&gt;Becher (1838)&lt;/DisplayText&gt;&lt;record&gt;&lt;rec-number&gt;3874&lt;/rec-number&gt;&lt;foreign-keys&gt;&lt;key app="EN" db-id="9f2z9tt2ix2rzze2vaox5wrb0zfz9arfds25"&gt;3874&lt;/key&gt;&lt;/foreign-keys&gt;&lt;ref-type name="Book"&gt;6&lt;/ref-type&gt;&lt;contributors&gt;&lt;authors&gt;&lt;author&gt;Becher, Siegfried&lt;/author&gt;&lt;/authors&gt;&lt;/contributors&gt;&lt;titles&gt;&lt;title&gt;Das österreichische Münzwesen vom Jahre 1524 bis 1838 in historischer, statistischer und legislativer Hinsicht&lt;/title&gt;&lt;/titles&gt;&lt;volume&gt;2: Legislativer Theil&lt;/volume&gt;&lt;keywords&gt;&lt;keyword&gt;Geldgeschichte, 16. Jh., 17. Jh., 18. Jh., Quelle&lt;/keyword&gt;&lt;/keywords&gt;&lt;dates&gt;&lt;year&gt;1838&lt;/year&gt;&lt;/dates&gt;&lt;pub-location&gt;Vienna&lt;/pub-location&gt;&lt;publisher&gt;In Commission bei Edlen v. Mösle&amp;apos;s sel. Witwe und Braumüller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4" w:tooltip="Becher, 1838 #3874" w:history="1">
        <w:r w:rsidRPr="00266479">
          <w:rPr>
            <w:rFonts w:eastAsiaTheme="minorHAnsi"/>
            <w:noProof/>
            <w:lang w:val="en-GB" w:eastAsia="en-GB"/>
          </w:rPr>
          <w:t>Becher (183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Castelin&lt;/Author&gt;&lt;Year&gt;1973&lt;/Year&gt;&lt;RecNum&gt;2877&lt;/RecNum&gt;&lt;DisplayText&gt;Castelin (1973)&lt;/DisplayText&gt;&lt;record&gt;&lt;rec-number&gt;2877&lt;/rec-number&gt;&lt;foreign-keys&gt;&lt;key app="EN" db-id="9f2z9tt2ix2rzze2vaox5wrb0zfz9arfds25"&gt;2877&lt;/key&gt;&lt;/foreign-keys&gt;&lt;ref-type name="Book"&gt;6&lt;/ref-type&gt;&lt;contributors&gt;&lt;authors&gt;&lt;author&gt;Castelin, Karel&lt;/author&gt;&lt;/authors&gt;&lt;/contributors&gt;&lt;titles&gt;&lt;title&gt;Grossus Pragensis: Der Prager Groschen und seine Teilstücke; 1300 - 1547&lt;/title&gt;&lt;/titles&gt;&lt;edition&gt;2&lt;/edition&gt;&lt;keywords&gt;&lt;keyword&gt;Geldgeschichte, 14. Jh., 15. Jh., 16. Jh.&lt;/keyword&gt;&lt;/keywords&gt;&lt;dates&gt;&lt;year&gt;1973&lt;/year&gt;&lt;/dates&gt;&lt;pub-location&gt;Braunschweig&lt;/pub-location&gt;&lt;publisher&gt;Klinkhardt &amp;amp; Biermann&lt;/publisher&gt;&lt;urls&gt;&lt;pdf-urls&gt;&lt;url&gt;file:///C:/Documents%20and%20Settings/VOLCKART/My%20Documents/Gescannte%20Literatur/Castelin_1973.pdf&lt;/url&gt;&lt;/pdf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9" w:tooltip="Castelin, 1973 #2877" w:history="1">
        <w:r w:rsidRPr="00266479">
          <w:rPr>
            <w:rFonts w:eastAsiaTheme="minorHAnsi"/>
            <w:noProof/>
            <w:lang w:val="en-GB" w:eastAsia="en-GB"/>
          </w:rPr>
          <w:t>Castelin (197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Chelius&lt;/Author&gt;&lt;Year&gt;1830&lt;/Year&gt;&lt;RecNum&gt;4207&lt;/RecNum&gt;&lt;DisplayText&gt;Chelius and Hauschild (1830)&lt;/DisplayText&gt;&lt;record&gt;&lt;rec-number&gt;4207&lt;/rec-number&gt;&lt;foreign-keys&gt;&lt;key app="EN" db-id="9f2z9tt2ix2rzze2vaox5wrb0zfz9arfds25"&gt;4207&lt;/key&gt;&lt;/foreign-keys&gt;&lt;ref-type name="Book"&gt;6&lt;/ref-type&gt;&lt;contributors&gt;&lt;authors&gt;&lt;author&gt;Chelius, Georg Kaspar&lt;/author&gt;&lt;author&gt;Hauschild, Johann Friedrich&lt;/author&gt;&lt;/authors&gt;&lt;/contributors&gt;&lt;titles&gt;&lt;title&gt;Allgemeines Comptoir-Handbuch&lt;/title&gt;&lt;/titles&gt;&lt;volume&gt;9: Maß- und Gewichtsbuch&lt;/volume&gt;&lt;edition&gt;3&lt;/edition&gt;&lt;keywords&gt;&lt;keyword&gt;Metrologie&lt;/keyword&gt;&lt;/keywords&gt;&lt;dates&gt;&lt;year&gt;1830&lt;/year&gt;&lt;/dates&gt;&lt;pub-location&gt;Frankfurt&lt;/pub-location&gt;&lt;publisher&gt;Jägersche Buch-, Papier- und Landkartenhandlung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41" w:tooltip="Chelius, 1830 #4207" w:history="1">
        <w:r w:rsidRPr="00266479">
          <w:rPr>
            <w:rFonts w:eastAsiaTheme="minorHAnsi"/>
            <w:noProof/>
            <w:lang w:val="en-GB" w:eastAsia="en-GB"/>
          </w:rPr>
          <w:t>Chelius and Hauschild (18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Dost&lt;/Author&gt;&lt;Year&gt;1990&lt;/Year&gt;&lt;RecNum&gt;1502&lt;/RecNum&gt;&lt;DisplayText&gt;Dost (1990)&lt;/DisplayText&gt;&lt;record&gt;&lt;rec-number&gt;1502&lt;/rec-number&gt;&lt;foreign-keys&gt;&lt;key app="EN" db-id="9f2z9tt2ix2rzze2vaox5wrb0zfz9arfds25"&gt;1502&lt;/key&gt;&lt;/foreign-keys&gt;&lt;ref-type name="Book"&gt;6&lt;/ref-type&gt;&lt;contributors&gt;&lt;authors&gt;&lt;author&gt;Dost, Kurt&lt;/author&gt;&lt;/authors&gt;&lt;/contributors&gt;&lt;titles&gt;&lt;title&gt;Münzen im Preußenland: Herzogtum Preußen und Provinz Ostpreußen im Königreich, 1525 - 1821&lt;/title&gt;&lt;/titles&gt;&lt;keywords&gt;&lt;keyword&gt;Wirtschaftsgeschichte, 16. Jh., 17. Jh., 18. Jh., 19. Jh., vh&lt;/keyword&gt;&lt;/keywords&gt;&lt;dates&gt;&lt;year&gt;1990&lt;/year&gt;&lt;/dates&gt;&lt;pub-location&gt;Essen&lt;/pub-location&gt;&lt;publisher&gt;Eigenverlag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71" w:tooltip="Dost, 1990 #1502" w:history="1">
        <w:r w:rsidRPr="00266479">
          <w:rPr>
            <w:rFonts w:eastAsiaTheme="minorHAnsi"/>
            <w:noProof/>
            <w:lang w:val="en-GB" w:eastAsia="en-GB"/>
          </w:rPr>
          <w:t>Dost (199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Hirsch&lt;/Author&gt;&lt;Year&gt;1760&lt;/Year&gt;&lt;RecNum&gt;3895&lt;/RecNum&gt;&lt;DisplayText&gt;Hirsch (1760)&lt;/DisplayText&gt;&lt;record&gt;&lt;rec-number&gt;3895&lt;/rec-number&gt;&lt;foreign-keys&gt;&lt;key app="EN" db-id="9f2z9tt2ix2rzze2vaox5wrb0zfz9arfds25"&gt;3895&lt;/key&gt;&lt;/foreign-keys&gt;&lt;ref-type name="Book"&gt;6&lt;/ref-type&gt;&lt;contributors&gt;&lt;authors&gt;&lt;author&gt;Hirsch, Johann Christoph&lt;/author&gt;&lt;/authors&gt;&lt;/contributors&gt;&lt;titles&gt;&lt;title&gt;Des Teutschen Reichs Münz-Archiv&lt;/title&gt;&lt;/titles&gt;&lt;volume&gt;6&lt;/volume&gt;&lt;dates&gt;&lt;year&gt;1760&lt;/year&gt;&lt;/dates&gt;&lt;pub-location&gt;Nürnberg&lt;/pub-location&gt;&lt;publisher&gt;Adam Jonathan Felßeckers seel. Erben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33" w:tooltip="Hirsch, 1760 #3895" w:history="1">
        <w:r w:rsidRPr="00266479">
          <w:rPr>
            <w:rFonts w:eastAsiaTheme="minorHAnsi"/>
            <w:noProof/>
            <w:lang w:val="en-GB" w:eastAsia="en-GB"/>
          </w:rPr>
          <w:t>Hirsch (176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Krüger&lt;/Author&gt;&lt;Year&gt;1830&lt;/Year&gt;&lt;RecNum&gt;3855&lt;/RecNum&gt;&lt;DisplayText&gt;Krüger (1830)&lt;/DisplayText&gt;&lt;record&gt;&lt;rec-number&gt;3855&lt;/rec-number&gt;&lt;foreign-keys&gt;&lt;key app="EN" db-id="9f2z9tt2ix2rzze2vaox5wrb0zfz9arfds25"&gt;3855&lt;/key&gt;&lt;/foreign-keys&gt;&lt;ref-type name="Book"&gt;6&lt;/ref-type&gt;&lt;contributors&gt;&lt;authors&gt;&lt;author&gt;Krüger, Johann Friedrich&lt;/author&gt;&lt;/authors&gt;&lt;/contributors&gt;&lt;titles&gt;&lt;title&gt;Vollständiges Handbuch der Münzen, Masse und Gewichte aller Länder der Erde&lt;/title&gt;&lt;/titles&gt;&lt;keywords&gt;&lt;keyword&gt;Metrologie, Kaufmannshandbuch, Quelle&lt;/keyword&gt;&lt;/keywords&gt;&lt;dates&gt;&lt;year&gt;1830&lt;/year&gt;&lt;/dates&gt;&lt;pub-location&gt;Quedlinburg, Leipzig&lt;/pub-location&gt;&lt;publisher&gt;Gottfried Basse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73" w:tooltip="Krüger, 1830 #3855" w:history="1">
        <w:r w:rsidRPr="00266479">
          <w:rPr>
            <w:rFonts w:eastAsiaTheme="minorHAnsi"/>
            <w:noProof/>
            <w:lang w:val="en-GB" w:eastAsia="en-GB"/>
          </w:rPr>
          <w:t>Krüger (18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Miller zu Aichholz&lt;/Author&gt;&lt;Year&gt;1948&lt;/Year&gt;&lt;RecNum&gt;5096&lt;/RecNum&gt;&lt;DisplayText&gt;Miller zu Aichholz et al. (1948)&lt;/DisplayText&gt;&lt;record&gt;&lt;rec-number&gt;5096&lt;/rec-number&gt;&lt;foreign-keys&gt;&lt;key app="EN" db-id="9f2z9tt2ix2rzze2vaox5wrb0zfz9arfds25"&gt;5096&lt;/key&gt;&lt;/foreign-keys&gt;&lt;ref-type name="Edited Book"&gt;28&lt;/ref-type&gt;&lt;contributors&gt;&lt;authors&gt;&lt;author&gt;Miller zu Aichholz, Viktor&lt;/author&gt;&lt;author&gt;Löhr, August&lt;/author&gt;&lt;author&gt;Holzmair, Eduard&lt;/author&gt;&lt;/authors&gt;&lt;/contributors&gt;&lt;titles&gt;&lt;title&gt;Österreichische Münzprägungen, 1519-1938&lt;/title&gt;&lt;/titles&gt;&lt;edition&gt;2&lt;/edition&gt;&lt;keywords&gt;&lt;keyword&gt;Geldgeschichte, 16. Jh., 17. Jh., 18. Jh., 19. Jh., 20. Jh.&lt;/keyword&gt;&lt;/keywords&gt;&lt;dates&gt;&lt;year&gt;1948&lt;/year&gt;&lt;/dates&gt;&lt;pub-location&gt;Wien&lt;/pub-location&gt;&lt;publisher&gt;Verlag Bundessammlung von Medaillen, Münzen und Geldzeichen&lt;/publisher&gt;&lt;urls&gt;&lt;/urls&gt;&lt;language&gt;German&lt;/language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95" w:tooltip="Miller zu Aichholz, 1948 #5096" w:history="1">
        <w:r w:rsidRPr="00266479">
          <w:rPr>
            <w:rFonts w:eastAsiaTheme="minorHAnsi"/>
            <w:noProof/>
            <w:lang w:val="en-GB" w:eastAsia="en-GB"/>
          </w:rPr>
          <w:t>Miller zu Aichholz et al. (194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Pribram&lt;/Author&gt;&lt;Year&gt;1938&lt;/Year&gt;&lt;RecNum&gt;3994&lt;/RecNum&gt;&lt;DisplayText&gt;Pribram (1938)&lt;/DisplayText&gt;&lt;record&gt;&lt;rec-number&gt;3994&lt;/rec-number&gt;&lt;foreign-keys&gt;&lt;key app="EN" db-id="9f2z9tt2ix2rzze2vaox5wrb0zfz9arfds25"&gt;3994&lt;/key&gt;&lt;/foreign-keys&gt;&lt;ref-type name="Book"&gt;6&lt;/ref-type&gt;&lt;contributors&gt;&lt;authors&gt;&lt;author&gt;Pribram, Alfred Francis&lt;/author&gt;&lt;/authors&gt;&lt;/contributors&gt;&lt;titles&gt;&lt;title&gt;Materialen zur Geschichte der Preise und Löhne in Österreich&lt;/title&gt;&lt;/titles&gt;&lt;volume&gt;1&lt;/volume&gt;&lt;keywords&gt;&lt;keyword&gt;Preise, 15. Jh., 16. Jh., 17. Jh., 18. Jh., 19. Jh., 20 Jh.&lt;/keyword&gt;&lt;/keywords&gt;&lt;dates&gt;&lt;year&gt;1938&lt;/year&gt;&lt;/dates&gt;&lt;pub-location&gt;Wien&lt;/pub-location&gt;&lt;publisher&gt;Carl Ueberreuters Verlag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42" w:tooltip="Pribram, 1938 #3994" w:history="1">
        <w:r w:rsidRPr="00266479">
          <w:rPr>
            <w:rFonts w:eastAsiaTheme="minorHAnsi"/>
            <w:noProof/>
            <w:lang w:val="en-GB" w:eastAsia="en-GB"/>
          </w:rPr>
          <w:t>Pribram (193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/>
            <w:noProof/>
            <w:lang w:val="en-GB" w:eastAsia="en-GB"/>
          </w:rPr>
          <w:t>Nelkenbrecher and Gerhardt (179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Praun&lt;/Author&gt;&lt;Year&gt;1784&lt;/Year&gt;&lt;RecNum&gt;3657&lt;/RecNum&gt;&lt;DisplayText&gt;Praun (1784)&lt;/DisplayText&gt;&lt;record&gt;&lt;rec-number&gt;3657&lt;/rec-number&gt;&lt;foreign-keys&gt;&lt;key app="EN" db-id="9f2z9tt2ix2rzze2vaox5wrb0zfz9arfds25"&gt;3657&lt;/key&gt;&lt;/foreign-keys&gt;&lt;ref-type name="Book"&gt;6&lt;/ref-type&gt;&lt;contributors&gt;&lt;authors&gt;&lt;author&gt;Praun, Georg Andr. Septim. von&lt;/author&gt;&lt;/authors&gt;&lt;/contributors&gt;&lt;titles&gt;&lt;title&gt;Grundliche Nachricht von dem Münzwesen insgemein, insbesondere aber von dem Deutschen Münzwesen älterer und neuerer Zeiten: und dann auch von dem Französischen, Spanischen, Niederländschen, Englischen und Dänischen Münzwesen&lt;/title&gt;&lt;/titles&gt;&lt;edition&gt;3&lt;/edition&gt;&lt;keywords&gt;&lt;keyword&gt;Geldgeschichte, 16. Jh., 17. Jh., 18. Jh., Quelle&lt;/keyword&gt;&lt;/keywords&gt;&lt;dates&gt;&lt;year&gt;1784&lt;/year&gt;&lt;/dates&gt;&lt;pub-location&gt;Leipzig&lt;/pub-location&gt;&lt;publisher&gt;Weygandsche Buchhandlung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41" w:tooltip="Praun, 1784 #3657" w:history="1">
        <w:r w:rsidRPr="00266479">
          <w:rPr>
            <w:rFonts w:eastAsiaTheme="minorHAnsi"/>
            <w:noProof/>
            <w:lang w:val="en-GB" w:eastAsia="en-GB"/>
          </w:rPr>
          <w:t>Praun (1784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Schrötter&lt;/Author&gt;&lt;Year&gt;1930&lt;/Year&gt;&lt;RecNum&gt;2013&lt;/RecNum&gt;&lt;DisplayText&gt;Schrötter (1930)&lt;/DisplayText&gt;&lt;record&gt;&lt;rec-number&gt;2013&lt;/rec-number&gt;&lt;foreign-keys&gt;&lt;key app="EN" db-id="9f2z9tt2ix2rzze2vaox5wrb0zfz9arfds25"&gt;2013&lt;/key&gt;&lt;/foreign-keys&gt;&lt;ref-type name="Book"&gt;6&lt;/ref-type&gt;&lt;contributors&gt;&lt;authors&gt;&lt;author&gt;Schrötter, Friedrich Frhr. von&lt;/author&gt;&lt;/authors&gt;&lt;/contributors&gt;&lt;titles&gt;&lt;title&gt;Wörterbuch der Münzkunde&lt;/title&gt;&lt;/titles&gt;&lt;keywords&gt;&lt;keyword&gt;Wirtschaftsgeschichte, Geldgeschichte&lt;/keyword&gt;&lt;/keywords&gt;&lt;dates&gt;&lt;year&gt;1930&lt;/year&gt;&lt;/dates&gt;&lt;pub-location&gt;Berlin, Leipzig&lt;/pub-location&gt;&lt;publisher&gt;de Gruyter&lt;/publisher&gt;&lt;label&gt;LSE, CJ 67 S 38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78" w:tooltip="Schrötter, 1930 #2013" w:history="1">
        <w:r w:rsidRPr="00266479">
          <w:rPr>
            <w:rFonts w:eastAsiaTheme="minorHAnsi"/>
            <w:noProof/>
            <w:lang w:val="en-GB" w:eastAsia="en-GB"/>
          </w:rPr>
          <w:t>Schrötter (19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Zich&lt;/Author&gt;&lt;Year&gt;2009&lt;/Year&gt;&lt;RecNum&gt;5058&lt;/RecNum&gt;&lt;DisplayText&gt;Zich (2009)&lt;/DisplayText&gt;&lt;record&gt;&lt;rec-number&gt;5058&lt;/rec-number&gt;&lt;foreign-keys&gt;&lt;key app="EN" db-id="9f2z9tt2ix2rzze2vaox5wrb0zfz9arfds25"&gt;5058&lt;/key&gt;&lt;/foreign-keys&gt;&lt;ref-type name="Thesis"&gt;32&lt;/ref-type&gt;&lt;contributors&gt;&lt;authors&gt;&lt;author&gt;Zich, Wilhelm&lt;/author&gt;&lt;/authors&gt;&lt;/contributors&gt;&lt;titles&gt;&lt;title&gt;Der Wiener Münzvertrag vom 24. Januar 1857 und Carl Ludwig von Bruck&lt;/title&gt;&lt;/titles&gt;&lt;volume&gt;Dr. phil.&lt;/volume&gt;&lt;dates&gt;&lt;year&gt;2009&lt;/year&gt;&lt;/dates&gt;&lt;pub-location&gt;Wien&lt;/pub-location&gt;&lt;publisher&gt;Universität Wien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43" w:tooltip="Zich, 2009 #5058" w:history="1">
        <w:r w:rsidRPr="00266479">
          <w:rPr>
            <w:rFonts w:eastAsiaTheme="minorHAnsi"/>
            <w:noProof/>
            <w:lang w:val="en-GB" w:eastAsia="en-GB"/>
          </w:rPr>
          <w:t>Zich (2009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Volckart&lt;/Author&gt;&lt;Year&gt;1996&lt;/Year&gt;&lt;RecNum&gt;944&lt;/RecNum&gt;&lt;DisplayText&gt;Volckart (1996)&lt;/DisplayText&gt;&lt;record&gt;&lt;rec-number&gt;944&lt;/rec-number&gt;&lt;foreign-keys&gt;&lt;key app="EN" db-id="9f2z9tt2ix2rzze2vaox5wrb0zfz9arfds25"&gt;944&lt;/key&gt;&lt;/foreign-keys&gt;&lt;ref-type name="Book"&gt;6&lt;/ref-type&gt;&lt;contributors&gt;&lt;authors&gt;&lt;author&gt;&lt;style face="normal" font="default" charset="136" size="100%"&gt;Volckart, Oliver&lt;/style&gt;&lt;/author&gt;&lt;/authors&gt;&lt;/contributors&gt;&lt;titles&gt;&lt;title&gt;&lt;style face="normal" font="default" charset="136" size="100%"&gt;Die Münzpolitik im Deutschordensland und Herzogtum Preußen von 1370 bis 1550&lt;/style&gt;&lt;/title&gt;&lt;/titles&gt;&lt;dates&gt;&lt;year&gt;&lt;style face="normal" font="default" charset="136" size="100%"&gt;1996&lt;/style&gt;&lt;/year&gt;&lt;/dates&gt;&lt;pub-location&gt;&lt;style face="normal" font="default" charset="136" size="100%"&gt;Wiesbaden&lt;/style&gt;&lt;/pub-location&gt;&lt;publisher&gt;&lt;style face="normal" font="default" charset="136" size="100%"&gt;Harrassowitz&lt;/style&gt;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29" w:tooltip="Volckart, 1996 #944" w:history="1">
        <w:r w:rsidRPr="00266479">
          <w:rPr>
            <w:rFonts w:eastAsiaTheme="minorHAnsi"/>
            <w:noProof/>
            <w:lang w:val="en-GB" w:eastAsia="en-GB"/>
          </w:rPr>
          <w:t>Volckart (199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>.</w:t>
      </w:r>
    </w:p>
    <w:p w14:paraId="34F1C245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 w:eastAsia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 w:eastAsia="en-GB"/>
        </w:rPr>
        <w:t>Eastern Europe (Latvia, Russia, Ukraine)</w:t>
      </w:r>
    </w:p>
    <w:p w14:paraId="39B6A639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Wheat price sources</w:t>
      </w:r>
    </w:p>
    <w:p w14:paraId="2F13B00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Archangelsk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2-1825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House of Commons&lt;/Author&gt;&lt;Year&gt;1826&lt;/Year&gt;&lt;RecNum&gt;4203&lt;/RecNum&gt;&lt;Suffix&gt;`, p. 7&lt;/Suffix&gt;&lt;DisplayText&gt;House of Commons (1826, p. 7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House of Commons (1826, p. 7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</w:p>
    <w:p w14:paraId="21552AD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lastRenderedPageBreak/>
        <w:t xml:space="preserve">Chernivtsi (Czernowitz): </w:t>
      </w:r>
      <w:r w:rsidRPr="00266479">
        <w:rPr>
          <w:rFonts w:eastAsiaTheme="minorHAnsi" w:cstheme="minorBidi"/>
          <w:szCs w:val="22"/>
          <w:u w:val="single"/>
          <w:lang w:val="en-GB"/>
        </w:rPr>
        <w:t>1870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/>
          <w:lang w:val="en-GB" w:eastAsia="en-GB"/>
        </w:rPr>
        <w:t>ÖSH (1883-1914, annual issues), SJB (1872-1884, annual issues)</w:t>
      </w:r>
    </w:p>
    <w:p w14:paraId="5B58CD8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 w:eastAsia="en-GB"/>
        </w:rPr>
      </w:pPr>
      <w:r w:rsidRPr="00266479">
        <w:rPr>
          <w:rFonts w:eastAsiaTheme="minorHAnsi" w:cstheme="minorBidi"/>
          <w:szCs w:val="22"/>
          <w:lang w:val="de-DE" w:eastAsia="en-GB"/>
        </w:rPr>
        <w:t>Königsberg:</w:t>
      </w:r>
      <w:r w:rsidRPr="00266479">
        <w:rPr>
          <w:rFonts w:eastAsiaTheme="minorHAnsi" w:cstheme="minorBidi"/>
          <w:szCs w:val="22"/>
          <w:lang w:val="de-DE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688-1730</w:t>
      </w:r>
      <w:r w:rsidRPr="00266479">
        <w:rPr>
          <w:rFonts w:eastAsiaTheme="minorHAnsi" w:cstheme="minorBidi"/>
          <w:szCs w:val="22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Naudé&lt;/Author&gt;&lt;Year&gt;1901&lt;/Year&gt;&lt;RecNum&gt;3758&lt;/RecNum&gt;&lt;Suffix&gt;`, pp. 618 f.&lt;/Suffix&gt;&lt;DisplayText&gt;Naudé (1901, pp. 618 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04" w:tooltip="Naudé, 1901 #3758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Naudé (1901, pp. 618 f.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de-DE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700-1825</w:t>
      </w:r>
      <w:r w:rsidRPr="00266479">
        <w:rPr>
          <w:rFonts w:eastAsiaTheme="minorHAnsi" w:cstheme="minorBidi"/>
          <w:szCs w:val="22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p. 12 f.&lt;/Suffix&gt;&lt;DisplayText&gt;House of Commons (1826, pp. 12 f.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House of Commons (1826, pp. 12 f.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de-DE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740-1756</w:t>
      </w:r>
      <w:r w:rsidRPr="00266479">
        <w:rPr>
          <w:rFonts w:eastAsiaTheme="minorHAnsi" w:cstheme="minorBidi"/>
          <w:szCs w:val="22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Naudé&lt;/Author&gt;&lt;Year&gt;1910&lt;/Year&gt;&lt;RecNum&gt;3760&lt;/RecNum&gt;&lt;Suffix&gt;`, pp. 664-671&lt;/Suffix&gt;&lt;DisplayText&gt;Naudé (1910, pp. 664-671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05" w:tooltip="Naudé, 1910 #3760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Naudé (1910, pp. 664-671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de-DE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792-1913</w:t>
      </w:r>
      <w:r w:rsidRPr="00266479">
        <w:rPr>
          <w:rFonts w:eastAsiaTheme="minorHAnsi" w:cstheme="minorBidi"/>
          <w:szCs w:val="22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Jacobs&lt;/Author&gt;&lt;Year&gt;1935&lt;/Year&gt;&lt;RecNum&gt;5048&lt;/RecNum&gt;&lt;Suffix&gt;`, pp. 52 f.&lt;/Suffix&gt;&lt;DisplayText&gt;Jacobs and Richter (1935, pp. 52 f.)&lt;/DisplayText&gt;&lt;record&gt;&lt;rec-number&gt;5048&lt;/rec-number&gt;&lt;foreign-keys&gt;&lt;key app="EN" db-id="9f2z9tt2ix2rzze2vaox5wrb0zfz9arfds25"&gt;5048&lt;/key&gt;&lt;/foreign-keys&gt;&lt;ref-type name="Book"&gt;6&lt;/ref-type&gt;&lt;contributors&gt;&lt;authors&gt;&lt;author&gt;Jacobs, Alfred &lt;/author&gt;&lt;author&gt;Richter, Hans&lt;/author&gt;&lt;/authors&gt;&lt;secondary-authors&gt;&lt;author&gt;Institut für Konjunkturforschung&lt;/author&gt;&lt;/secondary-authors&gt;&lt;/contributors&gt;&lt;titles&gt;&lt;title&gt;Die Großhandelspreise in Deutschland von 1792 bis 1934&lt;/title&gt;&lt;secondary-title&gt;Sonderhefte 37&lt;/secondary-title&gt;&lt;/titles&gt;&lt;dates&gt;&lt;year&gt;1935&lt;/year&gt;&lt;/dates&gt;&lt;pub-location&gt;Berlin&lt;/pub-location&gt;&lt;publisher&gt;Hanseatische Verlagsanstalt Hambur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50" w:tooltip="Jacobs, 1935 #5048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Jacobs and Richter (1935, pp. 52 f.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de-DE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797-1913</w:t>
      </w:r>
      <w:r w:rsidRPr="00266479">
        <w:rPr>
          <w:rFonts w:eastAsiaTheme="minorHAnsi" w:cstheme="minorBidi"/>
          <w:szCs w:val="22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Anonym&lt;/Author&gt;&lt;Year&gt;1935&lt;/Year&gt;&lt;RecNum&gt;5099&lt;/RecNum&gt;&lt;Suffix&gt;`, pp. 296 ff.&lt;/Suffix&gt;&lt;DisplayText&gt;Anonym (1935, pp. 296 ff.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2" w:tooltip="Anonym, 1935 #5099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Anonym (1935, pp. 296 ff.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de-DE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16-1860</w:t>
      </w:r>
      <w:r w:rsidRPr="00266479">
        <w:rPr>
          <w:rFonts w:eastAsiaTheme="minorHAnsi" w:cstheme="minorBidi"/>
          <w:szCs w:val="22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Engel&lt;/Author&gt;&lt;Year&gt;1861&lt;/Year&gt;&lt;RecNum&gt;5046&lt;/RecNum&gt;&lt;Suffix&gt;`, p. 257.&lt;/Suffix&gt;&lt;DisplayText&gt;Engel (1861, p. 257.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Engel (1861, p. 257.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</w:p>
    <w:p w14:paraId="78D16498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Liepāja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93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)</w:t>
      </w:r>
    </w:p>
    <w:p w14:paraId="140D1009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Lviv (Lemberg)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520-1696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Hoszowski&lt;/Author&gt;&lt;Year&gt;1928&lt;/Year&gt;&lt;RecNum&gt;4669&lt;/RecNum&gt;&lt;Suffix&gt;`, p. 166&lt;/Suffix&gt;&lt;DisplayText&gt;Hoszowski (1928, p. 166)&lt;/DisplayText&gt;&lt;record&gt;&lt;rec-number&gt;4669&lt;/rec-number&gt;&lt;foreign-keys&gt;&lt;key app="EN" db-id="9f2z9tt2ix2rzze2vaox5wrb0zfz9arfds25"&gt;4669&lt;/key&gt;&lt;/foreign-keys&gt;&lt;ref-type name="Book"&gt;6&lt;/ref-type&gt;&lt;contributors&gt;&lt;authors&gt;&lt;author&gt;&lt;style face="normal" font="default" charset="238" size="100%"&gt;Hoszowski&lt;/style&gt;&lt;style face="normal" font="default" size="100%"&gt;, Stanis&lt;/style&gt;&lt;style face="normal" font="default" charset="238" size="100%"&gt;ław&lt;/style&gt;&lt;/author&gt;&lt;/authors&gt;&lt;/contributors&gt;&lt;titles&gt;&lt;title&gt;Ceny we Lwowie w XVI i XVII wieku&lt;/title&gt;&lt;secondary-title&gt;&lt;style face="normal" font="default" size="100%"&gt;Badania z dziejów spo&lt;/style&gt;&lt;style face="normal" font="default" charset="238" size="100%"&gt;łecznych i gospodarczych&lt;/style&gt;&lt;style face="normal" font="default" size="100%"&gt; &lt;/style&gt;&lt;style face="normal" font="default" charset="238" size="100%"&gt;4&lt;/style&gt;&lt;/secondary-title&gt;&lt;/titles&gt;&lt;dates&gt;&lt;year&gt;1928&lt;/year&gt;&lt;/dates&gt;&lt;pub-location&gt;Lwów&lt;/pub-location&gt;&lt;publisher&gt;Institut pour l&amp;apos;encouragement de la création scientifique polonaise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34" w:tooltip="Hoszowski, 1928 #4669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Hoszowski (1928, p. 16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702-1800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Hoszowski&lt;/Author&gt;&lt;Year&gt;1934&lt;/Year&gt;&lt;RecNum&gt;4670&lt;/RecNum&gt;&lt;Suffix&gt;`, pp. 6 f.&lt;/Suffix&gt;&lt;DisplayText&gt;Hoszowski (1934, pp. 6 f.)&lt;/DisplayText&gt;&lt;record&gt;&lt;rec-number&gt;4670&lt;/rec-number&gt;&lt;foreign-keys&gt;&lt;key app="EN" db-id="9f2z9tt2ix2rzze2vaox5wrb0zfz9arfds25"&gt;4670&lt;/key&gt;&lt;/foreign-keys&gt;&lt;ref-type name="Book"&gt;6&lt;/ref-type&gt;&lt;contributors&gt;&lt;authors&gt;&lt;author&gt;&lt;style face="normal" font="default" size="100%"&gt;Hoszowski, Stanis&lt;/style&gt;&lt;style face="normal" font="default" charset="238" size="100%"&gt;ław&lt;/style&gt;&lt;/author&gt;&lt;/authors&gt;&lt;/contributors&gt;&lt;titles&gt;&lt;title&gt;Ceny we Lwowie w latach 1701-1914&lt;/title&gt;&lt;/titles&gt;&lt;dates&gt;&lt;year&gt;1934&lt;/year&gt;&lt;/dates&gt;&lt;pub-location&gt;Lwów&lt;/pub-location&gt;&lt;publisher&gt;Kasa Im. Rektora J. Mianowskiego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35" w:tooltip="Hoszowski, 1934 #4670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Hoszowski (1934, pp. 6 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00-1914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Hoszowski&lt;/Author&gt;&lt;Year&gt;1934&lt;/Year&gt;&lt;RecNum&gt;4670&lt;/RecNum&gt;&lt;Suffix&gt;`, pp. 98 ff.&lt;/Suffix&gt;&lt;DisplayText&gt;Hoszowski (1934, pp. 98 ff.)&lt;/DisplayText&gt;&lt;record&gt;&lt;rec-number&gt;4670&lt;/rec-number&gt;&lt;foreign-keys&gt;&lt;key app="EN" db-id="9f2z9tt2ix2rzze2vaox5wrb0zfz9arfds25"&gt;4670&lt;/key&gt;&lt;/foreign-keys&gt;&lt;ref-type name="Book"&gt;6&lt;/ref-type&gt;&lt;contributors&gt;&lt;authors&gt;&lt;author&gt;&lt;style face="normal" font="default" size="100%"&gt;Hoszowski, Stanis&lt;/style&gt;&lt;style face="normal" font="default" charset="238" size="100%"&gt;ław&lt;/style&gt;&lt;/author&gt;&lt;/authors&gt;&lt;/contributors&gt;&lt;titles&gt;&lt;title&gt;Ceny we Lwowie w latach 1701-1914&lt;/title&gt;&lt;/titles&gt;&lt;dates&gt;&lt;year&gt;1934&lt;/year&gt;&lt;/dates&gt;&lt;pub-location&gt;Lwów&lt;/pub-location&gt;&lt;publisher&gt;Kasa Im. Rektora J. Mianowskiego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35" w:tooltip="Hoszowski, 1934 #4670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Hoszowski (1934, pp. 98 f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542CE3A3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Moscow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93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)</w:t>
      </w:r>
    </w:p>
    <w:p w14:paraId="5925D129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Mykolaiv (Nikolayev)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93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)</w:t>
      </w:r>
    </w:p>
    <w:p w14:paraId="1AD5EFC8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Novorossiysk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893-1913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it-IT"/>
        </w:rPr>
        <w:t xml:space="preserve"> (http://www.sfu.ca/~djacks/data/publications/index.html)</w:t>
      </w:r>
    </w:p>
    <w:p w14:paraId="1C5C95FD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Odessa:</w:t>
      </w:r>
      <w:r w:rsidRPr="00266479">
        <w:rPr>
          <w:rFonts w:eastAsiaTheme="minorHAnsi" w:cstheme="minorBidi"/>
          <w:bCs/>
          <w:szCs w:val="22"/>
          <w:lang w:val="de-DE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14-1832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de Hagemeister&lt;/Author&gt;&lt;Year&gt;1836&lt;/Year&gt;&lt;RecNum&gt;5152&lt;/RecNum&gt;&lt;DisplayText&gt;de Hagemeister (1836)&lt;/DisplayText&gt;&lt;record&gt;&lt;rec-number&gt;5152&lt;/rec-number&gt;&lt;foreign-keys&gt;&lt;key app="EN" db-id="9f2z9tt2ix2rzze2vaox5wrb0zfz9arfds25"&gt;5152&lt;/key&gt;&lt;/foreign-keys&gt;&lt;ref-type name="Book"&gt;6&lt;/ref-type&gt;&lt;contributors&gt;&lt;authors&gt;&lt;author&gt;de Hagemeister, Julius&lt;/author&gt;&lt;/authors&gt;&lt;/contributors&gt;&lt;titles&gt;&lt;title&gt;Report on the Commerce of the Ports of New Russia, Moldavia and Wallachia Made to the Russian Government in 1835&lt;/title&gt;&lt;/titles&gt;&lt;dates&gt;&lt;year&gt;1836&lt;/year&gt;&lt;/dates&gt;&lt;pub-location&gt;London&lt;/pub-location&gt;&lt;publisher&gt;Effingham Wilson Royal Exchange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56" w:tooltip="de Hagemeister, 1836 #515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de Hagemeister (183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15-1859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Fairlie&lt;/Author&gt;&lt;Year&gt;1965&lt;/Year&gt;&lt;RecNum&gt;5154&lt;/RecNum&gt;&lt;Suffix&gt;`, p. 574&lt;/Suffix&gt;&lt;DisplayText&gt;Fairlie (1965, p. 574)&lt;/DisplayText&gt;&lt;record&gt;&lt;rec-number&gt;5154&lt;/rec-number&gt;&lt;foreign-keys&gt;&lt;key app="EN" db-id="9f2z9tt2ix2rzze2vaox5wrb0zfz9arfds25"&gt;5154&lt;/key&gt;&lt;/foreign-keys&gt;&lt;ref-type name="Journal Article"&gt;17&lt;/ref-type&gt;&lt;contributors&gt;&lt;authors&gt;&lt;author&gt;Fairlie, Susan&lt;/author&gt;&lt;/authors&gt;&lt;/contributors&gt;&lt;titles&gt;&lt;title&gt;The Nineteenth-Century Corn Law Reconsidered&lt;/title&gt;&lt;secondary-title&gt;Economic History Review&lt;/secondary-title&gt;&lt;/titles&gt;&lt;periodical&gt;&lt;full-title&gt;Economic History Review&lt;/full-title&gt;&lt;abbr-1&gt;EHR&lt;/abbr-1&gt;&lt;/periodical&gt;&lt;pages&gt;562-575&lt;/pages&gt;&lt;volume&gt;18&lt;/volume&gt;&lt;number&gt;3&lt;/number&gt;&lt;dates&gt;&lt;year&gt;1965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88" w:tooltip="Fairlie, 1965 #5154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Fairlie (1965, p. 574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42-1900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Földes&lt;/Author&gt;&lt;Year&gt;1905&lt;/Year&gt;&lt;RecNum&gt;5051&lt;/RecNum&gt;&lt;Suffix&gt;`, p. 493&lt;/Suffix&gt;&lt;DisplayText&gt;Földes (1905, p. 493)&lt;/DisplayText&gt;&lt;record&gt;&lt;rec-number&gt;5051&lt;/rec-number&gt;&lt;foreign-keys&gt;&lt;key app="EN" db-id="9f2z9tt2ix2rzze2vaox5wrb0zfz9arfds25"&gt;5051&lt;/key&gt;&lt;/foreign-keys&gt;&lt;ref-type name="Journal Article"&gt;17&lt;/ref-type&gt;&lt;contributors&gt;&lt;authors&gt;&lt;author&gt;Földes, Béla&lt;/author&gt;&lt;/authors&gt;&lt;/contributors&gt;&lt;titles&gt;&lt;title&gt;Die Getreidepreise im 19. Jahrhundert&lt;/title&gt;&lt;secondary-title&gt;Jahrbücher für Nationalökonomie und Statistik&lt;/secondary-title&gt;&lt;/titles&gt;&lt;periodical&gt;&lt;full-title&gt;Jahrbücher für Nationalökonomie und Statistik&lt;/full-title&gt;&lt;abbr-1&gt;JbNSt&lt;/abbr-1&gt;&lt;/periodical&gt;&lt;pages&gt;467-518&lt;/pages&gt;&lt;volume&gt;84 (3. F. 29)&lt;/volume&gt;&lt;number&gt;4&lt;/number&gt;&lt;dates&gt;&lt;year&gt;1905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95" w:tooltip="Földes, 1905 #5051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Földes (1905, p. 493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43-1895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Houses of Parliament&lt;/Author&gt;&lt;Year&gt;1905&lt;/Year&gt;&lt;RecNum&gt;5151&lt;/RecNum&gt;&lt;DisplayText&gt;Houses of Parliament (1905)&lt;/DisplayText&gt;&lt;record&gt;&lt;rec-number&gt;5151&lt;/rec-number&gt;&lt;foreign-keys&gt;&lt;key app="EN" db-id="9f2z9tt2ix2rzze2vaox5wrb0zfz9arfds25"&gt;5151&lt;/key&gt;&lt;/foreign-keys&gt;&lt;ref-type name="Book"&gt;6&lt;/ref-type&gt;&lt;contributors&gt;&lt;authors&gt;&lt;author&gt;Houses of Parliament,&lt;/author&gt;&lt;/authors&gt;&lt;/contributors&gt;&lt;titles&gt;&lt;title&gt;Second series of memoranda, statistical tables, and charts prepared in the Board of Trade with reference to various matters bearing on British and foreign trade and industrial conditions&lt;/title&gt;&lt;/titles&gt;&lt;dates&gt;&lt;year&gt;1905&lt;/year&gt;&lt;/dates&gt;&lt;pub-location&gt;London&lt;/pub-location&gt;&lt;publisher&gt;House of Commons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0" w:tooltip="Houses of Parliament, 1905 #5151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Houses of Parliament (1905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50-1906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Knick Harley&lt;/Author&gt;&lt;Year&gt;1980&lt;/Year&gt;&lt;RecNum&gt;5155&lt;/RecNum&gt;&lt;Suffix&gt;`, pp. 246 f.&lt;/Suffix&gt;&lt;DisplayText&gt;Knick Harley (1980, pp. 246 f.)&lt;/DisplayText&gt;&lt;record&gt;&lt;rec-number&gt;5155&lt;/rec-number&gt;&lt;foreign-keys&gt;&lt;key app="EN" db-id="9f2z9tt2ix2rzze2vaox5wrb0zfz9arfds25"&gt;5155&lt;/key&gt;&lt;/foreign-keys&gt;&lt;ref-type name="Journal Article"&gt;17&lt;/ref-type&gt;&lt;contributors&gt;&lt;authors&gt;&lt;author&gt;Knick Harley, C.&lt;/author&gt;&lt;/authors&gt;&lt;/contributors&gt;&lt;titles&gt;&lt;title&gt;Transportation, the World Wheat Trade, and the Kuznets Cycle, 1850–1913&lt;/title&gt;&lt;secondary-title&gt;Explorations in Economic History&lt;/secondary-title&gt;&lt;/titles&gt;&lt;periodical&gt;&lt;full-title&gt;Explorations in Economic History&lt;/full-title&gt;&lt;/periodical&gt;&lt;pages&gt;218-250&lt;/pages&gt;&lt;volume&gt;17&lt;/volume&gt;&lt;number&gt;3&lt;/number&gt;&lt;dates&gt;&lt;year&gt;1980&lt;/year&gt;&lt;/dates&gt;&lt;isbn&gt;0014-4983&lt;/isbn&gt;&lt;urls&gt;&lt;related-urls&gt;&lt;url&gt;http://www.sciencedirect.com/science/article/pii/001449838090011X&lt;/url&gt;&lt;/related-urls&gt;&lt;/urls&gt;&lt;electronic-resource-num&gt;http://dx.doi.org/10.1016/0014-4983(80)90011-X&lt;/electronic-resource-num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63" w:tooltip="Knick Harley, 1980 #5155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Harley (1980, pp. 246 f.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26F2C595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Riga:</w:t>
      </w:r>
      <w:r w:rsidRPr="00266479">
        <w:rPr>
          <w:rFonts w:eastAsiaTheme="minorHAnsi" w:cstheme="minorBidi"/>
          <w:bCs/>
          <w:szCs w:val="22"/>
          <w:lang w:val="de-DE"/>
        </w:rPr>
        <w:tab/>
        <w:t xml:space="preserve">1800-1826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. 9&lt;/Suffix&gt;&lt;DisplayText&gt;House of Commons (1826, p. 9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de-DE" w:eastAsia="en-GB"/>
          </w:rPr>
          <w:t>House of Commons (1826, p. 9</w:t>
        </w:r>
      </w:hyperlink>
      <w:r w:rsidRPr="00266479">
        <w:rPr>
          <w:rFonts w:eastAsiaTheme="minorHAnsi" w:cstheme="minorBidi"/>
          <w:noProof/>
          <w:szCs w:val="22"/>
          <w:lang w:val="de-DE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de-DE" w:eastAsia="en-GB"/>
        </w:rPr>
        <w:t>;</w:t>
      </w:r>
      <w:r w:rsidRPr="00266479">
        <w:rPr>
          <w:rFonts w:eastAsiaTheme="minorHAnsi" w:cstheme="minorBidi"/>
          <w:bCs/>
          <w:szCs w:val="22"/>
          <w:lang w:val="de-DE"/>
        </w:rPr>
        <w:t xml:space="preserve"> </w:t>
      </w:r>
      <w:r w:rsidRPr="00266479">
        <w:rPr>
          <w:rFonts w:eastAsiaTheme="minorHAnsi" w:cstheme="minorBidi"/>
          <w:bCs/>
          <w:szCs w:val="22"/>
          <w:u w:val="single"/>
          <w:lang w:val="de-DE"/>
        </w:rPr>
        <w:t>1893-1913</w:t>
      </w:r>
      <w:r w:rsidRPr="00266479">
        <w:rPr>
          <w:rFonts w:eastAsiaTheme="minorHAnsi" w:cstheme="minorBidi"/>
          <w:bCs/>
          <w:szCs w:val="22"/>
          <w:lang w:val="de-DE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)</w:t>
      </w:r>
    </w:p>
    <w:p w14:paraId="4A92A139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Rostov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893-1913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it-IT"/>
        </w:rPr>
        <w:t xml:space="preserve"> (http://www.sfu.ca/~djacks/data/publications/index.html)</w:t>
      </w:r>
    </w:p>
    <w:p w14:paraId="763FD51B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Samara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893-1913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it-IT"/>
        </w:rPr>
        <w:t xml:space="preserve"> (http://www.sfu.ca/~djacks/data/publications/index.html)</w:t>
      </w:r>
    </w:p>
    <w:p w14:paraId="09DF5F01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Saratov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893-1913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it-IT"/>
        </w:rPr>
        <w:t xml:space="preserve"> (http://www.sfu.ca/~djacks/data/publications/index.html)</w:t>
      </w:r>
    </w:p>
    <w:p w14:paraId="594C55F2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St. Petersburg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91-1825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House of Commons&lt;/Author&gt;&lt;Year&gt;1826&lt;/Year&gt;&lt;RecNum&gt;4203&lt;/RecNum&gt;&lt;Suffix&gt;`, p. 3&lt;/Suffix&gt;&lt;DisplayText&gt;House of Commons (1826, p. 3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House of Commons (1826, p. 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93-191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 (http://www.sfu.ca/~djacks/data/publications/index.html)</w:t>
      </w:r>
    </w:p>
    <w:p w14:paraId="608A01A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bCs/>
          <w:szCs w:val="22"/>
          <w:lang w:val="en-GB"/>
        </w:rPr>
        <w:lastRenderedPageBreak/>
        <w:t>Yelets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93-191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 (http://www.sfu.ca/~djacks/data/publications/index.html)</w:t>
      </w:r>
    </w:p>
    <w:p w14:paraId="296F1EBE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Conversion sources</w:t>
      </w:r>
    </w:p>
    <w:p w14:paraId="26FB3126" w14:textId="77777777" w:rsidR="004E26D9" w:rsidRPr="00266479" w:rsidRDefault="004E26D9" w:rsidP="004A45FB">
      <w:pPr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eavearyear&lt;/Author&gt;&lt;Year&gt;1963&lt;/Year&gt;&lt;RecNum&gt;2025&lt;/RecNum&gt;&lt;DisplayText&gt;Feavearyear (1963)&lt;/DisplayText&gt;&lt;record&gt;&lt;rec-number&gt;2025&lt;/rec-number&gt;&lt;foreign-keys&gt;&lt;key app="EN" db-id="9f2z9tt2ix2rzze2vaox5wrb0zfz9arfds25"&gt;2025&lt;/key&gt;&lt;/foreign-keys&gt;&lt;ref-type name="Book"&gt;6&lt;/ref-type&gt;&lt;contributors&gt;&lt;authors&gt;&lt;author&gt;Feavearyear, Albert E.&lt;/author&gt;&lt;/authors&gt;&lt;/contributors&gt;&lt;titles&gt;&lt;title&gt;The Pound Sterling: A History of English Money&lt;/title&gt;&lt;/titles&gt;&lt;keywords&gt;&lt;keyword&gt;Wirtschaftsgeschichte, Geldgeschichte, 11. Jh., 12. Jh., 13. Jh., 14. Jh., 15. Jh., 16. Jh., 17. Jh., 18. Jh., 19. Jh., 20. Jh.&lt;/keyword&gt;&lt;/keywords&gt;&lt;dates&gt;&lt;year&gt;1963&lt;/year&gt;&lt;/dates&gt;&lt;pub-location&gt;London, Edinburgh, Glasgow&lt;/pub-location&gt;&lt;publisher&gt;Oxford University Press&lt;/publisher&gt;&lt;label&gt;LSE, HG935 F28&lt;/label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1" w:tooltip="Feavearyear, 1963 #2025" w:history="1">
        <w:r w:rsidRPr="00266479">
          <w:rPr>
            <w:rFonts w:eastAsiaTheme="minorHAnsi" w:cstheme="minorBidi"/>
            <w:noProof/>
            <w:szCs w:val="22"/>
            <w:lang w:val="en-GB"/>
          </w:rPr>
          <w:t>Feavearyear (196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 w:cstheme="minorBidi"/>
            <w:noProof/>
            <w:szCs w:val="22"/>
            <w:lang w:val="en-GB"/>
          </w:rPr>
          <w:t>Nelkenbrecher and Gerhardt (179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Nelkenbrecher&lt;/Author&gt;&lt;Year&gt;1820&lt;/Year&gt;&lt;RecNum&gt;4235&lt;/RecNum&gt;&lt;DisplayText&gt;Nelkenbrecher and Schellenberg (1820)&lt;/DisplayText&gt;&lt;record&gt;&lt;rec-number&gt;4235&lt;/rec-number&gt;&lt;foreign-keys&gt;&lt;key app="EN" db-id="9f2z9tt2ix2rzze2vaox5wrb0zfz9arfds25"&gt;4235&lt;/key&gt;&lt;/foreign-keys&gt;&lt;ref-type name="Book"&gt;6&lt;/ref-type&gt;&lt;contributors&gt;&lt;authors&gt;&lt;author&gt;Nelkenbrecher, Johann Christian&lt;/author&gt;&lt;author&gt;Schellenberg, J. Ph.&lt;/author&gt;&lt;/authors&gt;&lt;/contributors&gt;&lt;titles&gt;&lt;title&gt;J. C. Nelkenbrechers allgemeines Taschenbuch der Münz-, Maaß- und Gewichtskunde für Banquiers und Kaufleute&lt;/title&gt;&lt;/titles&gt;&lt;edition&gt;13&lt;/edition&gt;&lt;keywords&gt;&lt;keyword&gt;Kaufmannshandbuch, Handel, Quelle, 19. Jh.&lt;/keyword&gt;&lt;/keywords&gt;&lt;dates&gt;&lt;year&gt;1820&lt;/year&gt;&lt;/dates&gt;&lt;pub-location&gt;Berlin&lt;/pub-location&gt;&lt;publisher&gt;Sandersche Buchhandlun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08" w:tooltip="Nelkenbrecher, 1820 #4235" w:history="1">
        <w:r w:rsidRPr="00266479">
          <w:rPr>
            <w:rFonts w:eastAsiaTheme="minorHAnsi" w:cstheme="minorBidi"/>
            <w:noProof/>
            <w:szCs w:val="22"/>
            <w:lang w:val="en-GB"/>
          </w:rPr>
          <w:t>Nelkenbrecher and Schellenberg (182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Nelkenbrecher&lt;/Author&gt;&lt;Year&gt;1858&lt;/Year&gt;&lt;RecNum&gt;5047&lt;/RecNum&gt;&lt;DisplayText&gt;Nelkenbrecher et al. (1858)&lt;/DisplayText&gt;&lt;record&gt;&lt;rec-number&gt;5047&lt;/rec-number&gt;&lt;foreign-keys&gt;&lt;key app="EN" db-id="9f2z9tt2ix2rzze2vaox5wrb0zfz9arfds25"&gt;5047&lt;/key&gt;&lt;/foreign-keys&gt;&lt;ref-type name="Book"&gt;6&lt;/ref-type&gt;&lt;contributors&gt;&lt;authors&gt;&lt;author&gt;Nelkenbrecher, Johann Christian&lt;/author&gt;&lt;author&gt;Feller, F.E.&lt;/author&gt;&lt;author&gt;Grimm, F.W.&lt;/author&gt;&lt;/authors&gt;&lt;/contributors&gt;&lt;titles&gt;&lt;title&gt;J. C. Nelkenbrecher&amp;apos;s allgemeines Taschenbuch der Münz-, Maass- und Gewichtskunde, der Wechsel-, Geld- und Fonds- Curse u. s. w. nebst alphabetischem Verzeichniss der Action-Gesellschaften. Bearbeitet von F. E. Feller und F. W. Grimm. Mit neuen Münz-Tabellen versehen von C. Neubauer&lt;/title&gt;&lt;/titles&gt;&lt;dates&gt;&lt;year&gt;1858&lt;/year&gt;&lt;/dates&gt;&lt;pub-location&gt;Berlin&lt;/pub-location&gt;&lt;publisher&gt;Georg Reimer&lt;/publisher&gt;&lt;urls&gt;&lt;related-urls&gt;&lt;url&gt;http://books.google.co.uk/books?id=PJI7AAAAc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06" w:tooltip="Nelkenbrecher, 1858 #5047" w:history="1">
        <w:r w:rsidRPr="00266479">
          <w:rPr>
            <w:rFonts w:eastAsiaTheme="minorHAnsi" w:cstheme="minorBidi"/>
            <w:noProof/>
            <w:szCs w:val="22"/>
            <w:lang w:val="en-GB"/>
          </w:rPr>
          <w:t>Nelkenbrecher et al. (1858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D993548" w14:textId="77777777" w:rsidR="004E26D9" w:rsidRPr="00266479" w:rsidRDefault="004E26D9" w:rsidP="004A45FB">
      <w:pPr>
        <w:keepNext/>
        <w:keepLines/>
        <w:spacing w:before="240"/>
        <w:ind w:left="2410" w:hanging="2410"/>
        <w:outlineLvl w:val="1"/>
        <w:rPr>
          <w:rFonts w:eastAsiaTheme="majorEastAsia" w:cstheme="majorBidi"/>
          <w:bCs/>
          <w:i/>
          <w:sz w:val="28"/>
          <w:szCs w:val="26"/>
          <w:lang w:val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/>
        </w:rPr>
        <w:t>France</w:t>
      </w:r>
    </w:p>
    <w:p w14:paraId="499DC0A8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/>
        </w:rPr>
      </w:pPr>
      <w:r w:rsidRPr="00266479">
        <w:rPr>
          <w:rFonts w:eastAsiaTheme="majorEastAsia" w:cstheme="majorBidi"/>
          <w:bCs/>
          <w:i/>
          <w:szCs w:val="22"/>
          <w:lang w:val="en-GB"/>
        </w:rPr>
        <w:t>Wheat price sources:</w:t>
      </w:r>
    </w:p>
    <w:p w14:paraId="43F4BB0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Abbevill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91-1858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Pannier&lt;/Author&gt;&lt;Year&gt;1867&lt;/Year&gt;&lt;RecNum&gt;4210&lt;/RecNum&gt;&lt;Suffix&gt;`, pp. 211-229&lt;/Suffix&gt;&lt;DisplayText&gt;Pannier (1867, pp. 211-229)&lt;/DisplayText&gt;&lt;record&gt;&lt;rec-number&gt;4210&lt;/rec-number&gt;&lt;foreign-keys&gt;&lt;key app="EN" db-id="9f2z9tt2ix2rzze2vaox5wrb0zfz9arfds25"&gt;4210&lt;/key&gt;&lt;/foreign-keys&gt;&lt;ref-type name="Journal Article"&gt;17&lt;/ref-type&gt;&lt;contributors&gt;&lt;authors&gt;&lt;author&gt;Pannier, E.&lt;/author&gt;&lt;/authors&gt;&lt;/contributors&gt;&lt;titles&gt;&lt;title&gt;Prix des grains sur le marché d&amp;apos;Abbéville depuis l&amp;apos;année 1590&lt;/title&gt;&lt;secondary-title&gt;Mémoires de la Société impériale d&amp;apos;Emulation d&amp;apos;Abbéville&lt;/secondary-title&gt;&lt;/titles&gt;&lt;periodical&gt;&lt;full-title&gt;Mémoires de la Société impériale d&amp;apos;Emulation d&amp;apos;Abbéville&lt;/full-title&gt;&lt;/periodical&gt;&lt;pages&gt;211-229&lt;/pages&gt;&lt;volume&gt;2, XI&lt;/volume&gt;&lt;dates&gt;&lt;year&gt;18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22" w:tooltip="Pannier, 1867 #4210" w:history="1">
        <w:r w:rsidRPr="00266479">
          <w:rPr>
            <w:rFonts w:eastAsiaTheme="minorHAnsi" w:cstheme="minorBidi"/>
            <w:noProof/>
            <w:szCs w:val="22"/>
            <w:lang w:val="de-DE"/>
          </w:rPr>
          <w:t>Pannier (1867, pp. 211-229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Somm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200 f.&lt;/Suffix&gt;&lt;DisplayText&gt;Labrousse et al. (1970, pp. 20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200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Somm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de-DE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1EB7FF1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Aiguepers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66-1787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79&lt;/Year&gt;&lt;RecNum&gt;5108&lt;/RecNum&gt;&lt;Suffix&gt;`, pp. 46 ff.&lt;/Suffix&gt;&lt;DisplayText&gt;Frêche (1979, pp. 46 f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79, pp. 46 f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13C2FA3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Aix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570-1789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Baehrel&lt;/Author&gt;&lt;Year&gt;1961&lt;/Year&gt;&lt;RecNum&gt;4218&lt;/RecNum&gt;&lt;Suffix&gt;`, p. 535&lt;/Suffix&gt;&lt;DisplayText&gt;Baehrel (1961, p. 535)&lt;/DisplayText&gt;&lt;record&gt;&lt;rec-number&gt;4218&lt;/rec-number&gt;&lt;foreign-keys&gt;&lt;key app="EN" db-id="9f2z9tt2ix2rzze2vaox5wrb0zfz9arfds25"&gt;4218&lt;/key&gt;&lt;/foreign-keys&gt;&lt;ref-type name="Book"&gt;6&lt;/ref-type&gt;&lt;contributors&gt;&lt;authors&gt;&lt;author&gt;Baehrel, René&lt;/author&gt;&lt;/authors&gt;&lt;/contributors&gt;&lt;titles&gt;&lt;title&gt;Une croissance: la Basse-Provence rurale (fin du seizième siècle a 1789). Essai d&amp;apos;économie historique statistique&lt;/title&gt;&lt;/titles&gt;&lt;keywords&gt;&lt;keyword&gt;Wirtschaftsgeschichte, Preise, 16. Jh., 17. Jh., 18. Jh., 19. Jh.&lt;/keyword&gt;&lt;/keywords&gt;&lt;dates&gt;&lt;year&gt;1961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5" w:tooltip="Baehrel, 1961 #4218" w:history="1">
        <w:r w:rsidRPr="00266479">
          <w:rPr>
            <w:rFonts w:eastAsiaTheme="minorHAnsi" w:cstheme="minorBidi"/>
            <w:noProof/>
            <w:szCs w:val="22"/>
            <w:lang w:val="it-IT"/>
          </w:rPr>
          <w:t>Baehrel (1961, p. 535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A06D5E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Albertvill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861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. 218&lt;/Suffix&gt;&lt;DisplayText&gt;Drame et al. (1991, p. 218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. 218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349777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it-IT"/>
        </w:rPr>
        <w:t>Albi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289-178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Usher&lt;/Author&gt;&lt;Year&gt;1930&lt;/Year&gt;&lt;RecNum&gt;4219&lt;/RecNum&gt;&lt;Suffix&gt;`, p. 162&lt;/Suffix&gt;&lt;DisplayText&gt;Usher (1930, p. 162)&lt;/DisplayText&gt;&lt;record&gt;&lt;rec-number&gt;4219&lt;/rec-number&gt;&lt;foreign-keys&gt;&lt;key app="EN" db-id="9f2z9tt2ix2rzze2vaox5wrb0zfz9arfds25"&gt;4219&lt;/key&gt;&lt;/foreign-keys&gt;&lt;ref-type name="Journal Article"&gt;17&lt;/ref-type&gt;&lt;contributors&gt;&lt;authors&gt;&lt;author&gt;Usher, Abbott Payson&lt;/author&gt;&lt;/authors&gt;&lt;/contributors&gt;&lt;titles&gt;&lt;title&gt;The General Course of Wheat Prices in France: 1350-1788&lt;/title&gt;&lt;secondary-title&gt;The Review of Economics and Statistics&lt;/secondary-title&gt;&lt;/titles&gt;&lt;periodical&gt;&lt;full-title&gt;The Review of Economics and Statistics&lt;/full-title&gt;&lt;/periodical&gt;&lt;pages&gt;159-169&lt;/pages&gt;&lt;volume&gt;12&lt;/volume&gt;&lt;number&gt;4&lt;/number&gt;&lt;dates&gt;&lt;year&gt;1930&lt;/year&gt;&lt;/dates&gt;&lt;publisher&gt;The MIT Press&lt;/publisher&gt;&lt;isbn&gt;00346535&lt;/isbn&gt;&lt;urls&gt;&lt;related-urls&gt;&lt;url&gt;http://www.jstor.org/stable/1926764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11" w:tooltip="Usher, 1930 #4219" w:history="1">
        <w:r w:rsidRPr="00266479">
          <w:rPr>
            <w:rFonts w:eastAsiaTheme="minorHAnsi" w:cstheme="minorBidi"/>
            <w:noProof/>
            <w:szCs w:val="22"/>
            <w:lang w:val="it-IT"/>
          </w:rPr>
          <w:t>Usher (1930, p. 162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696-179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67&lt;/Year&gt;&lt;RecNum&gt;4223&lt;/RecNum&gt;&lt;DisplayText&gt;Frêche (1967b)&lt;/DisplayText&gt;&lt;record&gt;&lt;rec-number&gt;4223&lt;/rec-number&gt;&lt;foreign-keys&gt;&lt;key app="EN" db-id="9f2z9tt2ix2rzze2vaox5wrb0zfz9arfds25"&gt;4223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Prix du blé et crises dans le Haut-Languedoc: XVII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siècles&lt;/style&gt;&lt;/title&gt;&lt;secondary-title&gt;Revue du Tarn&lt;/secondary-title&gt;&lt;/titles&gt;&lt;periodical&gt;&lt;full-title&gt;Revue du Tarn&lt;/full-title&gt;&lt;/periodical&gt;&lt;pages&gt;431-459&lt;/pages&gt;&lt;volume&gt;48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7" w:tooltip="Frêche, 1967 #4223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67b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szCs w:val="22"/>
          <w:lang w:val="en-GB"/>
        </w:rPr>
        <w:t xml:space="preserve">Tarn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202 f.&lt;/Suffix&gt;&lt;DisplayText&gt;Labrousse et al. (1970, pp. 20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20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. 218`, pp. 226 f.&lt;/Suffix&gt;&lt;DisplayText&gt;Drame et al. (1991, p. 218, pp. 22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. 218, pp. 22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24788A3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Anger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80-178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258-262&lt;/Suffix&gt;&lt;DisplayText&gt;Hauser (1936, pp. 258-262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, pp. 258-262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24</w:t>
      </w:r>
      <w:r w:rsidRPr="00266479">
        <w:rPr>
          <w:rFonts w:eastAsiaTheme="minorHAnsi" w:cstheme="minorBidi"/>
          <w:szCs w:val="22"/>
          <w:lang w:val="en-GB"/>
        </w:rPr>
        <w:t xml:space="preserve"> (Dpt. Maine-et-Loir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40 f.&lt;/Suffix&gt;&lt;DisplayText&gt;Labrousse et al. (1970, pp. 14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4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. 218`, pp. 186 ff.&lt;/Suffix&gt;&lt;DisplayText&gt;Drame et al. (1991, p. 218, pp. 186 f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. 218, pp. 186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F5C0B9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Angoulem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Charent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74 f.&lt;/Suffix&gt;&lt;DisplayText&gt;Labrousse et al. (1970, pp. 7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7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. 218`, pp. 138 f.&lt;/Suffix&gt;&lt;DisplayText&gt;Drame et al. (1991, p. 218, pp. 13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. 218, pp. 13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493694D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Annecy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61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. 218`, pp. 220 f.&lt;/Suffix&gt;&lt;DisplayText&gt;Drame et al. (1991, p. 218, pp. 22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. 218, pp. 22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4DF92A9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Annonay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70-177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Vaschalde&lt;/Author&gt;&lt;Year&gt;1874&lt;/Year&gt;&lt;RecNum&gt;5171&lt;/RecNum&gt;&lt;Suffix&gt;`, pp. 6-11&lt;/Suffix&gt;&lt;DisplayText&gt;Vaschalde (1874, pp. 6-11)&lt;/DisplayText&gt;&lt;record&gt;&lt;rec-number&gt;5171&lt;/rec-number&gt;&lt;foreign-keys&gt;&lt;key app="EN" db-id="9f2z9tt2ix2rzze2vaox5wrb0zfz9arfds25"&gt;5171&lt;/key&gt;&lt;/foreign-keys&gt;&lt;ref-type name="Book"&gt;6&lt;/ref-type&gt;&lt;contributors&gt;&lt;authors&gt;&lt;author&gt;Vaschalde, Henry&lt;/author&gt;&lt;/authors&gt;&lt;/contributors&gt;&lt;titles&gt;&lt;title&gt;&lt;style face="normal" font="default" size="100%"&gt;Les Mercuriales du Vivarais, du XVI&lt;/style&gt;&lt;style face="superscript" font="default" size="100%"&gt;e&lt;/style&gt;&lt;style face="normal" font="default" size="100%"&gt; au XIX&lt;/style&gt;&lt;style face="superscript" font="default" size="100%"&gt;e&lt;/style&gt;&lt;style face="normal" font="default" size="100%"&gt; siècle&lt;/style&gt;&lt;/title&gt;&lt;/titles&gt;&lt;dates&gt;&lt;year&gt;1874&lt;/year&gt;&lt;/dates&gt;&lt;pub-location&gt;Privas&lt;/pub-location&gt;&lt;publisher&gt;Roure fil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22" w:tooltip="Vaschalde, 1874 #5171" w:history="1">
        <w:r w:rsidRPr="00266479">
          <w:rPr>
            <w:rFonts w:eastAsiaTheme="minorHAnsi" w:cstheme="minorBidi"/>
            <w:noProof/>
            <w:szCs w:val="22"/>
            <w:lang w:val="en-GB"/>
          </w:rPr>
          <w:t>Vaschalde (1874, pp. 6-11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6AE4A47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Arl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70-178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aehrel&lt;/Author&gt;&lt;Year&gt;1961&lt;/Year&gt;&lt;RecNum&gt;4218&lt;/RecNum&gt;&lt;Suffix&gt;`, p. 554&lt;/Suffix&gt;&lt;DisplayText&gt;Baehrel (1961, p. 554)&lt;/DisplayText&gt;&lt;record&gt;&lt;rec-number&gt;4218&lt;/rec-number&gt;&lt;foreign-keys&gt;&lt;key app="EN" db-id="9f2z9tt2ix2rzze2vaox5wrb0zfz9arfds25"&gt;4218&lt;/key&gt;&lt;/foreign-keys&gt;&lt;ref-type name="Book"&gt;6&lt;/ref-type&gt;&lt;contributors&gt;&lt;authors&gt;&lt;author&gt;Baehrel, René&lt;/author&gt;&lt;/authors&gt;&lt;/contributors&gt;&lt;titles&gt;&lt;title&gt;Une croissance: la Basse-Provence rurale (fin du seizième siècle a 1789). Essai d&amp;apos;économie historique statistique&lt;/title&gt;&lt;/titles&gt;&lt;keywords&gt;&lt;keyword&gt;Wirtschaftsgeschichte, Preise, 16. Jh., 17. Jh., 18. Jh., 19. Jh.&lt;/keyword&gt;&lt;/keywords&gt;&lt;dates&gt;&lt;year&gt;1961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5" w:tooltip="Baehrel, 1961 #4218" w:history="1">
        <w:r w:rsidRPr="00266479">
          <w:rPr>
            <w:rFonts w:eastAsiaTheme="minorHAnsi" w:cstheme="minorBidi"/>
            <w:noProof/>
            <w:szCs w:val="22"/>
            <w:lang w:val="en-GB"/>
          </w:rPr>
          <w:t>Baehrel (1961, p. 554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60859A5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Arra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06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noProof/>
            <w:szCs w:val="22"/>
            <w:lang w:val="en-GB"/>
          </w:rPr>
          <w:t>Jacks (2006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 </w:t>
      </w:r>
      <w:r w:rsidRPr="00266479">
        <w:rPr>
          <w:rFonts w:eastAsiaTheme="minorHAnsi" w:cstheme="minorBidi"/>
          <w:bCs/>
          <w:szCs w:val="22"/>
          <w:lang w:val="en-GB"/>
        </w:rPr>
        <w:t>(http://www.sfu.ca/~djacks/data/publications/index.html)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. 218`, pp. 226 f.&lt;/Suffix&gt;&lt;DisplayText&gt;Drame et al. (1991, p. 218, pp. 22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. 218, pp. 22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007E7E8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Aubena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70-1798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aschalde&lt;/Author&gt;&lt;Year&gt;1874&lt;/Year&gt;&lt;RecNum&gt;5171&lt;/RecNum&gt;&lt;Suffix&gt;`, pp. 15-18&lt;/Suffix&gt;&lt;DisplayText&gt;Vaschalde (1874, pp. 15-18)&lt;/DisplayText&gt;&lt;record&gt;&lt;rec-number&gt;5171&lt;/rec-number&gt;&lt;foreign-keys&gt;&lt;key app="EN" db-id="9f2z9tt2ix2rzze2vaox5wrb0zfz9arfds25"&gt;5171&lt;/key&gt;&lt;/foreign-keys&gt;&lt;ref-type name="Book"&gt;6&lt;/ref-type&gt;&lt;contributors&gt;&lt;authors&gt;&lt;author&gt;Vaschalde, Henry&lt;/author&gt;&lt;/authors&gt;&lt;/contributors&gt;&lt;titles&gt;&lt;title&gt;&lt;style face="normal" font="default" size="100%"&gt;Les Mercuriales du Vivarais, du XVI&lt;/style&gt;&lt;style face="superscript" font="default" size="100%"&gt;e&lt;/style&gt;&lt;style face="normal" font="default" size="100%"&gt; au XIX&lt;/style&gt;&lt;style face="superscript" font="default" size="100%"&gt;e&lt;/style&gt;&lt;style face="normal" font="default" size="100%"&gt; siècle&lt;/style&gt;&lt;/title&gt;&lt;/titles&gt;&lt;dates&gt;&lt;year&gt;1874&lt;/year&gt;&lt;/dates&gt;&lt;pub-location&gt;Privas&lt;/pub-location&gt;&lt;publisher&gt;Roure fil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22" w:tooltip="Vaschalde, 1874 #5171" w:history="1">
        <w:r w:rsidRPr="00266479">
          <w:rPr>
            <w:rFonts w:eastAsiaTheme="minorHAnsi" w:cstheme="minorBidi"/>
            <w:noProof/>
            <w:szCs w:val="22"/>
            <w:lang w:val="de-DE"/>
          </w:rPr>
          <w:t>Vaschalde (1874, pp. 15-18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0FC8DE1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lastRenderedPageBreak/>
        <w:t>Auzerr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Yonn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218 f.&lt;/Suffix&gt;&lt;DisplayText&gt;Labrousse et al. (1970, pp. 21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21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. 218`, pp. 228 f.&lt;/Suffix&gt;&lt;DisplayText&gt;Drame et al. (1991, p. 218, pp. 22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. 218, pp. 22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27FD7C3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de-DE"/>
        </w:rPr>
        <w:t>Avigno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70-1789</w:t>
      </w:r>
      <w:r w:rsidRPr="00266479">
        <w:rPr>
          <w:rFonts w:eastAsiaTheme="minorHAnsi" w:cstheme="minorBidi"/>
          <w:szCs w:val="22"/>
          <w:lang w:val="de-DE"/>
        </w:rPr>
        <w:t xml:space="preserve">: Allen-Unger Global Commodity Price Database (http://www.gcpdb.info/index.html);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szCs w:val="22"/>
          <w:lang w:val="en-GB"/>
        </w:rPr>
        <w:t xml:space="preserve">Vauclus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208 f.&lt;/Suffix&gt;&lt;DisplayText&gt;Labrousse et al. (1970, pp. 20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20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230 f.&lt;/Suffix&gt;&lt;DisplayText&gt;Drame et al. (1991, pp. 23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23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4293171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Ayen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15-175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outier&lt;/Author&gt;&lt;Year&gt;1976&lt;/Year&gt;&lt;RecNum&gt;4221&lt;/RecNum&gt;&lt;Suffix&gt;`, p. 117&lt;/Suffix&gt;&lt;DisplayText&gt;Boutier (1976, p. 117)&lt;/DisplayText&gt;&lt;record&gt;&lt;rec-number&gt;4221&lt;/rec-number&gt;&lt;foreign-keys&gt;&lt;key app="EN" db-id="9f2z9tt2ix2rzze2vaox5wrb0zfz9arfds25"&gt;4221&lt;/key&gt;&lt;/foreign-keys&gt;&lt;ref-type name="Journal Article"&gt;17&lt;/ref-type&gt;&lt;contributors&gt;&lt;authors&gt;&lt;author&gt;Boutier, Jean&lt;/author&gt;&lt;/authors&gt;&lt;/contributors&gt;&lt;titles&gt;&lt;title&gt;&lt;style face="normal" font="default" size="100%"&gt;Approche de la conjoncture économique bas-limousine: Le prix du froment et du seigle du XVI&lt;/style&gt;&lt;style face="superscript" font="default" size="100%"&gt;e&lt;/style&gt;&lt;style face="normal" font="default" size="100%"&gt; au XVIII&lt;/style&gt;&lt;style face="superscript" font="default" size="100%"&gt;e&lt;/style&gt;&lt;style face="normal" font="default" size="100%"&gt; siècle&lt;/style&gt;&lt;/title&gt;&lt;secondary-title&gt;Bulletin de la Société des Lettres, Sciences et Arts de la Corrèze&lt;/secondary-title&gt;&lt;/titles&gt;&lt;periodical&gt;&lt;full-title&gt;Bulletin de la Société des Lettres, Sciences et Arts de la Corrèze&lt;/full-title&gt;&lt;/periodical&gt;&lt;pages&gt;97-122&lt;/pages&gt;&lt;volume&gt;79&lt;/volume&gt;&lt;dates&gt;&lt;year&gt;197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5" w:tooltip="Boutier, 1976 #4221" w:history="1">
        <w:r w:rsidRPr="00266479">
          <w:rPr>
            <w:rFonts w:eastAsiaTheme="minorHAnsi" w:cstheme="minorBidi"/>
            <w:noProof/>
            <w:szCs w:val="22"/>
            <w:lang w:val="en-GB"/>
          </w:rPr>
          <w:t>Boutier (1976, p. 11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1FEAC6E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ar-le-Duc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01-1872</w:t>
      </w:r>
      <w:r w:rsidRPr="00266479">
        <w:rPr>
          <w:rFonts w:eastAsiaTheme="minorHAnsi" w:cstheme="minorBidi"/>
          <w:szCs w:val="22"/>
          <w:lang w:val="en-GB"/>
        </w:rPr>
        <w:t xml:space="preserve"> (Dpt. Meus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52 f.&lt;/Suffix&gt;&lt;DisplayText&gt;Labrousse et al. (1970, pp. 15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5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0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98 f.&lt;/Suffix&gt;&lt;DisplayText&gt;Drame et al. (1991, pp. 19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9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909-1913</w:t>
      </w:r>
      <w:r w:rsidRPr="00266479">
        <w:rPr>
          <w:rFonts w:eastAsiaTheme="minorHAnsi" w:cstheme="minorBidi"/>
          <w:szCs w:val="22"/>
          <w:lang w:val="en-GB"/>
        </w:rPr>
        <w:t xml:space="preserve"> (Dpt. Meus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0CDC9A5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ayeux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90-1814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luquet&lt;/Author&gt;&lt;Year&gt;1829&lt;/Year&gt;&lt;RecNum&gt;5168&lt;/RecNum&gt;&lt;Suffix&gt;`, pp. 209 f.&lt;/Suffix&gt;&lt;DisplayText&gt;Pluquet (1829, pp. 209 f.)&lt;/DisplayText&gt;&lt;record&gt;&lt;rec-number&gt;5168&lt;/rec-number&gt;&lt;foreign-keys&gt;&lt;key app="EN" db-id="9f2z9tt2ix2rzze2vaox5wrb0zfz9arfds25"&gt;5168&lt;/key&gt;&lt;/foreign-keys&gt;&lt;ref-type name="Book"&gt;6&lt;/ref-type&gt;&lt;contributors&gt;&lt;authors&gt;&lt;author&gt;Pluquet, Frédéric&lt;/author&gt;&lt;/authors&gt;&lt;/contributors&gt;&lt;titles&gt;&lt;title&gt;Essai historique sur la ville de Bayeux et son arrondissement&lt;/title&gt;&lt;/titles&gt;&lt;dates&gt;&lt;year&gt;1829&lt;/year&gt;&lt;/dates&gt;&lt;pub-location&gt;Caen&lt;/pub-location&gt;&lt;publisher&gt;T. Chalopin&lt;/publisher&gt;&lt;urls&gt;&lt;related-urls&gt;&lt;url&gt;http://books.google.co.uk/books?id=RtBlGbUyS38C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4" w:tooltip="Pluquet, 1829 #5168" w:history="1">
        <w:r w:rsidRPr="00266479">
          <w:rPr>
            <w:rFonts w:eastAsiaTheme="minorHAnsi" w:cstheme="minorBidi"/>
            <w:noProof/>
            <w:szCs w:val="22"/>
            <w:lang w:val="en-GB"/>
          </w:rPr>
          <w:t>Pluquet (1829, pp. 209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Calvados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70 f.&lt;/Suffix&gt;&lt;DisplayText&gt;Labrousse et al. (1970, pp. 7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7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32 f.&lt;/Suffix&gt;&lt;DisplayText&gt;Drame et al. (1991, pp. 13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3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0619544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ayonn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6-182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ouse of Commons&lt;/Author&gt;&lt;Year&gt;1826&lt;/Year&gt;&lt;RecNum&gt;4203&lt;/RecNum&gt;&lt;Suffix&gt;`, pp. 65 f.&lt;/Suffix&gt;&lt;DisplayText&gt;House of Commons (1826, pp. 65 f.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noProof/>
            <w:szCs w:val="22"/>
            <w:lang w:val="en-GB"/>
          </w:rPr>
          <w:t>House of Commons (1826, pp. 65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6-1872</w:t>
      </w:r>
      <w:r w:rsidRPr="00266479">
        <w:rPr>
          <w:rFonts w:eastAsiaTheme="minorHAnsi" w:cstheme="minorBidi"/>
          <w:szCs w:val="22"/>
          <w:lang w:val="en-GB"/>
        </w:rPr>
        <w:t xml:space="preserve"> (Dpt. Basses-</w:t>
      </w:r>
      <w:proofErr w:type="spellStart"/>
      <w:r w:rsidRPr="00266479">
        <w:rPr>
          <w:rFonts w:eastAsiaTheme="minorHAnsi" w:cstheme="minorBidi"/>
          <w:szCs w:val="22"/>
          <w:lang w:val="en-GB"/>
        </w:rPr>
        <w:t>Pyrénées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DisplayText&gt;Labrousse et al. (1970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Basses-</w:t>
      </w:r>
      <w:proofErr w:type="spellStart"/>
      <w:r w:rsidRPr="00266479">
        <w:rPr>
          <w:rFonts w:eastAsiaTheme="minorHAnsi" w:cstheme="minorBidi"/>
          <w:szCs w:val="22"/>
          <w:lang w:val="en-GB"/>
        </w:rPr>
        <w:t>Pyrénées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14C2A70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Beaugency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80 f.&lt;/Suffix&gt;&lt;DisplayText&gt;Drame et al. (1991, pp. 18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8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0A8F31E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eaumont-sur-Ois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71-1761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upâquier&lt;/Author&gt;&lt;Year&gt;1968&lt;/Year&gt;&lt;RecNum&gt;4244&lt;/RecNum&gt;&lt;Suffix&gt;`, pp. 40-83&lt;/Suffix&gt;&lt;DisplayText&gt;Dupâquier and Meuvret (1968, pp. 40-83)&lt;/DisplayText&gt;&lt;record&gt;&lt;rec-number&gt;4244&lt;/rec-number&gt;&lt;foreign-keys&gt;&lt;key app="EN" db-id="9f2z9tt2ix2rzze2vaox5wrb0zfz9arfds25"&gt;4244&lt;/key&gt;&lt;/foreign-keys&gt;&lt;ref-type name="Book"&gt;6&lt;/ref-type&gt;&lt;contributors&gt;&lt;authors&gt;&lt;author&gt;Dupâquier, Jacques&lt;/author&gt;&lt;author&gt;Meuvret, Jean&lt;/author&gt;&lt;/authors&gt;&lt;secondary-authors&gt;&lt;author&gt;Meuvret, Jean&lt;/author&gt;&lt;author&gt;Lachiver, Marcel&lt;/author&gt;&lt;/secondary-authors&gt;&lt;/contributors&gt;&lt;titles&gt;&lt;title&gt;Mercuriales du pays de France et du Vexin français (1640-1792)&lt;/title&gt;&lt;secondary-title&gt;École pratique des hautes études. 6e section. Centre de recherches historiques. Monnaie, prix, conjoncture, 7&lt;/secondary-title&gt;&lt;/titles&gt;&lt;keywords&gt;&lt;keyword&gt;Preise, 17. Jh., 18. Jh.&lt;/keyword&gt;&lt;/keywords&gt;&lt;dates&gt;&lt;year&gt;1968&lt;/year&gt;&lt;/dates&gt;&lt;pub-location&gt;Paris&lt;/pub-location&gt;&lt;publisher&gt;S.E.V.P.E.N&lt;/publisher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6" w:tooltip="Dupâquier, 1968 #4244" w:history="1">
        <w:r w:rsidRPr="00266479">
          <w:rPr>
            <w:rFonts w:eastAsiaTheme="minorHAnsi" w:cstheme="minorBidi"/>
            <w:noProof/>
            <w:szCs w:val="22"/>
            <w:lang w:val="en-GB"/>
          </w:rPr>
          <w:t>Dupâquier and Meuvret (1968, pp. 40-8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279594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Bernay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Eur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96 f.&lt;/Suffix&gt;&lt;DisplayText&gt;Labrousse et al. (1970, pp. 9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96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48 f.&lt;/Suffix&gt;&lt;DisplayText&gt;Drame et al. (1991, pp. 14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4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74620E9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B</w:t>
      </w:r>
      <w:r w:rsidRPr="00266479">
        <w:rPr>
          <w:rFonts w:eastAsiaTheme="minorHAnsi"/>
          <w:szCs w:val="22"/>
          <w:lang w:val="de-DE"/>
        </w:rPr>
        <w:t>é</w:t>
      </w:r>
      <w:r w:rsidRPr="00266479">
        <w:rPr>
          <w:rFonts w:eastAsiaTheme="minorHAnsi" w:cstheme="minorBidi"/>
          <w:szCs w:val="22"/>
          <w:lang w:val="de-DE"/>
        </w:rPr>
        <w:t>zier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87-175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e Roy Ladurie&lt;/Author&gt;&lt;Year&gt;1966&lt;/Year&gt;&lt;RecNum&gt;5123&lt;/RecNum&gt;&lt;Suffix&gt;`, pp. 821 f.&lt;/Suffix&gt;&lt;DisplayText&gt;Le Roy Ladurie (1966, pp. 821 f.)&lt;/DisplayText&gt;&lt;record&gt;&lt;rec-number&gt;5123&lt;/rec-number&gt;&lt;foreign-keys&gt;&lt;key app="EN" db-id="9f2z9tt2ix2rzze2vaox5wrb0zfz9arfds25"&gt;5123&lt;/key&gt;&lt;/foreign-keys&gt;&lt;ref-type name="Book"&gt;6&lt;/ref-type&gt;&lt;contributors&gt;&lt;authors&gt;&lt;author&gt;Le Roy Ladurie, Emmanuel&lt;/author&gt;&lt;/authors&gt;&lt;/contributors&gt;&lt;titles&gt;&lt;title&gt;Les Paysans de Languedoc&lt;/title&gt;&lt;/titles&gt;&lt;dates&gt;&lt;year&gt;1966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5" w:tooltip="Le Roy Ladurie, 1966 #5123" w:history="1">
        <w:r w:rsidRPr="00266479">
          <w:rPr>
            <w:rFonts w:eastAsiaTheme="minorHAnsi" w:cstheme="minorBidi"/>
            <w:noProof/>
            <w:szCs w:val="22"/>
            <w:lang w:val="de-DE"/>
          </w:rPr>
          <w:t>Le Roy Ladurie (1966, pp. 821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600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Géraud-Parracha&lt;/Author&gt;&lt;Year&gt;1957&lt;/Year&gt;&lt;RecNum&gt;5124&lt;/RecNum&gt;&lt;DisplayText&gt;Géraud-Parracha (1957)&lt;/DisplayText&gt;&lt;record&gt;&lt;rec-number&gt;5124&lt;/rec-number&gt;&lt;foreign-keys&gt;&lt;key app="EN" db-id="9f2z9tt2ix2rzze2vaox5wrb0zfz9arfds25"&gt;5124&lt;/key&gt;&lt;/foreign-keys&gt;&lt;ref-type name="Book"&gt;6&lt;/ref-type&gt;&lt;contributors&gt;&lt;authors&gt;&lt;author&gt;Géraud-Parracha, Guillaume&lt;/author&gt;&lt;/authors&gt;&lt;/contributors&gt;&lt;titles&gt;&lt;title&gt;Le commerce des vins et des eaux-de-vie en Languedoc sous l&amp;apos;Ancien Régime&lt;/title&gt;&lt;/titles&gt;&lt;dates&gt;&lt;year&gt;1957&lt;/year&gt;&lt;/dates&gt;&lt;pub-location&gt;Montpellier&lt;/pub-location&gt;&lt;publisher&gt;Déha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11" w:tooltip="Géraud-Parracha, 1957 #5124" w:history="1">
        <w:r w:rsidRPr="00266479">
          <w:rPr>
            <w:rFonts w:eastAsiaTheme="minorHAnsi" w:cstheme="minorBidi"/>
            <w:noProof/>
            <w:szCs w:val="22"/>
            <w:lang w:val="de-DE"/>
          </w:rPr>
          <w:t>Géraud-Parracha (1957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70D7B4D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Billom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25-1747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Frêche&lt;/Author&gt;&lt;Year&gt;1979&lt;/Year&gt;&lt;RecNum&gt;5108&lt;/RecNum&gt;&lt;Suffix&gt;`, pp. 47 f.&lt;/Suffix&gt;&lt;DisplayText&gt;Frêche (1979, pp. 47 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de-DE"/>
          </w:rPr>
          <w:t>Frêche (1979, pp. 47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1E41763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loi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Loire-et-Cher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24 f.&lt;/Suffix&gt;&lt;DisplayText&gt;Labrousse et al. (1970, pp. 12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2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72 f.&lt;/Suffix&gt;&lt;DisplayText&gt;Drame et al. (1991, pp. 17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7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062162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ordeaux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00-182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ouse of Commons&lt;/Author&gt;&lt;Year&gt;1827&lt;/Year&gt;&lt;RecNum&gt;5109&lt;/RecNum&gt;&lt;Suffix&gt;`, pp. 78 f.&lt;/Suffix&gt;&lt;DisplayText&gt;House of Commons (1827b, pp. 78 f.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38" w:tooltip="House of Commons, 1827 #5109" w:history="1">
        <w:r w:rsidRPr="00266479">
          <w:rPr>
            <w:rFonts w:eastAsiaTheme="minorHAnsi" w:cstheme="minorBidi"/>
            <w:noProof/>
            <w:szCs w:val="22"/>
            <w:lang w:val="en-GB"/>
          </w:rPr>
          <w:t>House of Commons (1827b, pp. 7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62 f.&lt;/Suffix&gt;&lt;DisplayText&gt;Drame et al. (1991, pp. 16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6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5DF8595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lastRenderedPageBreak/>
        <w:t>Boulogn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00-182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ouse of Commons&lt;/Author&gt;&lt;Year&gt;1827&lt;/Year&gt;&lt;RecNum&gt;5109&lt;/RecNum&gt;&lt;Suffix&gt;`, pp. 72 f.&lt;/Suffix&gt;&lt;DisplayText&gt;House of Commons (1827b, pp. 72 f.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38" w:tooltip="House of Commons, 1827 #5109" w:history="1">
        <w:r w:rsidRPr="00266479">
          <w:rPr>
            <w:rFonts w:eastAsiaTheme="minorHAnsi" w:cstheme="minorBidi"/>
            <w:noProof/>
            <w:szCs w:val="22"/>
            <w:lang w:val="en-GB"/>
          </w:rPr>
          <w:t>House of Commons (1827b, pp. 7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02-1872</w:t>
      </w:r>
      <w:r w:rsidRPr="00266479">
        <w:rPr>
          <w:rFonts w:eastAsiaTheme="minorHAnsi" w:cstheme="minorBidi"/>
          <w:szCs w:val="22"/>
          <w:lang w:val="en-GB"/>
        </w:rPr>
        <w:t xml:space="preserve"> (Dpt. Pas de Calais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DisplayText&gt;Labrousse et al. (1970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1B87440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Bourg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Cher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78 f.&lt;/Suffix&gt;&lt;DisplayText&gt;Labrousse et al. (1970, pp. 7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7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0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42 f.&lt;/Suffix&gt;&lt;DisplayText&gt;Drame et al. (1991, pp. 14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4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2F49A4F3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Briançon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501-1627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330 ff.&lt;/Suffix&gt;&lt;DisplayText&gt;Hauser (1936, pp. 330 f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Hauser (1936, pp. 330 f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Hautes Alpes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53 f.&lt;/Suffix&gt;&lt;DisplayText&gt;Labrousse et al. (1970, pp. 53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53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3749C10A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Brioude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693-1790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Frêche&lt;/Author&gt;&lt;Year&gt;1979&lt;/Year&gt;&lt;RecNum&gt;5108&lt;/RecNum&gt;&lt;Suffix&gt;`, pp. 46 ff.&lt;/Suffix&gt;&lt;DisplayText&gt;Frêche (1979, pp. 46 f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Frêche (1979, pp. 46 f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237F7068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Brive-la-Gaillarde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67-178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Boutier&lt;/Author&gt;&lt;Year&gt;1976&lt;/Year&gt;&lt;RecNum&gt;4221&lt;/RecNum&gt;&lt;Suffix&gt;`, p. 115&lt;/Suffix&gt;&lt;DisplayText&gt;Boutier (1976, p. 115)&lt;/DisplayText&gt;&lt;record&gt;&lt;rec-number&gt;4221&lt;/rec-number&gt;&lt;foreign-keys&gt;&lt;key app="EN" db-id="9f2z9tt2ix2rzze2vaox5wrb0zfz9arfds25"&gt;4221&lt;/key&gt;&lt;/foreign-keys&gt;&lt;ref-type name="Journal Article"&gt;17&lt;/ref-type&gt;&lt;contributors&gt;&lt;authors&gt;&lt;author&gt;Boutier, Jean&lt;/author&gt;&lt;/authors&gt;&lt;/contributors&gt;&lt;titles&gt;&lt;title&gt;&lt;style face="normal" font="default" size="100%"&gt;Approche de la conjoncture économique bas-limousine: Le prix du froment et du seigle du XVI&lt;/style&gt;&lt;style face="superscript" font="default" size="100%"&gt;e&lt;/style&gt;&lt;style face="normal" font="default" size="100%"&gt; au XVIII&lt;/style&gt;&lt;style face="superscript" font="default" size="100%"&gt;e&lt;/style&gt;&lt;style face="normal" font="default" size="100%"&gt; siècle&lt;/style&gt;&lt;/title&gt;&lt;secondary-title&gt;Bulletin de la Société des Lettres, Sciences et Arts de la Corrèze&lt;/secondary-title&gt;&lt;/titles&gt;&lt;periodical&gt;&lt;full-title&gt;Bulletin de la Société des Lettres, Sciences et Arts de la Corrèze&lt;/full-title&gt;&lt;/periodical&gt;&lt;pages&gt;97-122&lt;/pages&gt;&lt;volume&gt;79&lt;/volume&gt;&lt;dates&gt;&lt;year&gt;197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35" w:tooltip="Boutier, 1976 #4221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Boutier (1976, p. 115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6B07FC1A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Buis</w:t>
      </w:r>
      <w:proofErr w:type="spellEnd"/>
      <w:r w:rsidRPr="00266479">
        <w:rPr>
          <w:rFonts w:eastAsiaTheme="minorHAnsi" w:cstheme="minorBidi"/>
          <w:szCs w:val="22"/>
          <w:lang w:val="en-GB"/>
        </w:rPr>
        <w:t>-les-</w:t>
      </w:r>
      <w:proofErr w:type="spellStart"/>
      <w:r w:rsidRPr="00266479">
        <w:rPr>
          <w:rFonts w:eastAsiaTheme="minorHAnsi" w:cstheme="minorBidi"/>
          <w:szCs w:val="22"/>
          <w:lang w:val="en-GB"/>
        </w:rPr>
        <w:t>Baronnies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01-179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337-342&lt;/Suffix&gt;&lt;DisplayText&gt;Hauser (1936, pp. 337-342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Hauser (1936, pp. 337-34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Drôme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94 f.&lt;/Suffix&gt;&lt;DisplayText&gt;Labrousse et al. (1970, pp. 9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9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Drôme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2C5F65BC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Caen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326-166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de La Rue&lt;/Author&gt;&lt;Year&gt;1842&lt;/Year&gt;&lt;RecNum&gt;4233&lt;/RecNum&gt;&lt;Suffix&gt;`, pp. 145-175&lt;/Suffix&gt;&lt;DisplayText&gt;de La Rue (1842, pp. 145-175)&lt;/DisplayText&gt;&lt;record&gt;&lt;rec-number&gt;4233&lt;/rec-number&gt;&lt;foreign-keys&gt;&lt;key app="EN" db-id="9f2z9tt2ix2rzze2vaox5wrb0zfz9arfds25"&gt;4233&lt;/key&gt;&lt;/foreign-keys&gt;&lt;ref-type name="Book Section"&gt;5&lt;/ref-type&gt;&lt;contributors&gt;&lt;authors&gt;&lt;author&gt;de La Rue, Gervais&lt;/author&gt;&lt;/authors&gt;&lt;secondary-authors&gt;&lt;author&gt;de La Rue, Gervais&lt;/author&gt;&lt;/secondary-authors&gt;&lt;/contributors&gt;&lt;titles&gt;&lt;title&gt;Recherches sur les variations du système monétaire en France, et sur le prix du ble a Caen de l&amp;apos;an 1202 a l&amp;apos;an 1663&lt;/title&gt;&lt;secondary-title&gt;Nouveaux essais historiques sur la ville de Caen et son arrondissement&lt;/secondary-title&gt;&lt;/titles&gt;&lt;volume&gt;1&lt;/volume&gt;&lt;dates&gt;&lt;year&gt;1842&lt;/year&gt;&lt;/dates&gt;&lt;pub-location&gt;Caen&lt;/pub-location&gt;&lt;publisher&gt;Mancel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58" w:tooltip="de La Rue, 1842 #4233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de La Rue (1842, pp. 145-175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27-179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Perrot&lt;/Author&gt;&lt;Year&gt;1975&lt;/Year&gt;&lt;RecNum&gt;4232&lt;/RecNum&gt;&lt;Suffix&gt;`, p. 1029&lt;/Suffix&gt;&lt;DisplayText&gt;Perrot (1975, p. 1029)&lt;/DisplayText&gt;&lt;record&gt;&lt;rec-number&gt;4232&lt;/rec-number&gt;&lt;foreign-keys&gt;&lt;key app="EN" db-id="9f2z9tt2ix2rzze2vaox5wrb0zfz9arfds25"&gt;4232&lt;/key&gt;&lt;/foreign-keys&gt;&lt;ref-type name="Book"&gt;6&lt;/ref-type&gt;&lt;contributors&gt;&lt;authors&gt;&lt;author&gt;Perrot, Jean-Claude.&lt;/author&gt;&lt;/authors&gt;&lt;/contributors&gt;&lt;titles&gt;&lt;title&gt;&lt;style face="normal" font="default" size="100%"&gt;Genèse d&amp;apos;une ville moderne: Caen au XVIII&lt;/style&gt;&lt;style face="superscript" font="default" size="100%"&gt;e&lt;/style&gt;&lt;style face="normal" font="default" size="100%"&gt; siècle&lt;/style&gt;&lt;/title&gt;&lt;secondary-title&gt;Civilisations et sociétés 44&lt;/secondary-title&gt;&lt;/titles&gt;&lt;volume&gt;2&lt;/volume&gt;&lt;keywords&gt;&lt;keyword&gt;Wirtschaftsgeschichte, Sozialgeschichte, 18. Jh., Preise&lt;/keyword&gt;&lt;/keywords&gt;&lt;dates&gt;&lt;year&gt;1975&lt;/year&gt;&lt;/dates&gt;&lt;pub-location&gt;Paris&lt;/pub-location&gt;&lt;publisher&gt;Mouton&lt;/publisher&gt;&lt;isbn&gt;271930414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227" w:tooltip="Perrot, 1975 #4232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Perrot (1975, p. 1029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62CEB38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Cambrai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361-163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Neveux&lt;/Author&gt;&lt;Year&gt;1980&lt;/Year&gt;&lt;RecNum&gt;4651&lt;/RecNum&gt;&lt;Suffix&gt;`, pp. 396-399&lt;/Suffix&gt;&lt;DisplayText&gt;Neveux (1980, pp. 396-399)&lt;/DisplayText&gt;&lt;record&gt;&lt;rec-number&gt;4651&lt;/rec-number&gt;&lt;foreign-keys&gt;&lt;key app="EN" db-id="9f2z9tt2ix2rzze2vaox5wrb0zfz9arfds25"&gt;4651&lt;/key&gt;&lt;/foreign-keys&gt;&lt;ref-type name="Book"&gt;6&lt;/ref-type&gt;&lt;contributors&gt;&lt;authors&gt;&lt;author&gt;Neveux, Hugues&lt;/author&gt;&lt;/authors&gt;&lt;/contributors&gt;&lt;titles&gt;&lt;title&gt;Vie et déclin d&amp;apos;une structure économique: Les grains du Cambrésis fin du XIVe-début du XVIIe siècle&lt;/title&gt;&lt;/titles&gt;&lt;dates&gt;&lt;year&gt;1980&lt;/year&gt;&lt;/dates&gt;&lt;pub-location&gt;Paris-La Haye, New York&lt;/pub-location&gt;&lt;publisher&gt;Mouto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11" w:tooltip="Neveux, 1980 #4651" w:history="1">
        <w:r w:rsidRPr="00266479">
          <w:rPr>
            <w:rFonts w:eastAsiaTheme="minorHAnsi" w:cstheme="minorBidi"/>
            <w:noProof/>
            <w:szCs w:val="22"/>
            <w:lang w:val="en-GB"/>
          </w:rPr>
          <w:t>Neveux (1980, pp. 396-399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370-155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Neveux&lt;/Author&gt;&lt;Year&gt;1973&lt;/Year&gt;&lt;RecNum&gt;5172&lt;/RecNum&gt;&lt;Suffix&gt;`, pp. 333 f.&lt;/Suffix&gt;&lt;DisplayText&gt;Neveux (1973, pp. 333 f.)&lt;/DisplayText&gt;&lt;record&gt;&lt;rec-number&gt;5172&lt;/rec-number&gt;&lt;foreign-keys&gt;&lt;key app="EN" db-id="9f2z9tt2ix2rzze2vaox5wrb0zfz9arfds25"&gt;5172&lt;/key&gt;&lt;/foreign-keys&gt;&lt;ref-type name="Journal Article"&gt;17&lt;/ref-type&gt;&lt;contributors&gt;&lt;authors&gt;&lt;author&gt;Neveux, Hugues&lt;/author&gt;&lt;/authors&gt;&lt;/contributors&gt;&lt;titles&gt;&lt;title&gt;Les prix du froment dans une région exportatrice de céréales: le Cambrésis de 1370 à 1580&lt;/title&gt;&lt;secondary-title&gt;Revue historique&lt;/secondary-title&gt;&lt;/titles&gt;&lt;periodical&gt;&lt;full-title&gt;Revue Historique&lt;/full-title&gt;&lt;/periodical&gt;&lt;pages&gt;321-336&lt;/pages&gt;&lt;volume&gt;250&lt;/volume&gt;&lt;dates&gt;&lt;year&gt;197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10" w:tooltip="Neveux, 1973 #5172" w:history="1">
        <w:r w:rsidRPr="00266479">
          <w:rPr>
            <w:rFonts w:eastAsiaTheme="minorHAnsi" w:cstheme="minorBidi"/>
            <w:noProof/>
            <w:szCs w:val="22"/>
            <w:lang w:val="en-GB"/>
          </w:rPr>
          <w:t>Neveux (1973, pp. 333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</w:p>
    <w:p w14:paraId="2ECA919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Cany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77-179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Vovelle&lt;/Author&gt;&lt;Year&gt;1989&lt;/Year&gt;&lt;RecNum&gt;5110&lt;/RecNum&gt;&lt;Suffix&gt;`, p. ???&lt;/Suffix&gt;&lt;DisplayText&gt;Vovelle (1989, p. ???)&lt;/DisplayText&gt;&lt;record&gt;&lt;rec-number&gt;5110&lt;/rec-number&gt;&lt;foreign-keys&gt;&lt;key app="EN" db-id="9f2z9tt2ix2rzze2vaox5wrb0zfz9arfds25"&gt;5110&lt;/key&gt;&lt;/foreign-keys&gt;&lt;ref-type name="Book"&gt;6&lt;/ref-type&gt;&lt;contributors&gt;&lt;authors&gt;&lt;author&gt;Vovelle, Michel&lt;/author&gt;&lt;/authors&gt;&lt;/contributors&gt;&lt;titles&gt;&lt;title&gt;&lt;style face="normal" font="default" size="100%"&gt;La Fin du Feodalisme dans Le Pays de Caux: Conjoncture economique et demographique et structure sociale dans une region de grande culture de la crise du XVII&lt;/style&gt;&lt;style face="superscript" font="default" size="100%"&gt;e&lt;/style&gt;&lt;style face="normal" font="default" size="100%"&gt; siecle a la stabilisation de la Revolution (1640-1795)&lt;/style&gt;&lt;/title&gt;&lt;/titles&gt;&lt;dates&gt;&lt;year&gt;1989&lt;/year&gt;&lt;/dates&gt;&lt;pub-location&gt;Paris&lt;/pub-location&gt;&lt;publisher&gt;Editions du C.T.H.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31" w:tooltip="Vovelle, 1989 #5110" w:history="1">
        <w:r w:rsidRPr="00266479">
          <w:rPr>
            <w:rFonts w:eastAsiaTheme="minorHAnsi" w:cstheme="minorBidi"/>
            <w:noProof/>
            <w:szCs w:val="22"/>
            <w:lang w:val="en-GB"/>
          </w:rPr>
          <w:t>Vovelle (1989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.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Vovelle 1989 are the data?</w:t>
      </w:r>
    </w:p>
    <w:p w14:paraId="2C40539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Carcassonn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08-179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5111&lt;/RecNum&gt;&lt;Suffix&gt;`, p. ???&lt;/Suffix&gt;&lt;DisplayText&gt;Frêche (1967a, p. ???)&lt;/DisplayText&gt;&lt;record&gt;&lt;rec-number&gt;5111&lt;/rec-number&gt;&lt;foreign-keys&gt;&lt;key app="EN" db-id="9f2z9tt2ix2rzze2vaox5wrb0zfz9arfds25"&gt;5111&lt;/key&gt;&lt;/foreign-keys&gt;&lt;ref-type name="Journal Article"&gt;17&lt;/ref-type&gt;&lt;contributors&gt;&lt;authors&gt;&lt;author&gt;Frêche, Georges&lt;/author&gt;&lt;/authors&gt;&lt;/contributors&gt;&lt;titles&gt;&lt;title&gt;Les Marchés d&amp;apos;exportation sur le canal royal des Deux-Mers (1599-1792)&lt;/title&gt;&lt;secondary-title&gt;Bulletin de la Societe D&amp;apos;Etudes Scientiiques de L&amp;apos;Aude&lt;/secondary-title&gt;&lt;/titles&gt;&lt;periodical&gt;&lt;full-title&gt;Bulletin de la Societe D&amp;apos;Etudes Scientiiques de L&amp;apos;Aude&lt;/full-title&gt;&lt;/periodical&gt;&lt;pages&gt;235-261&lt;/pages&gt;&lt;volume&gt;67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6" w:tooltip="Frêche, 1967 #5111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7a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vanish/>
          <w:szCs w:val="22"/>
          <w:lang w:val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7 are the data?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32 f.&lt;/Suffix&gt;&lt;DisplayText&gt;Drame et al. (1991, pp. 13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3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AD41D8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Castelnaudary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99-1784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5111&lt;/RecNum&gt;&lt;Suffix&gt;`, p. ???&lt;/Suffix&gt;&lt;DisplayText&gt;Frêche (1967a, p. ???)&lt;/DisplayText&gt;&lt;record&gt;&lt;rec-number&gt;5111&lt;/rec-number&gt;&lt;foreign-keys&gt;&lt;key app="EN" db-id="9f2z9tt2ix2rzze2vaox5wrb0zfz9arfds25"&gt;5111&lt;/key&gt;&lt;/foreign-keys&gt;&lt;ref-type name="Journal Article"&gt;17&lt;/ref-type&gt;&lt;contributors&gt;&lt;authors&gt;&lt;author&gt;Frêche, Georges&lt;/author&gt;&lt;/authors&gt;&lt;/contributors&gt;&lt;titles&gt;&lt;title&gt;Les Marchés d&amp;apos;exportation sur le canal royal des Deux-Mers (1599-1792)&lt;/title&gt;&lt;secondary-title&gt;Bulletin de la Societe D&amp;apos;Etudes Scientiiques de L&amp;apos;Aude&lt;/secondary-title&gt;&lt;/titles&gt;&lt;periodical&gt;&lt;full-title&gt;Bulletin de la Societe D&amp;apos;Etudes Scientiiques de L&amp;apos;Aude&lt;/full-title&gt;&lt;/periodical&gt;&lt;pages&gt;235-261&lt;/pages&gt;&lt;volume&gt;67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6" w:tooltip="Frêche, 1967 #5111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7a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vanish/>
          <w:szCs w:val="22"/>
          <w:lang w:val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7 are the data?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Aud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64 f.&lt;/Suffix&gt;&lt;DisplayText&gt;Labrousse et al. (1970, pp. 6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6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Aude</w:t>
      </w:r>
      <w:r w:rsidRPr="00266479">
        <w:rPr>
          <w:rFonts w:eastAsiaTheme="minorHAnsi" w:cstheme="minorBidi"/>
          <w:szCs w:val="22"/>
          <w:lang w:val="en-GB"/>
        </w:rPr>
        <w:t xml:space="preserve">)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>.</w:t>
      </w:r>
    </w:p>
    <w:p w14:paraId="767E858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Castres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16-1650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42-179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4223&lt;/RecNum&gt;&lt;Suffix&gt;`, p. ???&lt;/Suffix&gt;&lt;DisplayText&gt;Frêche (1967b, p. ???)&lt;/DisplayText&gt;&lt;record&gt;&lt;rec-number&gt;4223&lt;/rec-number&gt;&lt;foreign-keys&gt;&lt;key app="EN" db-id="9f2z9tt2ix2rzze2vaox5wrb0zfz9arfds25"&gt;4223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Prix du blé et crises dans le Haut-Languedoc: XVII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siècles&lt;/style&gt;&lt;/title&gt;&lt;secondary-title&gt;Revue du Tarn&lt;/secondary-title&gt;&lt;/titles&gt;&lt;periodical&gt;&lt;full-title&gt;Revue du Tarn&lt;/full-title&gt;&lt;/periodical&gt;&lt;pages&gt;431-459&lt;/pages&gt;&lt;volume&gt;48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7" w:tooltip="Frêche, 1967 #4223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7b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  <w:r w:rsidRPr="00266479">
        <w:rPr>
          <w:rFonts w:eastAsiaTheme="minorHAnsi" w:cstheme="minorBidi"/>
          <w:vanish/>
          <w:szCs w:val="22"/>
          <w:lang w:val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7 are the data?</w:t>
      </w:r>
    </w:p>
    <w:p w14:paraId="6ED6A8E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bCs/>
          <w:szCs w:val="22"/>
          <w:lang w:val="de-DE"/>
        </w:rPr>
        <w:t>Châlons-en-Champagne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Marn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44 f.&lt;/Suffix&gt;&lt;DisplayText&gt;Labrousse et al. (1970, pp. 14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4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92 f.&lt;/Suffix&gt;&lt;DisplayText&gt;Drame et al. (1991, pp. 19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92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3C1A536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Charlevill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Ardennes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58 f.&lt;/Suffix&gt;&lt;DisplayText&gt;Labrousse et al. (1970, pp. 5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5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30 f.&lt;/Suffix&gt;&lt;DisplayText&gt;Drame et al. (1991, pp. 13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30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58FE53C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lastRenderedPageBreak/>
        <w:t>Chartre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300-140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e Lépinois&lt;/Author&gt;&lt;Year&gt;1854&lt;/Year&gt;&lt;RecNum&gt;5166&lt;/RecNum&gt;&lt;Suffix&gt;`, pp. 560 ff.&lt;/Suffix&gt;&lt;DisplayText&gt;de Lépinois (1854, pp. 560 ff.)&lt;/DisplayText&gt;&lt;record&gt;&lt;rec-number&gt;5166&lt;/rec-number&gt;&lt;foreign-keys&gt;&lt;key app="EN" db-id="9f2z9tt2ix2rzze2vaox5wrb0zfz9arfds25"&gt;5166&lt;/key&gt;&lt;/foreign-keys&gt;&lt;ref-type name="Book"&gt;6&lt;/ref-type&gt;&lt;contributors&gt;&lt;authors&gt;&lt;author&gt;de Lépinois, Eugène de Buchère&lt;/author&gt;&lt;/authors&gt;&lt;/contributors&gt;&lt;titles&gt;&lt;title&gt;Histoire de Chartres&lt;/title&gt;&lt;/titles&gt;&lt;volume&gt;1&lt;/volume&gt;&lt;dates&gt;&lt;year&gt;1854&lt;/year&gt;&lt;/dates&gt;&lt;pub-location&gt;Chartres&lt;/pub-location&gt;&lt;publisher&gt;Garnier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9" w:tooltip="de Lépinois, 1854 #5166" w:history="1">
        <w:r w:rsidRPr="00266479">
          <w:rPr>
            <w:rFonts w:eastAsiaTheme="minorHAnsi" w:cstheme="minorBidi"/>
            <w:noProof/>
            <w:szCs w:val="22"/>
            <w:lang w:val="de-DE"/>
          </w:rPr>
          <w:t>de Lépinois (1854, pp. 560 f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699-1789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Aclocque Croy&lt;/Author&gt;&lt;Year&gt;1917&lt;/Year&gt;&lt;RecNum&gt;5112&lt;/RecNum&gt;&lt;Suffix&gt;`, pp. 309-312&lt;/Suffix&gt;&lt;DisplayText&gt;Aclocque Croy (1917, pp. 309-312)&lt;/DisplayText&gt;&lt;record&gt;&lt;rec-number&gt;5112&lt;/rec-number&gt;&lt;foreign-keys&gt;&lt;key app="EN" db-id="9f2z9tt2ix2rzze2vaox5wrb0zfz9arfds25"&gt;5112&lt;/key&gt;&lt;/foreign-keys&gt;&lt;ref-type name="Book"&gt;6&lt;/ref-type&gt;&lt;contributors&gt;&lt;authors&gt;&lt;author&gt;Aclocque Croy, Geneviève&lt;/author&gt;&lt;/authors&gt;&lt;/contributors&gt;&lt;titles&gt;&lt;title&gt;&lt;style face="normal" font="default" size="100%"&gt;Les Corporations l&amp;apos;industrie et le commerce a Chartres du XI&lt;/style&gt;&lt;style face="superscript" font="default" size="100%"&gt;e&lt;/style&gt;&lt;style face="normal" font="default" size="100%"&gt; siecle a la Revolution&lt;/style&gt;&lt;/title&gt;&lt;/titles&gt;&lt;dates&gt;&lt;year&gt;1917&lt;/year&gt;&lt;/dates&gt;&lt;pub-location&gt;Paris&lt;/pub-location&gt;&lt;publisher&gt;Picard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" w:tooltip="Aclocque Croy, 1917 #5112" w:history="1">
        <w:r w:rsidRPr="00266479">
          <w:rPr>
            <w:rFonts w:eastAsiaTheme="minorHAnsi" w:cstheme="minorBidi"/>
            <w:noProof/>
            <w:szCs w:val="22"/>
            <w:lang w:val="de-DE"/>
          </w:rPr>
          <w:t>Aclocque Croy (1917, pp. 309-31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54 f.&lt;/Suffix&gt;&lt;DisplayText&gt;Drame et al. (1991, pp. 15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5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2FE116C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Chateaudu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84-1867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e Belfort&lt;/Author&gt;&lt;Year&gt;1864-69&lt;/Year&gt;&lt;RecNum&gt;5113&lt;/RecNum&gt;&lt;Suffix&gt;`, pp. 163-170&lt;/Suffix&gt;&lt;DisplayText&gt;de Belfort (1864-69, pp. 163-170)&lt;/DisplayText&gt;&lt;record&gt;&lt;rec-number&gt;5113&lt;/rec-number&gt;&lt;foreign-keys&gt;&lt;key app="EN" db-id="9f2z9tt2ix2rzze2vaox5wrb0zfz9arfds25"&gt;5113&lt;/key&gt;&lt;/foreign-keys&gt;&lt;ref-type name="Journal Article"&gt;17&lt;/ref-type&gt;&lt;contributors&gt;&lt;authors&gt;&lt;author&gt;de Belfort, A. &lt;/author&gt;&lt;/authors&gt;&lt;/contributors&gt;&lt;titles&gt;&lt;title&gt;Prix commun des grains vendus sur le marché de Chateaudun depuis l&amp;apos;année 1583&lt;/title&gt;&lt;secondary-title&gt;Bulletins de la Société Dunoise: Archéologie, histoire, sciences et art&lt;/secondary-title&gt;&lt;/titles&gt;&lt;periodical&gt;&lt;full-title&gt;Bulletins de la Société Dunoise: Archéologie, histoire, sciences et art&lt;/full-title&gt;&lt;/periodical&gt;&lt;pages&gt;161-170&lt;/pages&gt;&lt;volume&gt;1&lt;/volume&gt;&lt;dates&gt;&lt;year&gt;1864-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55" w:tooltip="de Belfort, 1864-69 #5113" w:history="1">
        <w:r w:rsidRPr="00266479">
          <w:rPr>
            <w:rFonts w:eastAsiaTheme="minorHAnsi" w:cstheme="minorBidi"/>
            <w:noProof/>
            <w:szCs w:val="22"/>
            <w:lang w:val="de-DE"/>
          </w:rPr>
          <w:t>de Belfort (1864-69, pp. 163-17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54 f.&lt;/Suffix&gt;&lt;DisplayText&gt;Drame et al. (1991, pp. 15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5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69343C3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Chateau-Gontier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13-180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Hauser&lt;/Author&gt;&lt;Year&gt;1936&lt;/Year&gt;&lt;RecNum&gt;4224&lt;/RecNum&gt;&lt;Suffix&gt;`, pp. 208 f.&lt;/Suffix&gt;&lt;DisplayText&gt;Hauser (1936, pp. 208 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de-DE"/>
          </w:rPr>
          <w:t>Hauser (1936, pp. 20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01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Mayenn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48 f.&lt;/Suffix&gt;&lt;DisplayText&gt;Labrousse et al. (1970, pp. 14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4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Mayenne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de-DE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13F7EFD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Chateauroux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Indr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14 f.&lt;/Suffix&gt;&lt;DisplayText&gt;Labrousse et al. (1970, pp. 11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1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68 f.&lt;/Suffix&gt;&lt;DisplayText&gt;Drame et al. (1991, pp. 16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6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29B8D25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 xml:space="preserve">Chaumont-en-Caux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44-1744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Vovelle&lt;/Author&gt;&lt;Year&gt;1989&lt;/Year&gt;&lt;RecNum&gt;5110&lt;/RecNum&gt;&lt;Suffix&gt;`, p. ???&lt;/Suffix&gt;&lt;DisplayText&gt;Vovelle (1989, p. ???)&lt;/DisplayText&gt;&lt;record&gt;&lt;rec-number&gt;5110&lt;/rec-number&gt;&lt;foreign-keys&gt;&lt;key app="EN" db-id="9f2z9tt2ix2rzze2vaox5wrb0zfz9arfds25"&gt;5110&lt;/key&gt;&lt;/foreign-keys&gt;&lt;ref-type name="Book"&gt;6&lt;/ref-type&gt;&lt;contributors&gt;&lt;authors&gt;&lt;author&gt;Vovelle, Michel&lt;/author&gt;&lt;/authors&gt;&lt;/contributors&gt;&lt;titles&gt;&lt;title&gt;&lt;style face="normal" font="default" size="100%"&gt;La Fin du Feodalisme dans Le Pays de Caux: Conjoncture economique et demographique et structure sociale dans une region de grande culture de la crise du XVII&lt;/style&gt;&lt;style face="superscript" font="default" size="100%"&gt;e&lt;/style&gt;&lt;style face="normal" font="default" size="100%"&gt; siecle a la stabilisation de la Revolution (1640-1795)&lt;/style&gt;&lt;/title&gt;&lt;/titles&gt;&lt;dates&gt;&lt;year&gt;1989&lt;/year&gt;&lt;/dates&gt;&lt;pub-location&gt;Paris&lt;/pub-location&gt;&lt;publisher&gt;Editions du C.T.H.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31" w:tooltip="Vovelle, 1989 #5110" w:history="1">
        <w:r w:rsidRPr="00266479">
          <w:rPr>
            <w:rFonts w:eastAsiaTheme="minorHAnsi" w:cstheme="minorBidi"/>
            <w:noProof/>
            <w:szCs w:val="22"/>
            <w:lang w:val="de-DE"/>
          </w:rPr>
          <w:t>Vovelle (1989</w:t>
        </w:r>
        <w:r w:rsidRPr="00266479">
          <w:rPr>
            <w:rFonts w:eastAsiaTheme="minorHAnsi" w:cstheme="minorBidi"/>
            <w:noProof/>
            <w:vanish/>
            <w:szCs w:val="22"/>
            <w:lang w:val="de-DE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  <w:r w:rsidRPr="00266479">
        <w:rPr>
          <w:rFonts w:eastAsiaTheme="minorHAnsi" w:cstheme="minorBidi"/>
          <w:vanish/>
          <w:szCs w:val="22"/>
          <w:lang w:val="de-DE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de-DE"/>
        </w:rPr>
        <w:t>Where in Vovelle 1989 are the data?</w:t>
      </w:r>
    </w:p>
    <w:p w14:paraId="326B09A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de-DE"/>
        </w:rPr>
        <w:t xml:space="preserve">Chaumont-en-Vexin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44-1792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upâquier&lt;/Author&gt;&lt;Year&gt;1968&lt;/Year&gt;&lt;RecNum&gt;4244&lt;/RecNum&gt;&lt;Suffix&gt;`, pp. 31-101&lt;/Suffix&gt;&lt;DisplayText&gt;Dupâquier and Meuvret (1968, pp. 31-101)&lt;/DisplayText&gt;&lt;record&gt;&lt;rec-number&gt;4244&lt;/rec-number&gt;&lt;foreign-keys&gt;&lt;key app="EN" db-id="9f2z9tt2ix2rzze2vaox5wrb0zfz9arfds25"&gt;4244&lt;/key&gt;&lt;/foreign-keys&gt;&lt;ref-type name="Book"&gt;6&lt;/ref-type&gt;&lt;contributors&gt;&lt;authors&gt;&lt;author&gt;Dupâquier, Jacques&lt;/author&gt;&lt;author&gt;Meuvret, Jean&lt;/author&gt;&lt;/authors&gt;&lt;secondary-authors&gt;&lt;author&gt;Meuvret, Jean&lt;/author&gt;&lt;author&gt;Lachiver, Marcel&lt;/author&gt;&lt;/secondary-authors&gt;&lt;/contributors&gt;&lt;titles&gt;&lt;title&gt;Mercuriales du pays de France et du Vexin français (1640-1792)&lt;/title&gt;&lt;secondary-title&gt;École pratique des hautes études. 6e section. Centre de recherches historiques. Monnaie, prix, conjoncture, 7&lt;/secondary-title&gt;&lt;/titles&gt;&lt;keywords&gt;&lt;keyword&gt;Preise, 17. Jh., 18. Jh.&lt;/keyword&gt;&lt;/keywords&gt;&lt;dates&gt;&lt;year&gt;1968&lt;/year&gt;&lt;/dates&gt;&lt;pub-location&gt;Paris&lt;/pub-location&gt;&lt;publisher&gt;S.E.V.P.E.N&lt;/publisher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6" w:tooltip="Dupâquier, 1968 #4244" w:history="1">
        <w:r w:rsidRPr="00266479">
          <w:rPr>
            <w:rFonts w:eastAsiaTheme="minorHAnsi" w:cstheme="minorBidi"/>
            <w:noProof/>
            <w:szCs w:val="22"/>
            <w:lang w:val="de-DE"/>
          </w:rPr>
          <w:t>Dupâquier and Meuvret (1968, pp. 31-10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Ois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62 f.&lt;/Suffix&gt;&lt;DisplayText&gt;Labrousse et al. (1970, pp. 16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62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szCs w:val="22"/>
          <w:lang w:val="en-GB"/>
        </w:rPr>
        <w:t xml:space="preserve">Oise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4F5E63F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Cherbourg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04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88 f.&lt;/Suffix&gt;&lt;DisplayText&gt;Drame et al. (1991, pp. 18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8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732F120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Clermont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208 f.&lt;/Suffix&gt;&lt;DisplayText&gt;Drame et al. (1991, pp. 20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20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6FD3F2C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Colmar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Haut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Rhin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78 f.&lt;/Suffix&gt;&lt;DisplayText&gt;Labrousse et al. (1970, pp. 17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7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0-187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nauer&lt;/Author&gt;&lt;Year&gt;1878&lt;/Year&gt;&lt;RecNum&gt;4679&lt;/RecNum&gt;&lt;Suffix&gt;`, pp. 89 f.&lt;/Suffix&gt;&lt;DisplayText&gt;Hanauer (1878, pp. 89 f.)&lt;/DisplayText&gt;&lt;record&gt;&lt;rec-number&gt;4679&lt;/rec-number&gt;&lt;foreign-keys&gt;&lt;key app="EN" db-id="9f2z9tt2ix2rzze2vaox5wrb0zfz9arfds25"&gt;4679&lt;/key&gt;&lt;/foreign-keys&gt;&lt;ref-type name="Book"&gt;6&lt;/ref-type&gt;&lt;contributors&gt;&lt;authors&gt;&lt;author&gt;Hanauer, A.&lt;/author&gt;&lt;/authors&gt;&lt;/contributors&gt;&lt;titles&gt;&lt;title&gt;Études économiques sur l&amp;apos;Alsace ancienne et moderne&lt;/title&gt;&lt;/titles&gt;&lt;volume&gt;2: Denrées et salaires&lt;/volume&gt;&lt;keywords&gt;&lt;keyword&gt;Wirtschaftsgeschichte, Preise&lt;/keyword&gt;&lt;/keywords&gt;&lt;dates&gt;&lt;year&gt;1878&lt;/year&gt;&lt;/dates&gt;&lt;pub-location&gt;Paris, Strasbourg&lt;/pub-location&gt;&lt;publisher&gt;A. Durand &amp;amp; Pédone-Lauri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3" w:tooltip="Hanauer, 1878 #4679" w:history="1">
        <w:r w:rsidRPr="00266479">
          <w:rPr>
            <w:rFonts w:eastAsiaTheme="minorHAnsi" w:cstheme="minorBidi"/>
            <w:noProof/>
            <w:szCs w:val="22"/>
            <w:lang w:val="en-GB"/>
          </w:rPr>
          <w:t>Hanauer (1878, pp. 89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Haut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 xml:space="preserve"> Rhin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114D05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Cord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93-169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Portal&lt;/Author&gt;&lt;Year&gt;1895&lt;/Year&gt;&lt;RecNum&gt;5114&lt;/RecNum&gt;&lt;Suffix&gt;`, pp. 87 f.&lt;/Suffix&gt;&lt;DisplayText&gt;Portal (1895, pp. 87 f.)&lt;/DisplayText&gt;&lt;record&gt;&lt;rec-number&gt;5114&lt;/rec-number&gt;&lt;foreign-keys&gt;&lt;key app="EN" db-id="9f2z9tt2ix2rzze2vaox5wrb0zfz9arfds25"&gt;5114&lt;/key&gt;&lt;/foreign-keys&gt;&lt;ref-type name="Journal Article"&gt;17&lt;/ref-type&gt;&lt;contributors&gt;&lt;authors&gt;&lt;author&gt;Portal, C.&lt;/author&gt;&lt;/authors&gt;&lt;/contributors&gt;&lt;titles&gt;&lt;title&gt;Valeur du setier de blé à Cordes de 1593 à 1695&lt;/title&gt;&lt;secondary-title&gt;Revue du Tarn&lt;/secondary-title&gt;&lt;/titles&gt;&lt;periodical&gt;&lt;full-title&gt;Revue du Tarn&lt;/full-title&gt;&lt;/periodical&gt;&lt;pages&gt;86-88&lt;/pages&gt;&lt;volume&gt;12&lt;/volume&gt;&lt;dates&gt;&lt;year&gt;1895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37" w:tooltip="Portal, 1895 #5114" w:history="1">
        <w:r w:rsidRPr="00266479">
          <w:rPr>
            <w:rFonts w:eastAsiaTheme="minorHAnsi" w:cstheme="minorBidi"/>
            <w:noProof/>
            <w:szCs w:val="22"/>
            <w:lang w:val="en-GB"/>
          </w:rPr>
          <w:t>Portal (1895, pp. 87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08-1787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4223&lt;/RecNum&gt;&lt;Suffix&gt;`, p. ???&lt;/Suffix&gt;&lt;DisplayText&gt;Frêche (1967b, p. ???)&lt;/DisplayText&gt;&lt;record&gt;&lt;rec-number&gt;4223&lt;/rec-number&gt;&lt;foreign-keys&gt;&lt;key app="EN" db-id="9f2z9tt2ix2rzze2vaox5wrb0zfz9arfds25"&gt;4223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Prix du blé et crises dans le Haut-Languedoc: XVII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siècles&lt;/style&gt;&lt;/title&gt;&lt;secondary-title&gt;Revue du Tarn&lt;/secondary-title&gt;&lt;/titles&gt;&lt;periodical&gt;&lt;full-title&gt;Revue du Tarn&lt;/full-title&gt;&lt;/periodical&gt;&lt;pages&gt;431-459&lt;/pages&gt;&lt;volume&gt;48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7" w:tooltip="Frêche, 1967 #4223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7b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.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7 are the data?</w:t>
      </w:r>
    </w:p>
    <w:p w14:paraId="0688BD8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Coutances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76-177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171 ff.&lt;/Suffix&gt;&lt;DisplayText&gt;Hauser (1936, pp. 171 f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, pp. 171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Manch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42 f.&lt;/Suffix&gt;&lt;DisplayText&gt;Labrousse et al. (1970, pp. 14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4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Manch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46DB681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Di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01-16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 `, pp. 359 f.&lt;/Suffix&gt;&lt;DisplayText&gt;Hauser (1936 , pp. 359 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 , pp. 359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6A350CD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Diepp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222 f.&lt;/Suffix&gt;&lt;DisplayText&gt;Drame et al. (1991, pp. 22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22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03AE08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lastRenderedPageBreak/>
        <w:t>Digne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Basses Alpes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51 f.&lt;/Suffix&gt;&lt;DisplayText&gt;Labrousse et al. (1970, pp. 51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51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28 f.&lt;/Suffix&gt;&lt;DisplayText&gt;Drame et al. (1991, pp. 12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2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DC3C8D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en-GB"/>
        </w:rPr>
        <w:t>Dol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10-178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efebvre-Teillard&lt;/Author&gt;&lt;Year&gt;1969&lt;/Year&gt;&lt;RecNum&gt;5116&lt;/RecNum&gt;&lt;Suffix&gt;`, pp. 76 f.&lt;/Suffix&gt;&lt;DisplayText&gt;Lefebvre-Teillard (1969, pp. 76 f.)&lt;/DisplayText&gt;&lt;record&gt;&lt;rec-number&gt;5116&lt;/rec-number&gt;&lt;foreign-keys&gt;&lt;key app="EN" db-id="9f2z9tt2ix2rzze2vaox5wrb0zfz9arfds25"&gt;5116&lt;/key&gt;&lt;/foreign-keys&gt;&lt;ref-type name="Book"&gt;6&lt;/ref-type&gt;&lt;contributors&gt;&lt;authors&gt;&lt;author&gt;Lefebvre-Teillard, Anne&lt;/author&gt;&lt;/authors&gt;&lt;/contributors&gt;&lt;titles&gt;&lt;title&gt;&lt;style face="normal" font="default" size="100%"&gt;La Population de Dole au XVIII&lt;/style&gt;&lt;style face="superscript" font="default" size="100%"&gt;e&lt;/style&gt;&lt;style face="normal" font="default" size="100%"&gt; Siecle: Étude d&amp;apos;histoire économique et sociale&lt;/style&gt;&lt;/title&gt;&lt;/titles&gt;&lt;dates&gt;&lt;year&gt;1969&lt;/year&gt;&lt;/dates&gt;&lt;pub-location&gt;Paris&lt;/pub-location&gt;&lt;publisher&gt;Presses Universitaires de Franc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6" w:tooltip="Lefebvre-Teillard, 1969 #5116" w:history="1">
        <w:r w:rsidRPr="00266479">
          <w:rPr>
            <w:rFonts w:eastAsiaTheme="minorHAnsi" w:cstheme="minorBidi"/>
            <w:noProof/>
            <w:szCs w:val="22"/>
            <w:lang w:val="en-GB"/>
          </w:rPr>
          <w:t>Lefebvre-Teillard (1969, pp. 7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</w:rPr>
        <w:t>Jura</w:t>
      </w:r>
      <w:r w:rsidRPr="00266479">
        <w:rPr>
          <w:rFonts w:eastAsiaTheme="minorHAnsi" w:cstheme="minorBidi"/>
          <w:szCs w:val="22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</w:rPr>
        <w:instrText xml:space="preserve"> ADDIN EN.CITE &lt;EndNote&gt;&lt;Cite&gt;&lt;Author&gt;Labrousse&lt;/Author&gt;&lt;Year&gt;1970&lt;/Year&gt;&lt;RecNum&gt;4684&lt;/RecNum&gt;&lt;Suffix&gt;`, pp. 120 f.&lt;/Suffix&gt;&lt;DisplayText&gt;Labrousse et al. (1970, pp. 12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</w:rPr>
          <w:t>Labrousse et al. (1970, pp. 120 f.</w:t>
        </w:r>
      </w:hyperlink>
      <w:r w:rsidRPr="00266479">
        <w:rPr>
          <w:rFonts w:eastAsiaTheme="minorHAnsi" w:cstheme="minorBidi"/>
          <w:noProof/>
          <w:szCs w:val="22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</w:rPr>
        <w:t xml:space="preserve">; </w:t>
      </w:r>
      <w:r w:rsidRPr="00266479">
        <w:rPr>
          <w:rFonts w:eastAsiaTheme="minorHAnsi" w:cstheme="minorBidi"/>
          <w:szCs w:val="22"/>
          <w:u w:val="single"/>
        </w:rPr>
        <w:t>1895-1913</w:t>
      </w:r>
      <w:r w:rsidRPr="00266479">
        <w:rPr>
          <w:rFonts w:eastAsiaTheme="minorHAnsi" w:cstheme="minorBidi"/>
          <w:szCs w:val="22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Jura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1AFCFCB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Douai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329-1792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Mestayer&lt;/Author&gt;&lt;Year&gt;1963&lt;/Year&gt;&lt;RecNum&gt;4656&lt;/RecNum&gt;&lt;Suffix&gt;`, pp. 168 ff.&lt;/Suffix&gt;&lt;DisplayText&gt;Mestayer (1963, pp. 168 ff.)&lt;/DisplayText&gt;&lt;record&gt;&lt;rec-number&gt;4656&lt;/rec-number&gt;&lt;foreign-keys&gt;&lt;key app="EN" db-id="9f2z9tt2ix2rzze2vaox5wrb0zfz9arfds25"&gt;4656&lt;/key&gt;&lt;/foreign-keys&gt;&lt;ref-type name="Journal Article"&gt;17&lt;/ref-type&gt;&lt;contributors&gt;&lt;authors&gt;&lt;author&gt;Mestayer, Monique&lt;/author&gt;&lt;/authors&gt;&lt;/contributors&gt;&lt;titles&gt;&lt;title&gt;Les prix du blé et de l&amp;apos;avoine de 1329 à 1793&lt;/title&gt;&lt;secondary-title&gt;Revue du Nord&lt;/secondary-title&gt;&lt;/titles&gt;&lt;periodical&gt;&lt;full-title&gt;Revue du Nord&lt;/full-title&gt;&lt;/periodical&gt;&lt;pages&gt;157-176&lt;/pages&gt;&lt;volume&gt;45&lt;/volume&gt;&lt;dates&gt;&lt;year&gt;1963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1" w:tooltip="Mestayer, 1963 #4656" w:history="1">
        <w:r w:rsidRPr="00266479">
          <w:rPr>
            <w:rFonts w:eastAsiaTheme="minorHAnsi" w:cstheme="minorBidi"/>
            <w:noProof/>
            <w:szCs w:val="22"/>
            <w:lang w:val="it-IT"/>
          </w:rPr>
          <w:t>Mestayer (1963, pp. 168 f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Nord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160 f.&lt;/Suffix&gt;&lt;DisplayText&gt;Labrousse et al. (1970, pp. 16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160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25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202 f.&lt;/Suffix&gt;&lt;DisplayText&gt;Drame et al. (1991, pp. 20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202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7677775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Draguignan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16-1790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Baehrel&lt;/Author&gt;&lt;Year&gt;1961&lt;/Year&gt;&lt;RecNum&gt;4218&lt;/RecNum&gt;&lt;Suffix&gt;`, p. 555&lt;/Suffix&gt;&lt;DisplayText&gt;Baehrel (1961, p. 555)&lt;/DisplayText&gt;&lt;record&gt;&lt;rec-number&gt;4218&lt;/rec-number&gt;&lt;foreign-keys&gt;&lt;key app="EN" db-id="9f2z9tt2ix2rzze2vaox5wrb0zfz9arfds25"&gt;4218&lt;/key&gt;&lt;/foreign-keys&gt;&lt;ref-type name="Book"&gt;6&lt;/ref-type&gt;&lt;contributors&gt;&lt;authors&gt;&lt;author&gt;Baehrel, René&lt;/author&gt;&lt;/authors&gt;&lt;/contributors&gt;&lt;titles&gt;&lt;title&gt;Une croissance: la Basse-Provence rurale (fin du seizième siècle a 1789). Essai d&amp;apos;économie historique statistique&lt;/title&gt;&lt;/titles&gt;&lt;keywords&gt;&lt;keyword&gt;Wirtschaftsgeschichte, Preise, 16. Jh., 17. Jh., 18. Jh., 19. Jh.&lt;/keyword&gt;&lt;/keywords&gt;&lt;dates&gt;&lt;year&gt;1961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5" w:tooltip="Baehrel, 1961 #4218" w:history="1">
        <w:r w:rsidRPr="00266479">
          <w:rPr>
            <w:rFonts w:eastAsiaTheme="minorHAnsi" w:cstheme="minorBidi"/>
            <w:noProof/>
            <w:szCs w:val="22"/>
            <w:lang w:val="it-IT"/>
          </w:rPr>
          <w:t>Baehrel (1961, p. 555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Var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106 f.&lt;/Suffix&gt;&lt;DisplayText&gt;Labrousse et al. (1970, pp. 10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106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95-1913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Var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602AC27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Eu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91-1781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Vovelle&lt;/Author&gt;&lt;Year&gt;1989&lt;/Year&gt;&lt;RecNum&gt;5110&lt;/RecNum&gt;&lt;Suffix&gt;`, p. ???&lt;/Suffix&gt;&lt;DisplayText&gt;Vovelle (1989, p. ???)&lt;/DisplayText&gt;&lt;record&gt;&lt;rec-number&gt;5110&lt;/rec-number&gt;&lt;foreign-keys&gt;&lt;key app="EN" db-id="9f2z9tt2ix2rzze2vaox5wrb0zfz9arfds25"&gt;5110&lt;/key&gt;&lt;/foreign-keys&gt;&lt;ref-type name="Book"&gt;6&lt;/ref-type&gt;&lt;contributors&gt;&lt;authors&gt;&lt;author&gt;Vovelle, Michel&lt;/author&gt;&lt;/authors&gt;&lt;/contributors&gt;&lt;titles&gt;&lt;title&gt;&lt;style face="normal" font="default" size="100%"&gt;La Fin du Feodalisme dans Le Pays de Caux: Conjoncture economique et demographique et structure sociale dans une region de grande culture de la crise du XVII&lt;/style&gt;&lt;style face="superscript" font="default" size="100%"&gt;e&lt;/style&gt;&lt;style face="normal" font="default" size="100%"&gt; siecle a la stabilisation de la Revolution (1640-1795)&lt;/style&gt;&lt;/title&gt;&lt;/titles&gt;&lt;dates&gt;&lt;year&gt;1989&lt;/year&gt;&lt;/dates&gt;&lt;pub-location&gt;Paris&lt;/pub-location&gt;&lt;publisher&gt;Editions du C.T.H.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31" w:tooltip="Vovelle, 1989 #5110" w:history="1">
        <w:r w:rsidRPr="00266479">
          <w:rPr>
            <w:rFonts w:eastAsiaTheme="minorHAnsi" w:cstheme="minorBidi"/>
            <w:noProof/>
            <w:szCs w:val="22"/>
            <w:lang w:val="it-IT"/>
          </w:rPr>
          <w:t>Vovelle (1989</w:t>
        </w:r>
        <w:r w:rsidRPr="00266479">
          <w:rPr>
            <w:rFonts w:eastAsiaTheme="minorHAnsi" w:cstheme="minorBidi"/>
            <w:noProof/>
            <w:vanish/>
            <w:szCs w:val="22"/>
            <w:lang w:val="it-IT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  <w:r w:rsidRPr="00266479">
        <w:rPr>
          <w:rFonts w:eastAsiaTheme="minorHAnsi" w:cstheme="minorBidi"/>
          <w:vanish/>
          <w:szCs w:val="22"/>
          <w:lang w:val="it-IT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it-IT"/>
        </w:rPr>
        <w:t>Where in Vovelle 1989 are the data?</w:t>
      </w:r>
    </w:p>
    <w:p w14:paraId="637311F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Evreaux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825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150 f.&lt;/Suffix&gt;&lt;DisplayText&gt;Drame et al. (1991, pp. 15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150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5086110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Foix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26-1791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69&lt;/Year&gt;&lt;RecNum&gt;5117&lt;/RecNum&gt;&lt;Suffix&gt;`, pp. 181 f.&lt;/Suffix&gt;&lt;DisplayText&gt;Frêche (1969a, pp. 181 f.)&lt;/DisplayText&gt;&lt;record&gt;&lt;rec-number&gt;5117&lt;/rec-number&gt;&lt;foreign-keys&gt;&lt;key app="EN" db-id="9f2z9tt2ix2rzze2vaox5wrb0zfz9arfds25"&gt;5117&lt;/key&gt;&lt;/foreign-keys&gt;&lt;ref-type name="Journal Article"&gt;17&lt;/ref-type&gt;&lt;contributors&gt;&lt;authors&gt;&lt;author&gt;Frêche, Georges&lt;/author&gt;&lt;/authors&gt;&lt;/contributors&gt;&lt;titles&gt;&lt;title&gt;Mercuriales en Pays de Foix: le pris des grains, du foin et du vin à Tarascon, Foix et Pamiers (1644-1792)&lt;/title&gt;&lt;secondary-title&gt;Bulletins de la Société Ariégeoise&lt;/secondary-title&gt;&lt;/titles&gt;&lt;periodical&gt;&lt;full-title&gt;Bulletins de la Société Ariégeoise&lt;/full-title&gt;&lt;/periodical&gt;&lt;pages&gt;171-189&lt;/pages&gt;&lt;volume&gt;25&lt;/volume&gt;&lt;dates&gt;&lt;year&gt;19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8" w:tooltip="Frêche, 1969 #5117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69a, pp. 181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4248AFA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Fontenay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40-1792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ehergne&lt;/Author&gt;&lt;Year&gt;1963&lt;/Year&gt;&lt;RecNum&gt;5118&lt;/RecNum&gt;&lt;Suffix&gt;`, pp. 75 f.&lt;/Suffix&gt;&lt;DisplayText&gt;Dehergne (1963, pp. 75 f.)&lt;/DisplayText&gt;&lt;record&gt;&lt;rec-number&gt;5118&lt;/rec-number&gt;&lt;foreign-keys&gt;&lt;key app="EN" db-id="9f2z9tt2ix2rzze2vaox5wrb0zfz9arfds25"&gt;5118&lt;/key&gt;&lt;/foreign-keys&gt;&lt;ref-type name="Book"&gt;6&lt;/ref-type&gt;&lt;contributors&gt;&lt;authors&gt;&lt;author&gt;Dehergne, Joseph&lt;/author&gt;&lt;/authors&gt;&lt;/contributors&gt;&lt;titles&gt;&lt;title&gt;Le Bas-Poitou à la veille de la Révolution&lt;/title&gt;&lt;secondary-title&gt;Memoires et Documents 16&lt;/secondary-title&gt;&lt;/titles&gt;&lt;dates&gt;&lt;year&gt;1963&lt;/year&gt;&lt;/dates&gt;&lt;pub-location&gt;Paris&lt;/pub-location&gt;&lt;publisher&gt;Commission d&amp;apos;histoire économique et sociale de la Révolutio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61" w:tooltip="Dehergne, 1963 #5118" w:history="1">
        <w:r w:rsidRPr="00266479">
          <w:rPr>
            <w:rFonts w:eastAsiaTheme="minorHAnsi" w:cstheme="minorBidi"/>
            <w:noProof/>
            <w:szCs w:val="22"/>
            <w:lang w:val="it-IT"/>
          </w:rPr>
          <w:t>Dehergne (1963, pp. 75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Vendé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210 f.&lt;/Suffix&gt;&lt;DisplayText&gt;Labrousse et al. (1970, 21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210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95-1913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Vendé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79889A7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Goness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47-1790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upâquier&lt;/Author&gt;&lt;Year&gt;1968&lt;/Year&gt;&lt;RecNum&gt;4244&lt;/RecNum&gt;&lt;Suffix&gt;`, pp. 32-99&lt;/Suffix&gt;&lt;DisplayText&gt;Dupâquier and Meuvret (1968, pp. 32-99)&lt;/DisplayText&gt;&lt;record&gt;&lt;rec-number&gt;4244&lt;/rec-number&gt;&lt;foreign-keys&gt;&lt;key app="EN" db-id="9f2z9tt2ix2rzze2vaox5wrb0zfz9arfds25"&gt;4244&lt;/key&gt;&lt;/foreign-keys&gt;&lt;ref-type name="Book"&gt;6&lt;/ref-type&gt;&lt;contributors&gt;&lt;authors&gt;&lt;author&gt;Dupâquier, Jacques&lt;/author&gt;&lt;author&gt;Meuvret, Jean&lt;/author&gt;&lt;/authors&gt;&lt;secondary-authors&gt;&lt;author&gt;Meuvret, Jean&lt;/author&gt;&lt;author&gt;Lachiver, Marcel&lt;/author&gt;&lt;/secondary-authors&gt;&lt;/contributors&gt;&lt;titles&gt;&lt;title&gt;Mercuriales du pays de France et du Vexin français (1640-1792)&lt;/title&gt;&lt;secondary-title&gt;École pratique des hautes études. 6e section. Centre de recherches historiques. Monnaie, prix, conjoncture, 7&lt;/secondary-title&gt;&lt;/titles&gt;&lt;keywords&gt;&lt;keyword&gt;Preise, 17. Jh., 18. Jh.&lt;/keyword&gt;&lt;/keywords&gt;&lt;dates&gt;&lt;year&gt;1968&lt;/year&gt;&lt;/dates&gt;&lt;pub-location&gt;Paris&lt;/pub-location&gt;&lt;publisher&gt;S.E.V.P.E.N&lt;/publisher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6" w:tooltip="Dupâquier, 1968 #4244" w:history="1">
        <w:r w:rsidRPr="00266479">
          <w:rPr>
            <w:rFonts w:eastAsiaTheme="minorHAnsi" w:cstheme="minorBidi"/>
            <w:noProof/>
            <w:szCs w:val="22"/>
            <w:lang w:val="it-IT"/>
          </w:rPr>
          <w:t>Dupâquier and Meuvret (1968, pp. 32-99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089BF6B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Grenad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42-179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69&lt;/Year&gt;&lt;RecNum&gt;5119&lt;/RecNum&gt;&lt;Suffix&gt;`, p. ???&lt;/Suffix&gt;&lt;DisplayText&gt;Frêche (1969b, p. ???)&lt;/DisplayText&gt;&lt;record&gt;&lt;rec-number&gt;5119&lt;/rec-number&gt;&lt;foreign-keys&gt;&lt;key app="EN" db-id="9f2z9tt2ix2rzze2vaox5wrb0zfz9arfds25"&gt;5119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Une enquête sur les prix des produits agricoles dans la région toulousaine: XV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siècle&lt;/style&gt;&lt;/title&gt;&lt;secondary-title&gt;Annales du Midi&lt;/secondary-title&gt;&lt;/titles&gt;&lt;periodical&gt;&lt;full-title&gt;Annales du Midi&lt;/full-title&gt;&lt;/periodical&gt;&lt;pages&gt;17-39&lt;/pages&gt;&lt;volume&gt;81&lt;/volume&gt;&lt;number&gt;91&lt;/number&gt;&lt;dates&gt;&lt;year&gt;19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9" w:tooltip="Frêche, 1969 #5119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69b</w:t>
        </w:r>
        <w:r w:rsidRPr="00266479">
          <w:rPr>
            <w:rFonts w:eastAsiaTheme="minorHAnsi" w:cstheme="minorBidi"/>
            <w:noProof/>
            <w:vanish/>
            <w:szCs w:val="22"/>
            <w:lang w:val="it-IT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  <w:r w:rsidRPr="00266479">
        <w:rPr>
          <w:rFonts w:eastAsiaTheme="minorHAnsi" w:cstheme="minorBidi"/>
          <w:vanish/>
          <w:szCs w:val="22"/>
          <w:lang w:val="it-IT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it-IT"/>
        </w:rPr>
        <w:t>Where in Freche 1969 are the data?</w:t>
      </w:r>
    </w:p>
    <w:p w14:paraId="6255B38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Grenobl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501-1780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Hauser&lt;/Author&gt;&lt;Year&gt;1936&lt;/Year&gt;&lt;RecNum&gt;4224&lt;/RecNum&gt;&lt;Suffix&gt;`, pp. 365-370&lt;/Suffix&gt;&lt;DisplayText&gt;Hauser (1936, pp. 365-370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it-IT"/>
          </w:rPr>
          <w:t>Hauser (1936, pp. 365-370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14-1785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Hauser&lt;/Author&gt;&lt;Year&gt;1936&lt;/Year&gt;&lt;RecNum&gt;4224&lt;/RecNum&gt;&lt;Suffix&gt;`, pp. 363 f.&lt;/Suffix&gt;&lt;DisplayText&gt;Hauser (1936, pp. 363 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it-IT"/>
          </w:rPr>
          <w:t>Hauser (1936, pp. 363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Isèr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118 f.&lt;/Suffix&gt;&lt;DisplayText&gt;Labrousse et al. (1970, pp. 11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118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95-1913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Isèr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0CD65B4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Gueret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68-178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79&lt;/Year&gt;&lt;RecNum&gt;5108&lt;/RecNum&gt;&lt;Suffix&gt;`, pp. 46 ff.&lt;/Suffix&gt;&lt;DisplayText&gt;Frêche (1979, pp. 46 f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79, pp. 46 f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Creus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88 f.&lt;/Suffix&gt;&lt;DisplayText&gt;Labrousse et al. (1970, pp. 8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88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95-1913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Creus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1679777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it-IT"/>
        </w:rPr>
        <w:lastRenderedPageBreak/>
        <w:t>Issoir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02-1792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79&lt;/Year&gt;&lt;RecNum&gt;5108&lt;/RecNum&gt;&lt;Suffix&gt;`, pp. 47 f.&lt;/Suffix&gt;&lt;DisplayText&gt;Frêche (1979, pp. 47 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79, pp. 47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Puy-de-Dôm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68 f.&lt;/Suffix&gt;&lt;DisplayText&gt;Labrousse et al. (1970, pp. 16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6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Puy-de-Dôm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de-DE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4CE89F3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de-DE"/>
        </w:rPr>
        <w:t>Langre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49-187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aguin&lt;/Author&gt;&lt;Year&gt;1894&lt;/Year&gt;&lt;RecNum&gt;4664&lt;/RecNum&gt;&lt;Suffix&gt;`, pp. 343-350&lt;/Suffix&gt;&lt;DisplayText&gt;Daguin (1894, pp. 343-350)&lt;/DisplayText&gt;&lt;record&gt;&lt;rec-number&gt;4664&lt;/rec-number&gt;&lt;foreign-keys&gt;&lt;key app="EN" db-id="9f2z9tt2ix2rzze2vaox5wrb0zfz9arfds25"&gt;4664&lt;/key&gt;&lt;/foreign-keys&gt;&lt;ref-type name="Journal Article"&gt;17&lt;/ref-type&gt;&lt;contributors&gt;&lt;authors&gt;&lt;author&gt;Daguin&lt;/author&gt;&lt;/authors&gt;&lt;/contributors&gt;&lt;titles&gt;&lt;title&gt;Le prix du blé et de l&amp;apos;avoine et autres denrées à Langres, de 1549 à 1870&lt;/title&gt;&lt;secondary-title&gt;Bulletin du Comité des travaux historiques et scientifiques: Section des sciences économiques et sociales&lt;/secondary-title&gt;&lt;/titles&gt;&lt;periodical&gt;&lt;full-title&gt;Bulletin du Comité des travaux historiques et scientifiques: Section des sciences économiques et sociales&lt;/full-title&gt;&lt;/periodical&gt;&lt;pages&gt;341-351&lt;/pages&gt;&lt;dates&gt;&lt;year&gt;1894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53" w:tooltip="Daguin, 1894 #4664" w:history="1">
        <w:r w:rsidRPr="00266479">
          <w:rPr>
            <w:rFonts w:eastAsiaTheme="minorHAnsi" w:cstheme="minorBidi"/>
            <w:noProof/>
            <w:szCs w:val="22"/>
            <w:lang w:val="de-DE"/>
          </w:rPr>
          <w:t>Daguin (1894, pp. 343-35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Haute-Marn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46 f.&lt;/Suffix&gt;&lt;DisplayText&gt;Labrousse et al. (1970, pp. 14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46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Haute-Marn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1330E76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Laval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825-1904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194 f.&lt;/Suffix&gt;&lt;DisplayText&gt;Drame et al. (1991, pp. 19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194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562A663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Lavaur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19-179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67&lt;/Year&gt;&lt;RecNum&gt;4223&lt;/RecNum&gt;&lt;Suffix&gt;`, p. ???&lt;/Suffix&gt;&lt;DisplayText&gt;Frêche (1967b, p. ???)&lt;/DisplayText&gt;&lt;record&gt;&lt;rec-number&gt;4223&lt;/rec-number&gt;&lt;foreign-keys&gt;&lt;key app="EN" db-id="9f2z9tt2ix2rzze2vaox5wrb0zfz9arfds25"&gt;4223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Prix du blé et crises dans le Haut-Languedoc: XVII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siècles&lt;/style&gt;&lt;/title&gt;&lt;secondary-title&gt;Revue du Tarn&lt;/secondary-title&gt;&lt;/titles&gt;&lt;periodical&gt;&lt;full-title&gt;Revue du Tarn&lt;/full-title&gt;&lt;/periodical&gt;&lt;pages&gt;431-459&lt;/pages&gt;&lt;volume&gt;48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7" w:tooltip="Frêche, 1967 #4223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67b</w:t>
        </w:r>
        <w:r w:rsidRPr="00266479">
          <w:rPr>
            <w:rFonts w:eastAsiaTheme="minorHAnsi" w:cstheme="minorBidi"/>
            <w:noProof/>
            <w:vanish/>
            <w:szCs w:val="22"/>
            <w:lang w:val="it-IT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  <w:r w:rsidRPr="00266479">
        <w:rPr>
          <w:rFonts w:eastAsiaTheme="minorHAnsi" w:cstheme="minorBidi"/>
          <w:vanish/>
          <w:szCs w:val="22"/>
          <w:lang w:val="it-IT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it-IT"/>
        </w:rPr>
        <w:t>Where in Freche 1967 are the data?</w:t>
      </w:r>
    </w:p>
    <w:p w14:paraId="33A0E36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Le Havr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60-1786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Vovelle&lt;/Author&gt;&lt;Year&gt;1989&lt;/Year&gt;&lt;RecNum&gt;5110&lt;/RecNum&gt;&lt;Suffix&gt;`, p. ???&lt;/Suffix&gt;&lt;DisplayText&gt;Vovelle (1989, p. ???)&lt;/DisplayText&gt;&lt;record&gt;&lt;rec-number&gt;5110&lt;/rec-number&gt;&lt;foreign-keys&gt;&lt;key app="EN" db-id="9f2z9tt2ix2rzze2vaox5wrb0zfz9arfds25"&gt;5110&lt;/key&gt;&lt;/foreign-keys&gt;&lt;ref-type name="Book"&gt;6&lt;/ref-type&gt;&lt;contributors&gt;&lt;authors&gt;&lt;author&gt;Vovelle, Michel&lt;/author&gt;&lt;/authors&gt;&lt;/contributors&gt;&lt;titles&gt;&lt;title&gt;&lt;style face="normal" font="default" size="100%"&gt;La Fin du Feodalisme dans Le Pays de Caux: Conjoncture economique et demographique et structure sociale dans une region de grande culture de la crise du XVII&lt;/style&gt;&lt;style face="superscript" font="default" size="100%"&gt;e&lt;/style&gt;&lt;style face="normal" font="default" size="100%"&gt; siecle a la stabilisation de la Revolution (1640-1795)&lt;/style&gt;&lt;/title&gt;&lt;/titles&gt;&lt;dates&gt;&lt;year&gt;1989&lt;/year&gt;&lt;/dates&gt;&lt;pub-location&gt;Paris&lt;/pub-location&gt;&lt;publisher&gt;Editions du C.T.H.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31" w:tooltip="Vovelle, 1989 #5110" w:history="1">
        <w:r w:rsidRPr="00266479">
          <w:rPr>
            <w:rFonts w:eastAsiaTheme="minorHAnsi" w:cstheme="minorBidi"/>
            <w:noProof/>
            <w:szCs w:val="22"/>
            <w:lang w:val="it-IT"/>
          </w:rPr>
          <w:t>Vovelle (1989</w:t>
        </w:r>
        <w:r w:rsidRPr="00266479">
          <w:rPr>
            <w:rFonts w:eastAsiaTheme="minorHAnsi" w:cstheme="minorBidi"/>
            <w:noProof/>
            <w:vanish/>
            <w:szCs w:val="22"/>
            <w:lang w:val="it-IT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  <w:r w:rsidRPr="00266479">
        <w:rPr>
          <w:rFonts w:eastAsiaTheme="minorHAnsi" w:cstheme="minorBidi"/>
          <w:vanish/>
          <w:szCs w:val="22"/>
          <w:lang w:val="it-IT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it-IT"/>
        </w:rPr>
        <w:t>Where in Vovelle 1989 are the data?</w:t>
      </w:r>
    </w:p>
    <w:p w14:paraId="3E4033C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Le Mans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Sarth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186 f.&lt;/Suffix&gt;&lt;DisplayText&gt;Labrousse et al. (1970, pp. 18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186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25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216 f.&lt;/Suffix&gt;&lt;DisplayText&gt;Drame et al. (1991, pp. 21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216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400EC82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it-IT"/>
        </w:rPr>
        <w:t>Le Puy-en-Velay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47-1792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79&lt;/Year&gt;&lt;RecNum&gt;5108&lt;/RecNum&gt;&lt;Suffix&gt;`, pp. 46 ff.&lt;/Suffix&gt;&lt;DisplayText&gt;Frêche (1979, pp. 46 f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(1979, pp. 46 f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Haute-Loir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28 f.&lt;/Suffix&gt;&lt;DisplayText&gt;Labrousse et al. (1970, pp. 12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28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76 f.&lt;/Suffix&gt;&lt;DisplayText&gt;Drame et al. (1991, pp. 17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76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1220A9B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ille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713-179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efèvre&lt;/Author&gt;&lt;Year&gt;1925&lt;/Year&gt;&lt;RecNum&gt;5130&lt;/RecNum&gt;&lt;Suffix&gt;`, p. 152&lt;/Suffix&gt;&lt;DisplayText&gt;Lefèvre (1925, p. 152)&lt;/DisplayText&gt;&lt;record&gt;&lt;rec-number&gt;5130&lt;/rec-number&gt;&lt;foreign-keys&gt;&lt;key app="EN" db-id="9f2z9tt2ix2rzze2vaox5wrb0zfz9arfds25"&gt;5130&lt;/key&gt;&lt;/foreign-keys&gt;&lt;ref-type name="Book"&gt;6&lt;/ref-type&gt;&lt;contributors&gt;&lt;authors&gt;&lt;author&gt;Lefèvre, Pierre&lt;/author&gt;&lt;/authors&gt;&lt;/contributors&gt;&lt;titles&gt;&lt;title&gt;Le commerce des grains et la question du pain à Lille de 1713 à 1789&lt;/title&gt;&lt;/titles&gt;&lt;dates&gt;&lt;year&gt;1925&lt;/year&gt;&lt;/dates&gt;&lt;pub-location&gt;Lille&lt;/pub-location&gt;&lt;publisher&gt;Camille Robb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7" w:tooltip="Lefèvre, 1925 #5130" w:history="1">
        <w:r w:rsidRPr="00266479">
          <w:rPr>
            <w:rFonts w:eastAsiaTheme="minorHAnsi" w:cstheme="minorBidi"/>
            <w:noProof/>
            <w:szCs w:val="22"/>
            <w:lang w:val="de-DE"/>
          </w:rPr>
          <w:t>Lefèvre (1925, p. 152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204 f.&lt;/Suffix&gt;&lt;DisplayText&gt;Drame et al. (1991, pp. 20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20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0A1B20B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Limoges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400-1860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uffaud&lt;/Author&gt;&lt;Year&gt;1862&lt;/Year&gt;&lt;RecNum&gt;5120&lt;/RecNum&gt;&lt;Suffix&gt;`, pp. 309-321&lt;/Suffix&gt;&lt;DisplayText&gt;Duffaud (1862, pp. 309-321)&lt;/DisplayText&gt;&lt;record&gt;&lt;rec-number&gt;5120&lt;/rec-number&gt;&lt;foreign-keys&gt;&lt;key app="EN" db-id="9f2z9tt2ix2rzze2vaox5wrb0zfz9arfds25"&gt;5120&lt;/key&gt;&lt;/foreign-keys&gt;&lt;ref-type name="Journal Article"&gt;17&lt;/ref-type&gt;&lt;contributors&gt;&lt;authors&gt;&lt;author&gt;Duffaud, M.&lt;/author&gt;&lt;/authors&gt;&lt;/contributors&gt;&lt;titles&gt;&lt;title&gt;Note sur le prix des grains à Poitiers depuis trois siècles&lt;/title&gt;&lt;secondary-title&gt;Mémoires présentés par divers savants à l&amp;apos;Académie des Sciences&lt;/secondary-title&gt;&lt;/titles&gt;&lt;periodical&gt;&lt;full-title&gt;Mémoires présentés par divers savants à l&amp;apos;Académie des Sciences&lt;/full-title&gt;&lt;/periodical&gt;&lt;pages&gt;221-337&lt;/pages&gt;&lt;volume&gt;17&lt;/volume&gt;&lt;dates&gt;&lt;year&gt;1862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5" w:tooltip="Duffaud, 1862 #5120" w:history="1">
        <w:r w:rsidRPr="00266479">
          <w:rPr>
            <w:rFonts w:eastAsiaTheme="minorHAnsi" w:cstheme="minorBidi"/>
            <w:noProof/>
            <w:szCs w:val="22"/>
            <w:lang w:val="de-DE"/>
          </w:rPr>
          <w:t>Duffaud (1862, pp. 309-321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Haute-Vienn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214 f.&lt;/Suffix&gt;&lt;DisplayText&gt;Labrousse et al. (1970, pp. 21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21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Haute-Vienn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de-DE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4DC269B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Louviers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52 f.&lt;/Suffix&gt;&lt;DisplayText&gt;Drame et al. (1991, pp. 15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5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65E608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Lun</w:t>
      </w:r>
      <w:r w:rsidRPr="00266479">
        <w:rPr>
          <w:rFonts w:eastAsiaTheme="minorHAnsi"/>
          <w:szCs w:val="22"/>
          <w:lang w:val="en-GB"/>
        </w:rPr>
        <w:t>é</w:t>
      </w:r>
      <w:r w:rsidRPr="00266479">
        <w:rPr>
          <w:rFonts w:eastAsiaTheme="minorHAnsi" w:cstheme="minorBidi"/>
          <w:szCs w:val="22"/>
          <w:lang w:val="en-GB"/>
        </w:rPr>
        <w:t>ville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Meurth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50 f.&lt;/Suffix&gt;&lt;DisplayText&gt;Labrousse et al. (1970, pp. 15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5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96 f.&lt;/Suffix&gt;&lt;DisplayText&gt;Drame et al. (1991, pp. 19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9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Meurth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5DAA0D1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lastRenderedPageBreak/>
        <w:t>Lyon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472-160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Gascon&lt;/Author&gt;&lt;Year&gt;1971&lt;/Year&gt;&lt;RecNum&gt;4671&lt;/RecNum&gt;&lt;Suffix&gt;`, pp. 920 f.&lt;/Suffix&gt;&lt;DisplayText&gt;Gascon (1971, pp. 920 f.)&lt;/DisplayText&gt;&lt;record&gt;&lt;rec-number&gt;4671&lt;/rec-number&gt;&lt;foreign-keys&gt;&lt;key app="EN" db-id="9f2z9tt2ix2rzze2vaox5wrb0zfz9arfds25"&gt;4671&lt;/key&gt;&lt;/foreign-keys&gt;&lt;ref-type name="Book"&gt;6&lt;/ref-type&gt;&lt;contributors&gt;&lt;authors&gt;&lt;author&gt;Gascon, Richard&lt;/author&gt;&lt;/authors&gt;&lt;/contributors&gt;&lt;titles&gt;&lt;title&gt;Grand commerce et vie urbaine au XVIe siècle: Lyon et ses marchands (environs de 1520 - environs de 1580)&lt;/title&gt;&lt;/titles&gt;&lt;dates&gt;&lt;year&gt;1971&lt;/year&gt;&lt;/dates&gt;&lt;pub-location&gt;Paris et La Haye&lt;/pub-location&gt;&lt;publisher&gt;Ecole pratique des hautes études&lt;/publisher&gt;&lt;urls&gt;&lt;related-urls&gt;&lt;url&gt;http://books.google.co.uk/books?id=xrkpAQAAI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7" w:tooltip="Gascon, 1971 #4671" w:history="1">
        <w:r w:rsidRPr="00266479">
          <w:rPr>
            <w:rFonts w:eastAsiaTheme="minorHAnsi" w:cstheme="minorBidi"/>
            <w:noProof/>
            <w:szCs w:val="22"/>
            <w:lang w:val="en-GB"/>
          </w:rPr>
          <w:t>Gascon (1971, pp. 92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630-177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Rambaud&lt;/Author&gt;&lt;Year&gt;1911&lt;/Year&gt;&lt;RecNum&gt;4672&lt;/RecNum&gt;&lt;Suffix&gt;`, pp. 262 ff.&lt;/Suffix&gt;&lt;DisplayText&gt;Rambaud (1911, pp. 262 ff.)&lt;/DisplayText&gt;&lt;record&gt;&lt;rec-number&gt;4672&lt;/rec-number&gt;&lt;foreign-keys&gt;&lt;key app="EN" db-id="9f2z9tt2ix2rzze2vaox5wrb0zfz9arfds25"&gt;4672&lt;/key&gt;&lt;/foreign-keys&gt;&lt;ref-type name="Book"&gt;6&lt;/ref-type&gt;&lt;contributors&gt;&lt;authors&gt;&lt;author&gt;Rambaud, Adrien&lt;/author&gt;&lt;/authors&gt;&lt;/contributors&gt;&lt;titles&gt;&lt;title&gt;La chambre d&amp;apos;abondance de la ville de Lyon (1643-1777)&lt;/title&gt;&lt;/titles&gt;&lt;dates&gt;&lt;year&gt;1911&lt;/year&gt;&lt;/dates&gt;&lt;pub-location&gt;Lyon&lt;/pub-location&gt;&lt;publisher&gt;J. Poncet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46" w:tooltip="Rambaud, 1911 #4672" w:history="1">
        <w:r w:rsidRPr="00266479">
          <w:rPr>
            <w:rFonts w:eastAsiaTheme="minorHAnsi" w:cstheme="minorBidi"/>
            <w:noProof/>
            <w:szCs w:val="22"/>
            <w:lang w:val="en-GB"/>
          </w:rPr>
          <w:t>Rambaud (1911, pp. 262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Rhô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80 f.&lt;/Suffix&gt;&lt;DisplayText&gt;Labrousse et al. (1970, pp. 18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8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208 f.&lt;/Suffix&gt;&lt;DisplayText&gt;Drame et al. (1991, pp. 20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20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5FC4CA0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Mâcon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Saône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-et-Loir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84 f.&lt;/Suffix&gt;&lt;DisplayText&gt;Labrousse et al. (1970, pp. 18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8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214 f.&lt;/Suffix&gt;&lt;DisplayText&gt;Drame et al. (1991, pp. 21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21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B86470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Magny-en-Vexin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93-179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upâquier&lt;/Author&gt;&lt;Year&gt;1968&lt;/Year&gt;&lt;RecNum&gt;4244&lt;/RecNum&gt;&lt;Suffix&gt;`, pp. 48-98&lt;/Suffix&gt;&lt;DisplayText&gt;Dupâquier and Meuvret (1968, pp. 48-98)&lt;/DisplayText&gt;&lt;record&gt;&lt;rec-number&gt;4244&lt;/rec-number&gt;&lt;foreign-keys&gt;&lt;key app="EN" db-id="9f2z9tt2ix2rzze2vaox5wrb0zfz9arfds25"&gt;4244&lt;/key&gt;&lt;/foreign-keys&gt;&lt;ref-type name="Book"&gt;6&lt;/ref-type&gt;&lt;contributors&gt;&lt;authors&gt;&lt;author&gt;Dupâquier, Jacques&lt;/author&gt;&lt;author&gt;Meuvret, Jean&lt;/author&gt;&lt;/authors&gt;&lt;secondary-authors&gt;&lt;author&gt;Meuvret, Jean&lt;/author&gt;&lt;author&gt;Lachiver, Marcel&lt;/author&gt;&lt;/secondary-authors&gt;&lt;/contributors&gt;&lt;titles&gt;&lt;title&gt;Mercuriales du pays de France et du Vexin français (1640-1792)&lt;/title&gt;&lt;secondary-title&gt;École pratique des hautes études. 6e section. Centre de recherches historiques. Monnaie, prix, conjoncture, 7&lt;/secondary-title&gt;&lt;/titles&gt;&lt;keywords&gt;&lt;keyword&gt;Preise, 17. Jh., 18. Jh.&lt;/keyword&gt;&lt;/keywords&gt;&lt;dates&gt;&lt;year&gt;1968&lt;/year&gt;&lt;/dates&gt;&lt;pub-location&gt;Paris&lt;/pub-location&gt;&lt;publisher&gt;S.E.V.P.E.N&lt;/publisher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6" w:tooltip="Dupâquier, 1968 #4244" w:history="1">
        <w:r w:rsidRPr="00266479">
          <w:rPr>
            <w:rFonts w:eastAsiaTheme="minorHAnsi" w:cstheme="minorBidi"/>
            <w:noProof/>
            <w:szCs w:val="22"/>
            <w:lang w:val="en-GB"/>
          </w:rPr>
          <w:t>Dupâquier and Meuvret (1968, pp. 48-98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95EC58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Maran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40 f.&lt;/Suffix&gt;&lt;DisplayText&gt;Drame et al. (1991, pp. 14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4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3CBE56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Maringues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07-1771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79&lt;/Year&gt;&lt;RecNum&gt;5108&lt;/RecNum&gt;&lt;Suffix&gt;`, pp. 47 f.&lt;/Suffix&gt;&lt;DisplayText&gt;Frêche (1979, pp. 47 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79, pp. 47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02C0D0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Marmand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Lot-et-Garon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36 f.&lt;/Suffix&gt;&lt;DisplayText&gt;Labrousse et al. (1970, pp. 13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3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0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82 f.&lt;/Suffix&gt;&lt;DisplayText&gt;Drame et al. (1991, pp. 18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8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Lot-et-Garon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4FC043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Marseill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17-170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Morineau&lt;/Author&gt;&lt;Year&gt;1970&lt;/Year&gt;&lt;RecNum&gt;5121&lt;/RecNum&gt;&lt;Suffix&gt;`, pp. 161 f.&lt;/Suffix&gt;&lt;DisplayText&gt;Morineau (1970, pp. 161 f.)&lt;/DisplayText&gt;&lt;record&gt;&lt;rec-number&gt;5121&lt;/rec-number&gt;&lt;foreign-keys&gt;&lt;key app="EN" db-id="9f2z9tt2ix2rzze2vaox5wrb0zfz9arfds25"&gt;5121&lt;/key&gt;&lt;/foreign-keys&gt;&lt;ref-type name="Journal Article"&gt;17&lt;/ref-type&gt;&lt;contributors&gt;&lt;authors&gt;&lt;author&gt;Morineau, Michel&lt;/author&gt;&lt;/authors&gt;&lt;/contributors&gt;&lt;titles&gt;&lt;title&gt;&lt;style face="normal" font="default" size="100%"&gt;Flottes de commerce et trafics français en Méditerranée au XVII&lt;/style&gt;&lt;style face="superscript" font="default" size="100%"&gt;e&lt;/style&gt;&lt;style face="normal" font="default" size="100%"&gt; siècle (jusqu&amp;apos;en 1669)&lt;/style&gt;&lt;/title&gt;&lt;secondary-title&gt;&lt;style face="normal" font="default" size="100%"&gt;XVII&lt;/style&gt;&lt;style face="superscript" font="default" size="100%"&gt;e&lt;/style&gt;&lt;style face="normal" font="default" size="100%"&gt; Siècle&lt;/style&gt;&lt;/secondary-title&gt;&lt;/titles&gt;&lt;periodical&gt;&lt;full-title&gt;XVIIe Siècle&lt;/full-title&gt;&lt;/periodical&gt;&lt;pages&gt;135-171&lt;/pages&gt;&lt;volume&gt;86-87&lt;/volume&gt;&lt;dates&gt;&lt;year&gt;1970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9" w:tooltip="Morineau, 1970 #5121" w:history="1">
        <w:r w:rsidRPr="00266479">
          <w:rPr>
            <w:rFonts w:eastAsiaTheme="minorHAnsi" w:cstheme="minorBidi"/>
            <w:noProof/>
            <w:szCs w:val="22"/>
            <w:lang w:val="en-GB"/>
          </w:rPr>
          <w:t>Morineau (1970, pp. 161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00-178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aehrel&lt;/Author&gt;&lt;Year&gt;1961&lt;/Year&gt;&lt;RecNum&gt;4218&lt;/RecNum&gt;&lt;Suffix&gt;`, p. 545&lt;/Suffix&gt;&lt;DisplayText&gt;Baehrel (1961, p. 545)&lt;/DisplayText&gt;&lt;record&gt;&lt;rec-number&gt;4218&lt;/rec-number&gt;&lt;foreign-keys&gt;&lt;key app="EN" db-id="9f2z9tt2ix2rzze2vaox5wrb0zfz9arfds25"&gt;4218&lt;/key&gt;&lt;/foreign-keys&gt;&lt;ref-type name="Book"&gt;6&lt;/ref-type&gt;&lt;contributors&gt;&lt;authors&gt;&lt;author&gt;Baehrel, René&lt;/author&gt;&lt;/authors&gt;&lt;/contributors&gt;&lt;titles&gt;&lt;title&gt;Une croissance: la Basse-Provence rurale (fin du seizième siècle a 1789). Essai d&amp;apos;économie historique statistique&lt;/title&gt;&lt;/titles&gt;&lt;keywords&gt;&lt;keyword&gt;Wirtschaftsgeschichte, Preise, 16. Jh., 17. Jh., 18. Jh., 19. Jh.&lt;/keyword&gt;&lt;/keywords&gt;&lt;dates&gt;&lt;year&gt;1961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5" w:tooltip="Baehrel, 1961 #4218" w:history="1">
        <w:r w:rsidRPr="00266479">
          <w:rPr>
            <w:rFonts w:eastAsiaTheme="minorHAnsi" w:cstheme="minorBidi"/>
            <w:noProof/>
            <w:szCs w:val="22"/>
            <w:lang w:val="en-GB"/>
          </w:rPr>
          <w:t>Baehrel (1961, p. 545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Bouches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-du-Rhô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68 f.&lt;/Suffix&gt;&lt;DisplayText&gt;Labrousse et al. (1970, pp. 6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6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34 f.&lt;/Suffix&gt;&lt;DisplayText&gt;Drame et al. (1991, pp. 13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3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533A301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Melun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42-172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Mireaux&lt;/Author&gt;&lt;Year&gt;1958&lt;/Year&gt;&lt;RecNum&gt;5122&lt;/RecNum&gt;&lt;Suffix&gt;`, pp. 305 ff.&lt;/Suffix&gt;&lt;DisplayText&gt;Mireaux (1958, pp. 305 ff.)&lt;/DisplayText&gt;&lt;record&gt;&lt;rec-number&gt;5122&lt;/rec-number&gt;&lt;foreign-keys&gt;&lt;key app="EN" db-id="9f2z9tt2ix2rzze2vaox5wrb0zfz9arfds25"&gt;5122&lt;/key&gt;&lt;/foreign-keys&gt;&lt;ref-type name="Book"&gt;6&lt;/ref-type&gt;&lt;contributors&gt;&lt;authors&gt;&lt;author&gt;Mireaux, Emile&lt;/author&gt;&lt;/authors&gt;&lt;/contributors&gt;&lt;titles&gt;&lt;title&gt;Une province française au temps du Grand Roi: la Brie&lt;/title&gt;&lt;/titles&gt;&lt;dates&gt;&lt;year&gt;1958&lt;/year&gt;&lt;/dates&gt;&lt;pub-location&gt;Paris&lt;/pub-location&gt;&lt;publisher&gt;Hachett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97" w:tooltip="Mireaux, 1958 #5122" w:history="1">
        <w:r w:rsidRPr="00266479">
          <w:rPr>
            <w:rFonts w:eastAsiaTheme="minorHAnsi" w:cstheme="minorBidi"/>
            <w:noProof/>
            <w:szCs w:val="22"/>
            <w:lang w:val="en-GB"/>
          </w:rPr>
          <w:t>Mireaux (1958, pp. 305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7A54674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en-GB"/>
        </w:rPr>
        <w:t>Mend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Lozèr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138 f.&lt;/Suffix&gt;&lt;DisplayText&gt;Labrousse et al. (1970, pp. 138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138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25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184 f.&lt;/Suffix&gt;&lt;DisplayText&gt;Drame et al. (1991, pp. 18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184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130A149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Meulan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700-1792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upâquier&lt;/Author&gt;&lt;Year&gt;1968&lt;/Year&gt;&lt;RecNum&gt;4244&lt;/RecNum&gt;&lt;Suffix&gt;`, pp. 51-99&lt;/Suffix&gt;&lt;DisplayText&gt;Dupâquier and Meuvret (1968, pp. 51-99)&lt;/DisplayText&gt;&lt;record&gt;&lt;rec-number&gt;4244&lt;/rec-number&gt;&lt;foreign-keys&gt;&lt;key app="EN" db-id="9f2z9tt2ix2rzze2vaox5wrb0zfz9arfds25"&gt;4244&lt;/key&gt;&lt;/foreign-keys&gt;&lt;ref-type name="Book"&gt;6&lt;/ref-type&gt;&lt;contributors&gt;&lt;authors&gt;&lt;author&gt;Dupâquier, Jacques&lt;/author&gt;&lt;author&gt;Meuvret, Jean&lt;/author&gt;&lt;/authors&gt;&lt;secondary-authors&gt;&lt;author&gt;Meuvret, Jean&lt;/author&gt;&lt;author&gt;Lachiver, Marcel&lt;/author&gt;&lt;/secondary-authors&gt;&lt;/contributors&gt;&lt;titles&gt;&lt;title&gt;Mercuriales du pays de France et du Vexin français (1640-1792)&lt;/title&gt;&lt;secondary-title&gt;École pratique des hautes études. 6e section. Centre de recherches historiques. Monnaie, prix, conjoncture, 7&lt;/secondary-title&gt;&lt;/titles&gt;&lt;keywords&gt;&lt;keyword&gt;Preise, 17. Jh., 18. Jh.&lt;/keyword&gt;&lt;/keywords&gt;&lt;dates&gt;&lt;year&gt;1968&lt;/year&gt;&lt;/dates&gt;&lt;pub-location&gt;Paris&lt;/pub-location&gt;&lt;publisher&gt;S.E.V.P.E.N&lt;/publisher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6" w:tooltip="Dupâquier, 1968 #4244" w:history="1">
        <w:r w:rsidRPr="00266479">
          <w:rPr>
            <w:rFonts w:eastAsiaTheme="minorHAnsi" w:cstheme="minorBidi"/>
            <w:noProof/>
            <w:szCs w:val="22"/>
            <w:lang w:val="it-IT"/>
          </w:rPr>
          <w:t>Dupâquier and Meuvret (1968, pp. 51-99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04C48E9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Montauban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91-1789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Frêche&lt;/Author&gt;&lt;Year&gt;1967&lt;/Year&gt;&lt;RecNum&gt;5090&lt;/RecNum&gt;&lt;Suffix&gt;`, p. 101&lt;/Suffix&gt;&lt;DisplayText&gt;Frêche and Frêche (1967, p. 101)&lt;/DisplayText&gt;&lt;record&gt;&lt;rec-number&gt;5090&lt;/rec-number&gt;&lt;foreign-keys&gt;&lt;key app="EN" db-id="9f2z9tt2ix2rzze2vaox5wrb0zfz9arfds25"&gt;5090&lt;/key&gt;&lt;/foreign-keys&gt;&lt;ref-type name="Book"&gt;6&lt;/ref-type&gt;&lt;contributors&gt;&lt;authors&gt;&lt;author&gt;Frêche, Georges&lt;/author&gt;&lt;author&gt;Frêche, Geneviève&lt;/author&gt;&lt;/authors&gt;&lt;/contributors&gt;&lt;titles&gt;&lt;title&gt;Les prix des grains, des vins et des legumes à Toulouse (1486-1868): Extraits des mercuriales suivis d&amp;apos;une bibliographie d&amp;apos;histoire des prix&lt;/title&gt;&lt;secondary-title&gt;Travaux et Recherches de la Faculte et des Sciences Economiques de Paris&lt;/secondary-title&gt;&lt;/titles&gt;&lt;dates&gt;&lt;year&gt;1967&lt;/year&gt;&lt;/dates&gt;&lt;pub-location&gt;Paris&lt;/pub-location&gt;&lt;publisher&gt;Presses Universitaires de Franc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2" w:tooltip="Frêche, 1967 #5090" w:history="1">
        <w:r w:rsidRPr="00266479">
          <w:rPr>
            <w:rFonts w:eastAsiaTheme="minorHAnsi" w:cstheme="minorBidi"/>
            <w:noProof/>
            <w:szCs w:val="22"/>
            <w:lang w:val="it-IT"/>
          </w:rPr>
          <w:t>Frêche and Frêche (1967, p. 101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Tarn-et-Garonn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204 f.&lt;/Suffix&gt;&lt;DisplayText&gt;Labrousse et al. (1970, pp. 20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204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25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228 f.&lt;/Suffix&gt;&lt;DisplayText&gt;Drame et al. (1991, pp. 22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228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039F175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Montbrison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74 f.&lt;/Suffix&gt;&lt;DisplayText&gt;Drame et al. (1991, pp. 17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7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95022D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Mont</w:t>
      </w:r>
      <w:r w:rsidRPr="00266479">
        <w:rPr>
          <w:rFonts w:eastAsiaTheme="minorHAnsi"/>
          <w:szCs w:val="22"/>
          <w:lang w:val="en-GB"/>
        </w:rPr>
        <w:t>é</w:t>
      </w:r>
      <w:r w:rsidRPr="00266479">
        <w:rPr>
          <w:rFonts w:eastAsiaTheme="minorHAnsi" w:cstheme="minorBidi"/>
          <w:szCs w:val="22"/>
          <w:lang w:val="en-GB"/>
        </w:rPr>
        <w:t>limar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01-162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412 ff.&lt;/Suffix&gt;&lt;DisplayText&gt;Hauser (1936, pp. 412 f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, pp. 412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6254E2E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Montpellier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477-1601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e Roy Ladurie&lt;/Author&gt;&lt;Year&gt;1966&lt;/Year&gt;&lt;RecNum&gt;5123&lt;/RecNum&gt;&lt;Suffix&gt;`, pp. 819 f.&lt;/Suffix&gt;&lt;DisplayText&gt;Le Roy Ladurie (1966, pp. 819 f.)&lt;/DisplayText&gt;&lt;record&gt;&lt;rec-number&gt;5123&lt;/rec-number&gt;&lt;foreign-keys&gt;&lt;key app="EN" db-id="9f2z9tt2ix2rzze2vaox5wrb0zfz9arfds25"&gt;5123&lt;/key&gt;&lt;/foreign-keys&gt;&lt;ref-type name="Book"&gt;6&lt;/ref-type&gt;&lt;contributors&gt;&lt;authors&gt;&lt;author&gt;Le Roy Ladurie, Emmanuel&lt;/author&gt;&lt;/authors&gt;&lt;/contributors&gt;&lt;titles&gt;&lt;title&gt;Les Paysans de Languedoc&lt;/title&gt;&lt;/titles&gt;&lt;dates&gt;&lt;year&gt;1966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5" w:tooltip="Le Roy Ladurie, 1966 #5123" w:history="1">
        <w:r w:rsidRPr="00266479">
          <w:rPr>
            <w:rFonts w:eastAsiaTheme="minorHAnsi" w:cstheme="minorBidi"/>
            <w:noProof/>
            <w:szCs w:val="22"/>
            <w:lang w:val="en-GB"/>
          </w:rPr>
          <w:t>Le Roy Ladurie (1966, pp. 819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520-178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Géraud-Parracha&lt;/Author&gt;&lt;Year&gt;1957&lt;/Year&gt;&lt;RecNum&gt;5124&lt;/RecNum&gt;&lt;DisplayText&gt;Géraud-Parracha (1957)&lt;/DisplayText&gt;&lt;record&gt;&lt;rec-number&gt;5124&lt;/rec-number&gt;&lt;foreign-keys&gt;&lt;key app="EN" db-id="9f2z9tt2ix2rzze2vaox5wrb0zfz9arfds25"&gt;5124&lt;/key&gt;&lt;/foreign-keys&gt;&lt;ref-type name="Book"&gt;6&lt;/ref-type&gt;&lt;contributors&gt;&lt;authors&gt;&lt;author&gt;Géraud-Parracha, Guillaume&lt;/author&gt;&lt;/authors&gt;&lt;/contributors&gt;&lt;titles&gt;&lt;title&gt;Le commerce des vins et des eaux-de-vie en Languedoc sous l&amp;apos;Ancien Régime&lt;/title&gt;&lt;/titles&gt;&lt;dates&gt;&lt;year&gt;1957&lt;/year&gt;&lt;/dates&gt;&lt;pub-location&gt;Montpellier&lt;/pub-location&gt;&lt;publisher&gt;Déha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11" w:tooltip="Géraud-Parracha, 1957 #5124" w:history="1">
        <w:r w:rsidRPr="00266479">
          <w:rPr>
            <w:rFonts w:eastAsiaTheme="minorHAnsi" w:cstheme="minorBidi"/>
            <w:noProof/>
            <w:szCs w:val="22"/>
            <w:lang w:val="en-GB"/>
          </w:rPr>
          <w:t>Géraud-Parracha (195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Hérault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10 f.&lt;/Suffix&gt;&lt;DisplayText&gt;Labrousse et al. (1970, pp. 11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1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Hérault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6D91811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Mulhous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89-187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nauer&lt;/Author&gt;&lt;Year&gt;1878&lt;/Year&gt;&lt;RecNum&gt;4679&lt;/RecNum&gt;&lt;Suffix&gt;`, pp. 86 ff.&lt;/Suffix&gt;&lt;DisplayText&gt;Hanauer (1878, pp. 86 ff.)&lt;/DisplayText&gt;&lt;record&gt;&lt;rec-number&gt;4679&lt;/rec-number&gt;&lt;foreign-keys&gt;&lt;key app="EN" db-id="9f2z9tt2ix2rzze2vaox5wrb0zfz9arfds25"&gt;4679&lt;/key&gt;&lt;/foreign-keys&gt;&lt;ref-type name="Book"&gt;6&lt;/ref-type&gt;&lt;contributors&gt;&lt;authors&gt;&lt;author&gt;Hanauer, A.&lt;/author&gt;&lt;/authors&gt;&lt;/contributors&gt;&lt;titles&gt;&lt;title&gt;Études économiques sur l&amp;apos;Alsace ancienne et moderne&lt;/title&gt;&lt;/titles&gt;&lt;volume&gt;2: Denrées et salaires&lt;/volume&gt;&lt;keywords&gt;&lt;keyword&gt;Wirtschaftsgeschichte, Preise&lt;/keyword&gt;&lt;/keywords&gt;&lt;dates&gt;&lt;year&gt;1878&lt;/year&gt;&lt;/dates&gt;&lt;pub-location&gt;Paris, Strasbourg&lt;/pub-location&gt;&lt;publisher&gt;A. Durand &amp;amp; Pédone-Lauri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3" w:tooltip="Hanauer, 1878 #4679" w:history="1">
        <w:r w:rsidRPr="00266479">
          <w:rPr>
            <w:rFonts w:eastAsiaTheme="minorHAnsi" w:cstheme="minorBidi"/>
            <w:noProof/>
            <w:szCs w:val="22"/>
            <w:lang w:val="en-GB"/>
          </w:rPr>
          <w:t>Hanauer (1878, pp. 86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2136DD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lastRenderedPageBreak/>
        <w:t>Nant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Loire-Atlantiqu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30 f.&lt;/Suffix&gt;&lt;DisplayText&gt;Labrousse et al. (1970, pp. 13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3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0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78 f.&lt;/Suffix&gt;&lt;DisplayText&gt;Drame et al. (1991, pp. 17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78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Loire-Atlantiqu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E6A647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Narbonn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51-1764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9&lt;/Year&gt;&lt;RecNum&gt;5119&lt;/RecNum&gt;&lt;Suffix&gt;`, p. ???&lt;/Suffix&gt;&lt;DisplayText&gt;Frêche (1969b, p. ???)&lt;/DisplayText&gt;&lt;record&gt;&lt;rec-number&gt;5119&lt;/rec-number&gt;&lt;foreign-keys&gt;&lt;key app="EN" db-id="9f2z9tt2ix2rzze2vaox5wrb0zfz9arfds25"&gt;5119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Une enquête sur les prix des produits agricoles dans la région toulousaine: XV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siècle&lt;/style&gt;&lt;/title&gt;&lt;secondary-title&gt;Annales du Midi&lt;/secondary-title&gt;&lt;/titles&gt;&lt;periodical&gt;&lt;full-title&gt;Annales du Midi&lt;/full-title&gt;&lt;/periodical&gt;&lt;pages&gt;17-39&lt;/pages&gt;&lt;volume&gt;81&lt;/volume&gt;&lt;number&gt;91&lt;/number&gt;&lt;dates&gt;&lt;year&gt;19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9" w:tooltip="Frêche, 1969 #5119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9b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vanish/>
          <w:szCs w:val="22"/>
          <w:lang w:val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9 are the data?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62-1781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Géraud-Parracha&lt;/Author&gt;&lt;Year&gt;1957&lt;/Year&gt;&lt;RecNum&gt;5124&lt;/RecNum&gt;&lt;Suffix&gt;`, p. ???&lt;/Suffix&gt;&lt;DisplayText&gt;Géraud-Parracha (1957, p. ???)&lt;/DisplayText&gt;&lt;record&gt;&lt;rec-number&gt;5124&lt;/rec-number&gt;&lt;foreign-keys&gt;&lt;key app="EN" db-id="9f2z9tt2ix2rzze2vaox5wrb0zfz9arfds25"&gt;5124&lt;/key&gt;&lt;/foreign-keys&gt;&lt;ref-type name="Book"&gt;6&lt;/ref-type&gt;&lt;contributors&gt;&lt;authors&gt;&lt;author&gt;Géraud-Parracha, Guillaume&lt;/author&gt;&lt;/authors&gt;&lt;/contributors&gt;&lt;titles&gt;&lt;title&gt;Le commerce des vins et des eaux-de-vie en Languedoc sous l&amp;apos;Ancien Régime&lt;/title&gt;&lt;/titles&gt;&lt;dates&gt;&lt;year&gt;1957&lt;/year&gt;&lt;/dates&gt;&lt;pub-location&gt;Montpellier&lt;/pub-location&gt;&lt;publisher&gt;Déha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11" w:tooltip="Géraud-Parracha, 1957 #5124" w:history="1">
        <w:r w:rsidRPr="00266479">
          <w:rPr>
            <w:rFonts w:eastAsiaTheme="minorHAnsi" w:cstheme="minorBidi"/>
            <w:noProof/>
            <w:szCs w:val="22"/>
            <w:lang w:val="en-GB"/>
          </w:rPr>
          <w:t>Géraud-Parracha (1957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.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Geraud-Parracha 1957 are the data?</w:t>
      </w:r>
    </w:p>
    <w:p w14:paraId="129D176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Orl</w:t>
      </w:r>
      <w:r w:rsidRPr="00266479">
        <w:rPr>
          <w:rFonts w:eastAsiaTheme="minorHAnsi"/>
          <w:szCs w:val="22"/>
          <w:lang w:val="en-GB"/>
        </w:rPr>
        <w:t>é</w:t>
      </w:r>
      <w:r w:rsidRPr="00266479">
        <w:rPr>
          <w:rFonts w:eastAsiaTheme="minorHAnsi" w:cstheme="minorBidi"/>
          <w:szCs w:val="22"/>
          <w:lang w:val="en-GB"/>
        </w:rPr>
        <w:t xml:space="preserve">ans: 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340-175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Mantellier&lt;/Author&gt;&lt;Year&gt;1862&lt;/Year&gt;&lt;RecNum&gt;5192&lt;/RecNum&gt;&lt;Suffix&gt;`, pp. 145-170&lt;/Suffix&gt;&lt;DisplayText&gt;Mantellier (1862, pp. 145-170)&lt;/DisplayText&gt;&lt;record&gt;&lt;rec-number&gt;5192&lt;/rec-number&gt;&lt;foreign-keys&gt;&lt;key app="EN" db-id="9f2z9tt2ix2rzze2vaox5wrb0zfz9arfds25"&gt;5192&lt;/key&gt;&lt;/foreign-keys&gt;&lt;ref-type name="Journal Article"&gt;17&lt;/ref-type&gt;&lt;contributors&gt;&lt;authors&gt;&lt;author&gt;Mantellier, P.&lt;/author&gt;&lt;/authors&gt;&lt;/contributors&gt;&lt;titles&gt;&lt;title&gt;&lt;style face="normal" font="default" size="100%"&gt;Mémoire sur la valeur des principales denrées et marchandises qui se vendaient ou se consommaient en la ville d&amp;apos;Orléans au cours des XIV&lt;/style&gt;&lt;style face="superscript" font="default" size="100%"&gt;e&lt;/style&gt;&lt;style face="normal" font="default" size="100%"&gt;, XV&lt;/style&gt;&lt;style face="superscript" font="default" size="100%"&gt;e&lt;/style&gt;&lt;style face="normal" font="default" size="100%"&gt;, XVI&lt;/style&gt;&lt;style face="superscript" font="default" size="100%"&gt;e&lt;/style&gt;&lt;style face="normal" font="default" size="100%"&gt;, XVII&lt;/style&gt;&lt;style face="superscript" font="default" size="100%"&gt;e&lt;/style&gt;&lt;style face="normal" font="default" size="100%"&gt; et XVIII&lt;/style&gt;&lt;style face="superscript" font="default" size="100%"&gt;e&lt;/style&gt;&lt;style face="normal" font="default" size="100%"&gt; siècles&lt;/style&gt;&lt;/title&gt;&lt;secondary-title&gt;Mémoires de la Société archéologique de l&amp;apos;Orléanais&lt;/secondary-title&gt;&lt;/titles&gt;&lt;periodical&gt;&lt;full-title&gt;Mémoires de la Société archéologique de l&amp;apos;Orléanais&lt;/full-title&gt;&lt;/periodical&gt;&lt;pages&gt;103-500&lt;/pages&gt;&lt;volume&gt;5&lt;/volume&gt;&lt;dates&gt;&lt;year&gt;1862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84" w:tooltip="Mantellier, 1862 #5192" w:history="1">
        <w:r w:rsidRPr="00266479">
          <w:rPr>
            <w:rFonts w:eastAsiaTheme="minorHAnsi" w:cstheme="minorBidi"/>
            <w:noProof/>
            <w:szCs w:val="22"/>
            <w:lang w:val="en-GB"/>
          </w:rPr>
          <w:t>Mantellier (1862, pp. 145-17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Loiret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32 f.&lt;/Suffix&gt;&lt;DisplayText&gt;Labrousse et al. (1970, pp. 13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3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Loiret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2F96AF2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Pamiers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44-179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9&lt;/Year&gt;&lt;RecNum&gt;5117&lt;/RecNum&gt;&lt;Suffix&gt;`, pp. 184-187&lt;/Suffix&gt;&lt;DisplayText&gt;Frêche (1969a, pp. 184-187)&lt;/DisplayText&gt;&lt;record&gt;&lt;rec-number&gt;5117&lt;/rec-number&gt;&lt;foreign-keys&gt;&lt;key app="EN" db-id="9f2z9tt2ix2rzze2vaox5wrb0zfz9arfds25"&gt;5117&lt;/key&gt;&lt;/foreign-keys&gt;&lt;ref-type name="Journal Article"&gt;17&lt;/ref-type&gt;&lt;contributors&gt;&lt;authors&gt;&lt;author&gt;Frêche, Georges&lt;/author&gt;&lt;/authors&gt;&lt;/contributors&gt;&lt;titles&gt;&lt;title&gt;Mercuriales en Pays de Foix: le pris des grains, du foin et du vin à Tarascon, Foix et Pamiers (1644-1792)&lt;/title&gt;&lt;secondary-title&gt;Bulletins de la Société Ariégeoise&lt;/secondary-title&gt;&lt;/titles&gt;&lt;periodical&gt;&lt;full-title&gt;Bulletins de la Société Ariégeoise&lt;/full-title&gt;&lt;/periodical&gt;&lt;pages&gt;171-189&lt;/pages&gt;&lt;volume&gt;25&lt;/volume&gt;&lt;dates&gt;&lt;year&gt;19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8" w:tooltip="Frêche, 1969 #5117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9a, pp. 184-18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Ariège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60 f.&lt;/Suffix&gt;&lt;DisplayText&gt;Labrousse et al. (1970, pp. 6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6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Ariège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42CAD0A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 xml:space="preserve">Paris: 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202-174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erbert&lt;/Author&gt;&lt;Year&gt;1755&lt;/Year&gt;&lt;RecNum&gt;5164&lt;/RecNum&gt;&lt;Suffix&gt;`, pp. 243-255&lt;/Suffix&gt;&lt;DisplayText&gt;Herbert (1755, pp. 243-255)&lt;/DisplayText&gt;&lt;record&gt;&lt;rec-number&gt;5164&lt;/rec-number&gt;&lt;foreign-keys&gt;&lt;key app="EN" db-id="9f2z9tt2ix2rzze2vaox5wrb0zfz9arfds25"&gt;5164&lt;/key&gt;&lt;/foreign-keys&gt;&lt;ref-type name="Book"&gt;6&lt;/ref-type&gt;&lt;contributors&gt;&lt;authors&gt;&lt;author&gt;Herbert, Claude Jacques&lt;/author&gt;&lt;/authors&gt;&lt;/contributors&gt;&lt;titles&gt;&lt;title&gt;Essai sur la police générale des grains, sur leurs prix &amp;amp; sur les effets de l&amp;apos;agriculture&lt;/title&gt;&lt;/titles&gt;&lt;dates&gt;&lt;year&gt;1755&lt;/year&gt;&lt;/dates&gt;&lt;pub-location&gt;Berlin&lt;/pub-location&gt;&lt;publisher&gt;no publisher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9" w:tooltip="Herbert, 1755 #5164" w:history="1">
        <w:r w:rsidRPr="00266479">
          <w:rPr>
            <w:rFonts w:eastAsiaTheme="minorHAnsi" w:cstheme="minorBidi"/>
            <w:noProof/>
            <w:szCs w:val="22"/>
            <w:lang w:val="en-GB"/>
          </w:rPr>
          <w:t>Herbert (1755, pp. 243-255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431-178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aulant&lt;/Author&gt;&lt;Year&gt;1968&lt;/Year&gt;&lt;RecNum&gt;4242&lt;/RecNum&gt;&lt;Suffix&gt;`, pp. 537-540&lt;/Suffix&gt;&lt;DisplayText&gt;Baulant (1968, pp. 537-540)&lt;/DisplayText&gt;&lt;record&gt;&lt;rec-number&gt;4242&lt;/rec-number&gt;&lt;foreign-keys&gt;&lt;key app="EN" db-id="9f2z9tt2ix2rzze2vaox5wrb0zfz9arfds25"&gt;4242&lt;/key&gt;&lt;/foreign-keys&gt;&lt;ref-type name="Journal Article"&gt;17&lt;/ref-type&gt;&lt;contributors&gt;&lt;authors&gt;&lt;author&gt;Baulant, Micheline&lt;/author&gt;&lt;/authors&gt;&lt;/contributors&gt;&lt;titles&gt;&lt;title&gt;Le prix des grains à Paris de 1431 à 1788&lt;/title&gt;&lt;secondary-title&gt;Annales. Économies, Sociétés, Civilisations&lt;/secondary-title&gt;&lt;/titles&gt;&lt;periodical&gt;&lt;full-title&gt;Annales. Économies, Sociétés, Civilisations&lt;/full-title&gt;&lt;/periodical&gt;&lt;pages&gt;520-540&lt;/pages&gt;&lt;volume&gt;23&lt;/volume&gt;&lt;number&gt;3&lt;/number&gt;&lt;keywords&gt;&lt;keyword&gt;Wirtschaftsgeschichte, Preise, 15. Jh., 16. Jh., 17. Jh., 18. Jh.&lt;/keyword&gt;&lt;/keywords&gt;&lt;dates&gt;&lt;year&gt;1968&lt;/year&gt;&lt;/dates&gt;&lt;publisher&gt;EHESS&lt;/publisher&gt;&lt;isbn&gt;0395-2649&lt;/isbn&gt;&lt;urls&gt;&lt;related-urls&gt;&lt;url&gt;http://www.persee.fr/web/revues/home/prescript/article/ahess_0395-2649_1968_num_23_3_421930&lt;/url&gt;&lt;url&gt;http://www.persee.fr/articleAsPDF/ahess_0395-2649_1968_num_23_3_421930/article_ahess_0395-2649_1968_num_23_3_421930.pdf?mode=light&lt;/url&gt;&lt;/related-urls&gt;&lt;/urls&gt;&lt;remote-database-name&gt;Persée http://www.persee.fr&lt;/remote-database-nam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23" w:tooltip="Baulant, 1968 #4242" w:history="1">
        <w:r w:rsidRPr="00266479">
          <w:rPr>
            <w:rFonts w:eastAsiaTheme="minorHAnsi" w:cstheme="minorBidi"/>
            <w:noProof/>
            <w:szCs w:val="22"/>
            <w:lang w:val="en-GB"/>
          </w:rPr>
          <w:t>Baulant (1968, pp. 537-54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0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Sei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90 f.&lt;/Suffix&gt;&lt;DisplayText&gt;Labrousse et al. (1970, pp. 19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9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79-1896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Sei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proofErr w:type="spellStart"/>
      <w:r w:rsidRPr="00266479">
        <w:rPr>
          <w:rFonts w:eastAsiaTheme="minorHAnsi" w:cstheme="minorBidi"/>
          <w:i/>
          <w:szCs w:val="22"/>
          <w:lang w:val="en-GB"/>
        </w:rPr>
        <w:t>Annuaire</w:t>
      </w:r>
      <w:proofErr w:type="spellEnd"/>
      <w:r w:rsidRPr="00266479">
        <w:rPr>
          <w:rFonts w:eastAsiaTheme="minorHAnsi" w:cstheme="minorBidi"/>
          <w:i/>
          <w:szCs w:val="22"/>
          <w:lang w:val="en-GB"/>
        </w:rPr>
        <w:t xml:space="preserve"> </w:t>
      </w:r>
      <w:proofErr w:type="spellStart"/>
      <w:r w:rsidRPr="00266479">
        <w:rPr>
          <w:rFonts w:eastAsiaTheme="minorHAnsi" w:cstheme="minorBidi"/>
          <w:i/>
          <w:szCs w:val="22"/>
          <w:lang w:val="en-GB"/>
        </w:rPr>
        <w:t>Statistique</w:t>
      </w:r>
      <w:proofErr w:type="spellEnd"/>
      <w:r w:rsidRPr="00266479">
        <w:rPr>
          <w:rFonts w:eastAsiaTheme="minorHAnsi" w:cstheme="minorBidi"/>
          <w:i/>
          <w:szCs w:val="22"/>
          <w:lang w:val="en-GB"/>
        </w:rPr>
        <w:t xml:space="preserve"> de la France</w:t>
      </w:r>
      <w:r w:rsidRPr="00266479">
        <w:rPr>
          <w:rFonts w:eastAsiaTheme="minorHAnsi" w:cstheme="minorBidi"/>
          <w:szCs w:val="22"/>
          <w:lang w:val="en-GB"/>
        </w:rPr>
        <w:t xml:space="preserve"> (annual issues)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Sei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79B43E5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Pau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210 f.&lt;/Suffix&gt;&lt;DisplayText&gt;Drame et al. (1991, pp. 21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21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2C839A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Peyrehorade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0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Landes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22 f.&lt;/Suffix&gt;&lt;DisplayText&gt;Labrousse et al. (1970, pp. 12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2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70 f.&lt;/Suffix&gt;&lt;DisplayText&gt;Drame et al. (1991, pp. 17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7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26581EA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Poitier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48-186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uffaud&lt;/Author&gt;&lt;Year&gt;1862&lt;/Year&gt;&lt;RecNum&gt;5120&lt;/RecNum&gt;&lt;Suffix&gt;`, pp. 300-308&lt;/Suffix&gt;&lt;DisplayText&gt;Duffaud (1862, pp. 300-308; cf. Raveau (1931, pp. 74-81)&lt;/DisplayText&gt;&lt;record&gt;&lt;rec-number&gt;5120&lt;/rec-number&gt;&lt;foreign-keys&gt;&lt;key app="EN" db-id="9f2z9tt2ix2rzze2vaox5wrb0zfz9arfds25"&gt;5120&lt;/key&gt;&lt;/foreign-keys&gt;&lt;ref-type name="Journal Article"&gt;17&lt;/ref-type&gt;&lt;contributors&gt;&lt;authors&gt;&lt;author&gt;Duffaud, M.&lt;/author&gt;&lt;/authors&gt;&lt;/contributors&gt;&lt;titles&gt;&lt;title&gt;Note sur le prix des grains à Poitiers depuis trois siècles&lt;/title&gt;&lt;secondary-title&gt;Mémoires présentés par divers savants à l&amp;apos;Académie des Sciences&lt;/secondary-title&gt;&lt;/titles&gt;&lt;periodical&gt;&lt;full-title&gt;Mémoires présentés par divers savants à l&amp;apos;Académie des Sciences&lt;/full-title&gt;&lt;/periodical&gt;&lt;pages&gt;221-337&lt;/pages&gt;&lt;volume&gt;17&lt;/volume&gt;&lt;dates&gt;&lt;year&gt;1862&lt;/year&gt;&lt;/dates&gt;&lt;urls&gt;&lt;/urls&gt;&lt;/record&gt;&lt;/Cite&gt;&lt;Cite&gt;&lt;Author&gt;Raveau&lt;/Author&gt;&lt;Year&gt;1931&lt;/Year&gt;&lt;RecNum&gt;4222&lt;/RecNum&gt;&lt;Prefix&gt;cf. &lt;/Prefix&gt;&lt;Suffix&gt;`, pp. 74-81&lt;/Suffix&gt;&lt;record&gt;&lt;rec-number&gt;4222&lt;/rec-number&gt;&lt;foreign-keys&gt;&lt;key app="EN" db-id="9f2z9tt2ix2rzze2vaox5wrb0zfz9arfds25"&gt;4222&lt;/key&gt;&lt;/foreign-keys&gt;&lt;ref-type name="Book"&gt;6&lt;/ref-type&gt;&lt;contributors&gt;&lt;authors&gt;&lt;author&gt;Raveau, Paul&lt;/author&gt;&lt;/authors&gt;&lt;/contributors&gt;&lt;titles&gt;&lt;title&gt;&lt;style face="normal" font="default" size="100%"&gt;Essai sur la situation économique et l&amp;apos;état social en Poitou au XVI&lt;/style&gt;&lt;style face="superscript" font="default" size="100%"&gt;e&lt;/style&gt;&lt;style face="normal" font="default" size="100%"&gt; siècle&lt;/style&gt;&lt;/title&gt;&lt;/titles&gt;&lt;keywords&gt;&lt;keyword&gt;Wirtschaftsgeschichte, Preise, 16. Jh., 17. Jh., 18. Jh., 19. Jh.&lt;/keyword&gt;&lt;/keywords&gt;&lt;dates&gt;&lt;year&gt;1931&lt;/year&gt;&lt;/dates&gt;&lt;pub-location&gt;Paris&lt;/pub-location&gt;&lt;publisher&gt;M. Rivièr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5" w:tooltip="Duffaud, 1862 #5120" w:history="1">
        <w:r w:rsidRPr="00266479">
          <w:rPr>
            <w:rFonts w:eastAsiaTheme="minorHAnsi" w:cstheme="minorBidi"/>
            <w:noProof/>
            <w:szCs w:val="22"/>
            <w:lang w:val="en-GB"/>
          </w:rPr>
          <w:t>Duffaud (1862, pp. 300-308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 xml:space="preserve">; </w:t>
      </w:r>
      <w:hyperlink w:anchor="_ENREF_247" w:tooltip="Raveau, 1931 #4222" w:history="1">
        <w:r w:rsidRPr="00266479">
          <w:rPr>
            <w:rFonts w:eastAsiaTheme="minorHAnsi" w:cstheme="minorBidi"/>
            <w:noProof/>
            <w:szCs w:val="22"/>
            <w:lang w:val="en-GB"/>
          </w:rPr>
          <w:t>cf. Raveau (1931, pp. 74-81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Vien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212 f.&lt;/Suffix&gt;&lt;DisplayText&gt;Labrousse et al. (1970, pp. 21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21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Vien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D9D7B0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en-GB"/>
        </w:rPr>
        <w:t>Pont-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l'Abbé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Finistèr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Labrousse&lt;/Author&gt;&lt;Year&gt;1970&lt;/Year&gt;&lt;RecNum&gt;4684&lt;/RecNum&gt;&lt;Suffix&gt;`, pp. 100 f.&lt;/Suffix&gt;&lt;DisplayText&gt;Labrousse et al. (1970, pp. 10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it-IT"/>
          </w:rPr>
          <w:t>Labrousse et al. (1970, pp. 100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25-1913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rame&lt;/Author&gt;&lt;Year&gt;1991&lt;/Year&gt;&lt;RecNum&gt;4228&lt;/RecNum&gt;&lt;Suffix&gt;`, pp. 158 f.&lt;/Suffix&gt;&lt;DisplayText&gt;Drame et al. (1991, pp. 158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it-IT"/>
          </w:rPr>
          <w:t>Drame et al. (1991, pp. 158 f.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895-1913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it-IT"/>
        </w:rPr>
        <w:t>Finistère</w:t>
      </w:r>
      <w:r w:rsidRPr="00266479">
        <w:rPr>
          <w:rFonts w:eastAsiaTheme="minorHAnsi" w:cstheme="minorBidi"/>
          <w:szCs w:val="22"/>
          <w:lang w:val="it-IT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it-IT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3D84E35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/>
        </w:rPr>
      </w:pPr>
      <w:r w:rsidRPr="00266479">
        <w:rPr>
          <w:rFonts w:eastAsiaTheme="minorHAnsi" w:cstheme="minorBidi"/>
          <w:szCs w:val="22"/>
          <w:lang w:val="it-IT"/>
        </w:rPr>
        <w:t>Pontoise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40-1790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Dupâquier&lt;/Author&gt;&lt;Year&gt;1968&lt;/Year&gt;&lt;RecNum&gt;4244&lt;/RecNum&gt;&lt;Suffix&gt;`, pp. 31-99&lt;/Suffix&gt;&lt;DisplayText&gt;Dupâquier and Meuvret (1968, pp. 31-99)&lt;/DisplayText&gt;&lt;record&gt;&lt;rec-number&gt;4244&lt;/rec-number&gt;&lt;foreign-keys&gt;&lt;key app="EN" db-id="9f2z9tt2ix2rzze2vaox5wrb0zfz9arfds25"&gt;4244&lt;/key&gt;&lt;/foreign-keys&gt;&lt;ref-type name="Book"&gt;6&lt;/ref-type&gt;&lt;contributors&gt;&lt;authors&gt;&lt;author&gt;Dupâquier, Jacques&lt;/author&gt;&lt;author&gt;Meuvret, Jean&lt;/author&gt;&lt;/authors&gt;&lt;secondary-authors&gt;&lt;author&gt;Meuvret, Jean&lt;/author&gt;&lt;author&gt;Lachiver, Marcel&lt;/author&gt;&lt;/secondary-authors&gt;&lt;/contributors&gt;&lt;titles&gt;&lt;title&gt;Mercuriales du pays de France et du Vexin français (1640-1792)&lt;/title&gt;&lt;secondary-title&gt;École pratique des hautes études. 6e section. Centre de recherches historiques. Monnaie, prix, conjoncture, 7&lt;/secondary-title&gt;&lt;/titles&gt;&lt;keywords&gt;&lt;keyword&gt;Preise, 17. Jh., 18. Jh.&lt;/keyword&gt;&lt;/keywords&gt;&lt;dates&gt;&lt;year&gt;1968&lt;/year&gt;&lt;/dates&gt;&lt;pub-location&gt;Paris&lt;/pub-location&gt;&lt;publisher&gt;S.E.V.P.E.N&lt;/publisher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6" w:tooltip="Dupâquier, 1968 #4244" w:history="1">
        <w:r w:rsidRPr="00266479">
          <w:rPr>
            <w:rFonts w:eastAsiaTheme="minorHAnsi" w:cstheme="minorBidi"/>
            <w:noProof/>
            <w:szCs w:val="22"/>
            <w:lang w:val="it-IT"/>
          </w:rPr>
          <w:t>Dupâquier and Meuvret (1968, pp. 31-99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it-IT"/>
        </w:rPr>
        <w:t>.</w:t>
      </w:r>
    </w:p>
    <w:p w14:paraId="2E12D58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it-IT"/>
        </w:rPr>
        <w:lastRenderedPageBreak/>
        <w:t>Pont-Saint-Esprit:</w:t>
      </w:r>
      <w:r w:rsidRPr="00266479">
        <w:rPr>
          <w:rFonts w:eastAsiaTheme="minorHAnsi" w:cstheme="minorBidi"/>
          <w:szCs w:val="22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/>
        </w:rPr>
        <w:t>1674-1794</w:t>
      </w:r>
      <w:r w:rsidRPr="00266479">
        <w:rPr>
          <w:rFonts w:eastAsiaTheme="minorHAnsi" w:cstheme="minorBidi"/>
          <w:szCs w:val="22"/>
          <w:lang w:val="it-IT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it-IT"/>
        </w:rPr>
        <w:instrText xml:space="preserve"> ADDIN EN.CITE &lt;EndNote&gt;&lt;Cite&gt;&lt;Author&gt;Géraud-Parracha&lt;/Author&gt;&lt;Year&gt;1957&lt;/Year&gt;&lt;RecNum&gt;5124&lt;/RecNum&gt;&lt;Suffix&gt;`, p. ???&lt;/Suffix&gt;&lt;DisplayText&gt;Géraud-Parracha (1957, p. ???)&lt;/DisplayText&gt;&lt;record&gt;&lt;rec-number&gt;5124&lt;/rec-number&gt;&lt;foreign-keys&gt;&lt;key app="EN" db-id="9f2z9tt2ix2rzze2vaox5wrb0zfz9arfds25"&gt;5124&lt;/key&gt;&lt;/foreign-keys&gt;&lt;ref-type name="Book"&gt;6&lt;/ref-type&gt;&lt;contributors&gt;&lt;authors&gt;&lt;author&gt;Géraud-Parracha, Guillaume&lt;/author&gt;&lt;/authors&gt;&lt;/contributors&gt;&lt;titles&gt;&lt;title&gt;Le commerce des vins et des eaux-de-vie en Languedoc sous l&amp;apos;Ancien Régime&lt;/title&gt;&lt;/titles&gt;&lt;dates&gt;&lt;year&gt;1957&lt;/year&gt;&lt;/dates&gt;&lt;pub-location&gt;Montpellier&lt;/pub-location&gt;&lt;publisher&gt;Déhan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11" w:tooltip="Géraud-Parracha, 1957 #5124" w:history="1">
        <w:r w:rsidRPr="00266479">
          <w:rPr>
            <w:rFonts w:eastAsiaTheme="minorHAnsi" w:cstheme="minorBidi"/>
            <w:noProof/>
            <w:szCs w:val="22"/>
            <w:lang w:val="it-IT"/>
          </w:rPr>
          <w:t>Géraud-Parracha (1957</w:t>
        </w:r>
        <w:r w:rsidRPr="00266479">
          <w:rPr>
            <w:rFonts w:eastAsiaTheme="minorHAnsi" w:cstheme="minorBidi"/>
            <w:noProof/>
            <w:vanish/>
            <w:szCs w:val="22"/>
            <w:lang w:val="it-IT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it-IT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vanish/>
          <w:szCs w:val="22"/>
          <w:lang w:val="it-IT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it-IT"/>
        </w:rPr>
        <w:t>Where in Geraud-Parracha are the data?</w:t>
      </w:r>
      <w:r w:rsidRPr="00266479">
        <w:rPr>
          <w:rFonts w:eastAsiaTheme="minorHAnsi" w:cstheme="minorBidi"/>
          <w:szCs w:val="22"/>
          <w:lang w:val="it-IT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it-IT"/>
        </w:rPr>
        <w:t>1797-1872</w:t>
      </w:r>
      <w:r w:rsidRPr="00266479">
        <w:rPr>
          <w:rFonts w:eastAsiaTheme="minorHAnsi" w:cstheme="minorBidi"/>
          <w:szCs w:val="22"/>
          <w:lang w:val="it-IT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Gard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02 f.&lt;/Suffix&gt;&lt;DisplayText&gt;Labrousse et al. (1970, pp. 10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0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Gard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2397649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Puylaurens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54-180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70&lt;/Year&gt;&lt;RecNum&gt;5182&lt;/RecNum&gt;&lt;Suffix&gt;`, pp. 286 f.&lt;/Suffix&gt;&lt;DisplayText&gt;Frêche (1970, pp. 286 f.)&lt;/DisplayText&gt;&lt;record&gt;&lt;rec-number&gt;5182&lt;/rec-number&gt;&lt;foreign-keys&gt;&lt;key app="EN" db-id="9f2z9tt2ix2rzze2vaox5wrb0zfz9arfds25"&gt;5182&lt;/key&gt;&lt;/foreign-keys&gt;&lt;ref-type name="Journal Article"&gt;17&lt;/ref-type&gt;&lt;contributors&gt;&lt;authors&gt;&lt;author&gt;Frêche, Georges&lt;/author&gt;&lt;/authors&gt;&lt;/contributors&gt;&lt;titles&gt;&lt;title&gt;L&amp;apos;évolution du commerce lauragais sous l&amp;apos;Ancien Régime&lt;/title&gt;&lt;secondary-title&gt;Revue du Tarn&lt;/secondary-title&gt;&lt;/titles&gt;&lt;periodical&gt;&lt;full-title&gt;Revue du Tarn&lt;/full-title&gt;&lt;/periodical&gt;&lt;pages&gt;273-289&lt;/pages&gt;&lt;volume&gt;59&lt;/volume&gt;&lt;dates&gt;&lt;year&gt;1970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0" w:tooltip="Frêche, 1970 #5182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70, pp. 28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1FB54B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R</w:t>
      </w:r>
      <w:r w:rsidRPr="00266479">
        <w:rPr>
          <w:rFonts w:eastAsiaTheme="minorHAnsi"/>
          <w:szCs w:val="22"/>
          <w:lang w:val="en-GB"/>
        </w:rPr>
        <w:t>é</w:t>
      </w:r>
      <w:r w:rsidRPr="00266479">
        <w:rPr>
          <w:rFonts w:eastAsiaTheme="minorHAnsi" w:cstheme="minorBidi"/>
          <w:szCs w:val="22"/>
          <w:lang w:val="en-GB"/>
        </w:rPr>
        <w:t>almont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92-171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4223&lt;/RecNum&gt;&lt;Suffix&gt;`, p. ???&lt;/Suffix&gt;&lt;DisplayText&gt;Frêche (1967b, p. ???)&lt;/DisplayText&gt;&lt;record&gt;&lt;rec-number&gt;4223&lt;/rec-number&gt;&lt;foreign-keys&gt;&lt;key app="EN" db-id="9f2z9tt2ix2rzze2vaox5wrb0zfz9arfds25"&gt;4223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Prix du blé et crises dans le Haut-Languedoc: XVII&lt;/style&gt;&lt;style face="superscript" font="default" size="100%"&gt;e&lt;/style&gt;&lt;style face="normal" font="default" size="100%"&gt;-XVIII&lt;/style&gt;&lt;style face="superscript" font="default" size="100%"&gt;e&lt;/style&gt;&lt;style face="normal" font="default" size="100%"&gt; siècles&lt;/style&gt;&lt;/title&gt;&lt;secondary-title&gt;Revue du Tarn&lt;/secondary-title&gt;&lt;/titles&gt;&lt;periodical&gt;&lt;full-title&gt;Revue du Tarn&lt;/full-title&gt;&lt;/periodical&gt;&lt;pages&gt;431-459&lt;/pages&gt;&lt;volume&gt;48&lt;/volume&gt;&lt;dates&gt;&lt;year&gt;1967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7" w:tooltip="Frêche, 1967 #4223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7b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  <w:r w:rsidRPr="00266479">
        <w:rPr>
          <w:rFonts w:eastAsiaTheme="minorHAnsi" w:cstheme="minorBidi"/>
          <w:vanish/>
          <w:szCs w:val="22"/>
          <w:lang w:val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7 are the data?</w:t>
      </w:r>
    </w:p>
    <w:p w14:paraId="21EECCF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Reim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11-179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Vonglis&lt;/Author&gt;&lt;Year&gt;1980&lt;/Year&gt;&lt;RecNum&gt;5203&lt;/RecNum&gt;&lt;DisplayText&gt;Vonglis (1980)&lt;/DisplayText&gt;&lt;record&gt;&lt;rec-number&gt;5203&lt;/rec-number&gt;&lt;foreign-keys&gt;&lt;key app="EN" db-id="9f2z9tt2ix2rzze2vaox5wrb0zfz9arfds25"&gt;5203&lt;/key&gt;&lt;/foreign-keys&gt;&lt;ref-type name="Book"&gt;6&lt;/ref-type&gt;&lt;contributors&gt;&lt;authors&gt;&lt;author&gt;Vonglis, Bernard&lt;/author&gt;&lt;/authors&gt;&lt;/contributors&gt;&lt;titles&gt;&lt;title&gt;Le commerce des céréales à Reims au XVIIIe siècle&lt;/title&gt;&lt;/titles&gt;&lt;dates&gt;&lt;year&gt;1980&lt;/year&gt;&lt;/dates&gt;&lt;pub-location&gt;Reims&lt;/pub-location&gt;&lt;publisher&gt;Université de Reim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30" w:tooltip="Vonglis, 1980 #5203" w:history="1">
        <w:r w:rsidRPr="00266479">
          <w:rPr>
            <w:rFonts w:eastAsiaTheme="minorHAnsi" w:cstheme="minorBidi"/>
            <w:noProof/>
            <w:szCs w:val="22"/>
            <w:lang w:val="en-GB"/>
          </w:rPr>
          <w:t>Vonglis (198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613A3F0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Renn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15-178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 `, pp. 291-294&lt;/Suffix&gt;&lt;DisplayText&gt;Hauser (1936 , pp. 291-294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 , pp. 291-294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Ille-et-Vilai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12 f.&lt;/Suffix&gt;&lt;DisplayText&gt;Labrousse et al. (1970, pp. 11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1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Ille-et-Vilai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1290E6D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Revel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36-177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5090&lt;/RecNum&gt;&lt;Suffix&gt;`, p. 100&lt;/Suffix&gt;&lt;DisplayText&gt;Frêche and Frêche (1967, p. 100)&lt;/DisplayText&gt;&lt;record&gt;&lt;rec-number&gt;5090&lt;/rec-number&gt;&lt;foreign-keys&gt;&lt;key app="EN" db-id="9f2z9tt2ix2rzze2vaox5wrb0zfz9arfds25"&gt;5090&lt;/key&gt;&lt;/foreign-keys&gt;&lt;ref-type name="Book"&gt;6&lt;/ref-type&gt;&lt;contributors&gt;&lt;authors&gt;&lt;author&gt;Frêche, Georges&lt;/author&gt;&lt;author&gt;Frêche, Geneviève&lt;/author&gt;&lt;/authors&gt;&lt;/contributors&gt;&lt;titles&gt;&lt;title&gt;Les prix des grains, des vins et des legumes à Toulouse (1486-1868): Extraits des mercuriales suivis d&amp;apos;une bibliographie d&amp;apos;histoire des prix&lt;/title&gt;&lt;secondary-title&gt;Travaux et Recherches de la Faculte et des Sciences Economiques de Paris&lt;/secondary-title&gt;&lt;/titles&gt;&lt;dates&gt;&lt;year&gt;1967&lt;/year&gt;&lt;/dates&gt;&lt;pub-location&gt;Paris&lt;/pub-location&gt;&lt;publisher&gt;Presses Universitaires de Franc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2" w:tooltip="Frêche, 1967 #5090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and Frêche (1967, p. 10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5BF4337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Riom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01-178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79&lt;/Year&gt;&lt;RecNum&gt;5108&lt;/RecNum&gt;&lt;Suffix&gt;`, p. ???&lt;/Suffix&gt;&lt;DisplayText&gt;Frêche (1979, p. ???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79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 xml:space="preserve"> Where in Freche 1969 are the data?</w:t>
      </w:r>
    </w:p>
    <w:p w14:paraId="426693D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Roman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01-179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419-423&lt;/Suffix&gt;&lt;DisplayText&gt;Hauser (1936, pp. 419-423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, pp. 419-42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7442DA3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en-GB"/>
        </w:rPr>
        <w:t>Rouen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389-145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ois&lt;/Author&gt;&lt;Year&gt;1968&lt;/Year&gt;&lt;RecNum&gt;4240&lt;/RecNum&gt;&lt;Suffix&gt;`, pp. 1273-1277&lt;/Suffix&gt;&lt;DisplayText&gt;Bois (1968, pp. 1273-1277)&lt;/DisplayText&gt;&lt;record&gt;&lt;rec-number&gt;4240&lt;/rec-number&gt;&lt;foreign-keys&gt;&lt;key app="EN" db-id="9f2z9tt2ix2rzze2vaox5wrb0zfz9arfds25"&gt;4240&lt;/key&gt;&lt;/foreign-keys&gt;&lt;ref-type name="Journal Article"&gt;17&lt;/ref-type&gt;&lt;contributors&gt;&lt;authors&gt;&lt;author&gt;Bois, Guy&lt;/author&gt;&lt;/authors&gt;&lt;/contributors&gt;&lt;titles&gt;&lt;title&gt;Comptabilité et histoire des prix: le prix du froment à Rouen au XVe siècle&lt;/title&gt;&lt;secondary-title&gt;Annales. Économies, Sociétés, Civilisations&lt;/secondary-title&gt;&lt;/titles&gt;&lt;periodical&gt;&lt;full-title&gt;Annales. Économies, Sociétés, Civilisations&lt;/full-title&gt;&lt;/periodical&gt;&lt;pages&gt;1262-1282&lt;/pages&gt;&lt;keywords&gt;&lt;keyword&gt;Wirtschaftsgeschichte, Preise, 15. Jh.&lt;/keyword&gt;&lt;/keywords&gt;&lt;dates&gt;&lt;year&gt;1968&lt;/year&gt;&lt;/dates&gt;&lt;publisher&gt;EHESS&lt;/publisher&gt;&lt;isbn&gt;0395-2649&lt;/isbn&gt;&lt;urls&gt;&lt;related-urls&gt;&lt;url&gt;http://www.persee.fr/web/revues/home/prescript/article/ahess_0395-2649_1968_num_23_6_422006&lt;/url&gt;&lt;url&gt;http://www.persee.fr/articleAsPDF/ahess_0395-2649_1968_num_23_6_422006/article_ahess_0395-2649_1968_num_23_6_422006.pdf?mode=light&lt;/url&gt;&lt;/related-urls&gt;&lt;/urls&gt;&lt;remote-database-name&gt;Persée http://www.persee.fr&lt;/remote-database-nam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3" w:tooltip="Bois, 1968 #4240" w:history="1">
        <w:r w:rsidRPr="00266479">
          <w:rPr>
            <w:rFonts w:eastAsiaTheme="minorHAnsi" w:cstheme="minorBidi"/>
            <w:noProof/>
            <w:szCs w:val="22"/>
            <w:lang w:val="en-GB"/>
          </w:rPr>
          <w:t>Bois (1968, pp. 1273-127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695-179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Vovelle&lt;/Author&gt;&lt;Year&gt;1989&lt;/Year&gt;&lt;RecNum&gt;5110&lt;/RecNum&gt;&lt;Suffix&gt;`, p. ???&lt;/Suffix&gt;&lt;DisplayText&gt;Vovelle (1989, p. ???)&lt;/DisplayText&gt;&lt;record&gt;&lt;rec-number&gt;5110&lt;/rec-number&gt;&lt;foreign-keys&gt;&lt;key app="EN" db-id="9f2z9tt2ix2rzze2vaox5wrb0zfz9arfds25"&gt;5110&lt;/key&gt;&lt;/foreign-keys&gt;&lt;ref-type name="Book"&gt;6&lt;/ref-type&gt;&lt;contributors&gt;&lt;authors&gt;&lt;author&gt;Vovelle, Michel&lt;/author&gt;&lt;/authors&gt;&lt;/contributors&gt;&lt;titles&gt;&lt;title&gt;&lt;style face="normal" font="default" size="100%"&gt;La Fin du Feodalisme dans Le Pays de Caux: Conjoncture economique et demographique et structure sociale dans une region de grande culture de la crise du XVII&lt;/style&gt;&lt;style face="superscript" font="default" size="100%"&gt;e&lt;/style&gt;&lt;style face="normal" font="default" size="100%"&gt; siecle a la stabilisation de la Revolution (1640-1795)&lt;/style&gt;&lt;/title&gt;&lt;/titles&gt;&lt;dates&gt;&lt;year&gt;1989&lt;/year&gt;&lt;/dates&gt;&lt;pub-location&gt;Paris&lt;/pub-location&gt;&lt;publisher&gt;Editions du C.T.H.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31" w:tooltip="Vovelle, 1989 #5110" w:history="1">
        <w:r w:rsidRPr="00266479">
          <w:rPr>
            <w:rFonts w:eastAsiaTheme="minorHAnsi" w:cstheme="minorBidi"/>
            <w:noProof/>
            <w:szCs w:val="22"/>
            <w:lang w:val="en-GB"/>
          </w:rPr>
          <w:t>Vovelle (1989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Vovelle 1989 are the data?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Seine-Maritim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92 f.&lt;/Suffix&gt;&lt;DisplayText&gt;Labrousse et al. (1970, pp. 192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92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224 f.&lt;/Suffix&gt;&lt;DisplayText&gt;Drame et al. (1991, pp. 22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22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43B9C5B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de-DE"/>
        </w:rPr>
        <w:t xml:space="preserve">Rozay-en-Brie: 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596-1745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upré de Saint-Maur&lt;/Author&gt;&lt;Year&gt;1746&lt;/Year&gt;&lt;RecNum&gt;4220&lt;/RecNum&gt;&lt;Suffix&gt;`, pp. 166-180&lt;/Suffix&gt;&lt;DisplayText&gt;Dupré de Saint-Maur (1746, pp. 166-180)&lt;/DisplayText&gt;&lt;record&gt;&lt;rec-number&gt;4220&lt;/rec-number&gt;&lt;foreign-keys&gt;&lt;key app="EN" db-id="9f2z9tt2ix2rzze2vaox5wrb0zfz9arfds25"&gt;4220&lt;/key&gt;&lt;/foreign-keys&gt;&lt;ref-type name="Book"&gt;6&lt;/ref-type&gt;&lt;contributors&gt;&lt;authors&gt;&lt;author&gt;Dupré de Saint-Maur, Nicolas François&lt;/author&gt;&lt;/authors&gt;&lt;/contributors&gt;&lt;titles&gt;&lt;title&gt;Essai sur le monnoies, ou, Réflexions sur le rapport entre l&amp;apos;argent et les denrées&lt;/title&gt;&lt;/titles&gt;&lt;keywords&gt;&lt;keyword&gt;Wirtschaftsgeschichte, Preise, 16. Jh., 17. Jh., 18. Jh., Quelle&lt;/keyword&gt;&lt;/keywords&gt;&lt;dates&gt;&lt;year&gt;1746&lt;/year&gt;&lt;/dates&gt;&lt;pub-location&gt;Paris&lt;/pub-location&gt;&lt;publisher&gt;J. B. Coignard et De Bure, l&amp;apos;aîné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7" w:tooltip="Dupré de Saint-Maur, 1746 #4220" w:history="1">
        <w:r w:rsidRPr="00266479">
          <w:rPr>
            <w:rFonts w:eastAsiaTheme="minorHAnsi" w:cstheme="minorBidi"/>
            <w:noProof/>
            <w:szCs w:val="22"/>
            <w:lang w:val="de-DE"/>
          </w:rPr>
          <w:t>Dupré de Saint-Maur (1746, pp. 166-18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7-1872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Seine-et-Marne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94 f.&lt;/Suffix&gt;&lt;DisplayText&gt;Labrousse et al. (1970, pp. 19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9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95-1913</w:t>
      </w:r>
      <w:r w:rsidRPr="00266479">
        <w:rPr>
          <w:rFonts w:eastAsiaTheme="minorHAnsi" w:cstheme="minorBidi"/>
          <w:szCs w:val="22"/>
          <w:lang w:val="de-DE"/>
        </w:rPr>
        <w:t xml:space="preserve"> (Dpt. Dpt. </w:t>
      </w:r>
      <w:r w:rsidRPr="00266479">
        <w:rPr>
          <w:rFonts w:eastAsiaTheme="minorHAnsi" w:cstheme="minorBidi"/>
          <w:bCs/>
          <w:szCs w:val="22"/>
          <w:lang w:val="en-GB"/>
        </w:rPr>
        <w:t>Seine-et-Mar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48E312F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Saint-</w:t>
      </w:r>
      <w:proofErr w:type="spellStart"/>
      <w:r w:rsidRPr="00266479">
        <w:rPr>
          <w:rFonts w:eastAsiaTheme="minorHAnsi" w:cstheme="minorBidi"/>
          <w:szCs w:val="22"/>
          <w:lang w:val="en-GB"/>
        </w:rPr>
        <w:t>Affrique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32-179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79&lt;/Year&gt;&lt;RecNum&gt;5108&lt;/RecNum&gt;&lt;Suffix&gt;`, p. ???&lt;/Suffix&gt;&lt;DisplayText&gt;Frêche (1979, p. ???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79</w:t>
        </w:r>
        <w:r w:rsidRPr="00266479">
          <w:rPr>
            <w:rFonts w:eastAsiaTheme="minorHAnsi" w:cstheme="minorBidi"/>
            <w:noProof/>
            <w:vanish/>
            <w:szCs w:val="22"/>
            <w:lang w:val="en-GB"/>
          </w:rPr>
          <w:t>, p. ???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vanish/>
          <w:szCs w:val="22"/>
          <w:lang w:val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>Where in Freche 1969 are the data?</w:t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Aveyron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66 f.&lt;/Suffix&gt;&lt;DisplayText&gt;Labrousse et al. (1970, pp. 6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6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Aveyron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4A5B4F84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Saint-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Brieuc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550-184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Meyer&lt;/Author&gt;&lt;Year&gt;1966&lt;/Year&gt;&lt;RecNum&gt;5125&lt;/RecNum&gt;&lt;Suffix&gt;`, pp. 848-851&lt;/Suffix&gt;&lt;DisplayText&gt;Meyer (1966, pp. 848-851)&lt;/DisplayText&gt;&lt;record&gt;&lt;rec-number&gt;5125&lt;/rec-number&gt;&lt;foreign-keys&gt;&lt;key app="EN" db-id="9f2z9tt2ix2rzze2vaox5wrb0zfz9arfds25"&gt;5125&lt;/key&gt;&lt;/foreign-keys&gt;&lt;ref-type name="Book"&gt;6&lt;/ref-type&gt;&lt;contributors&gt;&lt;authors&gt;&lt;author&gt;Meyer, Jean&lt;/author&gt;&lt;/authors&gt;&lt;/contributors&gt;&lt;titles&gt;&lt;title&gt;&lt;style face="normal" font="default" size="100%"&gt;La noblesse bretonne au XVIII&lt;/style&gt;&lt;style face="superscript" font="default" size="100%"&gt;e&lt;/style&gt;&lt;style face="normal" font="default" size="100%"&gt; siècle&lt;/style&gt;&lt;/title&gt;&lt;/titles&gt;&lt;volume&gt;2&lt;/volume&gt;&lt;dates&gt;&lt;year&gt;1966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93" w:tooltip="Meyer, 1966 #5125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Meyer (1966, pp. 848-851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46 f.&lt;/Suffix&gt;&lt;DisplayText&gt;Drame et al. (1991, pp. 14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4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Côtes-d'Armor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2C06673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lastRenderedPageBreak/>
        <w:t>Saint-Etienn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41-179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Gras&lt;/Author&gt;&lt;Year&gt;1906&lt;/Year&gt;&lt;RecNum&gt;5126&lt;/RecNum&gt;&lt;Suffix&gt;`, pp. 143-147&lt;/Suffix&gt;&lt;DisplayText&gt;Gras (1906, pp. 143-147)&lt;/DisplayText&gt;&lt;record&gt;&lt;rec-number&gt;5126&lt;/rec-number&gt;&lt;foreign-keys&gt;&lt;key app="EN" db-id="9f2z9tt2ix2rzze2vaox5wrb0zfz9arfds25"&gt;5126&lt;/key&gt;&lt;/foreign-keys&gt;&lt;ref-type name="Journal Article"&gt;17&lt;/ref-type&gt;&lt;contributors&gt;&lt;authors&gt;&lt;author&gt;Gras, L.-J.&lt;/author&gt;&lt;/authors&gt;&lt;/contributors&gt;&lt;titles&gt;&lt;title&gt;Le prix du blé Saint-Etienne pendant trois Siècles &lt;/title&gt;&lt;secondary-title&gt;Annales de la Société impériale d&amp;apos;agriculture, industrie, sciences, arts et belles-lettres du département de la Loire&lt;/secondary-title&gt;&lt;/titles&gt;&lt;periodical&gt;&lt;full-title&gt;Annales de la Société impériale d&amp;apos;agriculture, industrie, sciences, arts et belles-lettres du département de la Loire&lt;/full-title&gt;&lt;/periodical&gt;&lt;pages&gt;137-154&lt;/pages&gt;&lt;volume&gt;26&lt;/volume&gt;&lt;dates&gt;&lt;year&gt;190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19" w:tooltip="Gras, 1906 #5126" w:history="1">
        <w:r w:rsidRPr="00266479">
          <w:rPr>
            <w:rFonts w:eastAsiaTheme="minorHAnsi" w:cstheme="minorBidi"/>
            <w:noProof/>
            <w:szCs w:val="22"/>
            <w:lang w:val="en-GB"/>
          </w:rPr>
          <w:t>Gras (1906, pp. 143-14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9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Loir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126 f.&lt;/Suffix&gt;&lt;DisplayText&gt;Labrousse et al. (1970, pp. 126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12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5-1913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Loir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Institut national de la statistique et des études économiques&lt;/Author&gt;&lt;Year&gt;1895-1913&lt;/Year&gt;&lt;RecNum&gt;5129&lt;/RecNum&gt;&lt;DisplayText&gt;Institut national de la statistique et des études économiques (1895-1913)&lt;/DisplayText&gt;&lt;record&gt;&lt;rec-number&gt;5129&lt;/rec-number&gt;&lt;foreign-keys&gt;&lt;key app="EN" db-id="9f2z9tt2ix2rzze2vaox5wrb0zfz9arfds25"&gt;5129&lt;/key&gt;&lt;/foreign-keys&gt;&lt;ref-type name="Edited Book"&gt;28&lt;/ref-type&gt;&lt;contributors&gt;&lt;authors&gt;&lt;author&gt;Institut national de la statistique et des études économiques,&lt;/author&gt;&lt;/authors&gt;&lt;/contributors&gt;&lt;titles&gt;&lt;title&gt;Annuaire statistique de la France&lt;/title&gt;&lt;/titles&gt;&lt;dates&gt;&lt;year&gt;1895-1913&lt;/year&gt;&lt;/dates&gt;&lt;pub-location&gt;Paris&lt;/pub-location&gt;&lt;publisher&gt;INSE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44" w:tooltip="Institut national de la statistique et des études économiques, 1895-1913 #5129" w:history="1">
        <w:r w:rsidRPr="00266479">
          <w:rPr>
            <w:rFonts w:eastAsiaTheme="minorHAnsi" w:cstheme="minorBidi"/>
            <w:noProof/>
            <w:szCs w:val="22"/>
            <w:lang w:val="en-GB"/>
          </w:rPr>
          <w:t>Institut national de la statistique et des études économiques (1895-1913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CB2E19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Saint-Lo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90 f.&lt;/Suffix&gt;&lt;DisplayText&gt;Drame et al. (1991, pp. 19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9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4585C05D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Soisson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en-GB"/>
        </w:rPr>
        <w:t>Aisne</w:t>
      </w:r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47 f.&lt;/Suffix&gt;&lt;DisplayText&gt;Labrousse et al. (1970, pp. 47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47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26 f.&lt;/Suffix&gt;&lt;DisplayText&gt;Drame et al. (1991, pp. 126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26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7318D7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Strasbourg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342-187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nauer&lt;/Author&gt;&lt;Year&gt;1878&lt;/Year&gt;&lt;RecNum&gt;4679&lt;/RecNum&gt;&lt;Suffix&gt;`, pp. 91-101&lt;/Suffix&gt;&lt;DisplayText&gt;Hanauer (1878, pp. 91-101)&lt;/DisplayText&gt;&lt;record&gt;&lt;rec-number&gt;4679&lt;/rec-number&gt;&lt;foreign-keys&gt;&lt;key app="EN" db-id="9f2z9tt2ix2rzze2vaox5wrb0zfz9arfds25"&gt;4679&lt;/key&gt;&lt;/foreign-keys&gt;&lt;ref-type name="Book"&gt;6&lt;/ref-type&gt;&lt;contributors&gt;&lt;authors&gt;&lt;author&gt;Hanauer, A.&lt;/author&gt;&lt;/authors&gt;&lt;/contributors&gt;&lt;titles&gt;&lt;title&gt;Études économiques sur l&amp;apos;Alsace ancienne et moderne&lt;/title&gt;&lt;/titles&gt;&lt;volume&gt;2: Denrées et salaires&lt;/volume&gt;&lt;keywords&gt;&lt;keyword&gt;Wirtschaftsgeschichte, Preise&lt;/keyword&gt;&lt;/keywords&gt;&lt;dates&gt;&lt;year&gt;1878&lt;/year&gt;&lt;/dates&gt;&lt;pub-location&gt;Paris, Strasbourg&lt;/pub-location&gt;&lt;publisher&gt;A. Durand &amp;amp; Pédone-Lauriel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23" w:tooltip="Hanauer, 1878 #4679" w:history="1">
        <w:r w:rsidRPr="00266479">
          <w:rPr>
            <w:rFonts w:eastAsiaTheme="minorHAnsi" w:cstheme="minorBidi"/>
            <w:noProof/>
            <w:szCs w:val="22"/>
            <w:lang w:val="en-GB"/>
          </w:rPr>
          <w:t>Hanauer (1878, pp. 91-101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91-1906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Anonym&lt;/Author&gt;&lt;Year&gt;1900&lt;/Year&gt;&lt;RecNum&gt;5161&lt;/RecNum&gt;&lt;DisplayText&gt;Anonym (1900; Anonym (1908)&lt;/DisplayText&gt;&lt;record&gt;&lt;rec-number&gt;5161&lt;/rec-number&gt;&lt;foreign-keys&gt;&lt;key app="EN" db-id="9f2z9tt2ix2rzze2vaox5wrb0zfz9arfds25"&gt;5161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355&lt;/pages&gt;&lt;volume&gt;8&lt;/volume&gt;&lt;dates&gt;&lt;year&gt;1900&lt;/year&gt;&lt;/dates&gt;&lt;urls&gt;&lt;/urls&gt;&lt;/record&gt;&lt;/Cite&gt;&lt;Cite&gt;&lt;Author&gt;Anonym&lt;/Author&gt;&lt;Year&gt;1908&lt;/Year&gt;&lt;RecNum&gt;5162&lt;/RecNum&gt;&lt;record&gt;&lt;rec-number&gt;5162&lt;/rec-number&gt;&lt;foreign-keys&gt;&lt;key app="EN" db-id="9f2z9tt2ix2rzze2vaox5wrb0zfz9arfds25"&gt;5162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213&lt;/pages&gt;&lt;volume&gt;15&lt;/volume&gt;&lt;dates&gt;&lt;year&gt;1908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" w:tooltip="Anonym, 1900 #5161" w:history="1">
        <w:r w:rsidRPr="00266479">
          <w:rPr>
            <w:rFonts w:eastAsiaTheme="minorHAnsi" w:cstheme="minorBidi"/>
            <w:noProof/>
            <w:szCs w:val="22"/>
            <w:lang w:val="en-GB"/>
          </w:rPr>
          <w:t>Anonym (190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 xml:space="preserve">; </w:t>
      </w:r>
      <w:hyperlink w:anchor="_ENREF_11" w:tooltip="Anonym, 1908 #5162" w:history="1">
        <w:r w:rsidRPr="00266479">
          <w:rPr>
            <w:rFonts w:eastAsiaTheme="minorHAnsi" w:cstheme="minorBidi"/>
            <w:noProof/>
            <w:szCs w:val="22"/>
            <w:lang w:val="en-GB"/>
          </w:rPr>
          <w:t>Anonym (1908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30C2A35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Tarascon</w:t>
      </w:r>
      <w:proofErr w:type="spellEnd"/>
      <w:r w:rsidRPr="00266479">
        <w:rPr>
          <w:rFonts w:eastAsiaTheme="minorHAnsi" w:cstheme="minorBidi"/>
          <w:szCs w:val="22"/>
          <w:lang w:val="en-GB"/>
        </w:rPr>
        <w:t>-sur-</w:t>
      </w:r>
      <w:proofErr w:type="spellStart"/>
      <w:r w:rsidRPr="00266479">
        <w:rPr>
          <w:rFonts w:eastAsiaTheme="minorHAnsi" w:cstheme="minorBidi"/>
          <w:szCs w:val="22"/>
          <w:lang w:val="en-GB"/>
        </w:rPr>
        <w:t>Ariège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01-179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9&lt;/Year&gt;&lt;RecNum&gt;5117&lt;/RecNum&gt;&lt;Suffix&gt;`, p. 180&lt;/Suffix&gt;&lt;DisplayText&gt;Frêche (1969a, p. 180)&lt;/DisplayText&gt;&lt;record&gt;&lt;rec-number&gt;5117&lt;/rec-number&gt;&lt;foreign-keys&gt;&lt;key app="EN" db-id="9f2z9tt2ix2rzze2vaox5wrb0zfz9arfds25"&gt;5117&lt;/key&gt;&lt;/foreign-keys&gt;&lt;ref-type name="Journal Article"&gt;17&lt;/ref-type&gt;&lt;contributors&gt;&lt;authors&gt;&lt;author&gt;Frêche, Georges&lt;/author&gt;&lt;/authors&gt;&lt;/contributors&gt;&lt;titles&gt;&lt;title&gt;Mercuriales en Pays de Foix: le pris des grains, du foin et du vin à Tarascon, Foix et Pamiers (1644-1792)&lt;/title&gt;&lt;secondary-title&gt;Bulletins de la Société Ariégeoise&lt;/secondary-title&gt;&lt;/titles&gt;&lt;periodical&gt;&lt;full-title&gt;Bulletins de la Société Ariégeoise&lt;/full-title&gt;&lt;/periodical&gt;&lt;pages&gt;171-189&lt;/pages&gt;&lt;volume&gt;25&lt;/volume&gt;&lt;dates&gt;&lt;year&gt;19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8" w:tooltip="Frêche, 1969 #5117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(1969a, p. 18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04BBD3E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Toulous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371-1450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5090&lt;/RecNum&gt;&lt;Suffix&gt;`, pp. 94 f.&lt;/Suffix&gt;&lt;DisplayText&gt;Frêche and Frêche (1967, pp. 94 f.)&lt;/DisplayText&gt;&lt;record&gt;&lt;rec-number&gt;5090&lt;/rec-number&gt;&lt;foreign-keys&gt;&lt;key app="EN" db-id="9f2z9tt2ix2rzze2vaox5wrb0zfz9arfds25"&gt;5090&lt;/key&gt;&lt;/foreign-keys&gt;&lt;ref-type name="Book"&gt;6&lt;/ref-type&gt;&lt;contributors&gt;&lt;authors&gt;&lt;author&gt;Frêche, Georges&lt;/author&gt;&lt;author&gt;Frêche, Geneviève&lt;/author&gt;&lt;/authors&gt;&lt;/contributors&gt;&lt;titles&gt;&lt;title&gt;Les prix des grains, des vins et des legumes à Toulouse (1486-1868): Extraits des mercuriales suivis d&amp;apos;une bibliographie d&amp;apos;histoire des prix&lt;/title&gt;&lt;secondary-title&gt;Travaux et Recherches de la Faculte et des Sciences Economiques de Paris&lt;/secondary-title&gt;&lt;/titles&gt;&lt;dates&gt;&lt;year&gt;1967&lt;/year&gt;&lt;/dates&gt;&lt;pub-location&gt;Paris&lt;/pub-location&gt;&lt;publisher&gt;Presses Universitaires de Franc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2" w:tooltip="Frêche, 1967 #5090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and Frêche (1967, pp. 94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486-184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5090&lt;/RecNum&gt;&lt;Suffix&gt;`, pp. 38-82&lt;/Suffix&gt;&lt;DisplayText&gt;Frêche and Frêche (1967, pp. 38-82)&lt;/DisplayText&gt;&lt;record&gt;&lt;rec-number&gt;5090&lt;/rec-number&gt;&lt;foreign-keys&gt;&lt;key app="EN" db-id="9f2z9tt2ix2rzze2vaox5wrb0zfz9arfds25"&gt;5090&lt;/key&gt;&lt;/foreign-keys&gt;&lt;ref-type name="Book"&gt;6&lt;/ref-type&gt;&lt;contributors&gt;&lt;authors&gt;&lt;author&gt;Frêche, Georges&lt;/author&gt;&lt;author&gt;Frêche, Geneviève&lt;/author&gt;&lt;/authors&gt;&lt;/contributors&gt;&lt;titles&gt;&lt;title&gt;Les prix des grains, des vins et des legumes à Toulouse (1486-1868): Extraits des mercuriales suivis d&amp;apos;une bibliographie d&amp;apos;histoire des prix&lt;/title&gt;&lt;secondary-title&gt;Travaux et Recherches de la Faculte et des Sciences Economiques de Paris&lt;/secondary-title&gt;&lt;/titles&gt;&lt;dates&gt;&lt;year&gt;1967&lt;/year&gt;&lt;/dates&gt;&lt;pub-location&gt;Paris&lt;/pub-location&gt;&lt;publisher&gt;Presses Universitaires de Franc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2" w:tooltip="Frêche, 1967 #5090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and Frêche (1967, pp. 38-82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06-1868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Frêche&lt;/Author&gt;&lt;Year&gt;1967&lt;/Year&gt;&lt;RecNum&gt;5090&lt;/RecNum&gt;&lt;Suffix&gt;`, p. 99&lt;/Suffix&gt;&lt;DisplayText&gt;Frêche and Frêche (1967, p. 99)&lt;/DisplayText&gt;&lt;record&gt;&lt;rec-number&gt;5090&lt;/rec-number&gt;&lt;foreign-keys&gt;&lt;key app="EN" db-id="9f2z9tt2ix2rzze2vaox5wrb0zfz9arfds25"&gt;5090&lt;/key&gt;&lt;/foreign-keys&gt;&lt;ref-type name="Book"&gt;6&lt;/ref-type&gt;&lt;contributors&gt;&lt;authors&gt;&lt;author&gt;Frêche, Georges&lt;/author&gt;&lt;author&gt;Frêche, Geneviève&lt;/author&gt;&lt;/authors&gt;&lt;/contributors&gt;&lt;titles&gt;&lt;title&gt;Les prix des grains, des vins et des legumes à Toulouse (1486-1868): Extraits des mercuriales suivis d&amp;apos;une bibliographie d&amp;apos;histoire des prix&lt;/title&gt;&lt;secondary-title&gt;Travaux et Recherches de la Faculte et des Sciences Economiques de Paris&lt;/secondary-title&gt;&lt;/titles&gt;&lt;dates&gt;&lt;year&gt;1967&lt;/year&gt;&lt;/dates&gt;&lt;pub-location&gt;Paris&lt;/pub-location&gt;&lt;publisher&gt;Presses Universitaires de Franc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02" w:tooltip="Frêche, 1967 #5090" w:history="1">
        <w:r w:rsidRPr="00266479">
          <w:rPr>
            <w:rFonts w:eastAsiaTheme="minorHAnsi" w:cstheme="minorBidi"/>
            <w:noProof/>
            <w:szCs w:val="22"/>
            <w:lang w:val="en-GB"/>
          </w:rPr>
          <w:t>Frêche and Frêche (1967, p. 99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60 f.&lt;/Suffix&gt;&lt;DisplayText&gt;Drame et al. (1991, pp. 16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6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34BDE61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proofErr w:type="spellStart"/>
      <w:r w:rsidRPr="00266479">
        <w:rPr>
          <w:rFonts w:eastAsiaTheme="minorHAnsi" w:cstheme="minorBidi"/>
          <w:szCs w:val="22"/>
          <w:lang w:val="en-GB"/>
        </w:rPr>
        <w:t>Treignac</w:t>
      </w:r>
      <w:proofErr w:type="spellEnd"/>
      <w:r w:rsidRPr="00266479">
        <w:rPr>
          <w:rFonts w:eastAsiaTheme="minorHAnsi" w:cstheme="minorBidi"/>
          <w:szCs w:val="22"/>
          <w:lang w:val="en-GB"/>
        </w:rPr>
        <w:t>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615-1755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outier&lt;/Author&gt;&lt;Year&gt;1976&lt;/Year&gt;&lt;RecNum&gt;4221&lt;/RecNum&gt;&lt;Suffix&gt;`, p. 116&lt;/Suffix&gt;&lt;DisplayText&gt;Boutier (1976, p. 116)&lt;/DisplayText&gt;&lt;record&gt;&lt;rec-number&gt;4221&lt;/rec-number&gt;&lt;foreign-keys&gt;&lt;key app="EN" db-id="9f2z9tt2ix2rzze2vaox5wrb0zfz9arfds25"&gt;4221&lt;/key&gt;&lt;/foreign-keys&gt;&lt;ref-type name="Journal Article"&gt;17&lt;/ref-type&gt;&lt;contributors&gt;&lt;authors&gt;&lt;author&gt;Boutier, Jean&lt;/author&gt;&lt;/authors&gt;&lt;/contributors&gt;&lt;titles&gt;&lt;title&gt;&lt;style face="normal" font="default" size="100%"&gt;Approche de la conjoncture économique bas-limousine: Le prix du froment et du seigle du XVI&lt;/style&gt;&lt;style face="superscript" font="default" size="100%"&gt;e&lt;/style&gt;&lt;style face="normal" font="default" size="100%"&gt; au XVIII&lt;/style&gt;&lt;style face="superscript" font="default" size="100%"&gt;e&lt;/style&gt;&lt;style face="normal" font="default" size="100%"&gt; siècle&lt;/style&gt;&lt;/title&gt;&lt;secondary-title&gt;Bulletin de la Société des Lettres, Sciences et Arts de la Corrèze&lt;/secondary-title&gt;&lt;/titles&gt;&lt;periodical&gt;&lt;full-title&gt;Bulletin de la Société des Lettres, Sciences et Arts de la Corrèze&lt;/full-title&gt;&lt;/periodical&gt;&lt;pages&gt;97-122&lt;/pages&gt;&lt;volume&gt;79&lt;/volume&gt;&lt;dates&gt;&lt;year&gt;197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5" w:tooltip="Boutier, 1976 #4221" w:history="1">
        <w:r w:rsidRPr="00266479">
          <w:rPr>
            <w:rFonts w:eastAsiaTheme="minorHAnsi" w:cstheme="minorBidi"/>
            <w:noProof/>
            <w:szCs w:val="22"/>
            <w:lang w:val="en-GB"/>
          </w:rPr>
          <w:t>Boutier (1976, p. 116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7430092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Tulle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62-179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Boutier&lt;/Author&gt;&lt;Year&gt;1976&lt;/Year&gt;&lt;RecNum&gt;4221&lt;/RecNum&gt;&lt;Suffix&gt;`, pp. 113 ff.&lt;/Suffix&gt;&lt;DisplayText&gt;Boutier (1976, pp. 113 ff.)&lt;/DisplayText&gt;&lt;record&gt;&lt;rec-number&gt;4221&lt;/rec-number&gt;&lt;foreign-keys&gt;&lt;key app="EN" db-id="9f2z9tt2ix2rzze2vaox5wrb0zfz9arfds25"&gt;4221&lt;/key&gt;&lt;/foreign-keys&gt;&lt;ref-type name="Journal Article"&gt;17&lt;/ref-type&gt;&lt;contributors&gt;&lt;authors&gt;&lt;author&gt;Boutier, Jean&lt;/author&gt;&lt;/authors&gt;&lt;/contributors&gt;&lt;titles&gt;&lt;title&gt;&lt;style face="normal" font="default" size="100%"&gt;Approche de la conjoncture économique bas-limousine: Le prix du froment et du seigle du XVI&lt;/style&gt;&lt;style face="superscript" font="default" size="100%"&gt;e&lt;/style&gt;&lt;style face="normal" font="default" size="100%"&gt; au XVIII&lt;/style&gt;&lt;style face="superscript" font="default" size="100%"&gt;e&lt;/style&gt;&lt;style face="normal" font="default" size="100%"&gt; siècle&lt;/style&gt;&lt;/title&gt;&lt;secondary-title&gt;Bulletin de la Société des Lettres, Sciences et Arts de la Corrèze&lt;/secondary-title&gt;&lt;/titles&gt;&lt;periodical&gt;&lt;full-title&gt;Bulletin de la Société des Lettres, Sciences et Arts de la Corrèze&lt;/full-title&gt;&lt;/periodical&gt;&lt;pages&gt;97-122&lt;/pages&gt;&lt;volume&gt;79&lt;/volume&gt;&lt;dates&gt;&lt;year&gt;1976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35" w:tooltip="Boutier, 1976 #4221" w:history="1">
        <w:r w:rsidRPr="00266479">
          <w:rPr>
            <w:rFonts w:eastAsiaTheme="minorHAnsi" w:cstheme="minorBidi"/>
            <w:noProof/>
            <w:szCs w:val="22"/>
            <w:lang w:val="en-GB"/>
          </w:rPr>
          <w:t>Boutier (1976, pp. 113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proofErr w:type="spellStart"/>
      <w:r w:rsidRPr="00266479">
        <w:rPr>
          <w:rFonts w:eastAsiaTheme="minorHAnsi" w:cstheme="minorBidi"/>
          <w:bCs/>
          <w:szCs w:val="22"/>
          <w:lang w:val="en-GB"/>
        </w:rPr>
        <w:t>Corrèze</w:t>
      </w:r>
      <w:proofErr w:type="spellEnd"/>
      <w:r w:rsidRPr="00266479">
        <w:rPr>
          <w:rFonts w:eastAsiaTheme="minorHAnsi" w:cstheme="minorBidi"/>
          <w:szCs w:val="22"/>
          <w:lang w:val="en-GB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Labrousse&lt;/Author&gt;&lt;Year&gt;1970&lt;/Year&gt;&lt;RecNum&gt;4684&lt;/RecNum&gt;&lt;Suffix&gt;`, pp. 80 f.&lt;/Suffix&gt;&lt;DisplayText&gt;Labrousse et al. (1970, pp. 80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en-GB"/>
          </w:rPr>
          <w:t>Labrousse et al. (1970, pp. 80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/>
        </w:rPr>
        <w:t>1825-191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rame&lt;/Author&gt;&lt;Year&gt;1991&lt;/Year&gt;&lt;RecNum&gt;4228&lt;/RecNum&gt;&lt;Suffix&gt;`, pp. 132 f.&lt;/Suffix&gt;&lt;DisplayText&gt;Drame et al. (1991, pp. 132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en-GB"/>
          </w:rPr>
          <w:t>Drame et al. (1991, pp. 132 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p w14:paraId="71DB4EA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Valenc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501-1753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Hauser&lt;/Author&gt;&lt;Year&gt;1936&lt;/Year&gt;&lt;RecNum&gt;4224&lt;/RecNum&gt;&lt;Suffix&gt;`, pp. 437 ff.&lt;/Suffix&gt;&lt;DisplayText&gt;Hauser (1936, pp. 437 ff.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noProof/>
            <w:szCs w:val="22"/>
            <w:lang w:val="en-GB"/>
          </w:rPr>
          <w:t>Hauser (1936, pp. 437 ff.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</w:p>
    <w:p w14:paraId="05664C0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t>Valencienn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349-1499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Sivéry&lt;/Author&gt;&lt;Year&gt;1965&lt;/Year&gt;&lt;RecNum&gt;5128&lt;/RecNum&gt;&lt;DisplayText&gt;Sivéry (1965)&lt;/DisplayText&gt;&lt;record&gt;&lt;rec-number&gt;5128&lt;/rec-number&gt;&lt;foreign-keys&gt;&lt;key app="EN" db-id="9f2z9tt2ix2rzze2vaox5wrb0zfz9arfds25"&gt;5128&lt;/key&gt;&lt;/foreign-keys&gt;&lt;ref-type name="Journal Article"&gt;17&lt;/ref-type&gt;&lt;contributors&gt;&lt;authors&gt;&lt;author&gt;Sivéry, Gérard&lt;/author&gt;&lt;/authors&gt;&lt;/contributors&gt;&lt;titles&gt;&lt;title&gt;&lt;style face="normal" font="default" size="100%"&gt;L&amp;apos;évolution du prix du blé à Valenciennes aux XIV&lt;/style&gt;&lt;style face="superscript" font="default" size="100%"&gt;e&lt;/style&gt;&lt;style face="normal" font="default" size="100%"&gt; et XV&lt;/style&gt;&lt;style face="superscript" font="default" size="100%"&gt;e&lt;/style&gt;&lt;style face="normal" font="default" size="100%"&gt; siècles&lt;/style&gt;&lt;/title&gt;&lt;secondary-title&gt;Revue du Nord&lt;/secondary-title&gt;&lt;/titles&gt;&lt;periodical&gt;&lt;full-title&gt;Revue du Nord&lt;/full-title&gt;&lt;/periodical&gt;&lt;pages&gt;177-194&lt;/pages&gt;&lt;volume&gt;47&lt;/volume&gt;&lt;dates&gt;&lt;year&gt;1965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83" w:tooltip="Sivéry, 1965 #5128" w:history="1">
        <w:r w:rsidRPr="00266479">
          <w:rPr>
            <w:rFonts w:eastAsiaTheme="minorHAnsi" w:cstheme="minorBidi"/>
            <w:noProof/>
            <w:szCs w:val="22"/>
            <w:lang w:val="en-GB"/>
          </w:rPr>
          <w:t>Sivéry (1965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  <w:r w:rsidRPr="00266479">
        <w:rPr>
          <w:rFonts w:eastAsiaTheme="minorHAnsi" w:cstheme="minorBidi"/>
          <w:vanish/>
          <w:szCs w:val="22"/>
          <w:highlight w:val="red"/>
          <w:lang w:val="en-GB"/>
        </w:rPr>
        <w:t xml:space="preserve"> Where in Sivery 1965 are the data?</w:t>
      </w:r>
    </w:p>
    <w:p w14:paraId="40800BF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en-GB"/>
        </w:rPr>
        <w:t>Vannes:</w:t>
      </w:r>
      <w:r w:rsidRPr="00266479">
        <w:rPr>
          <w:rFonts w:eastAsiaTheme="minorHAnsi" w:cstheme="minorBidi"/>
          <w:szCs w:val="22"/>
          <w:lang w:val="en-GB"/>
        </w:rPr>
        <w:tab/>
      </w:r>
      <w:r w:rsidRPr="00266479">
        <w:rPr>
          <w:rFonts w:eastAsiaTheme="minorHAnsi" w:cstheme="minorBidi"/>
          <w:szCs w:val="22"/>
          <w:u w:val="single"/>
          <w:lang w:val="en-GB"/>
        </w:rPr>
        <w:t>1797-1872</w:t>
      </w:r>
      <w:r w:rsidRPr="00266479">
        <w:rPr>
          <w:rFonts w:eastAsiaTheme="minorHAnsi" w:cstheme="minorBidi"/>
          <w:szCs w:val="22"/>
          <w:lang w:val="en-GB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Morbihan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p. 154 f.&lt;/Suffix&gt;&lt;DisplayText&gt;Labrousse et al. (1970, pp. 154 f.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p. 15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200 f.&lt;/Suffix&gt;&lt;DisplayText&gt;Drame et al. (1991, pp. 200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200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0B574DD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Verfeil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637-1724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Frêche&lt;/Author&gt;&lt;Year&gt;1969&lt;/Year&gt;&lt;RecNum&gt;5119&lt;/RecNum&gt;&lt;DisplayText&gt;Frêche (1969b)&lt;/DisplayText&gt;&lt;record&gt;&lt;rec-number&gt;5119&lt;/rec-number&gt;&lt;foreign-keys&gt;&lt;key app="EN" db-id="9f2z9tt2ix2rzze2vaox5wrb0zfz9arfds25"&gt;5119&lt;/key&gt;&lt;/foreign-keys&gt;&lt;ref-type name="Journal Article"&gt;17&lt;/ref-type&gt;&lt;contributors&gt;&lt;authors&gt;&lt;author&gt;Frêche, Georges&lt;/author&gt;&lt;/authors&gt;&lt;/contributors&gt;&lt;titles&gt;&lt;title&gt;&lt;style face="normal" font="default" size="100%"&gt;Une enquête sur les prix des produits agricoles dans la région toulousaine: XV&lt;/style&gt;&lt;style face="superscript" font="default" size="100%"&gt;e&lt;/style&gt;&lt;style face="normal" font="default" size="100%"&gt;-XIX&lt;/style&gt;&lt;style face="superscript" font="default" size="100%"&gt;e&lt;/style&gt;&lt;style face="normal" font="default" size="100%"&gt; siècle&lt;/style&gt;&lt;/title&gt;&lt;secondary-title&gt;Annales du Midi&lt;/secondary-title&gt;&lt;/titles&gt;&lt;periodical&gt;&lt;full-title&gt;Annales du Midi&lt;/full-title&gt;&lt;/periodical&gt;&lt;pages&gt;17-39&lt;/pages&gt;&lt;volume&gt;81&lt;/volume&gt;&lt;number&gt;91&lt;/number&gt;&lt;dates&gt;&lt;year&gt;196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99" w:tooltip="Frêche, 1969 #5119" w:history="1">
        <w:r w:rsidRPr="00266479">
          <w:rPr>
            <w:rFonts w:eastAsiaTheme="minorHAnsi" w:cstheme="minorBidi"/>
            <w:noProof/>
            <w:szCs w:val="22"/>
            <w:lang w:val="de-DE"/>
          </w:rPr>
          <w:t>Frêche (1969b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  <w:r w:rsidRPr="00266479">
        <w:rPr>
          <w:rFonts w:eastAsiaTheme="minorHAnsi" w:cstheme="minorBidi"/>
          <w:vanish/>
          <w:szCs w:val="22"/>
          <w:lang w:val="de-DE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de-DE"/>
        </w:rPr>
        <w:t>Where in Freche 1969 are the data?</w:t>
      </w:r>
    </w:p>
    <w:p w14:paraId="2F51B514" w14:textId="77777777" w:rsidR="004E26D9" w:rsidRPr="00266479" w:rsidRDefault="004E26D9" w:rsidP="004A45FB">
      <w:pPr>
        <w:ind w:left="2410" w:hanging="2410"/>
        <w:rPr>
          <w:rFonts w:eastAsiaTheme="minorHAnsi" w:cstheme="minorBidi"/>
          <w:iCs/>
          <w:szCs w:val="22"/>
          <w:lang w:val="de-DE"/>
        </w:rPr>
      </w:pPr>
      <w:r w:rsidRPr="00266479">
        <w:rPr>
          <w:rFonts w:eastAsiaTheme="minorHAnsi" w:cstheme="minorBidi"/>
          <w:iCs/>
          <w:szCs w:val="22"/>
          <w:lang w:val="de-DE"/>
        </w:rPr>
        <w:t>Vic</w:t>
      </w:r>
      <w:r w:rsidRPr="00266479">
        <w:rPr>
          <w:rFonts w:eastAsiaTheme="minorHAnsi" w:cstheme="minorBidi"/>
          <w:i/>
          <w:szCs w:val="22"/>
          <w:lang w:val="de-DE"/>
        </w:rPr>
        <w:t>-</w:t>
      </w:r>
      <w:r w:rsidRPr="00266479">
        <w:rPr>
          <w:rFonts w:eastAsiaTheme="minorHAnsi" w:cstheme="minorBidi"/>
          <w:iCs/>
          <w:szCs w:val="22"/>
          <w:lang w:val="de-DE"/>
        </w:rPr>
        <w:t>le</w:t>
      </w:r>
      <w:r w:rsidRPr="00266479">
        <w:rPr>
          <w:rFonts w:eastAsiaTheme="minorHAnsi" w:cstheme="minorBidi"/>
          <w:i/>
          <w:szCs w:val="22"/>
          <w:lang w:val="de-DE"/>
        </w:rPr>
        <w:t>-</w:t>
      </w:r>
      <w:r w:rsidRPr="00266479">
        <w:rPr>
          <w:rFonts w:eastAsiaTheme="minorHAnsi" w:cstheme="minorBidi"/>
          <w:iCs/>
          <w:szCs w:val="22"/>
          <w:lang w:val="de-DE"/>
        </w:rPr>
        <w:t>Comte:</w:t>
      </w:r>
      <w:r w:rsidRPr="00266479">
        <w:rPr>
          <w:rFonts w:eastAsiaTheme="minorHAnsi" w:cstheme="minorBidi"/>
          <w:iCs/>
          <w:szCs w:val="22"/>
          <w:lang w:val="de-DE"/>
        </w:rPr>
        <w:tab/>
      </w:r>
      <w:r w:rsidRPr="00266479">
        <w:rPr>
          <w:rFonts w:eastAsiaTheme="minorHAnsi" w:cstheme="minorBidi"/>
          <w:iCs/>
          <w:szCs w:val="22"/>
          <w:u w:val="single"/>
          <w:lang w:val="de-DE"/>
        </w:rPr>
        <w:t>1720-1789</w:t>
      </w:r>
      <w:r w:rsidRPr="00266479">
        <w:rPr>
          <w:rFonts w:eastAsiaTheme="minorHAnsi" w:cstheme="minorBidi"/>
          <w:iCs/>
          <w:szCs w:val="22"/>
          <w:lang w:val="de-DE"/>
        </w:rPr>
        <w:t xml:space="preserve">: </w:t>
      </w:r>
      <w:r w:rsidRPr="00266479">
        <w:rPr>
          <w:rFonts w:eastAsiaTheme="minorHAnsi" w:cstheme="minorBidi"/>
          <w:iCs/>
          <w:szCs w:val="22"/>
          <w:lang w:val="en-GB"/>
        </w:rPr>
        <w:fldChar w:fldCharType="begin"/>
      </w:r>
      <w:r w:rsidRPr="00266479">
        <w:rPr>
          <w:rFonts w:eastAsiaTheme="minorHAnsi" w:cstheme="minorBidi"/>
          <w:iCs/>
          <w:szCs w:val="22"/>
          <w:lang w:val="de-DE"/>
        </w:rPr>
        <w:instrText xml:space="preserve"> ADDIN EN.CITE &lt;EndNote&gt;&lt;Cite&gt;&lt;Author&gt;Frêche&lt;/Author&gt;&lt;Year&gt;1979&lt;/Year&gt;&lt;RecNum&gt;5108&lt;/RecNum&gt;&lt;Suffix&gt;`, pp. 47 f.&lt;/Suffix&gt;&lt;DisplayText&gt;Frêche (1979, pp. 47 f.)&lt;/DisplayText&gt;&lt;record&gt;&lt;rec-number&gt;5108&lt;/rec-number&gt;&lt;foreign-keys&gt;&lt;key app="EN" db-id="9f2z9tt2ix2rzze2vaox5wrb0zfz9arfds25"&gt;5108&lt;/key&gt;&lt;/foreign-keys&gt;&lt;ref-type name="Journal Article"&gt;17&lt;/ref-type&gt;&lt;contributors&gt;&lt;authors&gt;&lt;author&gt;Frêche, Georges&lt;/author&gt;&lt;/authors&gt;&lt;/contributors&gt;&lt;titles&gt;&lt;title&gt;Cinquante et une mercuriales du Massif Central (XVIe - XIXe siècle)&lt;/title&gt;&lt;secondary-title&gt;Annales du Midi&lt;/secondary-title&gt;&lt;/titles&gt;&lt;periodical&gt;&lt;full-title&gt;Annales du Midi&lt;/full-title&gt;&lt;/periodical&gt;&lt;pages&gt;29-52&lt;/pages&gt;&lt;volume&gt;85&lt;/volume&gt;&lt;dates&gt;&lt;year&gt;1979&lt;/year&gt;&lt;/dates&gt;&lt;urls&gt;&lt;/urls&gt;&lt;/record&gt;&lt;/Cite&gt;&lt;/EndNote&gt;</w:instrText>
      </w:r>
      <w:r w:rsidRPr="00266479">
        <w:rPr>
          <w:rFonts w:eastAsiaTheme="minorHAnsi" w:cstheme="minorBidi"/>
          <w:iCs/>
          <w:szCs w:val="22"/>
          <w:lang w:val="en-GB"/>
        </w:rPr>
        <w:fldChar w:fldCharType="separate"/>
      </w:r>
      <w:hyperlink w:anchor="_ENREF_101" w:tooltip="Frêche, 1979 #5108" w:history="1">
        <w:r w:rsidRPr="00266479">
          <w:rPr>
            <w:rFonts w:eastAsiaTheme="minorHAnsi" w:cstheme="minorBidi"/>
            <w:iCs/>
            <w:noProof/>
            <w:szCs w:val="22"/>
            <w:lang w:val="de-DE"/>
          </w:rPr>
          <w:t>Frêche (1979, pp. 47 f.</w:t>
        </w:r>
      </w:hyperlink>
      <w:r w:rsidRPr="00266479">
        <w:rPr>
          <w:rFonts w:eastAsiaTheme="minorHAnsi" w:cstheme="minorBidi"/>
          <w:iCs/>
          <w:noProof/>
          <w:szCs w:val="22"/>
          <w:lang w:val="de-DE"/>
        </w:rPr>
        <w:t>)</w:t>
      </w:r>
      <w:r w:rsidRPr="00266479">
        <w:rPr>
          <w:rFonts w:eastAsiaTheme="minorHAnsi" w:cstheme="minorBidi"/>
          <w:iCs/>
          <w:szCs w:val="22"/>
          <w:lang w:val="en-GB"/>
        </w:rPr>
        <w:fldChar w:fldCharType="end"/>
      </w:r>
      <w:r w:rsidRPr="00266479">
        <w:rPr>
          <w:rFonts w:eastAsiaTheme="minorHAnsi" w:cstheme="minorBidi"/>
          <w:iCs/>
          <w:szCs w:val="22"/>
          <w:lang w:val="de-DE"/>
        </w:rPr>
        <w:t xml:space="preserve">. </w:t>
      </w:r>
    </w:p>
    <w:p w14:paraId="6C9C8BCA" w14:textId="77777777" w:rsidR="004E26D9" w:rsidRPr="00266479" w:rsidRDefault="004E26D9" w:rsidP="004A45FB">
      <w:pPr>
        <w:ind w:left="2410" w:hanging="2410"/>
        <w:rPr>
          <w:rFonts w:eastAsiaTheme="minorHAnsi" w:cstheme="minorBidi"/>
          <w:iCs/>
          <w:szCs w:val="22"/>
          <w:lang w:val="de-DE"/>
        </w:rPr>
      </w:pPr>
      <w:r w:rsidRPr="00266479">
        <w:rPr>
          <w:rFonts w:eastAsiaTheme="minorHAnsi" w:cstheme="minorBidi"/>
          <w:iCs/>
          <w:szCs w:val="22"/>
          <w:lang w:val="de-DE"/>
        </w:rPr>
        <w:t>Vienne:</w:t>
      </w:r>
      <w:r w:rsidRPr="00266479">
        <w:rPr>
          <w:rFonts w:eastAsiaTheme="minorHAnsi" w:cstheme="minorBidi"/>
          <w:iCs/>
          <w:szCs w:val="22"/>
          <w:lang w:val="de-DE"/>
        </w:rPr>
        <w:tab/>
      </w:r>
      <w:r w:rsidRPr="00266479">
        <w:rPr>
          <w:rFonts w:eastAsiaTheme="minorHAnsi" w:cstheme="minorBidi"/>
          <w:iCs/>
          <w:szCs w:val="22"/>
          <w:u w:val="single"/>
          <w:lang w:val="de-DE"/>
        </w:rPr>
        <w:t>1501-1638</w:t>
      </w:r>
      <w:r w:rsidRPr="00266479">
        <w:rPr>
          <w:rFonts w:eastAsiaTheme="minorHAnsi" w:cstheme="minorBidi"/>
          <w:iCs/>
          <w:szCs w:val="22"/>
          <w:lang w:val="de-DE"/>
        </w:rPr>
        <w:t xml:space="preserve">: </w:t>
      </w:r>
      <w:r w:rsidRPr="00266479">
        <w:rPr>
          <w:rFonts w:eastAsiaTheme="minorHAnsi" w:cstheme="minorBidi"/>
          <w:iCs/>
          <w:szCs w:val="22"/>
          <w:lang w:val="de-DE"/>
        </w:rPr>
        <w:fldChar w:fldCharType="begin"/>
      </w:r>
      <w:r w:rsidRPr="00266479">
        <w:rPr>
          <w:rFonts w:eastAsiaTheme="minorHAnsi" w:cstheme="minorBidi"/>
          <w:iCs/>
          <w:szCs w:val="22"/>
          <w:lang w:val="de-DE"/>
        </w:rPr>
        <w:instrText xml:space="preserve"> ADDIN EN.CITE &lt;EndNote&gt;&lt;Cite&gt;&lt;Author&gt;Hauser&lt;/Author&gt;&lt;Year&gt;1936&lt;/Year&gt;&lt;RecNum&gt;4224&lt;/RecNum&gt;&lt;Suffix&gt;`, pp. 449-452&lt;/Suffix&gt;&lt;DisplayText&gt;Hauser (1936, pp. 449-452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iCs/>
          <w:szCs w:val="22"/>
          <w:lang w:val="de-DE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iCs/>
            <w:noProof/>
            <w:szCs w:val="22"/>
            <w:lang w:val="de-DE"/>
          </w:rPr>
          <w:t>Hauser (1936, pp. 449-452</w:t>
        </w:r>
      </w:hyperlink>
      <w:r w:rsidRPr="00266479">
        <w:rPr>
          <w:rFonts w:eastAsiaTheme="minorHAnsi" w:cstheme="minorBidi"/>
          <w:iCs/>
          <w:noProof/>
          <w:szCs w:val="22"/>
          <w:lang w:val="de-DE"/>
        </w:rPr>
        <w:t>)</w:t>
      </w:r>
      <w:r w:rsidRPr="00266479">
        <w:rPr>
          <w:rFonts w:eastAsiaTheme="minorHAnsi" w:cstheme="minorBidi"/>
          <w:iCs/>
          <w:szCs w:val="22"/>
          <w:lang w:val="de-DE"/>
        </w:rPr>
        <w:fldChar w:fldCharType="end"/>
      </w:r>
      <w:r w:rsidRPr="00266479">
        <w:rPr>
          <w:rFonts w:eastAsiaTheme="minorHAnsi" w:cstheme="minorBidi"/>
          <w:iCs/>
          <w:szCs w:val="22"/>
          <w:lang w:val="de-DE"/>
        </w:rPr>
        <w:t>.</w:t>
      </w:r>
    </w:p>
    <w:p w14:paraId="4CABC82E" w14:textId="77777777" w:rsidR="004E26D9" w:rsidRPr="00266479" w:rsidRDefault="004E26D9" w:rsidP="004A45FB">
      <w:pPr>
        <w:ind w:left="2410" w:hanging="2410"/>
        <w:rPr>
          <w:rFonts w:eastAsiaTheme="minorHAnsi" w:cstheme="minorBidi"/>
          <w:iCs/>
          <w:szCs w:val="22"/>
          <w:lang w:val="de-DE"/>
        </w:rPr>
      </w:pPr>
      <w:r w:rsidRPr="00266479">
        <w:rPr>
          <w:rFonts w:eastAsiaTheme="minorHAnsi" w:cstheme="minorBidi"/>
          <w:iCs/>
          <w:szCs w:val="22"/>
          <w:lang w:val="de-DE"/>
        </w:rPr>
        <w:t>Villeneuve-de-Berg:</w:t>
      </w:r>
      <w:r w:rsidRPr="00266479">
        <w:rPr>
          <w:rFonts w:eastAsiaTheme="minorHAnsi" w:cstheme="minorBidi"/>
          <w:iCs/>
          <w:szCs w:val="22"/>
          <w:lang w:val="de-DE"/>
        </w:rPr>
        <w:tab/>
      </w:r>
      <w:r w:rsidRPr="00266479">
        <w:rPr>
          <w:rFonts w:eastAsiaTheme="minorHAnsi" w:cstheme="minorBidi"/>
          <w:iCs/>
          <w:szCs w:val="22"/>
          <w:u w:val="single"/>
          <w:lang w:val="de-DE"/>
        </w:rPr>
        <w:t>1700-1794</w:t>
      </w:r>
      <w:r w:rsidRPr="00266479">
        <w:rPr>
          <w:rFonts w:eastAsiaTheme="minorHAnsi" w:cstheme="minorBidi"/>
          <w:iCs/>
          <w:szCs w:val="22"/>
          <w:lang w:val="de-DE"/>
        </w:rPr>
        <w:t xml:space="preserve">: </w:t>
      </w:r>
      <w:r w:rsidRPr="00266479">
        <w:rPr>
          <w:rFonts w:eastAsiaTheme="minorHAnsi" w:cstheme="minorBidi"/>
          <w:iCs/>
          <w:szCs w:val="22"/>
          <w:lang w:val="de-DE"/>
        </w:rPr>
        <w:fldChar w:fldCharType="begin"/>
      </w:r>
      <w:r w:rsidRPr="00266479">
        <w:rPr>
          <w:rFonts w:eastAsiaTheme="minorHAnsi" w:cstheme="minorBidi"/>
          <w:iCs/>
          <w:szCs w:val="22"/>
          <w:lang w:val="de-DE"/>
        </w:rPr>
        <w:instrText xml:space="preserve"> ADDIN EN.CITE &lt;EndNote&gt;&lt;Cite&gt;&lt;Author&gt;Vaschalde&lt;/Author&gt;&lt;Year&gt;1874&lt;/Year&gt;&lt;RecNum&gt;5171&lt;/RecNum&gt;&lt;Suffix&gt;`, pp. 12 ff.&lt;/Suffix&gt;&lt;DisplayText&gt;Vaschalde (1874, pp. 12 ff.)&lt;/DisplayText&gt;&lt;record&gt;&lt;rec-number&gt;5171&lt;/rec-number&gt;&lt;foreign-keys&gt;&lt;key app="EN" db-id="9f2z9tt2ix2rzze2vaox5wrb0zfz9arfds25"&gt;5171&lt;/key&gt;&lt;/foreign-keys&gt;&lt;ref-type name="Book"&gt;6&lt;/ref-type&gt;&lt;contributors&gt;&lt;authors&gt;&lt;author&gt;Vaschalde, Henry&lt;/author&gt;&lt;/authors&gt;&lt;/contributors&gt;&lt;titles&gt;&lt;title&gt;&lt;style face="normal" font="default" size="100%"&gt;Les Mercuriales du Vivarais, du XVI&lt;/style&gt;&lt;style face="superscript" font="default" size="100%"&gt;e&lt;/style&gt;&lt;style face="normal" font="default" size="100%"&gt; au XIX&lt;/style&gt;&lt;style face="superscript" font="default" size="100%"&gt;e&lt;/style&gt;&lt;style face="normal" font="default" size="100%"&gt; siècle&lt;/style&gt;&lt;/title&gt;&lt;/titles&gt;&lt;dates&gt;&lt;year&gt;1874&lt;/year&gt;&lt;/dates&gt;&lt;pub-location&gt;Privas&lt;/pub-location&gt;&lt;publisher&gt;Roure fils&lt;/publisher&gt;&lt;urls&gt;&lt;/urls&gt;&lt;/record&gt;&lt;/Cite&gt;&lt;/EndNote&gt;</w:instrText>
      </w:r>
      <w:r w:rsidRPr="00266479">
        <w:rPr>
          <w:rFonts w:eastAsiaTheme="minorHAnsi" w:cstheme="minorBidi"/>
          <w:iCs/>
          <w:szCs w:val="22"/>
          <w:lang w:val="de-DE"/>
        </w:rPr>
        <w:fldChar w:fldCharType="separate"/>
      </w:r>
      <w:hyperlink w:anchor="_ENREF_322" w:tooltip="Vaschalde, 1874 #5171" w:history="1">
        <w:r w:rsidRPr="00266479">
          <w:rPr>
            <w:rFonts w:eastAsiaTheme="minorHAnsi" w:cstheme="minorBidi"/>
            <w:iCs/>
            <w:noProof/>
            <w:szCs w:val="22"/>
            <w:lang w:val="de-DE"/>
          </w:rPr>
          <w:t>Vaschalde (1874, pp. 12 ff.</w:t>
        </w:r>
      </w:hyperlink>
      <w:r w:rsidRPr="00266479">
        <w:rPr>
          <w:rFonts w:eastAsiaTheme="minorHAnsi" w:cstheme="minorBidi"/>
          <w:iCs/>
          <w:noProof/>
          <w:szCs w:val="22"/>
          <w:lang w:val="de-DE"/>
        </w:rPr>
        <w:t>)</w:t>
      </w:r>
      <w:r w:rsidRPr="00266479">
        <w:rPr>
          <w:rFonts w:eastAsiaTheme="minorHAnsi" w:cstheme="minorBidi"/>
          <w:iCs/>
          <w:szCs w:val="22"/>
          <w:lang w:val="de-DE"/>
        </w:rPr>
        <w:fldChar w:fldCharType="end"/>
      </w:r>
      <w:r w:rsidRPr="00266479">
        <w:rPr>
          <w:rFonts w:eastAsiaTheme="minorHAnsi" w:cstheme="minorBidi"/>
          <w:iCs/>
          <w:szCs w:val="22"/>
          <w:lang w:val="de-DE"/>
        </w:rPr>
        <w:t>.</w:t>
      </w:r>
    </w:p>
    <w:p w14:paraId="752B7A07" w14:textId="77777777" w:rsidR="004E26D9" w:rsidRPr="00266479" w:rsidRDefault="004E26D9" w:rsidP="004A45FB">
      <w:pPr>
        <w:ind w:left="2410" w:hanging="2410"/>
        <w:rPr>
          <w:rFonts w:eastAsiaTheme="minorHAnsi" w:cstheme="minorBidi"/>
          <w:i/>
          <w:szCs w:val="22"/>
          <w:lang w:val="de-DE"/>
        </w:rPr>
      </w:pPr>
      <w:r w:rsidRPr="00266479">
        <w:rPr>
          <w:rFonts w:eastAsiaTheme="minorHAnsi" w:cstheme="minorBidi"/>
          <w:iCs/>
          <w:szCs w:val="22"/>
          <w:lang w:val="de-DE"/>
        </w:rPr>
        <w:t>Vitre:</w:t>
      </w:r>
      <w:r w:rsidRPr="00266479">
        <w:rPr>
          <w:rFonts w:eastAsiaTheme="minorHAnsi" w:cstheme="minorBidi"/>
          <w:iCs/>
          <w:szCs w:val="22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/>
        </w:rPr>
        <w:t>1825-1913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Drame&lt;/Author&gt;&lt;Year&gt;1991&lt;/Year&gt;&lt;RecNum&gt;4228&lt;/RecNum&gt;&lt;Suffix&gt;`, pp. 164 f.&lt;/Suffix&gt;&lt;DisplayText&gt;Drame et al. (1991, pp. 164 f.)&lt;/DisplayText&gt;&lt;record&gt;&lt;rec-number&gt;4228&lt;/rec-number&gt;&lt;foreign-keys&gt;&lt;key app="EN" db-id="9f2z9tt2ix2rzze2vaox5wrb0zfz9arfds25"&gt;4228&lt;/key&gt;&lt;/foreign-keys&gt;&lt;ref-type name="Book"&gt;6&lt;/ref-type&gt;&lt;contributors&gt;&lt;authors&gt;&lt;author&gt;Drame, Sylvie&lt;/author&gt;&lt;author&gt;Gonfalone, Christian&lt;/author&gt;&lt;author&gt;Miller, Judith A.&lt;/author&gt;&lt;author&gt;Roehner, Betrand&lt;/author&gt;&lt;/authors&gt;&lt;/contributors&gt;&lt;titles&gt;&lt;title&gt;Un siècle de commerce du blé en France 1825-1913: les fluctuations du champ des prix&lt;/title&gt;&lt;/titles&gt;&lt;keywords&gt;&lt;keyword&gt;Wirtschaftsgeschichte, Preise, 19. Jh.&lt;/keyword&gt;&lt;/keywords&gt;&lt;dates&gt;&lt;year&gt;1991&lt;/year&gt;&lt;/dates&gt;&lt;pub-location&gt;Paris&lt;/pub-location&gt;&lt;publisher&gt;Economica&lt;/publisher&gt;&lt;isbn&gt;271782068x&lt;/isbn&gt;&lt;urls&gt;&lt;/urls&gt;&lt;language&gt;French&lt;/language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3" w:tooltip="Drame, 1991 #4228" w:history="1">
        <w:r w:rsidRPr="00266479">
          <w:rPr>
            <w:rFonts w:eastAsiaTheme="minorHAnsi" w:cstheme="minorBidi"/>
            <w:noProof/>
            <w:szCs w:val="22"/>
            <w:lang w:val="de-DE"/>
          </w:rPr>
          <w:t>Drame et al. (1991, pp. 164 f.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>.</w:t>
      </w:r>
    </w:p>
    <w:p w14:paraId="1FF55F46" w14:textId="77777777" w:rsidR="004E26D9" w:rsidRPr="00266479" w:rsidRDefault="004E26D9" w:rsidP="004A45FB">
      <w:pPr>
        <w:ind w:left="2410" w:hanging="2410"/>
        <w:rPr>
          <w:rFonts w:eastAsiaTheme="minorHAnsi" w:cstheme="minorBidi"/>
          <w:iCs/>
          <w:szCs w:val="22"/>
          <w:lang w:val="de-DE"/>
        </w:rPr>
      </w:pPr>
      <w:r w:rsidRPr="00266479">
        <w:rPr>
          <w:rFonts w:eastAsiaTheme="minorHAnsi" w:cstheme="minorBidi"/>
          <w:szCs w:val="22"/>
          <w:lang w:val="de-DE"/>
        </w:rPr>
        <w:t>Voiron:</w:t>
      </w:r>
      <w:r w:rsidRPr="00266479">
        <w:rPr>
          <w:rFonts w:eastAsiaTheme="minorHAnsi" w:cstheme="minorBidi"/>
          <w:szCs w:val="22"/>
          <w:lang w:val="de-DE"/>
        </w:rPr>
        <w:tab/>
      </w:r>
      <w:r w:rsidRPr="00266479">
        <w:rPr>
          <w:rFonts w:eastAsiaTheme="minorHAnsi" w:cstheme="minorBidi"/>
          <w:iCs/>
          <w:szCs w:val="22"/>
          <w:u w:val="single"/>
          <w:lang w:val="de-DE"/>
        </w:rPr>
        <w:t>1501-1638</w:t>
      </w:r>
      <w:r w:rsidRPr="00266479">
        <w:rPr>
          <w:rFonts w:eastAsiaTheme="minorHAnsi" w:cstheme="minorBidi"/>
          <w:iCs/>
          <w:szCs w:val="22"/>
          <w:lang w:val="de-DE"/>
        </w:rPr>
        <w:t xml:space="preserve">: </w:t>
      </w:r>
      <w:r w:rsidRPr="00266479">
        <w:rPr>
          <w:rFonts w:eastAsiaTheme="minorHAnsi" w:cstheme="minorBidi"/>
          <w:iCs/>
          <w:szCs w:val="22"/>
          <w:lang w:val="en-GB"/>
        </w:rPr>
        <w:fldChar w:fldCharType="begin"/>
      </w:r>
      <w:r w:rsidRPr="00266479">
        <w:rPr>
          <w:rFonts w:eastAsiaTheme="minorHAnsi" w:cstheme="minorBidi"/>
          <w:iCs/>
          <w:szCs w:val="22"/>
          <w:lang w:val="de-DE"/>
        </w:rPr>
        <w:instrText xml:space="preserve"> ADDIN EN.CITE &lt;EndNote&gt;&lt;Cite&gt;&lt;Author&gt;Hauser&lt;/Author&gt;&lt;Year&gt;1936&lt;/Year&gt;&lt;RecNum&gt;4224&lt;/RecNum&gt;&lt;Suffix&gt;`, pp. 455-458&lt;/Suffix&gt;&lt;DisplayText&gt;Hauser (1936, pp. 455-458)&lt;/DisplayText&gt;&lt;record&gt;&lt;rec-number&gt;4224&lt;/rec-number&gt;&lt;foreign-keys&gt;&lt;key app="EN" db-id="9f2z9tt2ix2rzze2vaox5wrb0zfz9arfds25"&gt;4224&lt;/key&gt;&lt;/foreign-keys&gt;&lt;ref-type name="Book"&gt;6&lt;/ref-type&gt;&lt;contributors&gt;&lt;authors&gt;&lt;author&gt;Hauser, Henri&lt;/author&gt;&lt;/authors&gt;&lt;/contributors&gt;&lt;titles&gt;&lt;title&gt;Recherches et documents sur l&amp;apos;histoire des prix en France de 1500 à 1800&lt;/title&gt;&lt;/titles&gt;&lt;keywords&gt;&lt;keyword&gt;Wirtschaftsgeschichte, Preise, 14. Jh., 15. Jh., 16. Jh., 17. Jh., 18. Jh., 19. Jh.&lt;/keyword&gt;&lt;/keywords&gt;&lt;dates&gt;&lt;year&gt;1936&lt;/year&gt;&lt;/dates&gt;&lt;pub-location&gt;Paris&lt;/pub-location&gt;&lt;publisher&gt;Les Presses Modernes&lt;/publisher&gt;&lt;urls&gt;&lt;related-urls&gt;&lt;url&gt;http://books.google.co.uk/books?hl=en&amp;amp;lr=&amp;amp;id=QDwChpY3oxUC&amp;amp;oi=fnd&amp;amp;pg=PA2&amp;amp;dq=%22Henri+Hauser%22+des+Prix+recherches+et+documentes&amp;amp;ots=pJsf5KRcjR&amp;amp;sig=SHuikc-Zb7akIs32g4aDpaDu5dc#v=onepage&amp;amp;q=%22Henri%20Hauser%22%20des%20Prix%20recherches%20et%20documentes&amp;amp;f=false&lt;/url&gt;&lt;/related-urls&gt;&lt;/urls&gt;&lt;/record&gt;&lt;/Cite&gt;&lt;/EndNote&gt;</w:instrText>
      </w:r>
      <w:r w:rsidRPr="00266479">
        <w:rPr>
          <w:rFonts w:eastAsiaTheme="minorHAnsi" w:cstheme="minorBidi"/>
          <w:iCs/>
          <w:szCs w:val="22"/>
          <w:lang w:val="en-GB"/>
        </w:rPr>
        <w:fldChar w:fldCharType="separate"/>
      </w:r>
      <w:hyperlink w:anchor="_ENREF_125" w:tooltip="Hauser, 1936 #4224" w:history="1">
        <w:r w:rsidRPr="00266479">
          <w:rPr>
            <w:rFonts w:eastAsiaTheme="minorHAnsi" w:cstheme="minorBidi"/>
            <w:iCs/>
            <w:noProof/>
            <w:szCs w:val="22"/>
            <w:lang w:val="de-DE"/>
          </w:rPr>
          <w:t>Hauser (1936, pp. 455-458</w:t>
        </w:r>
      </w:hyperlink>
      <w:r w:rsidRPr="00266479">
        <w:rPr>
          <w:rFonts w:eastAsiaTheme="minorHAnsi" w:cstheme="minorBidi"/>
          <w:iCs/>
          <w:noProof/>
          <w:szCs w:val="22"/>
          <w:lang w:val="de-DE"/>
        </w:rPr>
        <w:t>)</w:t>
      </w:r>
      <w:r w:rsidRPr="00266479">
        <w:rPr>
          <w:rFonts w:eastAsiaTheme="minorHAnsi" w:cstheme="minorBidi"/>
          <w:iCs/>
          <w:szCs w:val="22"/>
          <w:lang w:val="en-GB"/>
        </w:rPr>
        <w:fldChar w:fldCharType="end"/>
      </w:r>
      <w:r w:rsidRPr="00266479">
        <w:rPr>
          <w:rFonts w:eastAsiaTheme="minorHAnsi" w:cstheme="minorBidi"/>
          <w:iCs/>
          <w:szCs w:val="22"/>
          <w:lang w:val="de-DE"/>
        </w:rPr>
        <w:t>.</w:t>
      </w:r>
    </w:p>
    <w:p w14:paraId="2354B64E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de-DE"/>
        </w:rPr>
      </w:pPr>
      <w:r w:rsidRPr="00266479">
        <w:rPr>
          <w:rFonts w:eastAsiaTheme="majorEastAsia" w:cstheme="majorBidi"/>
          <w:bCs/>
          <w:i/>
          <w:szCs w:val="22"/>
          <w:lang w:val="de-DE"/>
        </w:rPr>
        <w:lastRenderedPageBreak/>
        <w:t>Conversion sources</w:t>
      </w:r>
    </w:p>
    <w:p w14:paraId="03E298D2" w14:textId="77777777" w:rsidR="004E26D9" w:rsidRPr="00266479" w:rsidRDefault="004E26D9" w:rsidP="004A45FB">
      <w:pPr>
        <w:rPr>
          <w:rFonts w:eastAsiaTheme="minorHAnsi" w:cstheme="minorBidi"/>
          <w:szCs w:val="22"/>
          <w:lang w:val="de-DE"/>
        </w:rPr>
      </w:pP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Anonym&lt;/Author&gt;&lt;Year&gt;1842&lt;/Year&gt;&lt;RecNum&gt;5153&lt;/RecNum&gt;&lt;DisplayText&gt;Anonym (1842)&lt;/DisplayText&gt;&lt;record&gt;&lt;rec-number&gt;5153&lt;/rec-number&gt;&lt;foreign-keys&gt;&lt;key app="EN" db-id="9f2z9tt2ix2rzze2vaox5wrb0zfz9arfds25"&gt;5153&lt;/key&gt;&lt;/foreign-keys&gt;&lt;ref-type name="Journal Article"&gt;17&lt;/ref-type&gt;&lt;contributors&gt;&lt;authors&gt;&lt;author&gt;Anonym&lt;/author&gt;&lt;/authors&gt;&lt;/contributors&gt;&lt;titles&gt;&lt;title&gt;Mesures spéciales aux diverses localités de département&lt;/title&gt;&lt;secondary-title&gt;Annuaire des Côtes-du-Nord&lt;/secondary-title&gt;&lt;/titles&gt;&lt;periodical&gt;&lt;full-title&gt;Annuaire des Côtes-du-Nord&lt;/full-title&gt;&lt;/periodical&gt;&lt;pages&gt;233-252&lt;/pages&gt;&lt;volume&gt;3&lt;/volume&gt;&lt;dates&gt;&lt;year&gt;1842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7" w:tooltip="Anonym, 1842 #5153" w:history="1">
        <w:r w:rsidRPr="00266479">
          <w:rPr>
            <w:rFonts w:eastAsiaTheme="minorHAnsi"/>
            <w:noProof/>
            <w:lang w:val="de-DE" w:eastAsia="en-GB"/>
          </w:rPr>
          <w:t>Anonym (1842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Arnoul&lt;/Author&gt;&lt;Year&gt;1835&lt;/Year&gt;&lt;RecNum&gt;5175&lt;/RecNum&gt;&lt;DisplayText&gt;Arnoul (1835)&lt;/DisplayText&gt;&lt;record&gt;&lt;rec-number&gt;5175&lt;/rec-number&gt;&lt;foreign-keys&gt;&lt;key app="EN" db-id="9f2z9tt2ix2rzze2vaox5wrb0zfz9arfds25"&gt;5175&lt;/key&gt;&lt;/foreign-keys&gt;&lt;ref-type name="Book"&gt;6&lt;/ref-type&gt;&lt;contributors&gt;&lt;authors&gt;&lt;author&gt;Arnoul, Honoré&lt;/author&gt;&lt;/authors&gt;&lt;/contributors&gt;&lt;titles&gt;&lt;title&gt;Annuaire statistique des départements de la Haute-Vienne, de la Creuse, de la Corrèze, ressort de la cour royale de Limoges&lt;/title&gt;&lt;/titles&gt;&lt;dates&gt;&lt;year&gt;1835&lt;/year&gt;&lt;/dates&gt;&lt;pub-location&gt;Limoges&lt;/pub-location&gt;&lt;publisher&gt;Bargeas&lt;/publisher&gt;&lt;urls&gt;&lt;related-urls&gt;&lt;url&gt;http://books.google.co.uk/books?id=k4Ezr1PfJbQC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4" w:tooltip="Arnoul, 1835 #5175" w:history="1">
        <w:r w:rsidRPr="00266479">
          <w:rPr>
            <w:rFonts w:eastAsiaTheme="minorHAnsi"/>
            <w:noProof/>
            <w:lang w:val="de-DE" w:eastAsia="en-GB"/>
          </w:rPr>
          <w:t>Arnoul (1835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Blanchet&lt;/Author&gt;&lt;Year&gt;1916&lt;/Year&gt;&lt;RecNum&gt;2500&lt;/RecNum&gt;&lt;DisplayText&gt;Blanchet and Dieudonné (1916)&lt;/DisplayText&gt;&lt;record&gt;&lt;rec-number&gt;2500&lt;/rec-number&gt;&lt;foreign-keys&gt;&lt;key app="EN" db-id="9f2z9tt2ix2rzze2vaox5wrb0zfz9arfds25"&gt;2500&lt;/key&gt;&lt;/foreign-keys&gt;&lt;ref-type name="Book"&gt;6&lt;/ref-type&gt;&lt;contributors&gt;&lt;authors&gt;&lt;author&gt;Blanchet, A.&lt;/author&gt;&lt;author&gt;Dieudonné, A.&lt;/author&gt;&lt;/authors&gt;&lt;/contributors&gt;&lt;titles&gt;&lt;title&gt;Manuel de numismatique Française&lt;/title&gt;&lt;/titles&gt;&lt;volume&gt;2: Monnaies royales Françaises depuis Hugues Capet jusqu&amp;apos;a la Révolution&lt;/volume&gt;&lt;keywords&gt;&lt;keyword&gt;Geldgeschichte, 11. Jh., 12. Jh., 13. Jh., 14. Jh., 15. Jh., 16. Jh., 17. Jh., 18. Jh.&lt;/keyword&gt;&lt;/keywords&gt;&lt;dates&gt;&lt;year&gt;1916&lt;/year&gt;&lt;/dates&gt;&lt;pub-location&gt;Paris&lt;/pub-location&gt;&lt;publisher&gt;Picard&lt;/publisher&gt;&lt;label&gt;StaBi, 1A60 013-2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0" w:tooltip="Blanchet, 1916 #2500" w:history="1">
        <w:r w:rsidRPr="00266479">
          <w:rPr>
            <w:rFonts w:eastAsiaTheme="minorHAnsi"/>
            <w:noProof/>
            <w:lang w:val="de-DE" w:eastAsia="en-GB"/>
          </w:rPr>
          <w:t>Blanchet and Dieudonné (1916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Doursther&lt;/Author&gt;&lt;Year&gt;1840&lt;/Year&gt;&lt;RecNum&gt;4226&lt;/RecNum&gt;&lt;DisplayText&gt;Doursther (1840)&lt;/DisplayText&gt;&lt;record&gt;&lt;rec-number&gt;4226&lt;/rec-number&gt;&lt;foreign-keys&gt;&lt;key app="EN" db-id="9f2z9tt2ix2rzze2vaox5wrb0zfz9arfds25"&gt;4226&lt;/key&gt;&lt;/foreign-keys&gt;&lt;ref-type name="Book"&gt;6&lt;/ref-type&gt;&lt;contributors&gt;&lt;authors&gt;&lt;author&gt;Doursther, Horace&lt;/author&gt;&lt;/authors&gt;&lt;/contributors&gt;&lt;titles&gt;&lt;title&gt;Dictionnaire universel des poids et mesures anciens et modernes: contenant des tables de monnaies de tous les pays&lt;/title&gt;&lt;/titles&gt;&lt;keywords&gt;&lt;keyword&gt;Metrologie, Kaufmannshandbuch, Quelle&lt;/keyword&gt;&lt;/keywords&gt;&lt;dates&gt;&lt;year&gt;1840&lt;/year&gt;&lt;/dates&gt;&lt;pub-location&gt;Brussels&lt;/pub-location&gt;&lt;publisher&gt;M. Hayez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72" w:tooltip="Doursther, 1840 #4226" w:history="1">
        <w:r w:rsidRPr="00266479">
          <w:rPr>
            <w:rFonts w:eastAsiaTheme="minorHAnsi"/>
            <w:noProof/>
            <w:lang w:val="de-DE" w:eastAsia="en-GB"/>
          </w:rPr>
          <w:t>Doursther (184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Feavearyear&lt;/Author&gt;&lt;Year&gt;1963&lt;/Year&gt;&lt;RecNum&gt;2025&lt;/RecNum&gt;&lt;DisplayText&gt;Feavearyear (1963)&lt;/DisplayText&gt;&lt;record&gt;&lt;rec-number&gt;2025&lt;/rec-number&gt;&lt;foreign-keys&gt;&lt;key app="EN" db-id="9f2z9tt2ix2rzze2vaox5wrb0zfz9arfds25"&gt;2025&lt;/key&gt;&lt;/foreign-keys&gt;&lt;ref-type name="Book"&gt;6&lt;/ref-type&gt;&lt;contributors&gt;&lt;authors&gt;&lt;author&gt;Feavearyear, Albert E.&lt;/author&gt;&lt;/authors&gt;&lt;/contributors&gt;&lt;titles&gt;&lt;title&gt;The Pound Sterling: A History of English Money&lt;/title&gt;&lt;/titles&gt;&lt;keywords&gt;&lt;keyword&gt;Wirtschaftsgeschichte, Geldgeschichte, 11. Jh., 12. Jh., 13. Jh., 14. Jh., 15. Jh., 16. Jh., 17. Jh., 18. Jh., 19. Jh., 20. Jh.&lt;/keyword&gt;&lt;/keywords&gt;&lt;dates&gt;&lt;year&gt;1963&lt;/year&gt;&lt;/dates&gt;&lt;pub-location&gt;London, Edinburgh, Glasgow&lt;/pub-location&gt;&lt;publisher&gt;Oxford University Press&lt;/publisher&gt;&lt;label&gt;LSE, HG935 F28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91" w:tooltip="Feavearyear, 1963 #2025" w:history="1">
        <w:r w:rsidRPr="00266479">
          <w:rPr>
            <w:rFonts w:eastAsiaTheme="minorHAnsi"/>
            <w:noProof/>
            <w:lang w:val="de-DE" w:eastAsia="en-GB"/>
          </w:rPr>
          <w:t>Feavearyear (1963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Krüger&lt;/Author&gt;&lt;Year&gt;1830&lt;/Year&gt;&lt;RecNum&gt;3855&lt;/RecNum&gt;&lt;DisplayText&gt;Krüger (1830)&lt;/DisplayText&gt;&lt;record&gt;&lt;rec-number&gt;3855&lt;/rec-number&gt;&lt;foreign-keys&gt;&lt;key app="EN" db-id="9f2z9tt2ix2rzze2vaox5wrb0zfz9arfds25"&gt;3855&lt;/key&gt;&lt;/foreign-keys&gt;&lt;ref-type name="Book"&gt;6&lt;/ref-type&gt;&lt;contributors&gt;&lt;authors&gt;&lt;author&gt;Krüger, Johann Friedrich&lt;/author&gt;&lt;/authors&gt;&lt;/contributors&gt;&lt;titles&gt;&lt;title&gt;Vollständiges Handbuch der Münzen, Masse und Gewichte aller Länder der Erde&lt;/title&gt;&lt;/titles&gt;&lt;keywords&gt;&lt;keyword&gt;Metrologie, Kaufmannshandbuch, Quelle&lt;/keyword&gt;&lt;/keywords&gt;&lt;dates&gt;&lt;year&gt;1830&lt;/year&gt;&lt;/dates&gt;&lt;pub-location&gt;Quedlinburg, Leipzig&lt;/pub-location&gt;&lt;publisher&gt;Gottfried Basse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73" w:tooltip="Krüger, 1830 #3855" w:history="1">
        <w:r w:rsidRPr="00266479">
          <w:rPr>
            <w:rFonts w:eastAsiaTheme="minorHAnsi"/>
            <w:noProof/>
            <w:lang w:val="de-DE" w:eastAsia="en-GB"/>
          </w:rPr>
          <w:t>Krüger (183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/>
            <w:noProof/>
            <w:lang w:val="de-DE" w:eastAsia="en-GB"/>
          </w:rPr>
          <w:t>Nelkenbrecher and Gerhardt (1793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Neveux&lt;/Author&gt;&lt;Year&gt;1990&lt;/Year&gt;&lt;RecNum&gt;4234&lt;/RecNum&gt;&lt;DisplayText&gt;Neveux (1990)&lt;/DisplayText&gt;&lt;record&gt;&lt;rec-number&gt;4234&lt;/rec-number&gt;&lt;foreign-keys&gt;&lt;key app="EN" db-id="9f2z9tt2ix2rzze2vaox5wrb0zfz9arfds25"&gt;4234&lt;/key&gt;&lt;/foreign-keys&gt;&lt;ref-type name="Journal Article"&gt;17&lt;/ref-type&gt;&lt;contributors&gt;&lt;authors&gt;&lt;author&gt;Neveux, François&lt;/author&gt;&lt;/authors&gt;&lt;/contributors&gt;&lt;titles&gt;&lt;title&gt;Villages et villes de Normandie à la fin du Moyen Âge: le cas des villages entre Caen, Bayeux et Falaise&lt;/title&gt;&lt;secondary-title&gt;Actes des congrès de la Société des historiens médiévistes de l&amp;apos;enseignement supérieur public  &lt;/secondary-title&gt;&lt;/titles&gt;&lt;periodical&gt;&lt;full-title&gt;Actes des congrès de la Société des historiens médiévistes de l&amp;apos;enseignement supérieur public&lt;/full-title&gt;&lt;/periodical&gt;&lt;pages&gt;149-160&lt;/pages&gt;&lt;volume&gt;21&lt;/volume&gt;&lt;dates&gt;&lt;year&gt;1990&lt;/year&gt;&lt;pub-dates&gt;&lt;date&gt;1990&lt;/date&gt;&lt;/pub-dates&gt;&lt;/dates&gt;&lt;isbn&gt;null&lt;/isbn&gt;&lt;urls&gt;&lt;related-urls&gt;&lt;url&gt;http://www.persee.fr/web/revues/home/prescript/article/shmes_1261-9078_1992_act_21_1_1581&lt;/url&gt;&lt;/related-urls&gt;&lt;pdf-urls&gt;&lt;url&gt;http://www.persee.fr/articleAsPDF/shmes_1261-9078_1992_act_21_1_1581/article_shmes_1261-9078_1992_act_21_1_1581.pdf?mode=light&lt;/url&gt;&lt;/pdf-urls&gt;&lt;/urls&gt;&lt;remote-database-name&gt;Persée http://www.persee.fr&lt;/remote-database-name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09" w:tooltip="Neveux, 1990 #4234" w:history="1">
        <w:r w:rsidRPr="00266479">
          <w:rPr>
            <w:rFonts w:eastAsiaTheme="minorHAnsi"/>
            <w:noProof/>
            <w:lang w:val="de-DE" w:eastAsia="en-GB"/>
          </w:rPr>
          <w:t>Neveux (199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Paucton&lt;/Author&gt;&lt;Year&gt;1780&lt;/Year&gt;&lt;RecNum&gt;5170&lt;/RecNum&gt;&lt;DisplayText&gt;Paucton (1780)&lt;/DisplayText&gt;&lt;record&gt;&lt;rec-number&gt;5170&lt;/rec-number&gt;&lt;foreign-keys&gt;&lt;key app="EN" db-id="9f2z9tt2ix2rzze2vaox5wrb0zfz9arfds25"&gt;5170&lt;/key&gt;&lt;/foreign-keys&gt;&lt;ref-type name="Book"&gt;6&lt;/ref-type&gt;&lt;contributors&gt;&lt;authors&gt;&lt;author&gt;Paucton, Alexis-Jean-Pierre&lt;/author&gt;&lt;/authors&gt;&lt;/contributors&gt;&lt;titles&gt;&lt;title&gt;Métrologie, ou traité des mesures, poids et monnoies des anciens peuples &amp;amp; des modernes&lt;/title&gt;&lt;/titles&gt;&lt;keywords&gt;&lt;keyword&gt;Metrologie&lt;/keyword&gt;&lt;/keywords&gt;&lt;dates&gt;&lt;year&gt;1780&lt;/year&gt;&lt;/dates&gt;&lt;pub-location&gt;Paris&lt;/pub-location&gt;&lt;publisher&gt;La Veuve Desaint&lt;/publisher&gt;&lt;urls&gt;&lt;related-urls&gt;&lt;url&gt;http://books.google.co.uk/books?id=mtXF3JOYtE0C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25" w:tooltip="Paucton, 1780 #5170" w:history="1">
        <w:r w:rsidRPr="00266479">
          <w:rPr>
            <w:rFonts w:eastAsiaTheme="minorHAnsi"/>
            <w:noProof/>
            <w:lang w:val="de-DE" w:eastAsia="en-GB"/>
          </w:rPr>
          <w:t>Paucton (178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Poitrineau&lt;/Author&gt;&lt;Year&gt;1996&lt;/Year&gt;&lt;RecNum&gt;5177&lt;/RecNum&gt;&lt;DisplayText&gt;Poitrineau (1996)&lt;/DisplayText&gt;&lt;record&gt;&lt;rec-number&gt;5177&lt;/rec-number&gt;&lt;foreign-keys&gt;&lt;key app="EN" db-id="9f2z9tt2ix2rzze2vaox5wrb0zfz9arfds25"&gt;5177&lt;/key&gt;&lt;/foreign-keys&gt;&lt;ref-type name="Book"&gt;6&lt;/ref-type&gt;&lt;contributors&gt;&lt;authors&gt;&lt;author&gt;Poitrineau, Abel&lt;/author&gt;&lt;/authors&gt;&lt;/contributors&gt;&lt;titles&gt;&lt;title&gt;Les Anciennes mesures locales du Sud-Ouest d&amp;apos;après les tables de conversion&lt;/title&gt;&lt;/titles&gt;&lt;keywords&gt;&lt;keyword&gt;Metrologie&lt;/keyword&gt;&lt;/keywords&gt;&lt;dates&gt;&lt;year&gt;1996&lt;/year&gt;&lt;/dates&gt;&lt;pub-location&gt;Clermont&lt;/pub-location&gt;&lt;publisher&gt;Presses Université Blaise-Pascal&lt;/publisher&gt;&lt;isbn&gt;9782877410717&lt;/isbn&gt;&lt;urls&gt;&lt;related-urls&gt;&lt;url&gt;http://books.google.co.uk/books?id=RQP2c4uyz9oC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35" w:tooltip="Poitrineau, 1996 #5177" w:history="1">
        <w:r w:rsidRPr="00266479">
          <w:rPr>
            <w:rFonts w:eastAsiaTheme="minorHAnsi"/>
            <w:noProof/>
            <w:lang w:val="de-DE" w:eastAsia="en-GB"/>
          </w:rPr>
          <w:t>Poitrineau (1996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Schrötter&lt;/Author&gt;&lt;Year&gt;1930&lt;/Year&gt;&lt;RecNum&gt;2013&lt;/RecNum&gt;&lt;DisplayText&gt;Schrötter (1930)&lt;/DisplayText&gt;&lt;record&gt;&lt;rec-number&gt;2013&lt;/rec-number&gt;&lt;foreign-keys&gt;&lt;key app="EN" db-id="9f2z9tt2ix2rzze2vaox5wrb0zfz9arfds25"&gt;2013&lt;/key&gt;&lt;/foreign-keys&gt;&lt;ref-type name="Book"&gt;6&lt;/ref-type&gt;&lt;contributors&gt;&lt;authors&gt;&lt;author&gt;Schrötter, Friedrich Frhr. von&lt;/author&gt;&lt;/authors&gt;&lt;/contributors&gt;&lt;titles&gt;&lt;title&gt;Wörterbuch der Münzkunde&lt;/title&gt;&lt;/titles&gt;&lt;keywords&gt;&lt;keyword&gt;Wirtschaftsgeschichte, Geldgeschichte&lt;/keyword&gt;&lt;/keywords&gt;&lt;dates&gt;&lt;year&gt;1930&lt;/year&gt;&lt;/dates&gt;&lt;pub-location&gt;Berlin, Leipzig&lt;/pub-location&gt;&lt;publisher&gt;de Gruyter&lt;/publisher&gt;&lt;label&gt;LSE, CJ 67 S 38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78" w:tooltip="Schrötter, 1930 #2013" w:history="1">
        <w:r w:rsidRPr="00266479">
          <w:rPr>
            <w:rFonts w:eastAsiaTheme="minorHAnsi"/>
            <w:noProof/>
            <w:lang w:val="de-DE" w:eastAsia="en-GB"/>
          </w:rPr>
          <w:t>Schrötter (193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Tremblay&lt;/Author&gt;&lt;Year&gt;1823&lt;/Year&gt;&lt;RecNum&gt;5169&lt;/RecNum&gt;&lt;DisplayText&gt;Tremblay (1823)&lt;/DisplayText&gt;&lt;record&gt;&lt;rec-number&gt;5169&lt;/rec-number&gt;&lt;foreign-keys&gt;&lt;key app="EN" db-id="9f2z9tt2ix2rzze2vaox5wrb0zfz9arfds25"&gt;5169&lt;/key&gt;&lt;/foreign-keys&gt;&lt;ref-type name="Book"&gt;6&lt;/ref-type&gt;&lt;contributors&gt;&lt;authors&gt;&lt;author&gt;Tremblay, D.J.&lt;/author&gt;&lt;/authors&gt;&lt;/contributors&gt;&lt;titles&gt;&lt;title&gt;Tableaux de comparaisons des mesures de tout genre ancienement en usage dans le département de l&amp;apos;Oise avec les nouvelles mesures&lt;/title&gt;&lt;/titles&gt;&lt;keywords&gt;&lt;keyword&gt;Metrologie&lt;/keyword&gt;&lt;/keywords&gt;&lt;dates&gt;&lt;year&gt;1823&lt;/year&gt;&lt;/dates&gt;&lt;pub-location&gt;Senlis&lt;/pub-location&gt;&lt;publisher&gt;Régnier&lt;/publisher&gt;&lt;urls&gt;&lt;related-urls&gt;&lt;url&gt;http://books.google.co.uk/books?id=3KZkPaDqnckC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08" w:tooltip="Tremblay, 1823 #5169" w:history="1">
        <w:r w:rsidRPr="00266479">
          <w:rPr>
            <w:rFonts w:eastAsiaTheme="minorHAnsi"/>
            <w:noProof/>
            <w:lang w:val="de-DE" w:eastAsia="en-GB"/>
          </w:rPr>
          <w:t>Tremblay (1823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de-DE" w:eastAsia="en-GB"/>
        </w:rPr>
        <w:instrText xml:space="preserve"> ADDIN EN.CITE &lt;EndNote&gt;&lt;Cite&gt;&lt;Author&gt;Varin&lt;/Author&gt;&lt;Year&gt;1840&lt;/Year&gt;&lt;RecNum&gt;5204&lt;/RecNum&gt;&lt;DisplayText&gt;Varin (1840)&lt;/DisplayText&gt;&lt;record&gt;&lt;rec-number&gt;5204&lt;/rec-number&gt;&lt;foreign-keys&gt;&lt;key app="EN" db-id="9f2z9tt2ix2rzze2vaox5wrb0zfz9arfds25"&gt;5204&lt;/key&gt;&lt;/foreign-keys&gt;&lt;ref-type name="Book"&gt;6&lt;/ref-type&gt;&lt;contributors&gt;&lt;authors&gt;&lt;author&gt;Varin, Pierre&lt;/author&gt;&lt;/authors&gt;&lt;/contributors&gt;&lt;titles&gt;&lt;title&gt;Archives législatives de la ville de Reims: collection de pièces inédites pouvant servir à l&amp;apos;histoire des institutions dans l&amp;apos;intérieur de la cité. Coutumes&lt;/title&gt;&lt;/titles&gt;&lt;volume&gt;1&lt;/volume&gt;&lt;dates&gt;&lt;year&gt;1840&lt;/year&gt;&lt;/dates&gt;&lt;pub-location&gt;Paris&lt;/pub-location&gt;&lt;publisher&gt;Crapelet&lt;/publisher&gt;&lt;urls&gt;&lt;related-urls&gt;&lt;url&gt;http://books.google.co.uk/books?id=-LpBAAAAcAAJ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21" w:tooltip="Varin, 1840 #5204" w:history="1">
        <w:r w:rsidRPr="00266479">
          <w:rPr>
            <w:rFonts w:eastAsiaTheme="minorHAnsi"/>
            <w:noProof/>
            <w:lang w:val="de-DE" w:eastAsia="en-GB"/>
          </w:rPr>
          <w:t>Varin (1840</w:t>
        </w:r>
      </w:hyperlink>
      <w:r w:rsidRPr="00266479">
        <w:rPr>
          <w:rFonts w:eastAsiaTheme="minorHAnsi"/>
          <w:noProof/>
          <w:lang w:val="de-DE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>.</w:t>
      </w:r>
    </w:p>
    <w:p w14:paraId="270D5288" w14:textId="77777777" w:rsidR="004E26D9" w:rsidRPr="00266479" w:rsidRDefault="004E26D9" w:rsidP="004A45FB">
      <w:pPr>
        <w:keepNext/>
        <w:keepLines/>
        <w:spacing w:before="240"/>
        <w:ind w:left="2410" w:hanging="2410"/>
        <w:outlineLvl w:val="1"/>
        <w:rPr>
          <w:rFonts w:eastAsiaTheme="majorEastAsia" w:cstheme="majorBidi"/>
          <w:bCs/>
          <w:i/>
          <w:sz w:val="28"/>
          <w:szCs w:val="26"/>
          <w:lang w:val="de-DE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de-DE"/>
        </w:rPr>
        <w:t>Germany</w:t>
      </w:r>
    </w:p>
    <w:p w14:paraId="4524059F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de-DE"/>
        </w:rPr>
      </w:pPr>
      <w:r w:rsidRPr="00266479">
        <w:rPr>
          <w:rFonts w:eastAsiaTheme="majorEastAsia" w:cstheme="majorBidi"/>
          <w:bCs/>
          <w:i/>
          <w:szCs w:val="22"/>
          <w:lang w:val="de-DE"/>
        </w:rPr>
        <w:t>Wheat price sources</w:t>
      </w:r>
    </w:p>
    <w:p w14:paraId="11F872EA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Aachen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6-186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35D3FC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Alten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30-184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resse&lt;/Author&gt;&lt;Year&gt;1845&lt;/Year&gt;&lt;RecNum&gt;3885&lt;/RecNum&gt;&lt;Suffix&gt; r`, pp. 115 f.`, 175 ff.`, 292 f.&lt;/Suffix&gt;&lt;DisplayText&gt;Kresse (1845 r, pp. 115 f., 175 ff., 292 f.)&lt;/DisplayText&gt;&lt;record&gt;&lt;rec-number&gt;3885&lt;/rec-number&gt;&lt;foreign-keys&gt;&lt;key app="EN" db-id="9f2z9tt2ix2rzze2vaox5wrb0zfz9arfds25"&gt;3885&lt;/key&gt;&lt;/foreign-keys&gt;&lt;ref-type name="Book"&gt;6&lt;/ref-type&gt;&lt;contributors&gt;&lt;authors&gt;&lt;author&gt;Kresse, Zacharias&lt;/author&gt;&lt;/authors&gt;&lt;/contributors&gt;&lt;titles&gt;&lt;title&gt;Geschichte der Landwirthschaft des Altenburgischen Osterlandes&lt;/title&gt;&lt;/titles&gt;&lt;keywords&gt;&lt;keyword&gt;Preise, 16. Jh., 17. Jh., 18. Jh., 19. Jh.&lt;/keyword&gt;&lt;/keywords&gt;&lt;dates&gt;&lt;year&gt;1845&lt;/year&gt;&lt;/dates&gt;&lt;pub-location&gt;Altenburg&lt;/pub-location&gt;&lt;publisher&gt;H.A. Pierer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72" w:tooltip="Kresse, 1845 #3885" w:history="1">
        <w:r w:rsidRPr="00266479">
          <w:rPr>
            <w:rFonts w:eastAsia="Times New Roman"/>
            <w:noProof/>
            <w:color w:val="000000"/>
            <w:lang w:val="de-DE" w:eastAsia="en-GB"/>
          </w:rPr>
          <w:t>Kresse (1845 r, pp. 115 f., 175 ff., 292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86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cheel&lt;/Author&gt;&lt;Year&gt;1866&lt;/Year&gt;&lt;RecNum&gt;4626&lt;/RecNum&gt;&lt;Suffix&gt;`, p. 171&lt;/Suffix&gt;&lt;DisplayText&gt;Scheel (1866, p. 171)&lt;/DisplayText&gt;&lt;record&gt;&lt;rec-number&gt;4626&lt;/rec-number&gt;&lt;foreign-keys&gt;&lt;key app="EN" db-id="9f2z9tt2ix2rzze2vaox5wrb0zfz9arfds25"&gt;4626&lt;/key&gt;&lt;/foreign-keys&gt;&lt;ref-type name="Journal Article"&gt;17&lt;/ref-type&gt;&lt;contributors&gt;&lt;authors&gt;&lt;author&gt;Scheel, H. von&lt;/author&gt;&lt;/authors&gt;&lt;/contributors&gt;&lt;titles&gt;&lt;title&gt;Untersuchungen über den Einfluss der Fruchtpreise auf die Bevölkerungsbewegung&lt;/title&gt;&lt;secondary-title&gt;Jahrbücher für Nationalökonomie und Statistik&lt;/secondary-title&gt;&lt;/titles&gt;&lt;periodical&gt;&lt;full-title&gt;Jahrbücher für Nationalökonomie und Statistik&lt;/full-title&gt;&lt;abbr-1&gt;JbNSt&lt;/abbr-1&gt;&lt;/periodical&gt;&lt;pages&gt;161-172&lt;/pages&gt;&lt;volume&gt;6&lt;/volume&gt;&lt;dates&gt;&lt;year&gt;186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65" w:tooltip="Scheel, 1866 #4626" w:history="1">
        <w:r w:rsidRPr="00266479">
          <w:rPr>
            <w:rFonts w:eastAsia="Times New Roman"/>
            <w:noProof/>
            <w:color w:val="000000"/>
            <w:lang w:val="de-DE" w:eastAsia="en-GB"/>
          </w:rPr>
          <w:t>Scheel (1866, p. 17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B651ED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Ankla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40-175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10&lt;/Year&gt;&lt;RecNum&gt;3760&lt;/RecNum&gt;&lt;Suffix&gt;`, pp. 648-663&lt;/Suffix&gt;&lt;DisplayText&gt;Naudé (1910, pp. 648-663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5" w:tooltip="Naudé, 1910 #3760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10, pp. 648-66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15D24FA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Augs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417-182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lsas&lt;/Author&gt;&lt;Year&gt;1936&lt;/Year&gt;&lt;RecNum&gt;2769&lt;/RecNum&gt;&lt;Suffix&gt;`, pp. 593-600&lt;/Suffix&gt;&lt;DisplayText&gt;Elsas (1936, pp. 593-600)&lt;/DisplayText&gt;&lt;record&gt;&lt;rec-number&gt;2769&lt;/rec-number&gt;&lt;foreign-keys&gt;&lt;key app="EN" db-id="9f2z9tt2ix2rzze2vaox5wrb0zfz9arfds25"&gt;2769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1&lt;/volume&gt;&lt;keywords&gt;&lt;keyword&gt;Wirtschaftsgeschichte, Geldgeschichte, 14. Jh., 15. Jh., 16. Jh., 17. Jh., 18. Jh.&lt;/keyword&gt;&lt;/keywords&gt;&lt;dates&gt;&lt;year&gt;1936&lt;/year&gt;&lt;/dates&gt;&lt;pub-location&gt;Leiden&lt;/pub-location&gt;&lt;publisher&gt;A.W. Sijthoff&amp;apos;s Uitgeversmaatschappij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0" w:tooltip="Elsas, 1936 #2769" w:history="1">
        <w:r w:rsidRPr="00266479">
          <w:rPr>
            <w:rFonts w:eastAsia="Times New Roman"/>
            <w:noProof/>
            <w:color w:val="000000"/>
            <w:lang w:val="de-DE" w:eastAsia="en-GB"/>
          </w:rPr>
          <w:t>Elsas (1936, pp. 593-6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675-182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lsas&lt;/Author&gt;&lt;Year&gt;1936&lt;/Year&gt;&lt;RecNum&gt;2769&lt;/RecNum&gt;&lt;Suffix&gt;`, pp. 596-599&lt;/Suffix&gt;&lt;DisplayText&gt;Elsas (1936, pp. 596-599)&lt;/DisplayText&gt;&lt;record&gt;&lt;rec-number&gt;2769&lt;/rec-number&gt;&lt;foreign-keys&gt;&lt;key app="EN" db-id="9f2z9tt2ix2rzze2vaox5wrb0zfz9arfds25"&gt;2769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1&lt;/volume&gt;&lt;keywords&gt;&lt;keyword&gt;Wirtschaftsgeschichte, Geldgeschichte, 14. Jh., 15. Jh., 16. Jh., 17. Jh., 18. Jh.&lt;/keyword&gt;&lt;/keywords&gt;&lt;dates&gt;&lt;year&gt;1936&lt;/year&gt;&lt;/dates&gt;&lt;pub-location&gt;Leiden&lt;/pub-location&gt;&lt;publisher&gt;A.W. Sijthoff&amp;apos;s Uitgeversmaatschappij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0" w:tooltip="Elsas, 1936 #2769" w:history="1">
        <w:r w:rsidRPr="00266479">
          <w:rPr>
            <w:rFonts w:eastAsia="Times New Roman"/>
            <w:noProof/>
            <w:color w:val="000000"/>
            <w:lang w:val="de-DE" w:eastAsia="en-GB"/>
          </w:rPr>
          <w:t>Elsas (1936, pp. 596-59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D6062D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Bambe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5BD7C2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Bayreuth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1516D30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Berlin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24-17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01&lt;/Year&gt;&lt;RecNum&gt;3758&lt;/RecNum&gt;&lt;Suffix&gt;`, pp. 568 ff.&lt;/Suffix&gt;&lt;DisplayText&gt;Naudé (1901, pp. 568 f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4" w:tooltip="Naudé, 1901 #3758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01, pp. 568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624-193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35&lt;/Year&gt;&lt;RecNum&gt;5099&lt;/RecNum&gt;&lt;Suffix&gt;`, pp. 319 ff.&lt;/Suffix&gt;&lt;DisplayText&gt;Anonym (1935, pp. 319 ff.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2" w:tooltip="Anonym, 1935 #5099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35, pp. 319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40-175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10&lt;/Year&gt;&lt;RecNum&gt;3760&lt;/RecNum&gt;&lt;Suffix&gt;`, pp. 616-622&lt;/Suffix&gt;&lt;DisplayText&gt;Naudé (1910, pp. 616-622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5" w:tooltip="Naudé, 1910 #3760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10, pp. 616-62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57-180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kalweit&lt;/Author&gt;&lt;Year&gt;1931/86&lt;/Year&gt;&lt;RecNum&gt;3780&lt;/RecNum&gt;&lt;Suffix&gt;`, pp. 647-663&lt;/Suffix&gt;&lt;DisplayText&gt;Skalweit (1931/86, pp. 647-663)&lt;/DisplayText&gt;&lt;record&gt;&lt;rec-number&gt;3780&lt;/rec-number&gt;&lt;foreign-keys&gt;&lt;key app="EN" db-id="9f2z9tt2ix2rzze2vaox5wrb0zfz9arfds25"&gt;3780&lt;/key&gt;&lt;/foreign-keys&gt;&lt;ref-type name="Edited Book"&gt;28&lt;/ref-type&gt;&lt;contributors&gt;&lt;authors&gt;&lt;author&gt;Skalweit, August&lt;/author&gt;&lt;/authors&gt;&lt;secondary-authors&gt;&lt;author&gt;Treue, Wilhelm&lt;/author&gt;&lt;/secondary-authors&gt;&lt;/contributors&gt;&lt;titles&gt;&lt;title&gt;Die Getreidehandelspolitik und die Kriegsmagazinverwaltung Preußens 1756-1806&lt;/title&gt;&lt;secondary-title&gt;Acta Borussica: Getreidehandelspolitik 4&lt;/secondary-title&gt;&lt;/titles&gt;&lt;dates&gt;&lt;year&gt;1931/86&lt;/year&gt;&lt;/dates&gt;&lt;pub-location&gt;Berlin&lt;/pub-location&gt;&lt;publisher&gt;Keip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84" w:tooltip="Skalweit, 1931/86 #3780" w:history="1">
        <w:r w:rsidRPr="00266479">
          <w:rPr>
            <w:rFonts w:eastAsia="Times New Roman"/>
            <w:noProof/>
            <w:color w:val="000000"/>
            <w:lang w:val="de-DE" w:eastAsia="en-GB"/>
          </w:rPr>
          <w:t>Skalweit (1931/86, pp. 647-66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BD6B60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Boizen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1-18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rossherzogliches Statistisches Bureau&lt;/Author&gt;&lt;Year&gt;1873&lt;/Year&gt;&lt;RecNum&gt;4630&lt;/RecNum&gt;&lt;Suffix&gt;`, pp. 22-25&lt;/Suffix&gt;&lt;DisplayText&gt;Grossherzogliches Statistisches Bureau (1873, pp. 22-25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="Times New Roman"/>
            <w:noProof/>
            <w:color w:val="000000"/>
            <w:lang w:val="de-DE" w:eastAsia="en-GB"/>
          </w:rPr>
          <w:t>Grossherzogliches Statistisches Bureau (1873, pp. 22-2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7124AD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Brem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73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03 ff.&lt;/Suffix&gt;&lt;DisplayText&gt;Gerhard and Kaufhold (1990, pp. 203 f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03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6-185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tatistisches Bureau des Großherzogthums Oldenburg&lt;/Author&gt;&lt;Year&gt;1860&lt;/Year&gt;&lt;RecNum&gt;4627&lt;/RecNum&gt;&lt;Suffix&gt;`, p. 18&lt;/Suffix&gt;&lt;DisplayText&gt;Statistisches Bureau des Großherzogthums Oldenburg (1860, p. 18)&lt;/DisplayText&gt;&lt;record&gt;&lt;rec-number&gt;4627&lt;/rec-number&gt;&lt;foreign-keys&gt;&lt;key app="EN" db-id="9f2z9tt2ix2rzze2vaox5wrb0zfz9arfds25"&gt;4627&lt;/key&gt;&lt;/foreign-keys&gt;&lt;ref-type name="Book"&gt;6&lt;/ref-type&gt;&lt;contributors&gt;&lt;authors&gt;&lt;author&gt;Statistisches Bureau des Großherzogthums Oldenburg,&lt;/author&gt;&lt;/authors&gt;&lt;/contributors&gt;&lt;titles&gt;&lt;title&gt;Statistische Nachrichten über den Freistaat Oldenburg&lt;/title&gt;&lt;/titles&gt;&lt;number&gt;4&lt;/number&gt;&lt;dates&gt;&lt;year&gt;1860&lt;/year&gt;&lt;/dates&gt;&lt;pub-location&gt;Oldenburg&lt;/pub-location&gt;&lt;publisher&gt;Gerhard Stalling&lt;/publisher&gt;&lt;urls&gt;&lt;related-urls&gt;&lt;url&gt;http://books.google.co.uk/books?id=2fw-AAAAc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9" w:tooltip="Statistisches Bureau des Großherzogthums Oldenburg, 1860 #4627" w:history="1">
        <w:r w:rsidRPr="00266479">
          <w:rPr>
            <w:rFonts w:eastAsia="Times New Roman"/>
            <w:noProof/>
            <w:color w:val="000000"/>
            <w:lang w:val="de-DE" w:eastAsia="en-GB"/>
          </w:rPr>
          <w:t>Statistisches Bureau des Großherzogthums Oldenburg (1860, p. 1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3CCFBB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Brunswick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30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197-202&lt;/Suffix&gt;&lt;DisplayText&gt;Gerhard and Kaufhold (1990, pp. 197-202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197-20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80-185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oetbeer&lt;/Author&gt;&lt;Year&gt;1858&lt;/Year&gt;&lt;RecNum&gt;5100&lt;/RecNum&gt;&lt;DisplayText&gt;Soetbeer (1858)&lt;/DisplayText&gt;&lt;record&gt;&lt;rec-number&gt;5100&lt;/rec-number&gt;&lt;foreign-keys&gt;&lt;key app="EN" db-id="9f2z9tt2ix2rzze2vaox5wrb0zfz9arfds25"&gt;5100&lt;/key&gt;&lt;/foreign-keys&gt;&lt;ref-type name="Book"&gt;6&lt;/ref-type&gt;&lt;contributors&gt;&lt;authors&gt;&lt;author&gt;Soetbeer, Adolf&lt;/author&gt;&lt;/authors&gt;&lt;/contributors&gt;&lt;titles&gt;&lt;title&gt;Beiträge zur Statistik der Preise&lt;/title&gt;&lt;/titles&gt;&lt;dates&gt;&lt;year&gt;1858&lt;/year&gt;&lt;/dates&gt;&lt;pub-location&gt;Hamburg&lt;/pub-location&gt;&lt;publisher&gt;Kümpel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5" w:tooltip="Soetbeer, 1858 #5100" w:history="1">
        <w:r w:rsidRPr="00266479">
          <w:rPr>
            <w:rFonts w:eastAsia="Times New Roman"/>
            <w:noProof/>
            <w:color w:val="000000"/>
            <w:lang w:val="de-DE" w:eastAsia="en-GB"/>
          </w:rPr>
          <w:t>Soetbeer (185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88-189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894&lt;/Year&gt;&lt;RecNum&gt;5160&lt;/RecNum&gt;&lt;DisplayText&gt;Anonym (1894)&lt;/DisplayText&gt;&lt;record&gt;&lt;rec-number&gt;5160&lt;/rec-number&gt;&lt;foreign-keys&gt;&lt;key app="EN" db-id="9f2z9tt2ix2rzze2vaox5wrb0zfz9arfds25"&gt;5160&lt;/key&gt;&lt;/foreign-keys&gt;&lt;ref-type name="Journal Article"&gt;17&lt;/ref-type&gt;&lt;contributors&gt;&lt;authors&gt;&lt;author&gt;Anonym&lt;/author&gt;&lt;/authors&gt;&lt;/contributors&gt;&lt;titles&gt;&lt;title&gt;Grosshandelspreise für Weizen&lt;/title&gt;&lt;secondary-title&gt;Statistisches Jahrbuch Deutscher Städte&lt;/secondary-title&gt;&lt;/titles&gt;&lt;periodical&gt;&lt;full-title&gt;Statistisches Jahrbuch deutscher Städte&lt;/full-title&gt;&lt;/periodical&gt;&lt;pages&gt;126&lt;/pages&gt;&lt;volume&gt;4&lt;/volume&gt;&lt;dates&gt;&lt;year&gt;1894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9" w:tooltip="Anonym, 1894 #5160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89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9E1290A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Cam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5-181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hümmel&lt;/Author&gt;&lt;Year&gt;1818&lt;/Year&gt;&lt;RecNum&gt;3882&lt;/RecNum&gt;&lt;DisplayText&gt;Thümmel (1818)&lt;/DisplayText&gt;&lt;record&gt;&lt;rec-number&gt;3882&lt;/rec-number&gt;&lt;foreign-keys&gt;&lt;key app="EN" db-id="9f2z9tt2ix2rzze2vaox5wrb0zfz9arfds25"&gt;3882&lt;/key&gt;&lt;/foreign-keys&gt;&lt;ref-type name="Book"&gt;6&lt;/ref-type&gt;&lt;contributors&gt;&lt;authors&gt;&lt;author&gt;Thümmel, Hans von&lt;/author&gt;&lt;/authors&gt;&lt;/contributors&gt;&lt;titles&gt;&lt;title&gt;Tabellarische Uebersicht der Getraide-Preise im Herzogthume Altenburg vom Jahre 1650 bis 1817: nebst patriotischen Vorschlägen zu Einführung eines allgemeinen Getraide- Masses&lt;/title&gt;&lt;/titles&gt;&lt;keywords&gt;&lt;keyword&gt;Preise, 18. Jh., 19. Jh.&lt;/keyword&gt;&lt;/keywords&gt;&lt;dates&gt;&lt;year&gt;1818&lt;/year&gt;&lt;/dates&gt;&lt;pub-location&gt;Altenburg&lt;/pub-location&gt;&lt;publisher&gt;no publisher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96" w:tooltip="Thümmel, 1818 #3882" w:history="1">
        <w:r w:rsidRPr="00266479">
          <w:rPr>
            <w:rFonts w:eastAsia="Times New Roman"/>
            <w:noProof/>
            <w:color w:val="000000"/>
            <w:lang w:val="de-DE" w:eastAsia="en-GB"/>
          </w:rPr>
          <w:t>Thümmel (181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DF0601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Celle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27-187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07 ff.&lt;/Suffix&gt;&lt;DisplayText&gt;Gerhard and Kaufhold (1990, pp. 207 f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07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9A41F90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lastRenderedPageBreak/>
        <w:t>Cologne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68-156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Irsigler&lt;/Author&gt;&lt;Year&gt;1975&lt;/Year&gt;&lt;RecNum&gt;3405&lt;/RecNum&gt;&lt;DisplayText&gt;Irsigler (1975)&lt;/DisplayText&gt;&lt;record&gt;&lt;rec-number&gt;3405&lt;/rec-number&gt;&lt;foreign-keys&gt;&lt;key app="EN" db-id="9f2z9tt2ix2rzze2vaox5wrb0zfz9arfds25"&gt;3405&lt;/key&gt;&lt;/foreign-keys&gt;&lt;ref-type name="Book Section"&gt;5&lt;/ref-type&gt;&lt;contributors&gt;&lt;authors&gt;&lt;author&gt;Irsigler, Franz&lt;/author&gt;&lt;/authors&gt;&lt;secondary-authors&gt;&lt;author&gt;Kellenbenz, Hermann&lt;/author&gt;&lt;/secondary-authors&gt;&lt;/contributors&gt;&lt;titles&gt;&lt;title&gt;Getreide- und Brotpreise, Brotgewicht und Getreideverbrauch in Köln vom Spätmittelalter bis zum Ende des Ancien Régime&lt;/title&gt;&lt;secondary-title&gt;Zwei Jahrtausende Kölner Wirtschaft&lt;/secondary-title&gt;&lt;/titles&gt;&lt;pages&gt;519-539&lt;/pages&gt;&lt;volume&gt;1&lt;/volume&gt;&lt;keywords&gt;&lt;keyword&gt;Wirtschaftsgeschichte, Handel, Preise, 14. Jh., 15. Jh., 16. Jh., 17. Jh., 18. Jh.&lt;/keyword&gt;&lt;/keywords&gt;&lt;dates&gt;&lt;year&gt;1975&lt;/year&gt;&lt;/dates&gt;&lt;pub-location&gt;Köln&lt;/pub-location&gt;&lt;publisher&gt;Greven Verla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46" w:tooltip="Irsigler, 1975 #3405" w:history="1">
        <w:r w:rsidRPr="00266479">
          <w:rPr>
            <w:rFonts w:eastAsia="Times New Roman"/>
            <w:noProof/>
            <w:color w:val="000000"/>
            <w:lang w:val="de-DE" w:eastAsia="en-GB"/>
          </w:rPr>
          <w:t>Irsigler (197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531-179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beling&lt;/Author&gt;&lt;Year&gt;1976&lt;/Year&gt;&lt;RecNum&gt;4652&lt;/RecNum&gt;&lt;DisplayText&gt;Ebeling and Irsigler (1976)&lt;/DisplayText&gt;&lt;record&gt;&lt;rec-number&gt;4652&lt;/rec-number&gt;&lt;foreign-keys&gt;&lt;key app="EN" db-id="9f2z9tt2ix2rzze2vaox5wrb0zfz9arfds25"&gt;4652&lt;/key&gt;&lt;/foreign-keys&gt;&lt;ref-type name="Book"&gt;6&lt;/ref-type&gt;&lt;contributors&gt;&lt;authors&gt;&lt;author&gt;Ebeling, Dietrich&lt;/author&gt;&lt;author&gt;Irsigler, Franz&lt;/author&gt;&lt;/authors&gt;&lt;/contributors&gt;&lt;titles&gt;&lt;title&gt;Getreideumsatz, Getreide- und Brotpreise in Köln 1368 – 1797&lt;/title&gt;&lt;/titles&gt;&lt;volume&gt;1: Getreideumsatz und Getreidepreise: Wochen-, Monats- und Jahrestabelle&lt;/volume&gt;&lt;dates&gt;&lt;year&gt;1976&lt;/year&gt;&lt;/dates&gt;&lt;pub-location&gt;Köln, Wien&lt;/pub-location&gt;&lt;publisher&gt;Böhlau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78" w:tooltip="Ebeling, 1976 #4652" w:history="1">
        <w:r w:rsidRPr="00266479">
          <w:rPr>
            <w:rFonts w:eastAsia="Times New Roman"/>
            <w:noProof/>
            <w:color w:val="000000"/>
            <w:lang w:val="de-DE" w:eastAsia="en-GB"/>
          </w:rPr>
          <w:t>Ebeling and Irsigler (197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797-1813</w:t>
      </w:r>
      <w:r w:rsidRPr="00266479">
        <w:rPr>
          <w:rFonts w:eastAsiaTheme="minorHAnsi" w:cstheme="minorBidi"/>
          <w:szCs w:val="22"/>
          <w:lang w:val="de-DE"/>
        </w:rPr>
        <w:t xml:space="preserve"> (Dpt. </w:t>
      </w:r>
      <w:r w:rsidRPr="00266479">
        <w:rPr>
          <w:rFonts w:eastAsiaTheme="minorHAnsi" w:cstheme="minorBidi"/>
          <w:bCs/>
          <w:szCs w:val="22"/>
          <w:lang w:val="de-DE"/>
        </w:rPr>
        <w:t>Roer</w:t>
      </w:r>
      <w:r w:rsidRPr="00266479">
        <w:rPr>
          <w:rFonts w:eastAsiaTheme="minorHAnsi" w:cstheme="minorBidi"/>
          <w:szCs w:val="22"/>
          <w:lang w:val="de-DE"/>
        </w:rPr>
        <w:t xml:space="preserve">): </w:t>
      </w:r>
      <w:r w:rsidRPr="00266479">
        <w:rPr>
          <w:rFonts w:eastAsiaTheme="minorHAnsi" w:cstheme="minorBidi"/>
          <w:szCs w:val="22"/>
          <w:lang w:val="de-DE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brousse&lt;/Author&gt;&lt;Year&gt;1970&lt;/Year&gt;&lt;RecNum&gt;4684&lt;/RecNum&gt;&lt;Suffix&gt;`, p. 240&lt;/Suffix&gt;&lt;DisplayText&gt;Labrousse et al. (1970, p. 240)&lt;/DisplayText&gt;&lt;record&gt;&lt;rec-number&gt;4684&lt;/rec-number&gt;&lt;foreign-keys&gt;&lt;key app="EN" db-id="9f2z9tt2ix2rzze2vaox5wrb0zfz9arfds25"&gt;4684&lt;/key&gt;&lt;/foreign-keys&gt;&lt;ref-type name="Book"&gt;6&lt;/ref-type&gt;&lt;contributors&gt;&lt;authors&gt;&lt;author&gt;Labrousse, Ernest&lt;/author&gt;&lt;author&gt;Romano, Ruggiero&lt;/author&gt;&lt;author&gt;Dreyfus, François-Georges&lt;/author&gt;&lt;/authors&gt;&lt;/contributors&gt;&lt;titles&gt;&lt;title&gt;Le prix du froment en France au temps de la monnaie stable (1726-1913)&lt;/title&gt;&lt;/titles&gt;&lt;dates&gt;&lt;year&gt;1970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de-DE"/>
        </w:rPr>
        <w:fldChar w:fldCharType="separate"/>
      </w:r>
      <w:hyperlink w:anchor="_ENREF_174" w:tooltip="Labrousse, 1970 #4684" w:history="1">
        <w:r w:rsidRPr="00266479">
          <w:rPr>
            <w:rFonts w:eastAsiaTheme="minorHAnsi" w:cstheme="minorBidi"/>
            <w:noProof/>
            <w:szCs w:val="22"/>
            <w:lang w:val="de-DE"/>
          </w:rPr>
          <w:t>Labrousse et al. (1970, p. 240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de-DE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6-186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6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35&lt;/Year&gt;&lt;RecNum&gt;5099&lt;/RecNum&gt;&lt;Suffix&gt;`, pp. 296 ff.&lt;/Suffix&gt;&lt;DisplayText&gt;Anonym (1935, pp. 296 ff.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" w:tooltip="Anonym, 1935 #5099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35, pp. 296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85BA7C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Delitzsch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19-177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776&lt;/Year&gt;&lt;RecNum&gt;3977&lt;/RecNum&gt;&lt;DisplayText&gt;Anonym (1776)&lt;/DisplayText&gt;&lt;record&gt;&lt;rec-number&gt;3977&lt;/rec-number&gt;&lt;foreign-keys&gt;&lt;key app="EN" db-id="9f2z9tt2ix2rzze2vaox5wrb0zfz9arfds25"&gt;3977&lt;/key&gt;&lt;/foreign-keys&gt;&lt;ref-type name="Journal Article"&gt;17&lt;/ref-type&gt;&lt;contributors&gt;&lt;authors&gt;&lt;author&gt;Anonym&lt;/author&gt;&lt;/authors&gt;&lt;/contributors&gt;&lt;titles&gt;&lt;title&gt;Tabellarischer Extract der Marktgetraidepreiße, der Stadt Leipzig und Delitsch vom Jahre 1719. bis mit 1774. nach dem dresdner Scheffel&lt;/title&gt;&lt;secondary-title&gt;Gnädigst privilegirtes Leipziger Intelligenz-Blatt&lt;/secondary-title&gt;&lt;/titles&gt;&lt;periodical&gt;&lt;full-title&gt;Gnädigst privilegirtes Leipziger Intelligenz-Blatt&lt;/full-title&gt;&lt;/periodical&gt;&lt;pages&gt;343-346&lt;/pages&gt;&lt;volume&gt;38&lt;/volume&gt;&lt;keywords&gt;&lt;keyword&gt;Preise, 18. Jh., Quelle&lt;/keyword&gt;&lt;/keywords&gt;&lt;dates&gt;&lt;year&gt;1776&lt;/year&gt;&lt;/dates&gt;&lt;label&gt;StaBi Westhafenspeicher Ztg 5208/1&lt;/label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6" w:tooltip="Anonym, 1776 #3977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77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F40A70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Detmold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48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10 f.&lt;/Suffix&gt;&lt;DisplayText&gt;Gerhard and Kaufhold (1990, pp. 210 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10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E53BB2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Dresd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02-178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unger&lt;/Author&gt;&lt;Year&gt;1789&lt;/Year&gt;&lt;RecNum&gt;3856&lt;/RecNum&gt;&lt;Suffix&gt;`, pp. 127-173&lt;/Suffix&gt;&lt;DisplayText&gt;Hunger (1789, pp. 127-173)&lt;/DisplayText&gt;&lt;record&gt;&lt;rec-number&gt;3856&lt;/rec-number&gt;&lt;foreign-keys&gt;&lt;key app="EN" db-id="9f2z9tt2ix2rzze2vaox5wrb0zfz9arfds25"&gt;3856&lt;/key&gt;&lt;/foreign-keys&gt;&lt;ref-type name="Book"&gt;6&lt;/ref-type&gt;&lt;contributors&gt;&lt;authors&gt;&lt;author&gt;Hunger, Johann Gottfried&lt;/author&gt;&lt;/authors&gt;&lt;/contributors&gt;&lt;titles&gt;&lt;title&gt;Kurze Geschichte der Abgaben, besonders der Konsumtions- und Handelsabgaben in Sachsen&lt;/title&gt;&lt;/titles&gt;&lt;keywords&gt;&lt;keyword&gt;Wirtschaftsgeschichte, Verwaltungsgeschichte, 14., 15. Jh., 16. Jh., 17. Jh., 18. Jh., Quelle&lt;/keyword&gt;&lt;/keywords&gt;&lt;dates&gt;&lt;year&gt;1789&lt;/year&gt;&lt;/dates&gt;&lt;pub-location&gt;Dresden&lt;/pub-location&gt;&lt;publisher&gt;Johann Samuel Gerlach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41" w:tooltip="Hunger, 1789 #3856" w:history="1">
        <w:r w:rsidRPr="00266479">
          <w:rPr>
            <w:rFonts w:eastAsia="Times New Roman"/>
            <w:noProof/>
            <w:color w:val="000000"/>
            <w:lang w:val="de-DE" w:eastAsia="en-GB"/>
          </w:rPr>
          <w:t>Hunger (1789, pp. 127-17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50-182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ouse of Commons&lt;/Author&gt;&lt;Year&gt;1827&lt;/Year&gt;&lt;RecNum&gt;5200&lt;/RecNum&gt;&lt;Suffix&gt;`, p. 84&lt;/Suffix&gt;&lt;DisplayText&gt;House of Commons (1827a, p. 84)&lt;/DisplayText&gt;&lt;record&gt;&lt;rec-number&gt;5200&lt;/rec-number&gt;&lt;foreign-keys&gt;&lt;key app="EN" db-id="9f2z9tt2ix2rzze2vaox5wrb0zfz9arfds25"&gt;5200&lt;/key&gt;&lt;/foreign-keys&gt;&lt;ref-type name="Book"&gt;6&lt;/ref-type&gt;&lt;contributors&gt;&lt;authors&gt;&lt;author&gt;House of Commons,&lt;/author&gt;&lt;/authors&gt;&lt;/contributors&gt;&lt;titles&gt;&lt;title&gt;Parliamentary Papers 1826-27: Foreign corn. Further Accounts No. 2. Consuls Returns&lt;/title&gt;&lt;/titles&gt;&lt;volume&gt;XVI&lt;/volume&gt;&lt;dates&gt;&lt;year&gt;1827&lt;/year&gt;&lt;/dates&gt;&lt;pub-location&gt;London&lt;/pub-location&gt;&lt;publisher&gt;no pulisher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37" w:tooltip="House of Commons, 1827 #5200" w:history="1">
        <w:r w:rsidRPr="00266479">
          <w:rPr>
            <w:rFonts w:eastAsia="Times New Roman"/>
            <w:noProof/>
            <w:color w:val="000000"/>
            <w:lang w:val="de-DE" w:eastAsia="en-GB"/>
          </w:rPr>
          <w:t>House of Commons (1827a, p. 8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20-183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tatistischer Verein für das Königreich Sachsen&lt;/Author&gt;&lt;Year&gt;1832&lt;/Year&gt;&lt;RecNum&gt;5196&lt;/RecNum&gt;&lt;DisplayText&gt;Statistischer Verein für das Königreich Sachsen (1832)&lt;/DisplayText&gt;&lt;record&gt;&lt;rec-number&gt;5196&lt;/rec-number&gt;&lt;foreign-keys&gt;&lt;key app="EN" db-id="9f2z9tt2ix2rzze2vaox5wrb0zfz9arfds25"&gt;5196&lt;/key&gt;&lt;/foreign-keys&gt;&lt;ref-type name="Journal Article"&gt;17&lt;/ref-type&gt;&lt;contributors&gt;&lt;authors&gt;&lt;author&gt;Statistischer Verein für das Königreich Sachsen,&lt;/author&gt;&lt;/authors&gt;&lt;/contributors&gt;&lt;titles&gt;&lt;title&gt;Uebersicht der jährlichen Durchschnitte der Taxen für die Bäcker auf die Zeit vom Jahre 1820 bis mit 1831&lt;/title&gt;&lt;secondary-title&gt;Mittheilungen des Statistischen Vereins für das Königreich Sachsen&lt;/secondary-title&gt;&lt;/titles&gt;&lt;periodical&gt;&lt;full-title&gt;Mittheilungen des Statistischen Vereins für das Königreich Sachsen&lt;/full-title&gt;&lt;/periodical&gt;&lt;pages&gt;66-67&lt;/pages&gt;&lt;volume&gt;2: enthaltend die bürgerlichen und local-Verhältnisse der Haupt- und Residenzstadt Dresden&lt;/volume&gt;&lt;dates&gt;&lt;year&gt;1832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8" w:tooltip="Statistischer Verein für das Königreich Sachsen, 1832 #5196" w:history="1">
        <w:r w:rsidRPr="00266479">
          <w:rPr>
            <w:rFonts w:eastAsia="Times New Roman"/>
            <w:noProof/>
            <w:color w:val="000000"/>
            <w:lang w:val="de-DE" w:eastAsia="en-GB"/>
          </w:rPr>
          <w:t>Statistischer Verein für das Königreich Sachsen (183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32-185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375&lt;/Suffix&gt;&lt;DisplayText&gt;Seuffert (1857, p. 375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37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91-190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00&lt;/Year&gt;&lt;RecNum&gt;5161&lt;/RecNum&gt;&lt;DisplayText&gt;Anonym (1900)&lt;/DisplayText&gt;&lt;record&gt;&lt;rec-number&gt;5161&lt;/rec-number&gt;&lt;foreign-keys&gt;&lt;key app="EN" db-id="9f2z9tt2ix2rzze2vaox5wrb0zfz9arfds25"&gt;5161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355&lt;/pages&gt;&lt;volume&gt;8&lt;/volume&gt;&lt;dates&gt;&lt;year&gt;1900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0" w:tooltip="Anonym, 1900 #5161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D40000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Duderstadt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72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12 ff.&lt;/Suffix&gt;&lt;DisplayText&gt;Gerhard and Kaufhold (1990, pp. 212 f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12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B4D777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Duisbu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92-178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ägers&lt;/Author&gt;&lt;Year&gt;2001&lt;/Year&gt;&lt;RecNum&gt;4657&lt;/RecNum&gt;&lt;Suffix&gt;`, GESIS Köln`, Deutschland ZA8162 Datenfile&lt;/Suffix&gt;&lt;DisplayText&gt;Jägers (2001, GESIS Köln, Deutschland ZA8162 Datenfile)&lt;/DisplayText&gt;&lt;record&gt;&lt;rec-number&gt;4657&lt;/rec-number&gt;&lt;foreign-keys&gt;&lt;key app="EN" db-id="9f2z9tt2ix2rzze2vaox5wrb0zfz9arfds25"&gt;4657&lt;/key&gt;&lt;/foreign-keys&gt;&lt;ref-type name="Book"&gt;6&lt;/ref-type&gt;&lt;contributors&gt;&lt;authors&gt;&lt;author&gt;Jägers, Regine&lt;/author&gt;&lt;/authors&gt;&lt;/contributors&gt;&lt;titles&gt;&lt;title&gt;Duisburg im 18. Jahrhundert: Sozialstruktur und Bevölkerungsbewegung einer niederrheinischen Kleinstadt im Ancien Regime (1713-1814)&lt;/title&gt;&lt;/titles&gt;&lt;dates&gt;&lt;year&gt;2001&lt;/year&gt;&lt;/dates&gt;&lt;pub-location&gt;Köln&lt;/pub-location&gt;&lt;publisher&gt;Böhlau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2" w:tooltip="Jägers, 2001 #4657" w:history="1">
        <w:r w:rsidRPr="00266479">
          <w:rPr>
            <w:rFonts w:eastAsia="Times New Roman"/>
            <w:noProof/>
            <w:color w:val="000000"/>
            <w:lang w:val="de-DE" w:eastAsia="en-GB"/>
          </w:rPr>
          <w:t>Jägers (2001, GESIS Köln, Deutschland ZA8162 Datenfile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5EDCEA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Einbeck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34-17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Unger&lt;/Author&gt;&lt;Year&gt;1752&lt;/Year&gt;&lt;RecNum&gt;3993&lt;/RecNum&gt;&lt;Suffix&gt;`, p. 269&lt;/Suffix&gt;&lt;DisplayText&gt;Unger (1752, p. 269)&lt;/DisplayText&gt;&lt;record&gt;&lt;rec-number&gt;3993&lt;/rec-number&gt;&lt;foreign-keys&gt;&lt;key app="EN" db-id="9f2z9tt2ix2rzze2vaox5wrb0zfz9arfds25"&gt;3993&lt;/key&gt;&lt;/foreign-keys&gt;&lt;ref-type name="Book"&gt;6&lt;/ref-type&gt;&lt;contributors&gt;&lt;authors&gt;&lt;author&gt;Unger, Johann Friedrich&lt;/author&gt;&lt;/authors&gt;&lt;/contributors&gt;&lt;titles&gt;&lt;title&gt;Von der Ordnung der Fruchtpreise, und deren Einflusse in die wichtigsten Angelegenheiten des menschlichen Lebens&lt;/title&gt;&lt;/titles&gt;&lt;keywords&gt;&lt;keyword&gt;Preise, 17. Jh., 18. Jh., PRUEFEN!!!&lt;/keyword&gt;&lt;/keywords&gt;&lt;dates&gt;&lt;year&gt;1752&lt;/year&gt;&lt;/dates&gt;&lt;pub-location&gt;Göttingen&lt;/pub-location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310" w:tooltip="Unger, 1752 #3993" w:history="1">
        <w:r w:rsidRPr="00266479">
          <w:rPr>
            <w:rFonts w:eastAsia="Times New Roman"/>
            <w:noProof/>
            <w:color w:val="000000"/>
            <w:lang w:val="de-DE" w:eastAsia="en-GB"/>
          </w:rPr>
          <w:t>Unger (1752, p. 26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F1E9BA4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Eisenbe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5-181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hümmel&lt;/Author&gt;&lt;Year&gt;1818&lt;/Year&gt;&lt;RecNum&gt;3882&lt;/RecNum&gt;&lt;DisplayText&gt;Thümmel (1818)&lt;/DisplayText&gt;&lt;record&gt;&lt;rec-number&gt;3882&lt;/rec-number&gt;&lt;foreign-keys&gt;&lt;key app="EN" db-id="9f2z9tt2ix2rzze2vaox5wrb0zfz9arfds25"&gt;3882&lt;/key&gt;&lt;/foreign-keys&gt;&lt;ref-type name="Book"&gt;6&lt;/ref-type&gt;&lt;contributors&gt;&lt;authors&gt;&lt;author&gt;Thümmel, Hans von&lt;/author&gt;&lt;/authors&gt;&lt;/contributors&gt;&lt;titles&gt;&lt;title&gt;Tabellarische Uebersicht der Getraide-Preise im Herzogthume Altenburg vom Jahre 1650 bis 1817: nebst patriotischen Vorschlägen zu Einführung eines allgemeinen Getraide- Masses&lt;/title&gt;&lt;/titles&gt;&lt;keywords&gt;&lt;keyword&gt;Preise, 18. Jh., 19. Jh.&lt;/keyword&gt;&lt;/keywords&gt;&lt;dates&gt;&lt;year&gt;1818&lt;/year&gt;&lt;/dates&gt;&lt;pub-location&gt;Altenburg&lt;/pub-location&gt;&lt;publisher&gt;no publisher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96" w:tooltip="Thümmel, 1818 #3882" w:history="1">
        <w:r w:rsidRPr="00266479">
          <w:rPr>
            <w:rFonts w:eastAsia="Times New Roman"/>
            <w:noProof/>
            <w:color w:val="000000"/>
            <w:lang w:val="de-DE" w:eastAsia="en-GB"/>
          </w:rPr>
          <w:t>Thümmel (181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4459F6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Elberfeld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15-181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Benzenberg&lt;/Author&gt;&lt;Year&gt;1819&lt;/Year&gt;&lt;RecNum&gt;3871&lt;/RecNum&gt;&lt;Suffix&gt;`, pp. 322-326&lt;/Suffix&gt;&lt;DisplayText&gt;Benzenberg (1819, pp. 322-326)&lt;/DisplayText&gt;&lt;record&gt;&lt;rec-number&gt;3871&lt;/rec-number&gt;&lt;foreign-keys&gt;&lt;key app="EN" db-id="9f2z9tt2ix2rzze2vaox5wrb0zfz9arfds25"&gt;3871&lt;/key&gt;&lt;/foreign-keys&gt;&lt;ref-type name="Book"&gt;6&lt;/ref-type&gt;&lt;contributors&gt;&lt;authors&gt;&lt;author&gt;Benzenberg, Johann Friedrich&lt;/author&gt;&lt;/authors&gt;&lt;/contributors&gt;&lt;titles&gt;&lt;title&gt;Ueber Handel und Gewerbe, Steuren und Zölle&lt;/title&gt;&lt;/titles&gt;&lt;keywords&gt;&lt;keyword&gt;Preise, 18. Jh., Quelle&lt;/keyword&gt;&lt;/keywords&gt;&lt;dates&gt;&lt;year&gt;1819&lt;/year&gt;&lt;/dates&gt;&lt;pub-location&gt;Elberfeld&lt;/pub-location&gt;&lt;publisher&gt;H. Büschler&lt;/publisher&gt;&lt;urls&gt;&lt;pdf-urls&gt;&lt;url&gt;file:///C:/Documents%20and%20Settings/VOLCKART/My%20Documents/Gescannte%20Literatur/Benzenberg_1819.pdf&lt;/url&gt;&lt;/pdf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7" w:tooltip="Benzenberg, 1819 #3871" w:history="1">
        <w:r w:rsidRPr="00266479">
          <w:rPr>
            <w:rFonts w:eastAsia="Times New Roman"/>
            <w:noProof/>
            <w:color w:val="000000"/>
            <w:lang w:val="de-DE" w:eastAsia="en-GB"/>
          </w:rPr>
          <w:t>Benzenberg (1819, pp. 322-32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E01B898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Emd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46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15 f.&lt;/Suffix&gt;&lt;DisplayText&gt;Gerhard and Kaufhold (1990, pp. 215 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15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1748-1832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. 218&lt;/Suffix&gt;&lt;DisplayText&gt;Gerhard and Kaufhold (1990, p. 218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. 21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313683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Erdin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A91433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Erfurt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38-157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ius&lt;/Author&gt;&lt;Year&gt;1864&lt;/Year&gt;&lt;RecNum&gt;4625&lt;/RecNum&gt;&lt;DisplayText&gt;Kius (1864)&lt;/DisplayText&gt;&lt;record&gt;&lt;rec-number&gt;4625&lt;/rec-number&gt;&lt;foreign-keys&gt;&lt;key app="EN" db-id="9f2z9tt2ix2rzze2vaox5wrb0zfz9arfds25"&gt;4625&lt;/key&gt;&lt;/foreign-keys&gt;&lt;ref-type name="Journal Article"&gt;17&lt;/ref-type&gt;&lt;contributors&gt;&lt;authors&gt;&lt;author&gt;Kius, Otto&lt;/author&gt;&lt;/authors&gt;&lt;/contributors&gt;&lt;titles&gt;&lt;title&gt;Die Preis- und Lohnverhältnisse des sechszehnten Jahrhunderts in Thüringen I.&lt;/title&gt;&lt;secondary-title&gt;Jahrbücher für Nationalökonomie und Statistik&lt;/secondary-title&gt;&lt;/titles&gt;&lt;periodical&gt;&lt;full-title&gt;Jahrbücher für Nationalökonomie und Statistik&lt;/full-title&gt;&lt;abbr-1&gt;JbNSt&lt;/abbr-1&gt;&lt;/periodical&gt;&lt;pages&gt;65-78&lt;/pages&gt;&lt;volume&gt;1&lt;/volume&gt;&lt;keywords&gt;&lt;keyword&gt;Wirtschaftsgeschichte, 16. Jh., Preise&lt;/keyword&gt;&lt;/keywords&gt;&lt;dates&gt;&lt;year&gt;1864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61" w:tooltip="Kius, 1864 #4625" w:history="1">
        <w:r w:rsidRPr="00266479">
          <w:rPr>
            <w:rFonts w:eastAsia="Times New Roman"/>
            <w:noProof/>
            <w:color w:val="000000"/>
            <w:lang w:val="de-DE" w:eastAsia="en-GB"/>
          </w:rPr>
          <w:t>Kius (186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651-177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Rosenthal&lt;/Author&gt;&lt;Year&gt;1784&lt;/Year&gt;&lt;RecNum&gt;3881&lt;/RecNum&gt;&lt;Suffix&gt;`, pp. 4-10&lt;/Suffix&gt;&lt;DisplayText&gt;Rosenthal (1784, pp. 4-10)&lt;/DisplayText&gt;&lt;record&gt;&lt;rec-number&gt;3881&lt;/rec-number&gt;&lt;foreign-keys&gt;&lt;key app="EN" db-id="9f2z9tt2ix2rzze2vaox5wrb0zfz9arfds25"&gt;3881&lt;/key&gt;&lt;/foreign-keys&gt;&lt;ref-type name="Book"&gt;6&lt;/ref-type&gt;&lt;contributors&gt;&lt;authors&gt;&lt;author&gt;Rosenthal, Gottfried Ernst&lt;/author&gt;&lt;/authors&gt;&lt;/contributors&gt;&lt;titles&gt;&lt;title&gt;Geschichte des Erfurtischen Getraide-Preises von 1651 bis 1775&lt;/title&gt;&lt;/titles&gt;&lt;keywords&gt;&lt;keyword&gt;PReise, 15. Jh., 16. Jh., 17. Jh., 18. Jh.&lt;/keyword&gt;&lt;/keywords&gt;&lt;dates&gt;&lt;year&gt;1784&lt;/year&gt;&lt;/dates&gt;&lt;pub-location&gt;Erfurt&lt;/pub-location&gt;&lt;publisher&gt;Keyser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59" w:tooltip="Rosenthal, 1784 #3881" w:history="1">
        <w:r w:rsidRPr="00266479">
          <w:rPr>
            <w:rFonts w:eastAsia="Times New Roman"/>
            <w:noProof/>
            <w:color w:val="000000"/>
            <w:lang w:val="de-DE" w:eastAsia="en-GB"/>
          </w:rPr>
          <w:t>Rosenthal (1784, pp. 4-1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1CC9B4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Frankfurt a.M.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73-182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lsas&lt;/Author&gt;&lt;Year&gt;1940&lt;/Year&gt;&lt;RecNum&gt;2768&lt;/RecNum&gt;&lt;Suffix&gt;`, pp. 461 ff.&lt;/Suffix&gt;&lt;DisplayText&gt;Elsas (1940, pp. 461 ff.)&lt;/DisplayText&gt;&lt;record&gt;&lt;rec-number&gt;2768&lt;/rec-number&gt;&lt;foreign-keys&gt;&lt;key app="EN" db-id="9f2z9tt2ix2rzze2vaox5wrb0zfz9arfds25"&gt;2768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2&lt;/volume&gt;&lt;keywords&gt;&lt;keyword&gt;Wirtschaftsgeschichte, Geldgeschichte, 14. Jh., 15. Jh., 16. Jh., 17. Jh., 18. Jh.&lt;/keyword&gt;&lt;/keywords&gt;&lt;dates&gt;&lt;year&gt;1940&lt;/year&gt;&lt;/dates&gt;&lt;pub-location&gt;Leiden&lt;/pub-location&gt;&lt;publisher&gt;A.W. Sijthoffs Uitgeversmaatschappij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1" w:tooltip="Elsas, 1940 #2768" w:history="1">
        <w:r w:rsidRPr="00266479">
          <w:rPr>
            <w:rFonts w:eastAsia="Times New Roman"/>
            <w:noProof/>
            <w:color w:val="000000"/>
            <w:lang w:val="de-DE" w:eastAsia="en-GB"/>
          </w:rPr>
          <w:t>Elsas (1940, pp. 461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37-184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400&lt;/Suffix&gt;&lt;DisplayText&gt;Seuffert (1857, p. 400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4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79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de-DE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de-DE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de-DE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</w:t>
      </w:r>
      <w:r>
        <w:rPr>
          <w:rFonts w:eastAsiaTheme="minorHAnsi" w:cstheme="minorBidi"/>
          <w:bCs/>
          <w:szCs w:val="22"/>
          <w:lang w:val="de-DE"/>
        </w:rPr>
        <w:t>)</w:t>
      </w:r>
    </w:p>
    <w:p w14:paraId="116CD34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Freiburg i.Br.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6F1E2E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Görlitz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68-178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Lausitzisches Magazin&lt;/Author&gt;&lt;Year&gt;ad annum&lt;/Year&gt;&lt;RecNum&gt;5338&lt;/RecNum&gt;&lt;DisplayText&gt;Lausitzisches Magazin (ad annum)&lt;/DisplayText&gt;&lt;record&gt;&lt;rec-number&gt;5338&lt;/rec-number&gt;&lt;foreign-keys&gt;&lt;key app="EN" db-id="9f2z9tt2ix2rzze2vaox5wrb0zfz9arfds25"&gt;5338&lt;/key&gt;&lt;/foreign-keys&gt;&lt;ref-type name="Book"&gt;6&lt;/ref-type&gt;&lt;contributors&gt;&lt;authors&gt;&lt;author&gt;Lausitzisches Magazin,&lt;/author&gt;&lt;/authors&gt;&lt;/contributors&gt;&lt;titles&gt;&lt;title&gt;Lausitzisches Magazin oder Sammlung verschiedener Abhandlungen und Nachrichten zum Behuf der Natur-, Kunst-, Welt- und Vaterlandsgeschichte, der Sitten, und der schönen Wissenschafte (twice-monthly magazin)&lt;/title&gt;&lt;/titles&gt;&lt;dates&gt;&lt;year&gt;ad annum&lt;/year&gt;&lt;/dates&gt;&lt;pub-location&gt;Görlitz&lt;/pub-location&gt;&lt;publisher&gt;Joh. Friedr. Fickelscherer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" w:tooltip="Lausitzisches Magazin, ad annum #5338" w:history="1">
        <w:r w:rsidRPr="00266479">
          <w:rPr>
            <w:rFonts w:eastAsiaTheme="minorHAnsi" w:cstheme="minorBidi"/>
            <w:noProof/>
            <w:szCs w:val="22"/>
            <w:lang w:val="de-DE"/>
          </w:rPr>
          <w:t>Lausitzisches Magazin (ad annum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03-1807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de-DE"/>
        </w:rPr>
        <w:instrText xml:space="preserve"> ADDIN EN.CITE &lt;EndNote&gt;&lt;Cite&gt;&lt;Author&gt;Neuer Görlitzer Anzeiger&lt;/Author&gt;&lt;Year&gt;ad annum&lt;/Year&gt;&lt;RecNum&gt;5334&lt;/RecNum&gt;&lt;DisplayText&gt;Neuer Görlitzer Anzeiger (ad annum)&lt;/DisplayText&gt;&lt;record&gt;&lt;rec-number&gt;5334&lt;/rec-number&gt;&lt;foreign-keys&gt;&lt;key app="EN" db-id="9f2z9tt2ix2rzze2vaox5wrb0zfz9arfds25"&gt;5334&lt;/key&gt;&lt;/foreign-keys&gt;&lt;ref-type name="Book"&gt;6&lt;/ref-type&gt;&lt;contributors&gt;&lt;authors&gt;&lt;author&gt;Neuer Görlitzer Anzeiger,&lt;/author&gt;&lt;/authors&gt;&lt;/contributors&gt;&lt;titles&gt;&lt;title&gt;Neuer Görlitzer Anzeiger: allgemeines Intelligenzblatt zum Behufe der Justiz, Polizey, Chronik und des bürgerlichen Gewerbes in der Lausitz (local weekly newspaper)&lt;/title&gt;&lt;/titles&gt;&lt;dates&gt;&lt;year&gt;ad annum&lt;/year&gt;&lt;/dates&gt;&lt;pub-location&gt;Görlitz&lt;/pub-location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1" w:tooltip="Neuer Görlitzer Anzeiger, ad annum #5334" w:history="1">
        <w:r w:rsidRPr="00266479">
          <w:rPr>
            <w:rFonts w:eastAsiaTheme="minorHAnsi" w:cstheme="minorBidi"/>
            <w:noProof/>
            <w:szCs w:val="22"/>
            <w:lang w:val="de-DE"/>
          </w:rPr>
          <w:t>Neuer Görlitzer Anzeiger (ad annum</w:t>
        </w:r>
      </w:hyperlink>
      <w:r w:rsidRPr="00266479">
        <w:rPr>
          <w:rFonts w:eastAsiaTheme="minorHAnsi" w:cstheme="minorBidi"/>
          <w:noProof/>
          <w:szCs w:val="22"/>
          <w:lang w:val="de-DE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de-DE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de-DE"/>
        </w:rPr>
        <w:t>1808-1821</w:t>
      </w:r>
      <w:r w:rsidRPr="00266479">
        <w:rPr>
          <w:rFonts w:eastAsiaTheme="minorHAnsi" w:cstheme="minorBidi"/>
          <w:szCs w:val="22"/>
          <w:lang w:val="de-DE"/>
        </w:rPr>
        <w:t xml:space="preserve">: </w:t>
      </w:r>
    </w:p>
    <w:p w14:paraId="589B3DF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Götting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61-186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19-222&lt;/Suffix&gt;&lt;DisplayText&gt;Gerhard and Kaufhold (1990, pp. 219-222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19-22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6A427F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lastRenderedPageBreak/>
        <w:t xml:space="preserve">Grabow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80-18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rossherzogliches Statistisches Bureau&lt;/Author&gt;&lt;Year&gt;1873&lt;/Year&gt;&lt;RecNum&gt;4630&lt;/RecNum&gt;&lt;Suffix&gt;`, pp. 22-25&lt;/Suffix&gt;&lt;DisplayText&gt;Grossherzogliches Statistisches Bureau (1873, pp. 22-25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="Times New Roman"/>
            <w:noProof/>
            <w:color w:val="000000"/>
            <w:lang w:val="de-DE" w:eastAsia="en-GB"/>
          </w:rPr>
          <w:t>Grossherzogliches Statistisches Bureau (1873, pp. 22-2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29DC0EF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Halberstadt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38-174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01&lt;/Year&gt;&lt;RecNum&gt;3758&lt;/RecNum&gt;&lt;Suffix&gt;`, pp. 561 ff.&lt;/Suffix&gt;&lt;DisplayText&gt;Naudé (1901, pp. 561 f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04" w:tooltip="Naudé, 1901 #3758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01, pp. 561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8FF965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Halle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00-174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867&lt;/Year&gt;&lt;RecNum&gt;5101&lt;/RecNum&gt;&lt;Suffix&gt;`, pp. 108 f.&lt;/Suffix&gt;&lt;DisplayText&gt;Anonym (1867, pp. 108 f.)&lt;/DisplayText&gt;&lt;record&gt;&lt;rec-number&gt;5101&lt;/rec-number&gt;&lt;foreign-keys&gt;&lt;key app="EN" db-id="9f2z9tt2ix2rzze2vaox5wrb0zfz9arfds25"&gt;5101&lt;/key&gt;&lt;/foreign-keys&gt;&lt;ref-type name="Journal Article"&gt;17&lt;/ref-type&gt;&lt;contributors&gt;&lt;authors&gt;&lt;author&gt;Anonym&lt;/author&gt;&lt;/authors&gt;&lt;/contributors&gt;&lt;titles&gt;&lt;title&gt;Preise von Feldfrüchten&lt;/title&gt;&lt;secondary-title&gt;Jahrbuch für die Amtliche Statistik des Preussischen Staats&lt;/secondary-title&gt;&lt;/titles&gt;&lt;periodical&gt;&lt;full-title&gt;Jahrbuch für die Amtliche Statistik des Preussischen Staats&lt;/full-title&gt;&lt;/periodical&gt;&lt;pages&gt;108-146&lt;/pages&gt;&lt;volume&gt;2&lt;/volume&gt;&lt;dates&gt;&lt;year&gt;1867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" w:tooltip="Anonym, 1867 #5101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867, pp. 108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692-174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01&lt;/Year&gt;&lt;RecNum&gt;3758&lt;/RecNum&gt;&lt;Suffix&gt;`, pp. 541 ff.&lt;/Suffix&gt;&lt;DisplayText&gt;Naudé (1901, pp. 541 f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04" w:tooltip="Naudé, 1901 #3758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01, pp. 541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40-175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10&lt;/Year&gt;&lt;RecNum&gt;3760&lt;/RecNum&gt;&lt;Suffix&gt;`, pp. 616-622&lt;/Suffix&gt;&lt;DisplayText&gt;Naudé (1910, pp. 616-622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05" w:tooltip="Naudé, 1910 #3760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10, pp. 616-62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88-189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894&lt;/Year&gt;&lt;RecNum&gt;5160&lt;/RecNum&gt;&lt;DisplayText&gt;Anonym (1894)&lt;/DisplayText&gt;&lt;record&gt;&lt;rec-number&gt;5160&lt;/rec-number&gt;&lt;foreign-keys&gt;&lt;key app="EN" db-id="9f2z9tt2ix2rzze2vaox5wrb0zfz9arfds25"&gt;5160&lt;/key&gt;&lt;/foreign-keys&gt;&lt;ref-type name="Journal Article"&gt;17&lt;/ref-type&gt;&lt;contributors&gt;&lt;authors&gt;&lt;author&gt;Anonym&lt;/author&gt;&lt;/authors&gt;&lt;/contributors&gt;&lt;titles&gt;&lt;title&gt;Grosshandelspreise für Weizen&lt;/title&gt;&lt;secondary-title&gt;Statistisches Jahrbuch Deutscher Städte&lt;/secondary-title&gt;&lt;/titles&gt;&lt;periodical&gt;&lt;full-title&gt;Statistisches Jahrbuch deutscher Städte&lt;/full-title&gt;&lt;/periodical&gt;&lt;pages&gt;126&lt;/pages&gt;&lt;volume&gt;4&lt;/volume&gt;&lt;dates&gt;&lt;year&gt;1894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9" w:tooltip="Anonym, 1894 #5160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89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037A22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Hambu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80-156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>
          <w:fldData xml:space="preserve">PEVuZE5vdGU+PENpdGU+PEF1dGhvcj5Lb3BwbWFubjwvQXV0aG9yPjxZZWFyPjE4Njk8L1llYXI+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</w:fldData>
        </w:fldChar>
      </w:r>
      <w:r w:rsidRPr="00266479">
        <w:rPr>
          <w:rFonts w:eastAsia="Times New Roman"/>
          <w:color w:val="000000"/>
          <w:lang w:val="de-DE" w:eastAsia="en-GB"/>
        </w:rPr>
        <w:instrText xml:space="preserve"> ADDIN EN.CITE </w:instrText>
      </w:r>
      <w:r w:rsidRPr="00266479">
        <w:rPr>
          <w:rFonts w:eastAsia="Times New Roman"/>
          <w:color w:val="000000"/>
          <w:lang w:val="de-DE" w:eastAsia="en-GB"/>
        </w:rPr>
        <w:fldChar w:fldCharType="begin">
          <w:fldData xml:space="preserve">PEVuZE5vdGU+PENpdGU+PEF1dGhvcj5Lb3BwbWFubjwvQXV0aG9yPjxZZWFyPjE4Njk8L1llYXI+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</w:fldData>
        </w:fldChar>
      </w:r>
      <w:r w:rsidRPr="00266479">
        <w:rPr>
          <w:rFonts w:eastAsia="Times New Roman"/>
          <w:color w:val="000000"/>
          <w:lang w:val="de-DE" w:eastAsia="en-GB"/>
        </w:rPr>
        <w:instrText xml:space="preserve"> ADDIN EN.CITE.DATA </w:instrText>
      </w:r>
      <w:r w:rsidRPr="00266479">
        <w:rPr>
          <w:rFonts w:eastAsia="Times New Roman"/>
          <w:color w:val="000000"/>
          <w:lang w:val="de-DE" w:eastAsia="en-GB"/>
        </w:rPr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64" w:tooltip="Koppmann, 1869 #2074" w:history="1">
        <w:r w:rsidRPr="00266479">
          <w:rPr>
            <w:rFonts w:eastAsia="Times New Roman"/>
            <w:noProof/>
            <w:color w:val="000000"/>
            <w:lang w:val="de-DE" w:eastAsia="en-GB"/>
          </w:rPr>
          <w:t>Koppmann (186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65" w:tooltip="Koppmann, 1873 #2073" w:history="1">
        <w:r w:rsidRPr="00266479">
          <w:rPr>
            <w:rFonts w:eastAsia="Times New Roman"/>
            <w:noProof/>
            <w:vanish/>
            <w:color w:val="000000"/>
            <w:lang w:val="de-DE" w:eastAsia="en-GB"/>
          </w:rPr>
          <w:t>Koppmann (</w:t>
        </w:r>
        <w:r w:rsidRPr="00266479">
          <w:rPr>
            <w:rFonts w:eastAsia="Times New Roman"/>
            <w:noProof/>
            <w:color w:val="000000"/>
            <w:lang w:val="de-DE" w:eastAsia="en-GB"/>
          </w:rPr>
          <w:t>187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66" w:tooltip="Koppmann, 1878 #2170" w:history="1">
        <w:r w:rsidRPr="00266479">
          <w:rPr>
            <w:rFonts w:eastAsia="Times New Roman"/>
            <w:noProof/>
            <w:vanish/>
            <w:color w:val="000000"/>
            <w:lang w:val="de-DE" w:eastAsia="en-GB"/>
          </w:rPr>
          <w:t>Koppmann (</w:t>
        </w:r>
        <w:r w:rsidRPr="00266479">
          <w:rPr>
            <w:rFonts w:eastAsia="Times New Roman"/>
            <w:noProof/>
            <w:color w:val="000000"/>
            <w:lang w:val="de-DE" w:eastAsia="en-GB"/>
          </w:rPr>
          <w:t>187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67" w:tooltip="Koppmann, 1880 #2416" w:history="1">
        <w:r w:rsidRPr="00266479">
          <w:rPr>
            <w:rFonts w:eastAsia="Times New Roman"/>
            <w:noProof/>
            <w:vanish/>
            <w:color w:val="000000"/>
            <w:lang w:val="de-DE" w:eastAsia="en-GB"/>
          </w:rPr>
          <w:t>Koppmann (</w:t>
        </w:r>
        <w:r w:rsidRPr="00266479">
          <w:rPr>
            <w:rFonts w:eastAsia="Times New Roman"/>
            <w:noProof/>
            <w:color w:val="000000"/>
            <w:lang w:val="de-DE" w:eastAsia="en-GB"/>
          </w:rPr>
          <w:t>188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68" w:tooltip="Koppmann, 1883 #2432" w:history="1">
        <w:r w:rsidRPr="00266479">
          <w:rPr>
            <w:rFonts w:eastAsia="Times New Roman"/>
            <w:noProof/>
            <w:vanish/>
            <w:color w:val="000000"/>
            <w:lang w:val="de-DE" w:eastAsia="en-GB"/>
          </w:rPr>
          <w:t>Koppmann (</w:t>
        </w:r>
        <w:r w:rsidRPr="00266479">
          <w:rPr>
            <w:rFonts w:eastAsia="Times New Roman"/>
            <w:noProof/>
            <w:color w:val="000000"/>
            <w:lang w:val="de-DE" w:eastAsia="en-GB"/>
          </w:rPr>
          <w:t>188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69" w:tooltip="Koppmann, 1892 #2446" w:history="1">
        <w:r w:rsidRPr="00266479">
          <w:rPr>
            <w:rFonts w:eastAsia="Times New Roman"/>
            <w:noProof/>
            <w:vanish/>
            <w:color w:val="000000"/>
            <w:lang w:val="de-DE" w:eastAsia="en-GB"/>
          </w:rPr>
          <w:t>Koppmann (</w:t>
        </w:r>
        <w:r w:rsidRPr="00266479">
          <w:rPr>
            <w:rFonts w:eastAsia="Times New Roman"/>
            <w:noProof/>
            <w:color w:val="000000"/>
            <w:lang w:val="de-DE" w:eastAsia="en-GB"/>
          </w:rPr>
          <w:t>189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70" w:tooltip="Koppmann, 1894 #2457" w:history="1">
        <w:r w:rsidRPr="00266479">
          <w:rPr>
            <w:rFonts w:eastAsia="Times New Roman"/>
            <w:noProof/>
            <w:vanish/>
            <w:color w:val="000000"/>
            <w:lang w:val="de-DE" w:eastAsia="en-GB"/>
          </w:rPr>
          <w:t>Koppmann (</w:t>
        </w:r>
        <w:r w:rsidRPr="00266479">
          <w:rPr>
            <w:rFonts w:eastAsia="Times New Roman"/>
            <w:noProof/>
            <w:color w:val="000000"/>
            <w:lang w:val="de-DE" w:eastAsia="en-GB"/>
          </w:rPr>
          <w:t>189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36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23 ff.&lt;/Suffix&gt;&lt;DisplayText&gt;Gerhard and Kaufhold (1990, pp. 223 f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23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92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acobs&lt;/Author&gt;&lt;Year&gt;1935&lt;/Year&gt;&lt;RecNum&gt;5048&lt;/RecNum&gt;&lt;Suffix&gt;`, pp. 52 f.&lt;/Suffix&gt;&lt;DisplayText&gt;Jacobs and Richter (1935, pp. 52 f.)&lt;/DisplayText&gt;&lt;record&gt;&lt;rec-number&gt;5048&lt;/rec-number&gt;&lt;foreign-keys&gt;&lt;key app="EN" db-id="9f2z9tt2ix2rzze2vaox5wrb0zfz9arfds25"&gt;5048&lt;/key&gt;&lt;/foreign-keys&gt;&lt;ref-type name="Book"&gt;6&lt;/ref-type&gt;&lt;contributors&gt;&lt;authors&gt;&lt;author&gt;Jacobs, Alfred &lt;/author&gt;&lt;author&gt;Richter, Hans&lt;/author&gt;&lt;/authors&gt;&lt;secondary-authors&gt;&lt;author&gt;Institut für Konjunkturforschung&lt;/author&gt;&lt;/secondary-authors&gt;&lt;/contributors&gt;&lt;titles&gt;&lt;title&gt;Die Großhandelspreise in Deutschland von 1792 bis 1934&lt;/title&gt;&lt;secondary-title&gt;Sonderhefte 37&lt;/secondary-title&gt;&lt;/titles&gt;&lt;dates&gt;&lt;year&gt;1935&lt;/year&gt;&lt;/dates&gt;&lt;pub-location&gt;Berlin&lt;/pub-location&gt;&lt;publisher&gt;Hanseatische Verlagsanstalt Hambur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0" w:tooltip="Jacobs, 1935 #5048" w:history="1">
        <w:r w:rsidRPr="00266479">
          <w:rPr>
            <w:rFonts w:eastAsia="Times New Roman"/>
            <w:noProof/>
            <w:color w:val="000000"/>
            <w:lang w:val="de-DE" w:eastAsia="en-GB"/>
          </w:rPr>
          <w:t>Jacobs and Richter (1935, pp. 52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155B45A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Hanover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90-181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395 f.&lt;/Suffix&gt;&lt;DisplayText&gt;Seuffert (1857, p. 395 f.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395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623-174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Unger&lt;/Author&gt;&lt;Year&gt;1752&lt;/Year&gt;&lt;RecNum&gt;3993&lt;/RecNum&gt;&lt;Suffix&gt;`, pp. 223-228&lt;/Suffix&gt;&lt;DisplayText&gt;Unger (1752, pp. 223-228)&lt;/DisplayText&gt;&lt;record&gt;&lt;rec-number&gt;3993&lt;/rec-number&gt;&lt;foreign-keys&gt;&lt;key app="EN" db-id="9f2z9tt2ix2rzze2vaox5wrb0zfz9arfds25"&gt;3993&lt;/key&gt;&lt;/foreign-keys&gt;&lt;ref-type name="Book"&gt;6&lt;/ref-type&gt;&lt;contributors&gt;&lt;authors&gt;&lt;author&gt;Unger, Johann Friedrich&lt;/author&gt;&lt;/authors&gt;&lt;/contributors&gt;&lt;titles&gt;&lt;title&gt;Von der Ordnung der Fruchtpreise, und deren Einflusse in die wichtigsten Angelegenheiten des menschlichen Lebens&lt;/title&gt;&lt;/titles&gt;&lt;keywords&gt;&lt;keyword&gt;Preise, 17. Jh., 18. Jh., PRUEFEN!!!&lt;/keyword&gt;&lt;/keywords&gt;&lt;dates&gt;&lt;year&gt;1752&lt;/year&gt;&lt;/dates&gt;&lt;pub-location&gt;Göttingen&lt;/pub-location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310" w:tooltip="Unger, 1752 #3993" w:history="1">
        <w:r w:rsidRPr="00266479">
          <w:rPr>
            <w:rFonts w:eastAsia="Times New Roman"/>
            <w:noProof/>
            <w:color w:val="000000"/>
            <w:lang w:val="de-DE" w:eastAsia="en-GB"/>
          </w:rPr>
          <w:t>Unger (1752, pp. 223-22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50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25 f.&lt;/Suffix&gt;&lt;DisplayText&gt;Gerhard and Kaufhold (1990, pp. 225 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25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64-186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Oberschelp&lt;/Author&gt;&lt;Year&gt;1986&lt;/Year&gt;&lt;RecNum&gt;3848&lt;/RecNum&gt;&lt;Suffix&gt;`, pp. 82 ff.&lt;/Suffix&gt;&lt;DisplayText&gt;Oberschelp (1986, pp. 82 ff.)&lt;/DisplayText&gt;&lt;record&gt;&lt;rec-number&gt;3848&lt;/rec-number&gt;&lt;foreign-keys&gt;&lt;key app="EN" db-id="9f2z9tt2ix2rzze2vaox5wrb0zfz9arfds25"&gt;3848&lt;/key&gt;&lt;/foreign-keys&gt;&lt;ref-type name="Edited Book"&gt;28&lt;/ref-type&gt;&lt;contributors&gt;&lt;authors&gt;&lt;author&gt;Oberschelp, Reinhard&lt;/author&gt;&lt;/authors&gt;&lt;/contributors&gt;&lt;titles&gt;&lt;title&gt;Beiträge zur niedersächsischen Preisgeschichte des 16. bis 19. Jahrhunderts&lt;/title&gt;&lt;/titles&gt;&lt;dates&gt;&lt;year&gt;1986&lt;/year&gt;&lt;/dates&gt;&lt;pub-location&gt;Hildesheim&lt;/pub-location&gt;&lt;publisher&gt;August Lax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13" w:tooltip="Oberschelp, 1986 #3848" w:history="1">
        <w:r w:rsidRPr="00266479">
          <w:rPr>
            <w:rFonts w:eastAsia="Times New Roman"/>
            <w:noProof/>
            <w:color w:val="000000"/>
            <w:lang w:val="de-DE" w:eastAsia="en-GB"/>
          </w:rPr>
          <w:t>Oberschelp (1986, pp. 82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88-190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894&lt;/Year&gt;&lt;RecNum&gt;5160&lt;/RecNum&gt;&lt;DisplayText&gt;Anonym (1894; Anonym (1908)&lt;/DisplayText&gt;&lt;record&gt;&lt;rec-number&gt;5160&lt;/rec-number&gt;&lt;foreign-keys&gt;&lt;key app="EN" db-id="9f2z9tt2ix2rzze2vaox5wrb0zfz9arfds25"&gt;5160&lt;/key&gt;&lt;/foreign-keys&gt;&lt;ref-type name="Journal Article"&gt;17&lt;/ref-type&gt;&lt;contributors&gt;&lt;authors&gt;&lt;author&gt;Anonym&lt;/author&gt;&lt;/authors&gt;&lt;/contributors&gt;&lt;titles&gt;&lt;title&gt;Grosshandelspreise für Weizen&lt;/title&gt;&lt;secondary-title&gt;Statistisches Jahrbuch Deutscher Städte&lt;/secondary-title&gt;&lt;/titles&gt;&lt;periodical&gt;&lt;full-title&gt;Statistisches Jahrbuch deutscher Städte&lt;/full-title&gt;&lt;/periodical&gt;&lt;pages&gt;126&lt;/pages&gt;&lt;volume&gt;4&lt;/volume&gt;&lt;dates&gt;&lt;year&gt;1894&lt;/year&gt;&lt;/dates&gt;&lt;urls&gt;&lt;/urls&gt;&lt;/record&gt;&lt;/Cite&gt;&lt;Cite&gt;&lt;Author&gt;Anonym&lt;/Author&gt;&lt;Year&gt;1908&lt;/Year&gt;&lt;RecNum&gt;5162&lt;/RecNum&gt;&lt;record&gt;&lt;rec-number&gt;5162&lt;/rec-number&gt;&lt;foreign-keys&gt;&lt;key app="EN" db-id="9f2z9tt2ix2rzze2vaox5wrb0zfz9arfds25"&gt;5162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213&lt;/pages&gt;&lt;volume&gt;15&lt;/volume&gt;&lt;dates&gt;&lt;year&gt;190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9" w:tooltip="Anonym, 1894 #5160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89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1" w:tooltip="Anonym, 1908 #5162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FF49B10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Herborn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84-178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teubing&lt;/Author&gt;&lt;Year&gt;1792&lt;/Year&gt;&lt;RecNum&gt;3854&lt;/RecNum&gt;&lt;Suffix&gt;`, pp. 293-296&lt;/Suffix&gt;&lt;DisplayText&gt;Steubing (1792, pp. 293-296)&lt;/DisplayText&gt;&lt;record&gt;&lt;rec-number&gt;3854&lt;/rec-number&gt;&lt;foreign-keys&gt;&lt;key app="EN" db-id="9f2z9tt2ix2rzze2vaox5wrb0zfz9arfds25"&gt;3854&lt;/key&gt;&lt;/foreign-keys&gt;&lt;ref-type name="Book"&gt;6&lt;/ref-type&gt;&lt;contributors&gt;&lt;authors&gt;&lt;author&gt;Steubing, Johann Hermann&lt;/author&gt;&lt;/authors&gt;&lt;/contributors&gt;&lt;titles&gt;&lt;title&gt;Topographie der Stadt Herborn&lt;/title&gt;&lt;/titles&gt;&lt;dates&gt;&lt;year&gt;1792&lt;/year&gt;&lt;/dates&gt;&lt;pub-location&gt;Marburg&lt;/pub-location&gt;&lt;publisher&gt;Neue Akademische Buchhandlun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90" w:tooltip="Steubing, 1792 #3854" w:history="1">
        <w:r w:rsidRPr="00266479">
          <w:rPr>
            <w:rFonts w:eastAsia="Times New Roman"/>
            <w:noProof/>
            <w:color w:val="000000"/>
            <w:lang w:val="de-DE" w:eastAsia="en-GB"/>
          </w:rPr>
          <w:t>Steubing (1792, pp. 293-29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5EDA1C3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Herford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1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. 227&lt;/Suffix&gt;&lt;DisplayText&gt;Gerhard and Kaufhold (1990, p. 227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. 22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8636D83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Hildesheim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67-182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Zeppenfeldt&lt;/Author&gt;&lt;Year&gt;1830&lt;/Year&gt;&lt;RecNum&gt;3852&lt;/RecNum&gt;&lt;Suffix&gt;`, pp. 239-248&lt;/Suffix&gt;&lt;DisplayText&gt;Zeppenfeldt (1830, pp. 239-248)&lt;/DisplayText&gt;&lt;record&gt;&lt;rec-number&gt;3852&lt;/rec-number&gt;&lt;foreign-keys&gt;&lt;key app="EN" db-id="9f2z9tt2ix2rzze2vaox5wrb0zfz9arfds25"&gt;3852&lt;/key&gt;&lt;/foreign-keys&gt;&lt;ref-type name="Journal Article"&gt;17&lt;/ref-type&gt;&lt;contributors&gt;&lt;authors&gt;&lt;author&gt;Zeppenfeldt&lt;/author&gt;&lt;/authors&gt;&lt;/contributors&gt;&lt;titles&gt;&lt;title&gt;Die Martini-Preise des Getreides in der Stadt Hildesheim von den Jahren 1567 bis 1829 einschließlich&lt;/title&gt;&lt;secondary-title&gt;Beiträge zur hildesheimischen Geschichte&lt;/secondary-title&gt;&lt;/titles&gt;&lt;periodical&gt;&lt;full-title&gt;Beiträge zur hildesheimischen Geschichte&lt;/full-title&gt;&lt;/periodical&gt;&lt;pages&gt;239-248&lt;/pages&gt;&lt;volume&gt;3&lt;/volume&gt;&lt;dates&gt;&lt;year&gt;1830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342" w:tooltip="Zeppenfeldt, 1830 #3852" w:history="1">
        <w:r w:rsidRPr="00266479">
          <w:rPr>
            <w:rFonts w:eastAsia="Times New Roman"/>
            <w:noProof/>
            <w:color w:val="000000"/>
            <w:lang w:val="de-DE" w:eastAsia="en-GB"/>
          </w:rPr>
          <w:t>Zeppenfeldt (1830, pp. 239-24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64-186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Oberschelp&lt;/Author&gt;&lt;Year&gt;1986&lt;/Year&gt;&lt;RecNum&gt;3848&lt;/RecNum&gt;&lt;Suffix&gt;`, pp. 82 ff.&lt;/Suffix&gt;&lt;DisplayText&gt;Oberschelp (1986, pp. 82 ff.)&lt;/DisplayText&gt;&lt;record&gt;&lt;rec-number&gt;3848&lt;/rec-number&gt;&lt;foreign-keys&gt;&lt;key app="EN" db-id="9f2z9tt2ix2rzze2vaox5wrb0zfz9arfds25"&gt;3848&lt;/key&gt;&lt;/foreign-keys&gt;&lt;ref-type name="Edited Book"&gt;28&lt;/ref-type&gt;&lt;contributors&gt;&lt;authors&gt;&lt;author&gt;Oberschelp, Reinhard&lt;/author&gt;&lt;/authors&gt;&lt;/contributors&gt;&lt;titles&gt;&lt;title&gt;Beiträge zur niedersächsischen Preisgeschichte des 16. bis 19. Jahrhunderts&lt;/title&gt;&lt;/titles&gt;&lt;dates&gt;&lt;year&gt;1986&lt;/year&gt;&lt;/dates&gt;&lt;pub-location&gt;Hildesheim&lt;/pub-location&gt;&lt;publisher&gt;August Lax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13" w:tooltip="Oberschelp, 1986 #3848" w:history="1">
        <w:r w:rsidRPr="00266479">
          <w:rPr>
            <w:rFonts w:eastAsia="Times New Roman"/>
            <w:noProof/>
            <w:color w:val="000000"/>
            <w:lang w:val="de-DE" w:eastAsia="en-GB"/>
          </w:rPr>
          <w:t>Oberschelp (1986, pp. 82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96D12DA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Kahla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5-181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hümmel&lt;/Author&gt;&lt;Year&gt;1818&lt;/Year&gt;&lt;RecNum&gt;3882&lt;/RecNum&gt;&lt;DisplayText&gt;Thümmel (1818)&lt;/DisplayText&gt;&lt;record&gt;&lt;rec-number&gt;3882&lt;/rec-number&gt;&lt;foreign-keys&gt;&lt;key app="EN" db-id="9f2z9tt2ix2rzze2vaox5wrb0zfz9arfds25"&gt;3882&lt;/key&gt;&lt;/foreign-keys&gt;&lt;ref-type name="Book"&gt;6&lt;/ref-type&gt;&lt;contributors&gt;&lt;authors&gt;&lt;author&gt;Thümmel, Hans von&lt;/author&gt;&lt;/authors&gt;&lt;/contributors&gt;&lt;titles&gt;&lt;title&gt;Tabellarische Uebersicht der Getraide-Preise im Herzogthume Altenburg vom Jahre 1650 bis 1817: nebst patriotischen Vorschlägen zu Einführung eines allgemeinen Getraide- Masses&lt;/title&gt;&lt;/titles&gt;&lt;keywords&gt;&lt;keyword&gt;Preise, 18. Jh., 19. Jh.&lt;/keyword&gt;&lt;/keywords&gt;&lt;dates&gt;&lt;year&gt;1818&lt;/year&gt;&lt;/dates&gt;&lt;pub-location&gt;Altenburg&lt;/pub-location&gt;&lt;publisher&gt;no publisher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96" w:tooltip="Thümmel, 1818 #3882" w:history="1">
        <w:r w:rsidRPr="00266479">
          <w:rPr>
            <w:rFonts w:eastAsia="Times New Roman"/>
            <w:noProof/>
            <w:color w:val="000000"/>
            <w:lang w:val="de-DE" w:eastAsia="en-GB"/>
          </w:rPr>
          <w:t>Thümmel (181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8793459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Kempt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CDA1D9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Konstanz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97-179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öttmann&lt;/Author&gt;&lt;Year&gt;1991&lt;/Year&gt;&lt;RecNum&gt;3867&lt;/RecNum&gt;&lt;Suffix&gt;`, pp. 480-484&lt;/Suffix&gt;&lt;DisplayText&gt;Göttmann (1991, pp. 480-484)&lt;/DisplayText&gt;&lt;record&gt;&lt;rec-number&gt;3867&lt;/rec-number&gt;&lt;foreign-keys&gt;&lt;key app="EN" db-id="9f2z9tt2ix2rzze2vaox5wrb0zfz9arfds25"&gt;3867&lt;/key&gt;&lt;/foreign-keys&gt;&lt;ref-type name="Book"&gt;6&lt;/ref-type&gt;&lt;contributors&gt;&lt;authors&gt;&lt;author&gt;Göttmann, Frank&lt;/author&gt;&lt;/authors&gt;&lt;/contributors&gt;&lt;titles&gt;&lt;title&gt;Getreidemarkt am Bodensee: Raum - Wirtschaft - Politik - Gesellschaft (1650-1810)&lt;/title&gt;&lt;/titles&gt;&lt;dates&gt;&lt;year&gt;1991&lt;/year&gt;&lt;/dates&gt;&lt;pub-location&gt;St. Katharinen&lt;/pub-location&gt;&lt;publisher&gt;Scripta Mercaturae Verla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7" w:tooltip="Göttmann, 1991 #3867" w:history="1">
        <w:r w:rsidRPr="00266479">
          <w:rPr>
            <w:rFonts w:eastAsia="Times New Roman"/>
            <w:noProof/>
            <w:color w:val="000000"/>
            <w:lang w:val="de-DE" w:eastAsia="en-GB"/>
          </w:rPr>
          <w:t>Göttmann (1991, pp. 480-48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6AEDD5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Landshut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84-170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138&lt;/Suffix&gt;&lt;DisplayText&gt;Seuffert (1857, p. 138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13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70-178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Meidinger&lt;/Author&gt;&lt;Year&gt;1785&lt;/Year&gt;&lt;RecNum&gt;4560&lt;/RecNum&gt;&lt;Suffix&gt;`, pp. 212-215&lt;/Suffix&gt;&lt;DisplayText&gt;Meidinger (1785, pp. 212-215)&lt;/DisplayText&gt;&lt;record&gt;&lt;rec-number&gt;4560&lt;/rec-number&gt;&lt;foreign-keys&gt;&lt;key app="EN" db-id="9f2z9tt2ix2rzze2vaox5wrb0zfz9arfds25"&gt;4560&lt;/key&gt;&lt;/foreign-keys&gt;&lt;ref-type name="Book"&gt;6&lt;/ref-type&gt;&lt;contributors&gt;&lt;authors&gt;&lt;author&gt;Meidinger, Franz Sebastian&lt;/author&gt;&lt;/authors&gt;&lt;/contributors&gt;&lt;titles&gt;&lt;title&gt;Beschreibung Der Churfürstlichen Haupt- und Regierungs-Stadt Landshut&lt;/title&gt;&lt;/titles&gt;&lt;keywords&gt;&lt;keyword&gt;Wirtschaftsgeschichte, Sozialgeschichte, Statistik, Quelle, 18. Jh.&lt;/keyword&gt;&lt;/keywords&gt;&lt;dates&gt;&lt;year&gt;1785&lt;/year&gt;&lt;/dates&gt;&lt;pub-location&gt;Landshut&lt;/pub-location&gt;&lt;publisher&gt;Maximilian Hagen&lt;/publisher&gt;&lt;isbn&gt;9781246012330&lt;/isbn&gt;&lt;urls&gt;&lt;related-urls&gt;&lt;url&gt;http://books.google.co.uk/books?id=NB4fywAAC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88" w:tooltip="Meidinger, 1785 #4560" w:history="1">
        <w:r w:rsidRPr="00266479">
          <w:rPr>
            <w:rFonts w:eastAsia="Times New Roman"/>
            <w:noProof/>
            <w:color w:val="000000"/>
            <w:lang w:val="de-DE" w:eastAsia="en-GB"/>
          </w:rPr>
          <w:t>Meidinger (1785, pp. 212-21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D6EFDA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Leipzi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64-182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lsas&lt;/Author&gt;&lt;Year&gt;1940&lt;/Year&gt;&lt;RecNum&gt;2768&lt;/RecNum&gt;&lt;Suffix&gt;`, pp. 516-520&lt;/Suffix&gt;&lt;DisplayText&gt;Elsas (1940, pp. 516-520)&lt;/DisplayText&gt;&lt;record&gt;&lt;rec-number&gt;2768&lt;/rec-number&gt;&lt;foreign-keys&gt;&lt;key app="EN" db-id="9f2z9tt2ix2rzze2vaox5wrb0zfz9arfds25"&gt;2768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2&lt;/volume&gt;&lt;keywords&gt;&lt;keyword&gt;Wirtschaftsgeschichte, Geldgeschichte, 14. Jh., 15. Jh., 16. Jh., 17. Jh., 18. Jh.&lt;/keyword&gt;&lt;/keywords&gt;&lt;dates&gt;&lt;year&gt;1940&lt;/year&gt;&lt;/dates&gt;&lt;pub-location&gt;Leiden&lt;/pub-location&gt;&lt;publisher&gt;A.W. Sijthoffs Uitgeversmaatschappij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1" w:tooltip="Elsas, 1940 #2768" w:history="1">
        <w:r w:rsidRPr="00266479">
          <w:rPr>
            <w:rFonts w:eastAsia="Times New Roman"/>
            <w:noProof/>
            <w:color w:val="000000"/>
            <w:lang w:val="de-DE" w:eastAsia="en-GB"/>
          </w:rPr>
          <w:t>Elsas (1940, pp. 516-52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593-169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Roscher&lt;/Author&gt;&lt;Year&gt;1857&lt;/Year&gt;&lt;RecNum&gt;4623&lt;/RecNum&gt;&lt;Suffix&gt;`, pp. 463 ff.&lt;/Suffix&gt;&lt;DisplayText&gt;Roscher (1857, pp. 463 ff.)&lt;/DisplayText&gt;&lt;record&gt;&lt;rec-number&gt;4623&lt;/rec-number&gt;&lt;foreign-keys&gt;&lt;key app="EN" db-id="9f2z9tt2ix2rzze2vaox5wrb0zfz9arfds25"&gt;4623&lt;/key&gt;&lt;/foreign-keys&gt;&lt;ref-type name="Journal Article"&gt;17&lt;/ref-type&gt;&lt;contributors&gt;&lt;authors&gt;&lt;author&gt;Roscher, Wilhelm&lt;/author&gt;&lt;/authors&gt;&lt;/contributors&gt;&lt;titles&gt;&lt;title&gt;Ein Beitrag zur Geschichte der Kornpreise und Bäckertaxen&lt;/title&gt;&lt;secondary-title&gt;Zeitschrift für die gesamte Staatswissenschaft&lt;/secondary-title&gt;&lt;/titles&gt;&lt;periodical&gt;&lt;full-title&gt;Zeitschrift für die gesamte Staatswissenschaft&lt;/full-title&gt;&lt;/periodical&gt;&lt;pages&gt;461-475&lt;/pages&gt;&lt;volume&gt;13&lt;/volume&gt;&lt;dates&gt;&lt;year&gt;1857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58" w:tooltip="Roscher, 1857 #4623" w:history="1">
        <w:r w:rsidRPr="00266479">
          <w:rPr>
            <w:rFonts w:eastAsia="Times New Roman"/>
            <w:noProof/>
            <w:color w:val="000000"/>
            <w:lang w:val="de-DE" w:eastAsia="en-GB"/>
          </w:rPr>
          <w:t>Roscher (1857, pp. 463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593-188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Dittmann&lt;/Author&gt;&lt;Year&gt;1889&lt;/Year&gt;&lt;RecNum&gt;3788&lt;/RecNum&gt;&lt;Suffix&gt;`, pp. 33 ff.&lt;/Suffix&gt;&lt;DisplayText&gt;Dittmann (1889, pp. 33 ff.)&lt;/DisplayText&gt;&lt;record&gt;&lt;rec-number&gt;3788&lt;/rec-number&gt;&lt;foreign-keys&gt;&lt;key app="EN" db-id="9f2z9tt2ix2rzze2vaox5wrb0zfz9arfds25"&gt;3788&lt;/key&gt;&lt;/foreign-keys&gt;&lt;ref-type name="Book"&gt;6&lt;/ref-type&gt;&lt;contributors&gt;&lt;authors&gt;&lt;author&gt;Dittmann, Otto&lt;/author&gt;&lt;/authors&gt;&lt;/contributors&gt;&lt;titles&gt;&lt;title&gt;Die Getreidepreise in der Stadt Leipzig im XVI., XVII. und XVIII. Jahrhundert: Ein Beitrag zur Geschichte der Preisbewegung&lt;/title&gt;&lt;/titles&gt;&lt;dates&gt;&lt;year&gt;1889&lt;/year&gt;&lt;/dates&gt;&lt;pub-location&gt;Leipzig&lt;/pub-location&gt;&lt;publisher&gt;Duncker &amp;amp; Humblot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69" w:tooltip="Dittmann, 1889 #3788" w:history="1">
        <w:r w:rsidRPr="00266479">
          <w:rPr>
            <w:rFonts w:eastAsia="Times New Roman"/>
            <w:noProof/>
            <w:color w:val="000000"/>
            <w:lang w:val="de-DE" w:eastAsia="en-GB"/>
          </w:rPr>
          <w:t>Dittmann (1889, pp. 33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3958E9">
        <w:rPr>
          <w:rFonts w:eastAsia="Times New Roman"/>
          <w:color w:val="000000"/>
          <w:u w:val="single"/>
          <w:lang w:val="de-DE" w:eastAsia="en-GB"/>
        </w:rPr>
        <w:t>1719-177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776&lt;/Year&gt;&lt;RecNum&gt;3977&lt;/RecNum&gt;&lt;DisplayText&gt;Anonym (1776)&lt;/DisplayText&gt;&lt;record&gt;&lt;rec-number&gt;3977&lt;/rec-number&gt;&lt;foreign-keys&gt;&lt;key app="EN" db-id="9f2z9tt2ix2rzze2vaox5wrb0zfz9arfds25"&gt;3977&lt;/key&gt;&lt;/foreign-keys&gt;&lt;ref-type name="Journal Article"&gt;17&lt;/ref-type&gt;&lt;contributors&gt;&lt;authors&gt;&lt;author&gt;Anonym&lt;/author&gt;&lt;/authors&gt;&lt;/contributors&gt;&lt;titles&gt;&lt;title&gt;Tabellarischer Extract der Marktgetraidepreiße, der Stadt Leipzig und Delitsch vom Jahre 1719. bis mit 1774. nach dem dresdner Scheffel&lt;/title&gt;&lt;secondary-title&gt;Gnädigst privilegirtes Leipziger Intelligenz-Blatt&lt;/secondary-title&gt;&lt;/titles&gt;&lt;periodical&gt;&lt;full-title&gt;Gnädigst privilegirtes Leipziger Intelligenz-Blatt&lt;/full-title&gt;&lt;/periodical&gt;&lt;pages&gt;343-346&lt;/pages&gt;&lt;volume&gt;38&lt;/volume&gt;&lt;keywords&gt;&lt;keyword&gt;Preise, 18. Jh., Quelle&lt;/keyword&gt;&lt;/keywords&gt;&lt;dates&gt;&lt;year&gt;1776&lt;/year&gt;&lt;/dates&gt;&lt;label&gt;StaBi Westhafenspeicher Ztg 5208/1&lt;/label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6" w:tooltip="Anonym, 1776 #3977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776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23-185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53&lt;/Year&gt;&lt;RecNum&gt;4616&lt;/RecNum&gt;&lt;Suffix&gt;`, p. 485&lt;/Suffix&gt;&lt;DisplayText&gt;Engel (1853, p. 485)&lt;/DisplayText&gt;&lt;record&gt;&lt;rec-number&gt;4616&lt;/rec-number&gt;&lt;foreign-keys&gt;&lt;key app="EN" db-id="9f2z9tt2ix2rzze2vaox5wrb0zfz9arfds25"&gt;4616&lt;/key&gt;&lt;/foreign-keys&gt;&lt;ref-type name="Book"&gt;6&lt;/ref-type&gt;&lt;contributors&gt;&lt;authors&gt;&lt;author&gt;Engel, Ernst&lt;/author&gt;&lt;/authors&gt;&lt;/contributors&gt;&lt;titles&gt;&lt;title&gt;Das Königreich Sachsen in statistischer und staatswirthschaftlicher beziehung&lt;/title&gt;&lt;/titles&gt;&lt;dates&gt;&lt;year&gt;1853&lt;/year&gt;&lt;/dates&gt;&lt;pub-location&gt;Dresden&lt;/pub-location&gt;&lt;publisher&gt;R. Kuntze&lt;/publisher&gt;&lt;urls&gt;&lt;related-urls&gt;&lt;url&gt;http://books.google.co.uk/books?id=a3wZAAAAY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2" w:tooltip="Engel, 1853 #461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53, p. 48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35&lt;/Year&gt;&lt;RecNum&gt;5099&lt;/RecNum&gt;&lt;Suffix&gt;. Pp. 296 ff.&lt;/Suffix&gt;&lt;DisplayText&gt;Anonym (1935. Pp. 296 ff.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" w:tooltip="Anonym, 1935 #5099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35. Pp. 296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</w:p>
    <w:p w14:paraId="46057A0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Lindau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79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de-DE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de-DE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de-DE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</w:t>
      </w:r>
      <w:r>
        <w:rPr>
          <w:rFonts w:eastAsiaTheme="minorHAnsi" w:cstheme="minorBidi"/>
          <w:bCs/>
          <w:szCs w:val="22"/>
          <w:lang w:val="de-DE"/>
        </w:rPr>
        <w:t>)</w:t>
      </w:r>
    </w:p>
    <w:p w14:paraId="5B267B1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lastRenderedPageBreak/>
        <w:t xml:space="preserve">Lübeck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99-169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ansen&lt;/Author&gt;&lt;Year&gt;1912&lt;/Year&gt;&lt;RecNum&gt;2487&lt;/RecNum&gt;&lt;Suffix&gt;`, pp. 129-141&lt;/Suffix&gt;&lt;DisplayText&gt;Hansen (1912, pp. 129-141)&lt;/DisplayText&gt;&lt;record&gt;&lt;rec-number&gt;2487&lt;/rec-number&gt;&lt;foreign-keys&gt;&lt;key app="EN" db-id="9f2z9tt2ix2rzze2vaox5wrb0zfz9arfds25"&gt;2487&lt;/key&gt;&lt;/foreign-keys&gt;&lt;ref-type name="Book"&gt;6&lt;/ref-type&gt;&lt;contributors&gt;&lt;authors&gt;&lt;author&gt;Hansen, Johannes&lt;/author&gt;&lt;/authors&gt;&lt;secondary-authors&gt;&lt;author&gt;Staatsarchiv zu Lübeck&lt;/author&gt;&lt;/secondary-authors&gt;&lt;/contributors&gt;&lt;titles&gt;&lt;title&gt;Beiträge zur Geschichte des Getreidehandels und der Getreidepolitik Lübecks&lt;/title&gt;&lt;secondary-title&gt;Veröffentlichungen zur Geschichte der Freien und Hansestadt Lübeck 1,1&lt;/secondary-title&gt;&lt;/titles&gt;&lt;keywords&gt;&lt;keyword&gt;Preisgeschichte, Handel, Wirtschaftsgeschichte, Wirtschaftspolitik, 13. Jh., 14. Jh., 15. Jh., 16. Jh.&lt;/keyword&gt;&lt;/keywords&gt;&lt;dates&gt;&lt;year&gt;1912&lt;/year&gt;&lt;/dates&gt;&lt;pub-location&gt;Lübeck&lt;/pub-location&gt;&lt;publisher&gt;Max Schmidt&lt;/publisher&gt;&lt;label&gt;HU Gesch, Ac 406&lt;/label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24" w:tooltip="Hansen, 1912 #2487" w:history="1">
        <w:r w:rsidRPr="00266479">
          <w:rPr>
            <w:rFonts w:eastAsia="Times New Roman"/>
            <w:noProof/>
            <w:color w:val="000000"/>
            <w:lang w:val="de-DE" w:eastAsia="en-GB"/>
          </w:rPr>
          <w:t>Hansen (1912, pp. 129-14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51-179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essen&lt;/Author&gt;&lt;Year&gt;1800&lt;/Year&gt;&lt;RecNum&gt;4668&lt;/RecNum&gt;&lt;DisplayText&gt;Jessen (1800)&lt;/DisplayText&gt;&lt;record&gt;&lt;rec-number&gt;4668&lt;/rec-number&gt;&lt;foreign-keys&gt;&lt;key app="EN" db-id="9f2z9tt2ix2rzze2vaox5wrb0zfz9arfds25"&gt;4668&lt;/key&gt;&lt;/foreign-keys&gt;&lt;ref-type name="Journal Article"&gt;17&lt;/ref-type&gt;&lt;contributors&gt;&lt;authors&gt;&lt;author&gt;Jessen&lt;/author&gt;&lt;/authors&gt;&lt;/contributors&gt;&lt;titles&gt;&lt;title&gt;Neun und vierzigjähriges Verzeichnis der Kornpreise in Lübeck, nach Lasten&lt;/title&gt;&lt;secondary-title&gt;Schleswig-Holsteinische Blätter für Polizei und Kultur&lt;/secondary-title&gt;&lt;/titles&gt;&lt;periodical&gt;&lt;full-title&gt;Schleswig-Holsteinische Blätter für Polizei und Kultur&lt;/full-title&gt;&lt;/periodical&gt;&lt;pages&gt;225-228&lt;/pages&gt;&lt;volume&gt;1&lt;/volume&gt;&lt;dates&gt;&lt;year&gt;1800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56" w:tooltip="Jessen, 1800 #4668" w:history="1">
        <w:r w:rsidRPr="00266479">
          <w:rPr>
            <w:rFonts w:eastAsia="Times New Roman"/>
            <w:noProof/>
            <w:color w:val="000000"/>
            <w:lang w:val="de-DE" w:eastAsia="en-GB"/>
          </w:rPr>
          <w:t>Jessen (18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1-182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. 27&lt;/Suffix&gt;&lt;DisplayText&gt;House of Commons (1826, p. 27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="Times New Roman"/>
            <w:noProof/>
            <w:color w:val="000000"/>
            <w:lang w:val="de-DE" w:eastAsia="en-GB"/>
          </w:rPr>
          <w:t>House of Commons (1826, p. 2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91-190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00&lt;/Year&gt;&lt;RecNum&gt;5161&lt;/RecNum&gt;&lt;DisplayText&gt;Anonym (1900; Anonym (1908)&lt;/DisplayText&gt;&lt;record&gt;&lt;rec-number&gt;5161&lt;/rec-number&gt;&lt;foreign-keys&gt;&lt;key app="EN" db-id="9f2z9tt2ix2rzze2vaox5wrb0zfz9arfds25"&gt;5161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355&lt;/pages&gt;&lt;volume&gt;8&lt;/volume&gt;&lt;dates&gt;&lt;year&gt;1900&lt;/year&gt;&lt;/dates&gt;&lt;urls&gt;&lt;/urls&gt;&lt;/record&gt;&lt;/Cite&gt;&lt;Cite&gt;&lt;Author&gt;Anonym&lt;/Author&gt;&lt;Year&gt;1908&lt;/Year&gt;&lt;RecNum&gt;5162&lt;/RecNum&gt;&lt;record&gt;&lt;rec-number&gt;5162&lt;/rec-number&gt;&lt;foreign-keys&gt;&lt;key app="EN" db-id="9f2z9tt2ix2rzze2vaox5wrb0zfz9arfds25"&gt;5162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213&lt;/pages&gt;&lt;volume&gt;15&lt;/volume&gt;&lt;dates&gt;&lt;year&gt;190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0" w:tooltip="Anonym, 1900 #5161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1" w:tooltip="Anonym, 1908 #5162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E4DDFF3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Lünebu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50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29-231&lt;/Suffix&gt;&lt;DisplayText&gt;Gerhard and Kaufhold (1990, pp. 229-231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29-23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64-186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Oberschelp&lt;/Author&gt;&lt;Year&gt;1986&lt;/Year&gt;&lt;RecNum&gt;3848&lt;/RecNum&gt;&lt;Suffix&gt;`, pp. 82 ff.&lt;/Suffix&gt;&lt;DisplayText&gt;Oberschelp (1986, pp. 82 ff.)&lt;/DisplayText&gt;&lt;record&gt;&lt;rec-number&gt;3848&lt;/rec-number&gt;&lt;foreign-keys&gt;&lt;key app="EN" db-id="9f2z9tt2ix2rzze2vaox5wrb0zfz9arfds25"&gt;3848&lt;/key&gt;&lt;/foreign-keys&gt;&lt;ref-type name="Edited Book"&gt;28&lt;/ref-type&gt;&lt;contributors&gt;&lt;authors&gt;&lt;author&gt;Oberschelp, Reinhard&lt;/author&gt;&lt;/authors&gt;&lt;/contributors&gt;&lt;titles&gt;&lt;title&gt;Beiträge zur niedersächsischen Preisgeschichte des 16. bis 19. Jahrhunderts&lt;/title&gt;&lt;/titles&gt;&lt;dates&gt;&lt;year&gt;1986&lt;/year&gt;&lt;/dates&gt;&lt;pub-location&gt;Hildesheim&lt;/pub-location&gt;&lt;publisher&gt;August Lax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13" w:tooltip="Oberschelp, 1986 #3848" w:history="1">
        <w:r w:rsidRPr="00266479">
          <w:rPr>
            <w:rFonts w:eastAsia="Times New Roman"/>
            <w:noProof/>
            <w:color w:val="000000"/>
            <w:lang w:val="de-DE" w:eastAsia="en-GB"/>
          </w:rPr>
          <w:t>Oberschelp (1986, pp. 82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C95540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Magdebu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66-174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01&lt;/Year&gt;&lt;RecNum&gt;3758&lt;/RecNum&gt;&lt;Suffix&gt;`, pp. 545 f.&lt;/Suffix&gt;&lt;DisplayText&gt;Naudé (1901, pp. 545 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4" w:tooltip="Naudé, 1901 #3758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01, pp. 545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40-175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10&lt;/Year&gt;&lt;RecNum&gt;3760&lt;/RecNum&gt;&lt;Suffix&gt;`, pp. 607-614&lt;/Suffix&gt;&lt;DisplayText&gt;Naudé (1910, pp. 607-614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5" w:tooltip="Naudé, 1910 #3760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10, pp. 607-61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1816-1860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79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de-DE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de-DE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de-DE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de-DE"/>
        </w:rPr>
        <w:t xml:space="preserve"> (http://www.sfu.ca/~djacks/data/publications/index.html</w:t>
      </w:r>
      <w:r>
        <w:rPr>
          <w:rFonts w:eastAsiaTheme="minorHAnsi" w:cstheme="minorBidi"/>
          <w:bCs/>
          <w:szCs w:val="22"/>
          <w:lang w:val="de-DE"/>
        </w:rPr>
        <w:t>)</w:t>
      </w:r>
    </w:p>
    <w:p w14:paraId="47C4856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Mannhei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91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35&lt;/Year&gt;&lt;RecNum&gt;5099&lt;/RecNum&gt;&lt;Suffix&gt;`, pp. 295 ff.&lt;/Suffix&gt;&lt;DisplayText&gt;Anonym (1935, pp. 295 ff.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2" w:tooltip="Anonym, 1935 #5099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35, pp. 295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93E8E7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Mainz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30-179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Dreyfus&lt;/Author&gt;&lt;Year&gt;1956&lt;/Year&gt;&lt;RecNum&gt;3952&lt;/RecNum&gt;&lt;Suffix&gt;`, p. 251&lt;/Suffix&gt;&lt;DisplayText&gt;Dreyfus (1956, p. 251)&lt;/DisplayText&gt;&lt;record&gt;&lt;rec-number&gt;3952&lt;/rec-number&gt;&lt;foreign-keys&gt;&lt;key app="EN" db-id="9f2z9tt2ix2rzze2vaox5wrb0zfz9arfds25"&gt;3952&lt;/key&gt;&lt;/foreign-keys&gt;&lt;ref-type name="Journal Article"&gt;17&lt;/ref-type&gt;&lt;contributors&gt;&lt;authors&gt;&lt;author&gt;Dreyfus, François-G.&lt;/author&gt;&lt;/authors&gt;&lt;/contributors&gt;&lt;titles&gt;&lt;title&gt;&lt;style face="normal" font="default" size="100%"&gt;Prix et population a Trèves at a Mayence au XVIII&lt;/style&gt;&lt;style face="superscript" font="default" size="100%"&gt;e&lt;/style&gt;&lt;style face="normal" font="default" size="100%"&gt; siècle&lt;/style&gt;&lt;/title&gt;&lt;secondary-title&gt;Revue d&amp;apos;Histoire Economique et Sociale&lt;/secondary-title&gt;&lt;/titles&gt;&lt;periodical&gt;&lt;full-title&gt;Revue d&amp;apos;histoire economique et sociale&lt;/full-title&gt;&lt;/periodical&gt;&lt;pages&gt;241-261&lt;/pages&gt;&lt;volume&gt;34&lt;/volume&gt;&lt;keywords&gt;&lt;keyword&gt;Wirtschaftsgeschichte, Preise, Demographie, 18. Jh.&lt;/keyword&gt;&lt;/keywords&gt;&lt;dates&gt;&lt;year&gt;195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74" w:tooltip="Dreyfus, 1956 #3952" w:history="1">
        <w:r w:rsidRPr="00266479">
          <w:rPr>
            <w:rFonts w:eastAsia="Times New Roman"/>
            <w:noProof/>
            <w:color w:val="000000"/>
            <w:lang w:val="de-DE" w:eastAsia="en-GB"/>
          </w:rPr>
          <w:t>Dreyfus (1956, p. 25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88-190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894&lt;/Year&gt;&lt;RecNum&gt;5160&lt;/RecNum&gt;&lt;DisplayText&gt;Anonym (1894; Anonym (1900; Anonym (1908)&lt;/DisplayText&gt;&lt;record&gt;&lt;rec-number&gt;5160&lt;/rec-number&gt;&lt;foreign-keys&gt;&lt;key app="EN" db-id="9f2z9tt2ix2rzze2vaox5wrb0zfz9arfds25"&gt;5160&lt;/key&gt;&lt;/foreign-keys&gt;&lt;ref-type name="Journal Article"&gt;17&lt;/ref-type&gt;&lt;contributors&gt;&lt;authors&gt;&lt;author&gt;Anonym&lt;/author&gt;&lt;/authors&gt;&lt;/contributors&gt;&lt;titles&gt;&lt;title&gt;Grosshandelspreise für Weizen&lt;/title&gt;&lt;secondary-title&gt;Statistisches Jahrbuch Deutscher Städte&lt;/secondary-title&gt;&lt;/titles&gt;&lt;periodical&gt;&lt;full-title&gt;Statistisches Jahrbuch deutscher Städte&lt;/full-title&gt;&lt;/periodical&gt;&lt;pages&gt;126&lt;/pages&gt;&lt;volume&gt;4&lt;/volume&gt;&lt;dates&gt;&lt;year&gt;1894&lt;/year&gt;&lt;/dates&gt;&lt;urls&gt;&lt;/urls&gt;&lt;/record&gt;&lt;/Cite&gt;&lt;Cite&gt;&lt;Author&gt;Anonym&lt;/Author&gt;&lt;Year&gt;1900&lt;/Year&gt;&lt;RecNum&gt;5161&lt;/RecNum&gt;&lt;record&gt;&lt;rec-number&gt;5161&lt;/rec-number&gt;&lt;foreign-keys&gt;&lt;key app="EN" db-id="9f2z9tt2ix2rzze2vaox5wrb0zfz9arfds25"&gt;5161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355&lt;/pages&gt;&lt;volume&gt;8&lt;/volume&gt;&lt;dates&gt;&lt;year&gt;1900&lt;/year&gt;&lt;/dates&gt;&lt;urls&gt;&lt;/urls&gt;&lt;/record&gt;&lt;/Cite&gt;&lt;Cite&gt;&lt;Author&gt;Anonym&lt;/Author&gt;&lt;Year&gt;1908&lt;/Year&gt;&lt;RecNum&gt;5162&lt;/RecNum&gt;&lt;record&gt;&lt;rec-number&gt;5162&lt;/rec-number&gt;&lt;foreign-keys&gt;&lt;key app="EN" db-id="9f2z9tt2ix2rzze2vaox5wrb0zfz9arfds25"&gt;5162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213&lt;/pages&gt;&lt;volume&gt;15&lt;/volume&gt;&lt;dates&gt;&lt;year&gt;190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9" w:tooltip="Anonym, 1894 #5160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89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0" w:tooltip="Anonym, 1900 #5161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1" w:tooltip="Anonym, 1908 #5162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FED5BF4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Memmingen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p. 123 f.&lt;/Suffix&gt;&lt;DisplayText&gt;Seuffert (1857, pp. 123 f.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p. 123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FED73D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Mind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58-174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01&lt;/Year&gt;&lt;RecNum&gt;3758&lt;/RecNum&gt;&lt;Suffix&gt;`, pp. 534 ff.&lt;/Suffix&gt;&lt;DisplayText&gt;Naudé (1901, pp. 534 ff.)&lt;/DisplayText&gt;&lt;record&gt;&lt;rec-number&gt;3758&lt;/rec-number&gt;&lt;foreign-keys&gt;&lt;key app="EN" db-id="9f2z9tt2ix2rzze2vaox5wrb0zfz9arfds25"&gt;3758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Brandenburg-Preußens bis 1740&lt;/title&gt;&lt;secondary-title&gt;Acta Borussica: Denkmäler der Preußischen Staatsverwaltung im 18. Jahrhundert&lt;/secondary-title&gt;&lt;/titles&gt;&lt;volume&gt;2&lt;/volume&gt;&lt;keywords&gt;&lt;keyword&gt;Wirtschaftsgeschichte, Wirtschaftspolitik, 17. Jh., 18. Jh., Handel&lt;/keyword&gt;&lt;/keywords&gt;&lt;dates&gt;&lt;year&gt;1901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4" w:tooltip="Naudé, 1901 #3758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01, pp. 534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40-174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10&lt;/Year&gt;&lt;RecNum&gt;3760&lt;/RecNum&gt;&lt;Suffix&gt;`, pp. 602 ff.&lt;/Suffix&gt;&lt;DisplayText&gt;Naudé (1910, pp. 602 ff.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05" w:tooltip="Naudé, 1910 #3760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10, pp. 602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75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32-234&lt;/Suffix&gt;&lt;DisplayText&gt;Gerhard and Kaufhold (1990, pp. 232-234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32-23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3829F0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Munich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37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p. 123 f.&lt;/Suffix&gt;&lt;DisplayText&gt;Seuffert (1857, pp. 123 f.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p. 123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698-182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lsas&lt;/Author&gt;&lt;Year&gt;1936&lt;/Year&gt;&lt;RecNum&gt;2769&lt;/RecNum&gt;&lt;Suffix&gt;`, pp. 588 f.&lt;/Suffix&gt;&lt;DisplayText&gt;Elsas (1936, pp. 588 f.)&lt;/DisplayText&gt;&lt;record&gt;&lt;rec-number&gt;2769&lt;/rec-number&gt;&lt;foreign-keys&gt;&lt;key app="EN" db-id="9f2z9tt2ix2rzze2vaox5wrb0zfz9arfds25"&gt;2769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1&lt;/volume&gt;&lt;keywords&gt;&lt;keyword&gt;Wirtschaftsgeschichte, Geldgeschichte, 14. Jh., 15. Jh., 16. Jh., 17. Jh., 18. Jh.&lt;/keyword&gt;&lt;/keywords&gt;&lt;dates&gt;&lt;year&gt;1936&lt;/year&gt;&lt;/dates&gt;&lt;pub-location&gt;Leiden&lt;/pub-location&gt;&lt;publisher&gt;A.W. Sijthoff&amp;apos;s Uitgeversmaatschappij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80" w:tooltip="Elsas, 1936 #2769" w:history="1">
        <w:r w:rsidRPr="00266479">
          <w:rPr>
            <w:rFonts w:eastAsia="Times New Roman"/>
            <w:noProof/>
            <w:color w:val="000000"/>
            <w:lang w:val="de-DE" w:eastAsia="en-GB"/>
          </w:rPr>
          <w:t>Elsas (1936, pp. 588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48-1797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Frohn&lt;/Author&gt;&lt;Year&gt;1799&lt;/Year&gt;&lt;RecNum&gt;4619&lt;/RecNum&gt;&lt;Suffix&gt;`, table VI&lt;/Suffix&gt;&lt;DisplayText&gt;Frohn (1799, table VI)&lt;/DisplayText&gt;&lt;record&gt;&lt;rec-number&gt;4619&lt;/rec-number&gt;&lt;foreign-keys&gt;&lt;key app="EN" db-id="9f2z9tt2ix2rzze2vaox5wrb0zfz9arfds25"&gt;4619&lt;/key&gt;&lt;/foreign-keys&gt;&lt;ref-type name="Book"&gt;6&lt;/ref-type&gt;&lt;contributors&gt;&lt;authors&gt;&lt;author&gt;Frohn, Conrad&lt;/author&gt;&lt;/authors&gt;&lt;/contributors&gt;&lt;titles&gt;&lt;title&gt;Ueber Kultur, Handel und Preise des Getreides in Baiern&lt;/title&gt;&lt;/titles&gt;&lt;keywords&gt;&lt;keyword&gt;Wirtschaftsgeschichte, Handel, Preise, Quelle&lt;/keyword&gt;&lt;/keywords&gt;&lt;dates&gt;&lt;year&gt;1799&lt;/year&gt;&lt;/dates&gt;&lt;pub-location&gt;München&lt;/pub-location&gt;&lt;publisher&gt;Johann Baptist Strobl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04" w:tooltip="Frohn, 1799 #4619" w:history="1">
        <w:r w:rsidRPr="00266479">
          <w:rPr>
            <w:rFonts w:eastAsia="Times New Roman"/>
            <w:noProof/>
            <w:color w:val="000000"/>
            <w:lang w:val="de-DE" w:eastAsia="en-GB"/>
          </w:rPr>
          <w:t>Frohn (1799, table VI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91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35&lt;/Year&gt;&lt;RecNum&gt;5099&lt;/RecNum&gt;&lt;Suffix&gt;`, pp. 295 ff.&lt;/Suffix&gt;&lt;DisplayText&gt;Anonym (1935, pp. 295 ff.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2" w:tooltip="Anonym, 1935 #5099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35, pp. 295 f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92-191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Jacobs&lt;/Author&gt;&lt;Year&gt;1935&lt;/Year&gt;&lt;RecNum&gt;5048&lt;/RecNum&gt;&lt;Suffix&gt;`, pp. 52 f.&lt;/Suffix&gt;&lt;DisplayText&gt;Jacobs and Richter (1935, pp. 52 f.)&lt;/DisplayText&gt;&lt;record&gt;&lt;rec-number&gt;5048&lt;/rec-number&gt;&lt;foreign-keys&gt;&lt;key app="EN" db-id="9f2z9tt2ix2rzze2vaox5wrb0zfz9arfds25"&gt;5048&lt;/key&gt;&lt;/foreign-keys&gt;&lt;ref-type name="Book"&gt;6&lt;/ref-type&gt;&lt;contributors&gt;&lt;authors&gt;&lt;author&gt;Jacobs, Alfred &lt;/author&gt;&lt;author&gt;Richter, Hans&lt;/author&gt;&lt;/authors&gt;&lt;secondary-authors&gt;&lt;author&gt;Institut für Konjunkturforschung&lt;/author&gt;&lt;/secondary-authors&gt;&lt;/contributors&gt;&lt;titles&gt;&lt;title&gt;Die Großhandelspreise in Deutschland von 1792 bis 1934&lt;/title&gt;&lt;secondary-title&gt;Sonderhefte 37&lt;/secondary-title&gt;&lt;/titles&gt;&lt;dates&gt;&lt;year&gt;1935&lt;/year&gt;&lt;/dates&gt;&lt;pub-location&gt;Berlin&lt;/pub-location&gt;&lt;publisher&gt;Hanseatische Verlagsanstalt Hamburg&lt;/publisher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50" w:tooltip="Jacobs, 1935 #5048" w:history="1">
        <w:r w:rsidRPr="00266479">
          <w:rPr>
            <w:rFonts w:eastAsia="Times New Roman"/>
            <w:noProof/>
            <w:color w:val="000000"/>
            <w:lang w:val="de-DE" w:eastAsia="en-GB"/>
          </w:rPr>
          <w:t>Jacobs and Richter (1935, pp. 52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51CB7A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Münster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32-186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35-238&lt;/Suffix&gt;&lt;DisplayText&gt;Gerhard and Kaufhold (1990, pp. 235-238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35-23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6-186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ngel&lt;/Author&gt;&lt;Year&gt;1861&lt;/Year&gt;&lt;RecNum&gt;5046&lt;/RecNum&gt;&lt;Suffix&gt;`, p. 257&lt;/Suffix&gt;&lt;DisplayText&gt;Engel (1861, p. 257)&lt;/DisplayText&gt;&lt;record&gt;&lt;rec-number&gt;5046&lt;/rec-number&gt;&lt;foreign-keys&gt;&lt;key app="EN" db-id="9f2z9tt2ix2rzze2vaox5wrb0zfz9arfds25"&gt;5046&lt;/key&gt;&lt;/foreign-keys&gt;&lt;ref-type name="Journal Article"&gt;17&lt;/ref-type&gt;&lt;contributors&gt;&lt;authors&gt;&lt;author&gt;Engel, Ernst&lt;/author&gt;&lt;/authors&gt;&lt;/contributors&gt;&lt;titles&gt;&lt;title&gt;Die Getreidepreise, die Ernteerträge und der Getreidehandel im preußischen Staate&lt;/title&gt;&lt;secondary-title&gt;Zeitschrift des Königlich Preussischen Statistischen Bureaus&lt;/secondary-title&gt;&lt;/titles&gt;&lt;periodical&gt;&lt;full-title&gt;Zeitschrift des Königlich Preussischen Statistischen Bureaus&lt;/full-title&gt;&lt;/periodical&gt;&lt;pages&gt;249-287&lt;/pages&gt;&lt;volume&gt;1&lt;/volume&gt;&lt;dates&gt;&lt;year&gt;186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4" w:tooltip="Engel, 1861 #5046" w:history="1">
        <w:r w:rsidRPr="00266479">
          <w:rPr>
            <w:rFonts w:eastAsia="Times New Roman"/>
            <w:noProof/>
            <w:color w:val="000000"/>
            <w:lang w:val="de-DE" w:eastAsia="en-GB"/>
          </w:rPr>
          <w:t>Engel (1861, p. 25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9BE33C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Nordhaus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68-177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Wullen&lt;/Author&gt;&lt;Year&gt;1771&lt;/Year&gt;&lt;RecNum&gt;4674&lt;/RecNum&gt;&lt;Suffix&gt;`, 657-727&lt;/Suffix&gt;&lt;DisplayText&gt;Wullen (1771, 657-727)&lt;/DisplayText&gt;&lt;record&gt;&lt;rec-number&gt;4674&lt;/rec-number&gt;&lt;foreign-keys&gt;&lt;key app="EN" db-id="9f2z9tt2ix2rzze2vaox5wrb0zfz9arfds25"&gt;4674&lt;/key&gt;&lt;/foreign-keys&gt;&lt;ref-type name="Journal Article"&gt;17&lt;/ref-type&gt;&lt;contributors&gt;&lt;authors&gt;&lt;author&gt;Wullen, W. A. von&lt;/author&gt;&lt;/authors&gt;&lt;/contributors&gt;&lt;titles&gt;&lt;title&gt;Nordhäusische monatliche Fruchtpreise, vom Monat May 1668. bis dahin 1771.&lt;/title&gt;&lt;secondary-title&gt;Hannoverisches Magazin&lt;/secondary-title&gt;&lt;/titles&gt;&lt;periodical&gt;&lt;full-title&gt;Hannoverisches Magazin&lt;/full-title&gt;&lt;/periodical&gt;&lt;pages&gt;657-724&lt;/pages&gt;&lt;dates&gt;&lt;year&gt;1771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336" w:tooltip="Wullen, 1771 #4674" w:history="1">
        <w:r w:rsidRPr="00266479">
          <w:rPr>
            <w:rFonts w:eastAsia="Times New Roman"/>
            <w:noProof/>
            <w:color w:val="000000"/>
            <w:lang w:val="de-DE" w:eastAsia="en-GB"/>
          </w:rPr>
          <w:t>Wullen (1771, 657-72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0D5E07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Nördling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81025E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Nurembe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427-149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Bauernfeind&lt;/Author&gt;&lt;Year&gt;1993&lt;/Year&gt;&lt;RecNum&gt;3890&lt;/RecNum&gt;&lt;DisplayText&gt;Bauernfeind (1993)&lt;/DisplayText&gt;&lt;record&gt;&lt;rec-number&gt;3890&lt;/rec-number&gt;&lt;foreign-keys&gt;&lt;key app="EN" db-id="9f2z9tt2ix2rzze2vaox5wrb0zfz9arfds25"&gt;3890&lt;/key&gt;&lt;/foreign-keys&gt;&lt;ref-type name="Book"&gt;6&lt;/ref-type&gt;&lt;contributors&gt;&lt;authors&gt;&lt;author&gt;Bauernfeind, Walter&lt;/author&gt;&lt;/authors&gt;&lt;secondary-authors&gt;&lt;author&gt;Diefenbacher, Michael&lt;/author&gt;&lt;author&gt;Endres, Rudolf&lt;/author&gt;&lt;author&gt;Hirschmann, Gerhard&lt;/author&gt;&lt;/secondary-authors&gt;&lt;/contributors&gt;&lt;titles&gt;&lt;title&gt;Materielle Grundstrukturen im Spätmittelalter und der Frühen Neuzeit: Preisentwicklung und Agrarkonjunktur am Nürnberger Getreidemarkt von 1339 bis 1670&lt;/title&gt;&lt;secondary-title&gt;Nürnberger Werkstücke zur Stadt- und Landesgeschichte 50&lt;/secondary-title&gt;&lt;/titles&gt;&lt;keywords&gt;&lt;keyword&gt;Wirtschaftsgeschichte, Handel, Landwirtschaft, 14. Jh., 15. Jh., 16. Jh., 17. Jh.&lt;/keyword&gt;&lt;/keywords&gt;&lt;dates&gt;&lt;year&gt;1993&lt;/year&gt;&lt;/dates&gt;&lt;pub-location&gt;Nürnberg&lt;/pub-location&gt;&lt;publisher&gt;Stadtarchiv Nürnber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2" w:tooltip="Bauernfeind, 1993 #3890" w:history="1">
        <w:r w:rsidRPr="00266479">
          <w:rPr>
            <w:rFonts w:eastAsia="Times New Roman"/>
            <w:noProof/>
            <w:color w:val="000000"/>
            <w:lang w:val="de-DE" w:eastAsia="en-GB"/>
          </w:rPr>
          <w:t>Bauernfeind (199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498-1855</w:t>
      </w:r>
      <w:r w:rsidRPr="00266479">
        <w:rPr>
          <w:rFonts w:eastAsia="Times New Roman"/>
          <w:color w:val="000000"/>
          <w:lang w:val="de-DE" w:eastAsia="en-GB"/>
        </w:rPr>
        <w:t xml:space="preserve">: personal communication </w:t>
      </w:r>
      <w:r>
        <w:rPr>
          <w:rFonts w:eastAsia="Times New Roman"/>
          <w:color w:val="000000"/>
          <w:lang w:val="de-DE" w:eastAsia="en-GB"/>
        </w:rPr>
        <w:t>from</w:t>
      </w:r>
      <w:r w:rsidRPr="00266479">
        <w:rPr>
          <w:rFonts w:eastAsia="Times New Roman"/>
          <w:color w:val="000000"/>
          <w:lang w:val="de-DE" w:eastAsia="en-GB"/>
        </w:rPr>
        <w:t xml:space="preserve"> Walter Bauernfeind; </w:t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E8A89AD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Olden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96-182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ouse of Commons&lt;/Author&gt;&lt;Year&gt;1826&lt;/Year&gt;&lt;RecNum&gt;4203&lt;/RecNum&gt;&lt;Suffix&gt;`, p. 27&lt;/Suffix&gt;&lt;DisplayText&gt;House of Commons (1826, p. 27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36" w:tooltip="House of Commons, 1826 #4203" w:history="1">
        <w:r w:rsidRPr="00266479">
          <w:rPr>
            <w:rFonts w:eastAsia="Times New Roman"/>
            <w:noProof/>
            <w:color w:val="000000"/>
            <w:lang w:val="de-DE" w:eastAsia="en-GB"/>
          </w:rPr>
          <w:t>House of Commons (1826, p. 27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3D07BC3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Osnabrück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24-186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39-241&lt;/Suffix&gt;&lt;DisplayText&gt;Gerhard and Kaufhold (1990, pp. 239-241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39-24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028DC18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Paderbor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40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en-GB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42-244&lt;/Suffix&gt;&lt;DisplayText&gt;Gerhard and Kaufhold (1990, pp. 242-244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en-GB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42-24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en-GB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A904455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Parchi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00-18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rossherzogliches Statistisches Bureau&lt;/Author&gt;&lt;Year&gt;1873&lt;/Year&gt;&lt;RecNum&gt;4630&lt;/RecNum&gt;&lt;DisplayText&gt;Grossherzogliches Statistisches Bureau (1873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="Times New Roman"/>
            <w:noProof/>
            <w:color w:val="000000"/>
            <w:lang w:val="de-DE" w:eastAsia="en-GB"/>
          </w:rPr>
          <w:t>Grossherzogliches Statistisches Bureau (187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B9A52E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Quedlin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50-180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chulze&lt;/Author&gt;&lt;Year&gt;1965&lt;/Year&gt;&lt;RecNum&gt;3858&lt;/RecNum&gt;&lt;DisplayText&gt;Schulze (1965)&lt;/DisplayText&gt;&lt;record&gt;&lt;rec-number&gt;3858&lt;/rec-number&gt;&lt;foreign-keys&gt;&lt;key app="EN" db-id="9f2z9tt2ix2rzze2vaox5wrb0zfz9arfds25"&gt;3858&lt;/key&gt;&lt;/foreign-keys&gt;&lt;ref-type name="Journal Article"&gt;17&lt;/ref-type&gt;&lt;contributors&gt;&lt;authors&gt;&lt;author&gt;Schulze, Willi&lt;/author&gt;&lt;/authors&gt;&lt;/contributors&gt;&lt;titles&gt;&lt;title&gt;Löhne und Preise in Deutschland, 1750 bis 1850&lt;/title&gt;&lt;secondary-title&gt;Jahrbuch für Wirtschaftsgeschichte&lt;/secondary-title&gt;&lt;/titles&gt;&lt;periodical&gt;&lt;full-title&gt;Jahrbuch für Wirtschaftsgeschichte&lt;/full-title&gt;&lt;/periodical&gt;&lt;pages&gt;266-280&lt;/pages&gt;&lt;number&gt;4&lt;/number&gt;&lt;keywords&gt;&lt;keyword&gt;Wirtschaftsgeschichte, Preise, 18. Jh.&lt;/keyword&gt;&lt;/keywords&gt;&lt;dates&gt;&lt;year&gt;196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79" w:tooltip="Schulze, 1965 #3858" w:history="1">
        <w:r w:rsidRPr="00266479">
          <w:rPr>
            <w:rFonts w:eastAsia="Times New Roman"/>
            <w:noProof/>
            <w:color w:val="000000"/>
            <w:lang w:val="de-DE" w:eastAsia="en-GB"/>
          </w:rPr>
          <w:t>Schulze (196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A6A986C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lastRenderedPageBreak/>
        <w:t xml:space="preserve">Radolfzell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20-181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öttmann&lt;/Author&gt;&lt;Year&gt;1991&lt;/Year&gt;&lt;RecNum&gt;3867&lt;/RecNum&gt;&lt;Suffix&gt;`, pp. 480-484&lt;/Suffix&gt;&lt;DisplayText&gt;Göttmann (1991, pp. 480-484)&lt;/DisplayText&gt;&lt;record&gt;&lt;rec-number&gt;3867&lt;/rec-number&gt;&lt;foreign-keys&gt;&lt;key app="EN" db-id="9f2z9tt2ix2rzze2vaox5wrb0zfz9arfds25"&gt;3867&lt;/key&gt;&lt;/foreign-keys&gt;&lt;ref-type name="Book"&gt;6&lt;/ref-type&gt;&lt;contributors&gt;&lt;authors&gt;&lt;author&gt;Göttmann, Frank&lt;/author&gt;&lt;/authors&gt;&lt;/contributors&gt;&lt;titles&gt;&lt;title&gt;Getreidemarkt am Bodensee: Raum - Wirtschaft - Politik - Gesellschaft (1650-1810)&lt;/title&gt;&lt;/titles&gt;&lt;dates&gt;&lt;year&gt;1991&lt;/year&gt;&lt;/dates&gt;&lt;pub-location&gt;St. Katharinen&lt;/pub-location&gt;&lt;publisher&gt;Scripta Mercaturae Verla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7" w:tooltip="Göttmann, 1991 #3867" w:history="1">
        <w:r w:rsidRPr="00266479">
          <w:rPr>
            <w:rFonts w:eastAsia="Times New Roman"/>
            <w:noProof/>
            <w:color w:val="000000"/>
            <w:lang w:val="de-DE" w:eastAsia="en-GB"/>
          </w:rPr>
          <w:t>Göttmann (1991, pp. 480-48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6662581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Regensbu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7B9772B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Rendsbu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88-173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Waschinski&lt;/Author&gt;&lt;Year&gt;1959&lt;/Year&gt;&lt;RecNum&gt;3851&lt;/RecNum&gt;&lt;Suffix&gt;`, pp. 185 f.&lt;/Suffix&gt;&lt;DisplayText&gt;Waschinski (1959, pp. 185 f.)&lt;/DisplayText&gt;&lt;record&gt;&lt;rec-number&gt;3851&lt;/rec-number&gt;&lt;foreign-keys&gt;&lt;key app="EN" db-id="9f2z9tt2ix2rzze2vaox5wrb0zfz9arfds25"&gt;3851&lt;/key&gt;&lt;/foreign-keys&gt;&lt;ref-type name="Book"&gt;6&lt;/ref-type&gt;&lt;contributors&gt;&lt;authors&gt;&lt;author&gt;Waschinski, Emil&lt;/author&gt;&lt;/authors&gt;&lt;/contributors&gt;&lt;titles&gt;&lt;title&gt;Währung, Preisentwicklung und Kaufkraft des Geldes in Schleswig-Holstein von 1226-1864&lt;/title&gt;&lt;/titles&gt;&lt;volume&gt;2: Anhänge mit Materialien zu einem Schleswig-Holsteinischen Münzarchiv und zur Geschichte der Preise und Löhne in Schleswig-Holstein&lt;/volume&gt;&lt;dates&gt;&lt;year&gt;1959&lt;/year&gt;&lt;/dates&gt;&lt;pub-location&gt;Neumünster&lt;/pub-location&gt;&lt;publisher&gt;Karl Wachholtz Verla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332" w:tooltip="Waschinski, 1959 #3851" w:history="1">
        <w:r w:rsidRPr="00266479">
          <w:rPr>
            <w:rFonts w:eastAsia="Times New Roman"/>
            <w:noProof/>
            <w:color w:val="000000"/>
            <w:lang w:val="de-DE" w:eastAsia="en-GB"/>
          </w:rPr>
          <w:t>Waschinski (1959, pp. 185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11D740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Rostock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1-18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rossherzogliches Statistisches Bureau&lt;/Author&gt;&lt;Year&gt;1873&lt;/Year&gt;&lt;RecNum&gt;4630&lt;/RecNum&gt;&lt;DisplayText&gt;Grossherzogliches Statistisches Bureau (1873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="Times New Roman"/>
            <w:noProof/>
            <w:color w:val="000000"/>
            <w:lang w:val="de-DE" w:eastAsia="en-GB"/>
          </w:rPr>
          <w:t>Grossherzogliches Statistisches Bureau (187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1F90E5B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Schweinfurt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25-178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Fabri&lt;/Author&gt;&lt;Year&gt;1794&lt;/Year&gt;&lt;RecNum&gt;4974&lt;/RecNum&gt;&lt;Suffix&gt;`, pp. 437-440&lt;/Suffix&gt;&lt;DisplayText&gt;Fabri (1794, pp. 437-440)&lt;/DisplayText&gt;&lt;record&gt;&lt;rec-number&gt;4974&lt;/rec-number&gt;&lt;foreign-keys&gt;&lt;key app="EN" db-id="9f2z9tt2ix2rzze2vaox5wrb0zfz9arfds25"&gt;4974&lt;/key&gt;&lt;/foreign-keys&gt;&lt;ref-type name="Book"&gt;6&lt;/ref-type&gt;&lt;contributors&gt;&lt;authors&gt;&lt;author&gt;Fabri, Johann Ernst&lt;/author&gt;&lt;/authors&gt;&lt;/contributors&gt;&lt;titles&gt;&lt;title&gt;Beyträge zur Geographie, Geschichte und Staatenkunde&lt;/title&gt;&lt;/titles&gt;&lt;number&gt;1&lt;/number&gt;&lt;keywords&gt;&lt;keyword&gt;Statistik, 18. Jh., Quelle&lt;/keyword&gt;&lt;/keywords&gt;&lt;dates&gt;&lt;year&gt;1794&lt;/year&gt;&lt;/dates&gt;&lt;pub-location&gt;Nürnberg&lt;/pub-location&gt;&lt;publisher&gt;Schneider und Weigel&lt;/publisher&gt;&lt;urls&gt;&lt;related-urls&gt;&lt;url&gt;http://books.google.co.uk/books?id=YTRDAAAAcAAJ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7" w:tooltip="Fabri, 1794 #4974" w:history="1">
        <w:r w:rsidRPr="00266479">
          <w:rPr>
            <w:rFonts w:eastAsia="Times New Roman"/>
            <w:noProof/>
            <w:color w:val="000000"/>
            <w:lang w:val="de-DE" w:eastAsia="en-GB"/>
          </w:rPr>
          <w:t>Fabri (1794, pp. 437-44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AA87C6B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Schweri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1-18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rossherzogliches Statistisches Bureau&lt;/Author&gt;&lt;Year&gt;1873&lt;/Year&gt;&lt;RecNum&gt;4630&lt;/RecNum&gt;&lt;DisplayText&gt;Grossherzogliches Statistisches Bureau (1873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="Times New Roman"/>
            <w:noProof/>
            <w:color w:val="000000"/>
            <w:lang w:val="de-DE" w:eastAsia="en-GB"/>
          </w:rPr>
          <w:t>Grossherzogliches Statistisches Bureau (187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CB9FA0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Spandau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99-1783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Dilschmann&lt;/Author&gt;&lt;Year&gt;1785&lt;/Year&gt;&lt;RecNum&gt;3857&lt;/RecNum&gt;&lt;Suffix&gt;`, pp. 91-94&lt;/Suffix&gt;&lt;DisplayText&gt;Dilschmann (1785, pp. 91-94)&lt;/DisplayText&gt;&lt;record&gt;&lt;rec-number&gt;3857&lt;/rec-number&gt;&lt;foreign-keys&gt;&lt;key app="EN" db-id="9f2z9tt2ix2rzze2vaox5wrb0zfz9arfds25"&gt;3857&lt;/key&gt;&lt;/foreign-keys&gt;&lt;ref-type name="Book"&gt;6&lt;/ref-type&gt;&lt;contributors&gt;&lt;authors&gt;&lt;author&gt;Dilschmann, Johann Ludewig&lt;/author&gt;&lt;/authors&gt;&lt;/contributors&gt;&lt;titles&gt;&lt;title&gt;Diplomatische Geschichte und Beschreibung der Stadt und Festung Spandow&lt;/title&gt;&lt;/titles&gt;&lt;dates&gt;&lt;year&gt;1785&lt;/year&gt;&lt;/dates&gt;&lt;pub-location&gt;Berlin&lt;/pub-location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68" w:tooltip="Dilschmann, 1785 #3857" w:history="1">
        <w:r w:rsidRPr="00266479">
          <w:rPr>
            <w:rFonts w:eastAsia="Times New Roman"/>
            <w:noProof/>
            <w:color w:val="000000"/>
            <w:lang w:val="de-DE" w:eastAsia="en-GB"/>
          </w:rPr>
          <w:t>Dilschmann (1785, pp. 91-9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5B99A4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Stockach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90-179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öttmann&lt;/Author&gt;&lt;Year&gt;1991&lt;/Year&gt;&lt;RecNum&gt;3867&lt;/RecNum&gt;&lt;Suffix&gt;`, pp. 480-484&lt;/Suffix&gt;&lt;DisplayText&gt;Göttmann (1991, pp. 480-484)&lt;/DisplayText&gt;&lt;record&gt;&lt;rec-number&gt;3867&lt;/rec-number&gt;&lt;foreign-keys&gt;&lt;key app="EN" db-id="9f2z9tt2ix2rzze2vaox5wrb0zfz9arfds25"&gt;3867&lt;/key&gt;&lt;/foreign-keys&gt;&lt;ref-type name="Book"&gt;6&lt;/ref-type&gt;&lt;contributors&gt;&lt;authors&gt;&lt;author&gt;Göttmann, Frank&lt;/author&gt;&lt;/authors&gt;&lt;/contributors&gt;&lt;titles&gt;&lt;title&gt;Getreidemarkt am Bodensee: Raum - Wirtschaft - Politik - Gesellschaft (1650-1810)&lt;/title&gt;&lt;/titles&gt;&lt;dates&gt;&lt;year&gt;1991&lt;/year&gt;&lt;/dates&gt;&lt;pub-location&gt;St. Katharinen&lt;/pub-location&gt;&lt;publisher&gt;Scripta Mercaturae Verla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7" w:tooltip="Göttmann, 1991 #3867" w:history="1">
        <w:r w:rsidRPr="00266479">
          <w:rPr>
            <w:rFonts w:eastAsia="Times New Roman"/>
            <w:noProof/>
            <w:color w:val="000000"/>
            <w:lang w:val="de-DE" w:eastAsia="en-GB"/>
          </w:rPr>
          <w:t>Göttmann (1991, pp. 480-48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C5FCD44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Straubin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225263C6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Stuttgart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91-190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900&lt;/Year&gt;&lt;RecNum&gt;5161&lt;/RecNum&gt;&lt;DisplayText&gt;Anonym (1900; Anonym (1908)&lt;/DisplayText&gt;&lt;record&gt;&lt;rec-number&gt;5161&lt;/rec-number&gt;&lt;foreign-keys&gt;&lt;key app="EN" db-id="9f2z9tt2ix2rzze2vaox5wrb0zfz9arfds25"&gt;5161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355&lt;/pages&gt;&lt;volume&gt;8&lt;/volume&gt;&lt;dates&gt;&lt;year&gt;1900&lt;/year&gt;&lt;/dates&gt;&lt;urls&gt;&lt;/urls&gt;&lt;/record&gt;&lt;/Cite&gt;&lt;Cite&gt;&lt;Author&gt;Anonym&lt;/Author&gt;&lt;Year&gt;1908&lt;/Year&gt;&lt;RecNum&gt;5162&lt;/RecNum&gt;&lt;record&gt;&lt;rec-number&gt;5162&lt;/rec-number&gt;&lt;foreign-keys&gt;&lt;key app="EN" db-id="9f2z9tt2ix2rzze2vaox5wrb0zfz9arfds25"&gt;5162&lt;/key&gt;&lt;/foreign-keys&gt;&lt;ref-type name="Journal Article"&gt;17&lt;/ref-type&gt;&lt;contributors&gt;&lt;authors&gt;&lt;author&gt;Anonym&lt;/author&gt;&lt;/authors&gt;&lt;/contributors&gt;&lt;titles&gt;&lt;title&gt;Lebensmittelpreise&lt;/title&gt;&lt;secondary-title&gt;Statistisches Jahrbuch deutscher Städte&lt;/secondary-title&gt;&lt;/titles&gt;&lt;periodical&gt;&lt;full-title&gt;Statistisches Jahrbuch deutscher Städte&lt;/full-title&gt;&lt;/periodical&gt;&lt;pages&gt;213&lt;/pages&gt;&lt;volume&gt;15&lt;/volume&gt;&lt;dates&gt;&lt;year&gt;190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0" w:tooltip="Anonym, 1900 #5161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 xml:space="preserve">; </w:t>
      </w:r>
      <w:hyperlink w:anchor="_ENREF_11" w:tooltip="Anonym, 1908 #5162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908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DCA7400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Trier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81-164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Weisenstein&lt;/Author&gt;&lt;Year&gt;1991&lt;/Year&gt;&lt;RecNum&gt;3116&lt;/RecNum&gt;&lt;Suffix&gt;`, pp. 115 f.&lt;/Suffix&gt;&lt;DisplayText&gt;Weisenstein (1991, pp. 115 f.)&lt;/DisplayText&gt;&lt;record&gt;&lt;rec-number&gt;3116&lt;/rec-number&gt;&lt;foreign-keys&gt;&lt;key app="EN" db-id="9f2z9tt2ix2rzze2vaox5wrb0zfz9arfds25"&gt;3116&lt;/key&gt;&lt;/foreign-keys&gt;&lt;ref-type name="Book"&gt;6&lt;/ref-type&gt;&lt;contributors&gt;&lt;authors&gt;&lt;author&gt;Weisenstein, Karl&lt;/author&gt;&lt;/authors&gt;&lt;/contributors&gt;&lt;titles&gt;&lt;title&gt;Die Kipper- und Wipperzeit im Kurfürstentum Trier &lt;/title&gt;&lt;/titles&gt;&lt;keywords&gt;&lt;keyword&gt;Geldgeschichte, Preise, 16. Jh., 17. Jh.&lt;/keyword&gt;&lt;/keywords&gt;&lt;dates&gt;&lt;year&gt;1991&lt;/year&gt;&lt;/dates&gt;&lt;pub-location&gt;Koblenz&lt;/pub-location&gt;&lt;publisher&gt;Numismatischer Verlag Forneck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333" w:tooltip="Weisenstein, 1991 #3116" w:history="1">
        <w:r w:rsidRPr="00266479">
          <w:rPr>
            <w:rFonts w:eastAsia="Times New Roman"/>
            <w:noProof/>
            <w:color w:val="000000"/>
            <w:lang w:val="de-DE" w:eastAsia="en-GB"/>
          </w:rPr>
          <w:t>Weisenstein (1991, pp. 115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731-1792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Dreyfus&lt;/Author&gt;&lt;Year&gt;1956&lt;/Year&gt;&lt;RecNum&gt;3952&lt;/RecNum&gt;&lt;Suffix&gt;`, p. 251&lt;/Suffix&gt;&lt;DisplayText&gt;Dreyfus (1956, p. 251)&lt;/DisplayText&gt;&lt;record&gt;&lt;rec-number&gt;3952&lt;/rec-number&gt;&lt;foreign-keys&gt;&lt;key app="EN" db-id="9f2z9tt2ix2rzze2vaox5wrb0zfz9arfds25"&gt;3952&lt;/key&gt;&lt;/foreign-keys&gt;&lt;ref-type name="Journal Article"&gt;17&lt;/ref-type&gt;&lt;contributors&gt;&lt;authors&gt;&lt;author&gt;Dreyfus, François-G.&lt;/author&gt;&lt;/authors&gt;&lt;/contributors&gt;&lt;titles&gt;&lt;title&gt;&lt;style face="normal" font="default" size="100%"&gt;Prix et population a Trèves at a Mayence au XVIII&lt;/style&gt;&lt;style face="superscript" font="default" size="100%"&gt;e&lt;/style&gt;&lt;style face="normal" font="default" size="100%"&gt; siècle&lt;/style&gt;&lt;/title&gt;&lt;secondary-title&gt;Revue d&amp;apos;Histoire Economique et Sociale&lt;/secondary-title&gt;&lt;/titles&gt;&lt;periodical&gt;&lt;full-title&gt;Revue d&amp;apos;histoire economique et sociale&lt;/full-title&gt;&lt;/periodical&gt;&lt;pages&gt;241-261&lt;/pages&gt;&lt;volume&gt;34&lt;/volume&gt;&lt;keywords&gt;&lt;keyword&gt;Wirtschaftsgeschichte, Preise, Demographie, 18. Jh.&lt;/keyword&gt;&lt;/keywords&gt;&lt;dates&gt;&lt;year&gt;1956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74" w:tooltip="Dreyfus, 1956 #3952" w:history="1">
        <w:r w:rsidRPr="00266479">
          <w:rPr>
            <w:rFonts w:eastAsia="Times New Roman"/>
            <w:noProof/>
            <w:color w:val="000000"/>
            <w:lang w:val="de-DE" w:eastAsia="en-GB"/>
          </w:rPr>
          <w:t>Dreyfus (1956, p. 25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6AD1125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Überling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50-181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öttmann&lt;/Author&gt;&lt;Year&gt;1991&lt;/Year&gt;&lt;RecNum&gt;3867&lt;/RecNum&gt;&lt;Suffix&gt;`, pp. 480-484&lt;/Suffix&gt;&lt;DisplayText&gt;Göttmann (1991, pp. 480-484)&lt;/DisplayText&gt;&lt;record&gt;&lt;rec-number&gt;3867&lt;/rec-number&gt;&lt;foreign-keys&gt;&lt;key app="EN" db-id="9f2z9tt2ix2rzze2vaox5wrb0zfz9arfds25"&gt;3867&lt;/key&gt;&lt;/foreign-keys&gt;&lt;ref-type name="Book"&gt;6&lt;/ref-type&gt;&lt;contributors&gt;&lt;authors&gt;&lt;author&gt;Göttmann, Frank&lt;/author&gt;&lt;/authors&gt;&lt;/contributors&gt;&lt;titles&gt;&lt;title&gt;Getreidemarkt am Bodensee: Raum - Wirtschaft - Politik - Gesellschaft (1650-1810)&lt;/title&gt;&lt;/titles&gt;&lt;dates&gt;&lt;year&gt;1991&lt;/year&gt;&lt;/dates&gt;&lt;pub-location&gt;St. Katharinen&lt;/pub-location&gt;&lt;publisher&gt;Scripta Mercaturae Verla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7" w:tooltip="Göttmann, 1991 #3867" w:history="1">
        <w:r w:rsidRPr="00266479">
          <w:rPr>
            <w:rFonts w:eastAsia="Times New Roman"/>
            <w:noProof/>
            <w:color w:val="000000"/>
            <w:lang w:val="de-DE" w:eastAsia="en-GB"/>
          </w:rPr>
          <w:t>Göttmann (1991, pp. 480-48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1BA8F5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Ul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845-189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Kaiserliches Statistisches Amt&lt;/Author&gt;&lt;Year&gt;1895&lt;/Year&gt;&lt;RecNum&gt;5049&lt;/RecNum&gt;&lt;Suffix&gt;`, 19&lt;/Suffix&gt;&lt;DisplayText&gt;Kaiserliches Statistisches Amt (1895, 19)&lt;/DisplayText&gt;&lt;record&gt;&lt;rec-number&gt;5049&lt;/rec-number&gt;&lt;foreign-keys&gt;&lt;key app="EN" db-id="9f2z9tt2ix2rzze2vaox5wrb0zfz9arfds25"&gt;5049&lt;/key&gt;&lt;/foreign-keys&gt;&lt;ref-type name="Journal Article"&gt;17&lt;/ref-type&gt;&lt;contributors&gt;&lt;authors&gt;&lt;author&gt;Kaiserliches Statistisches Amt,&lt;/author&gt;&lt;/authors&gt;&lt;/contributors&gt;&lt;titles&gt;&lt;title&gt;Weizenpreise in den 50 Jahren 1845 bis 1894&lt;/title&gt;&lt;secondary-title&gt;Vierteljahrshefte zur Statistik des Deutschen Reichs&lt;/secondary-title&gt;&lt;/titles&gt;&lt;periodical&gt;&lt;full-title&gt;Vierteljahrshefte zur Statistik des Deutschen Reichs&lt;/full-title&gt;&lt;/periodical&gt;&lt;pages&gt;19&lt;/pages&gt;&lt;volume&gt;4&lt;/volume&gt;&lt;number&gt;3&lt;/number&gt;&lt;dates&gt;&lt;year&gt;189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59" w:tooltip="Kaiserliches Statistisches Amt, 1895 #5049" w:history="1">
        <w:r w:rsidRPr="00266479">
          <w:rPr>
            <w:rFonts w:eastAsia="Times New Roman"/>
            <w:noProof/>
            <w:color w:val="000000"/>
            <w:lang w:val="de-DE" w:eastAsia="en-GB"/>
          </w:rPr>
          <w:t>Kaiserliches Statistisches Amt (1895, 1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D19EBBA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Untertürkheim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28-1628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Helferich&lt;/Author&gt;&lt;Year&gt;1858&lt;/Year&gt;&lt;RecNum&gt;3888&lt;/RecNum&gt;&lt;Suffix&gt;`, pp. 476-480&lt;/Suffix&gt;&lt;DisplayText&gt;Helferich (1858, pp. 476-480)&lt;/DisplayText&gt;&lt;record&gt;&lt;rec-number&gt;3888&lt;/rec-number&gt;&lt;foreign-keys&gt;&lt;key app="EN" db-id="9f2z9tt2ix2rzze2vaox5wrb0zfz9arfds25"&gt;3888&lt;/key&gt;&lt;/foreign-keys&gt;&lt;ref-type name="Journal Article"&gt;17&lt;/ref-type&gt;&lt;contributors&gt;&lt;authors&gt;&lt;author&gt;Helferich&lt;/author&gt;&lt;/authors&gt;&lt;/contributors&gt;&lt;titles&gt;&lt;title&gt;Württembergische Getreide- und Weinpreise 1456-1628: Ein Beitrag zur Geschichte der Geldentwerthung nach der Entdeckung von Amerika&lt;/title&gt;&lt;secondary-title&gt;Zeitschrift für die gesammte Staatswissenschaft&lt;/secondary-title&gt;&lt;/titles&gt;&lt;periodical&gt;&lt;full-title&gt;Zeitschrift fur die gesammte Staatswissenschaft&lt;/full-title&gt;&lt;/periodical&gt;&lt;pages&gt;471-502&lt;/pages&gt;&lt;volume&gt;14&lt;/volume&gt;&lt;keywords&gt;&lt;keyword&gt;Preise, 15. Jh., 16. Jh., 17. Jh.&lt;/keyword&gt;&lt;/keywords&gt;&lt;dates&gt;&lt;year&gt;1858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7" w:tooltip="Helferich, 1858 #3888" w:history="1">
        <w:r w:rsidRPr="00266479">
          <w:rPr>
            <w:rFonts w:eastAsia="Times New Roman"/>
            <w:noProof/>
            <w:color w:val="000000"/>
            <w:lang w:val="de-DE" w:eastAsia="en-GB"/>
          </w:rPr>
          <w:t>Helferich (1858, pp. 476-48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06750070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Vred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52-187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Terhalle&lt;/Author&gt;&lt;Year&gt;1981&lt;/Year&gt;&lt;RecNum&gt;4562&lt;/RecNum&gt;&lt;DisplayText&gt;Terhalle (1981)&lt;/DisplayText&gt;&lt;record&gt;&lt;rec-number&gt;4562&lt;/rec-number&gt;&lt;foreign-keys&gt;&lt;key app="EN" db-id="9f2z9tt2ix2rzze2vaox5wrb0zfz9arfds25"&gt;4562&lt;/key&gt;&lt;/foreign-keys&gt;&lt;ref-type name="Book"&gt;6&lt;/ref-type&gt;&lt;contributors&gt;&lt;authors&gt;&lt;author&gt;Terhalle, Hermann&lt;/author&gt;&lt;/authors&gt;&lt;/contributors&gt;&lt;titles&gt;&lt;title&gt;Getreidepreise in Vreden 1652-1891: das Protokollbuch der Vredener Getreidepreise als historische Quelle&lt;/title&gt;&lt;/titles&gt;&lt;keywords&gt;&lt;keyword&gt;Wirtschaftsgeschichte, 17. Jh., 18. Jh., 19. Jh., Handel, Quelle&lt;/keyword&gt;&lt;/keywords&gt;&lt;dates&gt;&lt;year&gt;1981&lt;/year&gt;&lt;/dates&gt;&lt;pub-location&gt;Vreden&lt;/pub-location&gt;&lt;publisher&gt;Heimatverein Vreden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95" w:tooltip="Terhalle, 1981 #4562" w:history="1">
        <w:r w:rsidRPr="00266479">
          <w:rPr>
            <w:rFonts w:eastAsia="Times New Roman"/>
            <w:noProof/>
            <w:color w:val="000000"/>
            <w:lang w:val="de-DE" w:eastAsia="en-GB"/>
          </w:rPr>
          <w:t>Terhalle (1981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19E6F33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Waake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49-185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erhard&lt;/Author&gt;&lt;Year&gt;1990&lt;/Year&gt;&lt;RecNum&gt;4647&lt;/RecNum&gt;&lt;Suffix&gt;`, pp. 246 f.&lt;/Suffix&gt;&lt;DisplayText&gt;Gerhard and Kaufhold (1990, pp. 246 f.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="Times New Roman"/>
            <w:noProof/>
            <w:color w:val="000000"/>
            <w:lang w:val="de-DE" w:eastAsia="en-GB"/>
          </w:rPr>
          <w:t>Gerhard and Kaufhold (1990, pp. 246 f.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461CDF4E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Wesel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40-1756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Naudé&lt;/Author&gt;&lt;Year&gt;1910&lt;/Year&gt;&lt;RecNum&gt;3760&lt;/RecNum&gt;&lt;Suffix&gt;`, pp. 607-614&lt;/Suffix&gt;&lt;DisplayText&gt;Naudé (1910, pp. 607-614)&lt;/DisplayText&gt;&lt;record&gt;&lt;rec-number&gt;3760&lt;/rec-number&gt;&lt;foreign-keys&gt;&lt;key app="EN" db-id="9f2z9tt2ix2rzze2vaox5wrb0zfz9arfds25"&gt;3760&lt;/key&gt;&lt;/foreign-keys&gt;&lt;ref-type name="Book"&gt;6&lt;/ref-type&gt;&lt;contributors&gt;&lt;authors&gt;&lt;author&gt;Naudé, Wilhelm&lt;/author&gt;&lt;/authors&gt;&lt;secondary-authors&gt;&lt;author&gt;Königliche Akademie der Wissenschaften,&lt;/author&gt;&lt;/secondary-authors&gt;&lt;/contributors&gt;&lt;titles&gt;&lt;title&gt;Die Getreidehandelspolitik und Kriegsmagazinverwaltung Preußens 1740-1756&lt;/title&gt;&lt;secondary-title&gt;Acta Borussica: Denkmäler der Preußischen Staatsverwaltung im 18. Jahrhundert&lt;/secondary-title&gt;&lt;/titles&gt;&lt;volume&gt;3&lt;/volume&gt;&lt;dates&gt;&lt;year&gt;1910&lt;/year&gt;&lt;/dates&gt;&lt;pub-location&gt;Berlin&lt;/pub-location&gt;&lt;publisher&gt;Paul Parey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05" w:tooltip="Naudé, 1910 #3760" w:history="1">
        <w:r w:rsidRPr="00266479">
          <w:rPr>
            <w:rFonts w:eastAsia="Times New Roman"/>
            <w:noProof/>
            <w:color w:val="000000"/>
            <w:lang w:val="de-DE" w:eastAsia="en-GB"/>
          </w:rPr>
          <w:t>Naudé (1910, pp. 607-614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CAF7CC4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Wismar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776-187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Grossherzogliches Statistisches Bureau&lt;/Author&gt;&lt;Year&gt;1873&lt;/Year&gt;&lt;RecNum&gt;4630&lt;/RecNum&gt;&lt;DisplayText&gt;Grossherzogliches Statistisches Bureau (1873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="Times New Roman"/>
            <w:noProof/>
            <w:color w:val="000000"/>
            <w:lang w:val="de-DE" w:eastAsia="en-GB"/>
          </w:rPr>
          <w:t>Grossherzogliches Statistisches Bureau (187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5352455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 xml:space="preserve">Wittenberg: 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656-1764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Anonym&lt;/Author&gt;&lt;Year&gt;1765&lt;/Year&gt;&lt;RecNum&gt;3865&lt;/RecNum&gt;&lt;DisplayText&gt;Anonym (1765)&lt;/DisplayText&gt;&lt;record&gt;&lt;rec-number&gt;3865&lt;/rec-number&gt;&lt;foreign-keys&gt;&lt;key app="EN" db-id="9f2z9tt2ix2rzze2vaox5wrb0zfz9arfds25"&gt;3865&lt;/key&gt;&lt;/foreign-keys&gt;&lt;ref-type name="Journal Article"&gt;17&lt;/ref-type&gt;&lt;contributors&gt;&lt;authors&gt;&lt;author&gt;Anonym&lt;/author&gt;&lt;/authors&gt;&lt;/contributors&gt;&lt;titles&gt;&lt;title&gt;Ein hundert und fünf und dreyßigjähriger Auszug des mittleren Getraide-Preisses der Churstadt Wittenberg, nach dem Stadtmaaße gerechnet&lt;/title&gt;&lt;secondary-title&gt;Gnädigst privilegirtes Leipziger Intelligenz-Blatt&lt;/secondary-title&gt;&lt;/titles&gt;&lt;periodical&gt;&lt;full-title&gt;Gnädigst privilegirtes Leipziger Intelligenz-Blatt&lt;/full-title&gt;&lt;/periodical&gt;&lt;pages&gt;301-304&lt;/pages&gt;&lt;keywords&gt;&lt;keyword&gt;Preise, 17. Jh., 18. Jh., Quelle&lt;/keyword&gt;&lt;/keywords&gt;&lt;dates&gt;&lt;year&gt;1765&lt;/year&gt;&lt;/dates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5" w:tooltip="Anonym, 1765 #3865" w:history="1">
        <w:r w:rsidRPr="00266479">
          <w:rPr>
            <w:rFonts w:eastAsia="Times New Roman"/>
            <w:noProof/>
            <w:color w:val="000000"/>
            <w:lang w:val="de-DE" w:eastAsia="en-GB"/>
          </w:rPr>
          <w:t>Anonym (1765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163B0827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Würzburg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500-1799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Elsas&lt;/Author&gt;&lt;Year&gt;1936&lt;/Year&gt;&lt;RecNum&gt;2769&lt;/RecNum&gt;&lt;Suffix&gt;`, pp. 635-640&lt;/Suffix&gt;&lt;DisplayText&gt;Elsas (1936, pp. 635-640)&lt;/DisplayText&gt;&lt;record&gt;&lt;rec-number&gt;2769&lt;/rec-number&gt;&lt;foreign-keys&gt;&lt;key app="EN" db-id="9f2z9tt2ix2rzze2vaox5wrb0zfz9arfds25"&gt;2769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1&lt;/volume&gt;&lt;keywords&gt;&lt;keyword&gt;Wirtschaftsgeschichte, Geldgeschichte, 14. Jh., 15. Jh., 16. Jh., 17. Jh., 18. Jh.&lt;/keyword&gt;&lt;/keywords&gt;&lt;dates&gt;&lt;year&gt;1936&lt;/year&gt;&lt;/dates&gt;&lt;pub-location&gt;Leiden&lt;/pub-location&gt;&lt;publisher&gt;A.W. Sijthoff&amp;apos;s Uitgeversmaatschappij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80" w:tooltip="Elsas, 1936 #2769" w:history="1">
        <w:r w:rsidRPr="00266479">
          <w:rPr>
            <w:rFonts w:eastAsia="Times New Roman"/>
            <w:noProof/>
            <w:color w:val="000000"/>
            <w:lang w:val="de-DE" w:eastAsia="en-GB"/>
          </w:rPr>
          <w:t>Elsas (1936, pp. 635-640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815-1855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Seuffert&lt;/Author&gt;&lt;Year&gt;1857&lt;/Year&gt;&lt;RecNum&gt;3850&lt;/RecNum&gt;&lt;Suffix&gt;`, p. 282&lt;/Suffix&gt;&lt;DisplayText&gt;Seuffert (1857, p. 282)&lt;/DisplayText&gt;&lt;record&gt;&lt;rec-number&gt;3850&lt;/rec-number&gt;&lt;foreign-keys&gt;&lt;key app="EN" db-id="9f2z9tt2ix2rzze2vaox5wrb0zfz9arfds25"&gt;3850&lt;/key&gt;&lt;/foreign-keys&gt;&lt;ref-type name="Book"&gt;6&lt;/ref-type&gt;&lt;contributors&gt;&lt;authors&gt;&lt;author&gt;Seuffert, Georg Karl Leopold&lt;/author&gt;&lt;/authors&gt;&lt;/contributors&gt;&lt;titles&gt;&lt;title&gt;Statistik des Getreide- und Viktualien-Handels im Königreiche Bayern mit Berücksichtigung des Auslandes&lt;/title&gt;&lt;/titles&gt;&lt;dates&gt;&lt;year&gt;1857&lt;/year&gt;&lt;/dates&gt;&lt;pub-location&gt;Munich&lt;/pub-location&gt;&lt;publisher&gt;J.G. Weiß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80" w:tooltip="Seuffert, 1857 #3850" w:history="1">
        <w:r w:rsidRPr="00266479">
          <w:rPr>
            <w:rFonts w:eastAsia="Times New Roman"/>
            <w:noProof/>
            <w:color w:val="000000"/>
            <w:lang w:val="de-DE" w:eastAsia="en-GB"/>
          </w:rPr>
          <w:t>Seuffert (1857, p. 282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71B48912" w14:textId="77777777" w:rsidR="004E26D9" w:rsidRPr="00266479" w:rsidRDefault="004E26D9" w:rsidP="004A45FB">
      <w:pPr>
        <w:ind w:left="2410" w:hanging="2410"/>
        <w:rPr>
          <w:rFonts w:eastAsia="Times New Roman"/>
          <w:color w:val="000000"/>
          <w:lang w:val="de-DE" w:eastAsia="en-GB"/>
        </w:rPr>
      </w:pPr>
      <w:r w:rsidRPr="00266479">
        <w:rPr>
          <w:rFonts w:eastAsia="Times New Roman"/>
          <w:color w:val="000000"/>
          <w:lang w:val="de-DE" w:eastAsia="en-GB"/>
        </w:rPr>
        <w:t>Xanten:</w:t>
      </w:r>
      <w:r w:rsidRPr="00266479">
        <w:rPr>
          <w:rFonts w:eastAsia="Times New Roman"/>
          <w:color w:val="000000"/>
          <w:lang w:val="de-DE" w:eastAsia="en-GB"/>
        </w:rPr>
        <w:tab/>
      </w:r>
      <w:r w:rsidRPr="00266479">
        <w:rPr>
          <w:rFonts w:eastAsia="Times New Roman"/>
          <w:color w:val="000000"/>
          <w:u w:val="single"/>
          <w:lang w:val="de-DE" w:eastAsia="en-GB"/>
        </w:rPr>
        <w:t>1372-1860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Beissel&lt;/Author&gt;&lt;Year&gt;1885&lt;/Year&gt;&lt;RecNum&gt;3913&lt;/RecNum&gt;&lt;Suffix&gt;`, pp. 118-133&lt;/Suffix&gt;&lt;DisplayText&gt;Beissel (1885, pp. 118-133)&lt;/DisplayText&gt;&lt;record&gt;&lt;rec-number&gt;3913&lt;/rec-number&gt;&lt;foreign-keys&gt;&lt;key app="EN" db-id="9f2z9tt2ix2rzze2vaox5wrb0zfz9arfds25"&gt;3913&lt;/key&gt;&lt;/foreign-keys&gt;&lt;ref-type name="Book"&gt;6&lt;/ref-type&gt;&lt;contributors&gt;&lt;authors&gt;&lt;author&gt;Beissel, Stephan&lt;/author&gt;&lt;/authors&gt;&lt;/contributors&gt;&lt;titles&gt;&lt;title&gt;Geldwerth und Arbeitslohn Im Mittelalter: Eine Culturgeschichtliche Studie&lt;/title&gt;&lt;/titles&gt;&lt;dates&gt;&lt;year&gt;1885&lt;/year&gt;&lt;/dates&gt;&lt;pub-location&gt;Freiburg i.Br.&lt;/pub-location&gt;&lt;publisher&gt;Herder&amp;apos;sche Verlagsbuchhandlung&lt;/publisher&gt;&lt;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5" w:tooltip="Beissel, 1885 #3913" w:history="1">
        <w:r w:rsidRPr="00266479">
          <w:rPr>
            <w:rFonts w:eastAsia="Times New Roman"/>
            <w:noProof/>
            <w:color w:val="000000"/>
            <w:lang w:val="de-DE" w:eastAsia="en-GB"/>
          </w:rPr>
          <w:t>Beissel (1885, pp. 118-133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 xml:space="preserve">; </w:t>
      </w:r>
      <w:r w:rsidRPr="00266479">
        <w:rPr>
          <w:rFonts w:eastAsia="Times New Roman"/>
          <w:color w:val="000000"/>
          <w:u w:val="single"/>
          <w:lang w:val="de-DE" w:eastAsia="en-GB"/>
        </w:rPr>
        <w:t>1502-1801</w:t>
      </w:r>
      <w:r w:rsidRPr="00266479">
        <w:rPr>
          <w:rFonts w:eastAsia="Times New Roman"/>
          <w:color w:val="000000"/>
          <w:lang w:val="de-DE" w:eastAsia="en-GB"/>
        </w:rPr>
        <w:t xml:space="preserve">: </w:t>
      </w:r>
      <w:r w:rsidRPr="00266479">
        <w:rPr>
          <w:rFonts w:eastAsia="Times New Roman"/>
          <w:color w:val="000000"/>
          <w:lang w:val="de-DE" w:eastAsia="en-GB"/>
        </w:rPr>
        <w:fldChar w:fldCharType="begin"/>
      </w:r>
      <w:r w:rsidRPr="00266479">
        <w:rPr>
          <w:rFonts w:eastAsia="Times New Roman"/>
          <w:color w:val="000000"/>
          <w:lang w:val="de-DE" w:eastAsia="en-GB"/>
        </w:rPr>
        <w:instrText xml:space="preserve"> ADDIN EN.CITE &lt;EndNote&gt;&lt;Cite&gt;&lt;Author&gt;Rive&lt;/Author&gt;&lt;Year&gt;1824&lt;/Year&gt;&lt;RecNum&gt;3861&lt;/RecNum&gt;&lt;Suffix&gt;`, pp. 379-389&lt;/Suffix&gt;&lt;DisplayText&gt;Rive (1824, pp. 379-389)&lt;/DisplayText&gt;&lt;record&gt;&lt;rec-number&gt;3861&lt;/rec-number&gt;&lt;foreign-keys&gt;&lt;key app="EN" db-id="9f2z9tt2ix2rzze2vaox5wrb0zfz9arfds25"&gt;3861&lt;/key&gt;&lt;/foreign-keys&gt;&lt;ref-type name="Book"&gt;6&lt;/ref-type&gt;&lt;contributors&gt;&lt;authors&gt;&lt;author&gt;Rive, Josef G.&lt;/author&gt;&lt;/authors&gt;&lt;/contributors&gt;&lt;titles&gt;&lt;title&gt;Über das Bauerngüterwesen in den Grafschaften Mark, Recklinghausen, Dortmund und Hohen-Limburg, in dem vormaligen Stifte Essen, Herzogthume Cleve (an östlicher Rheinseite) und in den Herrschaften Broich und Wertherbruch&lt;/title&gt;&lt;/titles&gt;&lt;dates&gt;&lt;year&gt;1824&lt;/year&gt;&lt;/dates&gt;&lt;pub-location&gt;Köln&lt;/pub-location&gt;&lt;publisher&gt;Bachem&lt;/publisher&gt;&lt;urls&gt;&lt;related-urls&gt;&lt;url&gt;http://dlib-pr.mpier.mpg.de/m/kleioc/0010/exec/books/%22301771%22&lt;/url&gt;&lt;/related-urls&gt;&lt;/urls&gt;&lt;/record&gt;&lt;/Cite&gt;&lt;/EndNote&gt;</w:instrText>
      </w:r>
      <w:r w:rsidRPr="00266479">
        <w:rPr>
          <w:rFonts w:eastAsia="Times New Roman"/>
          <w:color w:val="000000"/>
          <w:lang w:val="de-DE" w:eastAsia="en-GB"/>
        </w:rPr>
        <w:fldChar w:fldCharType="separate"/>
      </w:r>
      <w:hyperlink w:anchor="_ENREF_251" w:tooltip="Rive, 1824 #3861" w:history="1">
        <w:r w:rsidRPr="00266479">
          <w:rPr>
            <w:rFonts w:eastAsia="Times New Roman"/>
            <w:noProof/>
            <w:color w:val="000000"/>
            <w:lang w:val="de-DE" w:eastAsia="en-GB"/>
          </w:rPr>
          <w:t>Rive (1824, pp. 379-389</w:t>
        </w:r>
      </w:hyperlink>
      <w:r w:rsidRPr="00266479">
        <w:rPr>
          <w:rFonts w:eastAsia="Times New Roman"/>
          <w:noProof/>
          <w:color w:val="000000"/>
          <w:lang w:val="de-DE" w:eastAsia="en-GB"/>
        </w:rPr>
        <w:t>)</w:t>
      </w:r>
      <w:r w:rsidRPr="00266479">
        <w:rPr>
          <w:rFonts w:eastAsia="Times New Roman"/>
          <w:color w:val="000000"/>
          <w:lang w:val="de-DE" w:eastAsia="en-GB"/>
        </w:rPr>
        <w:fldChar w:fldCharType="end"/>
      </w:r>
      <w:r w:rsidRPr="00266479">
        <w:rPr>
          <w:rFonts w:eastAsia="Times New Roman"/>
          <w:color w:val="000000"/>
          <w:lang w:val="de-DE" w:eastAsia="en-GB"/>
        </w:rPr>
        <w:t>.</w:t>
      </w:r>
    </w:p>
    <w:p w14:paraId="35FB6DA1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="Times New Roman" w:cstheme="majorBidi"/>
          <w:bCs/>
          <w:i/>
          <w:szCs w:val="22"/>
          <w:lang w:val="en-GB" w:eastAsia="en-GB"/>
        </w:rPr>
      </w:pPr>
      <w:r w:rsidRPr="00266479">
        <w:rPr>
          <w:rFonts w:eastAsia="Times New Roman" w:cstheme="majorBidi"/>
          <w:bCs/>
          <w:i/>
          <w:szCs w:val="22"/>
          <w:lang w:val="en-GB" w:eastAsia="en-GB"/>
        </w:rPr>
        <w:lastRenderedPageBreak/>
        <w:t>Conversion sources</w:t>
      </w:r>
    </w:p>
    <w:p w14:paraId="09A97728" w14:textId="77777777" w:rsidR="004E26D9" w:rsidRPr="00266479" w:rsidRDefault="004E26D9" w:rsidP="004A45FB">
      <w:pPr>
        <w:rPr>
          <w:rFonts w:eastAsiaTheme="minorHAnsi"/>
          <w:lang w:val="en-GB" w:eastAsia="en-GB"/>
        </w:rPr>
      </w:pP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Anonym&lt;/Author&gt;&lt;Year&gt;1935&lt;/Year&gt;&lt;RecNum&gt;5099&lt;/RecNum&gt;&lt;DisplayText&gt;Anonym (1935)&lt;/DisplayText&gt;&lt;record&gt;&lt;rec-number&gt;5099&lt;/rec-number&gt;&lt;foreign-keys&gt;&lt;key app="EN" db-id="9f2z9tt2ix2rzze2vaox5wrb0zfz9arfds25"&gt;5099&lt;/key&gt;&lt;/foreign-keys&gt;&lt;ref-type name="Journal Article"&gt;17&lt;/ref-type&gt;&lt;contributors&gt;&lt;authors&gt;&lt;author&gt;Anonym&lt;/author&gt;&lt;/authors&gt;&lt;/contributors&gt;&lt;titles&gt;&lt;title&gt;Die Getreidepreise in Deutschland seit Ausgang des 18. Jahrhunderts&lt;/title&gt;&lt;secondary-title&gt;Vierteljahrshefte zur Statistik des Deutschen Reichs&lt;/secondary-title&gt;&lt;/titles&gt;&lt;periodical&gt;&lt;full-title&gt;Vierteljahrshefte zur Statistik des Deutschen Reichs&lt;/full-title&gt;&lt;/periodical&gt;&lt;pages&gt;273-321&lt;/pages&gt;&lt;volume&gt;44&lt;/volume&gt;&lt;number&gt;1&lt;/number&gt;&lt;dates&gt;&lt;year&gt;1935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2" w:tooltip="Anonym, 1935 #5099" w:history="1">
        <w:r w:rsidRPr="00266479">
          <w:rPr>
            <w:rFonts w:eastAsiaTheme="minorHAnsi"/>
            <w:noProof/>
            <w:lang w:val="en-GB" w:eastAsia="en-GB"/>
          </w:rPr>
          <w:t>Anonym (1935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Arnold&lt;/Author&gt;&lt;Year&gt;1980&lt;/Year&gt;&lt;RecNum&gt;3129&lt;/RecNum&gt;&lt;DisplayText&gt;Arnold (1980)&lt;/DisplayText&gt;&lt;record&gt;&lt;rec-number&gt;3129&lt;/rec-number&gt;&lt;foreign-keys&gt;&lt;key app="EN" db-id="9f2z9tt2ix2rzze2vaox5wrb0zfz9arfds25"&gt;3129&lt;/key&gt;&lt;/foreign-keys&gt;&lt;ref-type name="Journal Article"&gt;17&lt;/ref-type&gt;&lt;contributors&gt;&lt;authors&gt;&lt;author&gt;Arnold, Paul&lt;/author&gt;&lt;/authors&gt;&lt;/contributors&gt;&lt;titles&gt;&lt;title&gt;Die sächsische Talerwährung von 1500 bis 1763&lt;/title&gt;&lt;secondary-title&gt;Schweizerische Numismatische Rundschau&lt;/secondary-title&gt;&lt;/titles&gt;&lt;periodical&gt;&lt;full-title&gt;Schweizerische Numismatische Rundschau&lt;/full-title&gt;&lt;/periodical&gt;&lt;pages&gt;50-94&lt;/pages&gt;&lt;volume&gt;59&lt;/volume&gt;&lt;keywords&gt;&lt;keyword&gt;Geldgeschichte, 16. Jh., 17. Jh., 18. Jh.&lt;/keyword&gt;&lt;/keywords&gt;&lt;dates&gt;&lt;year&gt;1980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3" w:tooltip="Arnold, 1980 #3129" w:history="1">
        <w:r w:rsidRPr="00266479">
          <w:rPr>
            <w:rFonts w:eastAsiaTheme="minorHAnsi"/>
            <w:noProof/>
            <w:lang w:val="en-GB" w:eastAsia="en-GB"/>
          </w:rPr>
          <w:t>Arnold (198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eissel&lt;/Author&gt;&lt;Year&gt;1885&lt;/Year&gt;&lt;RecNum&gt;3913&lt;/RecNum&gt;&lt;DisplayText&gt;Beissel (1885)&lt;/DisplayText&gt;&lt;record&gt;&lt;rec-number&gt;3913&lt;/rec-number&gt;&lt;foreign-keys&gt;&lt;key app="EN" db-id="9f2z9tt2ix2rzze2vaox5wrb0zfz9arfds25"&gt;3913&lt;/key&gt;&lt;/foreign-keys&gt;&lt;ref-type name="Book"&gt;6&lt;/ref-type&gt;&lt;contributors&gt;&lt;authors&gt;&lt;author&gt;Beissel, Stephan&lt;/author&gt;&lt;/authors&gt;&lt;/contributors&gt;&lt;titles&gt;&lt;title&gt;Geldwerth und Arbeitslohn Im Mittelalter: Eine Culturgeschichtliche Studie&lt;/title&gt;&lt;/titles&gt;&lt;dates&gt;&lt;year&gt;1885&lt;/year&gt;&lt;/dates&gt;&lt;pub-location&gt;Freiburg i.Br.&lt;/pub-location&gt;&lt;publisher&gt;Herder&amp;apos;sche Verlagsbuchhandlun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5" w:tooltip="Beissel, 1885 #3913" w:history="1">
        <w:r w:rsidRPr="00266479">
          <w:rPr>
            <w:rFonts w:eastAsiaTheme="minorHAnsi"/>
            <w:noProof/>
            <w:lang w:val="en-GB" w:eastAsia="en-GB"/>
          </w:rPr>
          <w:t>Beissel (1885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enzenberg&lt;/Author&gt;&lt;Year&gt;1819&lt;/Year&gt;&lt;RecNum&gt;3871&lt;/RecNum&gt;&lt;DisplayText&gt;Benzenberg (1819)&lt;/DisplayText&gt;&lt;record&gt;&lt;rec-number&gt;3871&lt;/rec-number&gt;&lt;foreign-keys&gt;&lt;key app="EN" db-id="9f2z9tt2ix2rzze2vaox5wrb0zfz9arfds25"&gt;3871&lt;/key&gt;&lt;/foreign-keys&gt;&lt;ref-type name="Book"&gt;6&lt;/ref-type&gt;&lt;contributors&gt;&lt;authors&gt;&lt;author&gt;Benzenberg, Johann Friedrich&lt;/author&gt;&lt;/authors&gt;&lt;/contributors&gt;&lt;titles&gt;&lt;title&gt;Ueber Handel und Gewerbe, Steuren und Zölle&lt;/title&gt;&lt;/titles&gt;&lt;keywords&gt;&lt;keyword&gt;Preise, 18. Jh., Quelle&lt;/keyword&gt;&lt;/keywords&gt;&lt;dates&gt;&lt;year&gt;1819&lt;/year&gt;&lt;/dates&gt;&lt;pub-location&gt;Elberfeld&lt;/pub-location&gt;&lt;publisher&gt;H. Büschler&lt;/publisher&gt;&lt;urls&gt;&lt;pdf-urls&gt;&lt;url&gt;file:///C:/Documents%20and%20Settings/VOLCKART/My%20Documents/Gescannte%20Literatur/Benzenberg_1819.pdf&lt;/url&gt;&lt;/pdf-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7" w:tooltip="Benzenberg, 1819 #3871" w:history="1">
        <w:r w:rsidRPr="00266479">
          <w:rPr>
            <w:rFonts w:eastAsiaTheme="minorHAnsi"/>
            <w:noProof/>
            <w:lang w:val="en-GB" w:eastAsia="en-GB"/>
          </w:rPr>
          <w:t>Benzenberg (1819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ode&lt;/Author&gt;&lt;Year&gt;1847&lt;/Year&gt;&lt;RecNum&gt;3915&lt;/RecNum&gt;&lt;DisplayText&gt;Bode (1847)&lt;/DisplayText&gt;&lt;record&gt;&lt;rec-number&gt;3915&lt;/rec-number&gt;&lt;foreign-keys&gt;&lt;key app="EN" db-id="9f2z9tt2ix2rzze2vaox5wrb0zfz9arfds25"&gt;3915&lt;/key&gt;&lt;/foreign-keys&gt;&lt;ref-type name="Book"&gt;6&lt;/ref-type&gt;&lt;contributors&gt;&lt;authors&gt;&lt;author&gt;Bode, Wilhelm J.L.&lt;/author&gt;&lt;/authors&gt;&lt;/contributors&gt;&lt;titles&gt;&lt;title&gt;Das ältere Münzwesen der Staaten und Städte Niedersachsens&lt;/title&gt;&lt;/titles&gt;&lt;keywords&gt;&lt;keyword&gt;Geldgeschichte, 11. Jh., 12. Jh., 13. Jh., 14. Jh., 15. Jh., 16. Jh., 17. Jh., 18. Jh.&lt;/keyword&gt;&lt;/keywords&gt;&lt;dates&gt;&lt;year&gt;1847&lt;/year&gt;&lt;/dates&gt;&lt;pub-location&gt;Braunschweig&lt;/pub-location&gt;&lt;publisher&gt;Viehweg &amp;amp; Sohn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32" w:tooltip="Bode, 1847 #3915" w:history="1">
        <w:r w:rsidRPr="00266479">
          <w:rPr>
            <w:rFonts w:eastAsiaTheme="minorHAnsi"/>
            <w:noProof/>
            <w:lang w:val="en-GB" w:eastAsia="en-GB"/>
          </w:rPr>
          <w:t>Bode (1847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Elsas&lt;/Author&gt;&lt;Year&gt;1936&lt;/Year&gt;&lt;RecNum&gt;2769&lt;/RecNum&gt;&lt;DisplayText&gt;Elsas (1936)&lt;/DisplayText&gt;&lt;record&gt;&lt;rec-number&gt;2769&lt;/rec-number&gt;&lt;foreign-keys&gt;&lt;key app="EN" db-id="9f2z9tt2ix2rzze2vaox5wrb0zfz9arfds25"&gt;2769&lt;/key&gt;&lt;/foreign-keys&gt;&lt;ref-type name="Book"&gt;6&lt;/ref-type&gt;&lt;contributors&gt;&lt;authors&gt;&lt;author&gt;Elsas, Moritz J.&lt;/author&gt;&lt;/authors&gt;&lt;/contributors&gt;&lt;titles&gt;&lt;title&gt;Umriss einer Geschichte der Preise und Löhne in Deutschland vom ausgehenden Mittelalter bis zum Beginn des neunzehnten Jahrhunderts&lt;/title&gt;&lt;/titles&gt;&lt;volume&gt;1&lt;/volume&gt;&lt;keywords&gt;&lt;keyword&gt;Wirtschaftsgeschichte, Geldgeschichte, 14. Jh., 15. Jh., 16. Jh., 17. Jh., 18. Jh.&lt;/keyword&gt;&lt;/keywords&gt;&lt;dates&gt;&lt;year&gt;1936&lt;/year&gt;&lt;/dates&gt;&lt;pub-location&gt;Leiden&lt;/pub-location&gt;&lt;publisher&gt;A.W. Sijthoff&amp;apos;s Uitgeversmaatschappij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80" w:tooltip="Elsas, 1936 #2769" w:history="1">
        <w:r w:rsidRPr="00266479">
          <w:rPr>
            <w:rFonts w:eastAsiaTheme="minorHAnsi"/>
            <w:noProof/>
            <w:lang w:val="en-GB" w:eastAsia="en-GB"/>
          </w:rPr>
          <w:t>Elsas (193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Engel&lt;/Author&gt;&lt;Year&gt;1855&lt;/Year&gt;&lt;RecNum&gt;3941&lt;/RecNum&gt;&lt;DisplayText&gt;Engel (1855)&lt;/DisplayText&gt;&lt;record&gt;&lt;rec-number&gt;3941&lt;/rec-number&gt;&lt;foreign-keys&gt;&lt;key app="EN" db-id="9f2z9tt2ix2rzze2vaox5wrb0zfz9arfds25"&gt;3941&lt;/key&gt;&lt;/foreign-keys&gt;&lt;ref-type name="Journal Article"&gt;17&lt;/ref-type&gt;&lt;contributors&gt;&lt;authors&gt;&lt;author&gt;Engel, Ernst&lt;/author&gt;&lt;/authors&gt;&lt;/contributors&gt;&lt;titles&gt;&lt;title&gt;Die Geldprägungen nach dem Leipziger Münzfuße, dem Conventionsfuße und dem 14-Thalerfuße in dem Churfürstenthume und dem Königreiche Sachsen&lt;/title&gt;&lt;secondary-title&gt;Zeitschrift des Statistischen Büreaus des Königl. Sächs. Ministeriums des Innern&lt;/secondary-title&gt;&lt;/titles&gt;&lt;periodical&gt;&lt;full-title&gt;Zeitschrift des Statistischen Bureaus des Konigl. Sachs. Ministeriums des Innern&lt;/full-title&gt;&lt;/periodical&gt;&lt;pages&gt;49-64&lt;/pages&gt;&lt;volume&gt;4&lt;/volume&gt;&lt;keywords&gt;&lt;keyword&gt;Geldgeschichte, 17. Jh., 18. Jh., 19. Jh.&lt;/keyword&gt;&lt;/keywords&gt;&lt;dates&gt;&lt;year&gt;1855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83" w:tooltip="Engel, 1855 #3941" w:history="1">
        <w:r w:rsidRPr="00266479">
          <w:rPr>
            <w:rFonts w:eastAsiaTheme="minorHAnsi"/>
            <w:noProof/>
            <w:lang w:val="en-GB" w:eastAsia="en-GB"/>
          </w:rPr>
          <w:t>Engel (1855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Gerhard&lt;/Author&gt;&lt;Year&gt;1990&lt;/Year&gt;&lt;RecNum&gt;4647&lt;/RecNum&gt;&lt;DisplayText&gt;Gerhard and Kaufhold (1990)&lt;/DisplayText&gt;&lt;record&gt;&lt;rec-number&gt;4647&lt;/rec-number&gt;&lt;foreign-keys&gt;&lt;key app="EN" db-id="9f2z9tt2ix2rzze2vaox5wrb0zfz9arfds25"&gt;4647&lt;/key&gt;&lt;/foreign-keys&gt;&lt;ref-type name="Book"&gt;6&lt;/ref-type&gt;&lt;contributors&gt;&lt;authors&gt;&lt;author&gt;Gerhard, Hans-Jürgen&lt;/author&gt;&lt;author&gt;Kaufhold, Karl Heinrich&lt;/author&gt;&lt;/authors&gt;&lt;/contributors&gt;&lt;titles&gt;&lt;title&gt;Preise im vor- und frühindustriellen Deutschland&lt;/title&gt;&lt;/titles&gt;&lt;dates&gt;&lt;year&gt;1990&lt;/year&gt;&lt;/dates&gt;&lt;pub-location&gt;Göttingen &lt;/pub-location&gt;&lt;publisher&gt;Schwartz&lt;/publisher&gt;&lt;isbn&gt;9783515072915&lt;/isbn&gt;&lt;urls&gt;&lt;related-urls&gt;&lt;url&gt;http://books.google.co.uk/books?id=cj2zFBpB-vkC&lt;/url&gt;&lt;/related-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12" w:tooltip="Gerhard, 1990 #4647" w:history="1">
        <w:r w:rsidRPr="00266479">
          <w:rPr>
            <w:rFonts w:eastAsiaTheme="minorHAnsi"/>
            <w:noProof/>
            <w:lang w:val="en-GB" w:eastAsia="en-GB"/>
          </w:rPr>
          <w:t>Gerhard and Kaufhold (199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Grossherzogliches Statistisches Bureau&lt;/Author&gt;&lt;Year&gt;1873&lt;/Year&gt;&lt;RecNum&gt;4630&lt;/RecNum&gt;&lt;DisplayText&gt;Grossherzogliches Statistisches Bureau (1873)&lt;/DisplayText&gt;&lt;record&gt;&lt;rec-number&gt;4630&lt;/rec-number&gt;&lt;foreign-keys&gt;&lt;key app="EN" db-id="9f2z9tt2ix2rzze2vaox5wrb0zfz9arfds25"&gt;4630&lt;/key&gt;&lt;/foreign-keys&gt;&lt;ref-type name="Journal Article"&gt;17&lt;/ref-type&gt;&lt;contributors&gt;&lt;authors&gt;&lt;author&gt;Grossherzogliches Statistisches Bureau,&lt;/author&gt;&lt;/authors&gt;&lt;/contributors&gt;&lt;titles&gt;&lt;title&gt;Einjährige Durchschnittspreise in ganzen und zehntel Schilling Courant. 1771-1870&lt;/title&gt;&lt;secondary-title&gt;Beiträge zur Statistik Mecklenburgs&lt;/secondary-title&gt;&lt;/titles&gt;&lt;periodical&gt;&lt;full-title&gt;Beiträge zur Statistik Mecklenburgs&lt;/full-title&gt;&lt;/periodical&gt;&lt;pages&gt;22-25&lt;/pages&gt;&lt;volume&gt;7&lt;/volume&gt;&lt;number&gt;3-4&lt;/number&gt;&lt;keywords&gt;&lt;keyword&gt;Wirtschaftsgeschichte, Preise, 18. Jh.,19. Jh.&lt;/keyword&gt;&lt;/keywords&gt;&lt;dates&gt;&lt;year&gt;1873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21" w:tooltip="Grossherzogliches Statistisches Bureau, 1873 #4630" w:history="1">
        <w:r w:rsidRPr="00266479">
          <w:rPr>
            <w:rFonts w:eastAsiaTheme="minorHAnsi"/>
            <w:noProof/>
            <w:lang w:val="en-GB" w:eastAsia="en-GB"/>
          </w:rPr>
          <w:t>Grossherzogliches Statistisches Bureau (187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Ilisch&lt;/Author&gt;&lt;Year&gt;1982&lt;/Year&gt;&lt;RecNum&gt;5050&lt;/RecNum&gt;&lt;DisplayText&gt;Ilisch (1982)&lt;/DisplayText&gt;&lt;record&gt;&lt;rec-number&gt;5050&lt;/rec-number&gt;&lt;foreign-keys&gt;&lt;key app="EN" db-id="9f2z9tt2ix2rzze2vaox5wrb0zfz9arfds25"&gt;5050&lt;/key&gt;&lt;/foreign-keys&gt;&lt;ref-type name="Book"&gt;6&lt;/ref-type&gt;&lt;contributors&gt;&lt;authors&gt;&lt;author&gt;Ilisch, Peter &lt;/author&gt;&lt;/authors&gt;&lt;/contributors&gt;&lt;titles&gt;&lt;title&gt;Westfälische Münzgeschichte der Neuzeit vom 16. bis zum 18. Jahrhundert&lt;/title&gt;&lt;/titles&gt;&lt;dates&gt;&lt;year&gt;1982&lt;/year&gt;&lt;/dates&gt;&lt;pub-location&gt;Münster&lt;/pub-location&gt;&lt;publisher&gt;Westfäl. Landesmuseum für Kunst u. Kulturgeschichte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43" w:tooltip="Ilisch, 1982 #5050" w:history="1">
        <w:r w:rsidRPr="00266479">
          <w:rPr>
            <w:rFonts w:eastAsiaTheme="minorHAnsi"/>
            <w:noProof/>
            <w:lang w:val="en-GB" w:eastAsia="en-GB"/>
          </w:rPr>
          <w:t>Ilisch (1982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Jacobs&lt;/Author&gt;&lt;Year&gt;1935&lt;/Year&gt;&lt;RecNum&gt;5048&lt;/RecNum&gt;&lt;DisplayText&gt;Jacobs and Richter (1935)&lt;/DisplayText&gt;&lt;record&gt;&lt;rec-number&gt;5048&lt;/rec-number&gt;&lt;foreign-keys&gt;&lt;key app="EN" db-id="9f2z9tt2ix2rzze2vaox5wrb0zfz9arfds25"&gt;5048&lt;/key&gt;&lt;/foreign-keys&gt;&lt;ref-type name="Book"&gt;6&lt;/ref-type&gt;&lt;contributors&gt;&lt;authors&gt;&lt;author&gt;Jacobs, Alfred &lt;/author&gt;&lt;author&gt;Richter, Hans&lt;/author&gt;&lt;/authors&gt;&lt;secondary-authors&gt;&lt;author&gt;Institut für Konjunkturforschung&lt;/author&gt;&lt;/secondary-authors&gt;&lt;/contributors&gt;&lt;titles&gt;&lt;title&gt;Die Großhandelspreise in Deutschland von 1792 bis 1934&lt;/title&gt;&lt;secondary-title&gt;Sonderhefte 37&lt;/secondary-title&gt;&lt;/titles&gt;&lt;dates&gt;&lt;year&gt;1935&lt;/year&gt;&lt;/dates&gt;&lt;pub-location&gt;Berlin&lt;/pub-location&gt;&lt;publisher&gt;Hanseatische Verlagsanstalt Hambur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50" w:tooltip="Jacobs, 1935 #5048" w:history="1">
        <w:r w:rsidRPr="00266479">
          <w:rPr>
            <w:rFonts w:eastAsiaTheme="minorHAnsi"/>
            <w:noProof/>
            <w:lang w:val="en-GB" w:eastAsia="en-GB"/>
          </w:rPr>
          <w:t>Jacobs and Richter (1935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Jesse&lt;/Author&gt;&lt;Year&gt;1928&lt;/Year&gt;&lt;RecNum&gt;2038&lt;/RecNum&gt;&lt;DisplayText&gt;Jesse (1928)&lt;/DisplayText&gt;&lt;record&gt;&lt;rec-number&gt;2038&lt;/rec-number&gt;&lt;foreign-keys&gt;&lt;key app="EN" db-id="9f2z9tt2ix2rzze2vaox5wrb0zfz9arfds25"&gt;2038&lt;/key&gt;&lt;/foreign-keys&gt;&lt;ref-type name="Book"&gt;6&lt;/ref-type&gt;&lt;contributors&gt;&lt;authors&gt;&lt;author&gt;Jesse, Wilhelm&lt;/author&gt;&lt;/authors&gt;&lt;/contributors&gt;&lt;titles&gt;&lt;title&gt;Der Wendische Münzverein&lt;/title&gt;&lt;secondary-title&gt;Quellen und Darstellungen zur hansischen Geschichte NF 6&lt;/secondary-title&gt;&lt;/titles&gt;&lt;keywords&gt;&lt;keyword&gt;Wirtschaftsgeschichte, Geldgeschichte, 14. Jh., 15. Jh., 16. Jh., Währungsunion&lt;/keyword&gt;&lt;/keywords&gt;&lt;dates&gt;&lt;year&gt;1928&lt;/year&gt;&lt;/dates&gt;&lt;pub-location&gt;Lübeck&lt;/pub-location&gt;&lt;publisher&gt;Hansischer Geschichtsverein&lt;/publisher&gt;&lt;label&gt;BL, Ac. 7079/2.&lt;/label&gt;&lt;urls&gt;&lt;related-urls&gt;&lt;url&gt;C:\Dokumente und Einstellungen\Oliver\Eigene Dateien\Münzen\WMV\Jesse 1928.pdf&lt;/url&gt;&lt;/related-urls&gt;&lt;pdf-urls&gt;&lt;url&gt;file:///C:/Documents%20and%20Settings/VOLCKART/My%20Documents/Gescannte%20Literatur/Jesse%201928.pdf&lt;/url&gt;&lt;/pdf-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54" w:tooltip="Jesse, 1928 #2038" w:history="1">
        <w:r w:rsidRPr="00266479">
          <w:rPr>
            <w:rFonts w:eastAsiaTheme="minorHAnsi"/>
            <w:noProof/>
            <w:lang w:val="en-GB" w:eastAsia="en-GB"/>
          </w:rPr>
          <w:t>Jesse (192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Jesse&lt;/Author&gt;&lt;Year&gt;1962&lt;/Year&gt;&lt;RecNum&gt;3245&lt;/RecNum&gt;&lt;DisplayText&gt;Jesse and Buck (1962)&lt;/DisplayText&gt;&lt;record&gt;&lt;rec-number&gt;3245&lt;/rec-number&gt;&lt;foreign-keys&gt;&lt;key app="EN" db-id="9f2z9tt2ix2rzze2vaox5wrb0zfz9arfds25"&gt;3245&lt;/key&gt;&lt;/foreign-keys&gt;&lt;ref-type name="Book"&gt;6&lt;/ref-type&gt;&lt;contributors&gt;&lt;authors&gt;&lt;author&gt;Jesse, Wilhelm&lt;/author&gt;&lt;author&gt;Buck, Heinrich&lt;/author&gt;&lt;/authors&gt;&lt;/contributors&gt;&lt;titles&gt;&lt;title&gt;Die Münzen der Stadt Braunschweig von 1499 bis 1680&lt;/title&gt;&lt;/titles&gt;&lt;keywords&gt;&lt;keyword&gt;geldgeschichte, 16. Jh., 17. Jh.&lt;/keyword&gt;&lt;/keywords&gt;&lt;dates&gt;&lt;year&gt;1962&lt;/year&gt;&lt;/dates&gt;&lt;pub-location&gt;Braunschweig&lt;/pub-location&gt;&lt;publisher&gt;Weisenhaus-Buchdruckerei und Verla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55" w:tooltip="Jesse, 1962 #3245" w:history="1">
        <w:r w:rsidRPr="00266479">
          <w:rPr>
            <w:rFonts w:eastAsiaTheme="minorHAnsi"/>
            <w:noProof/>
            <w:lang w:val="en-GB" w:eastAsia="en-GB"/>
          </w:rPr>
          <w:t>Jesse and Buck (1962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Joseph&lt;/Author&gt;&lt;Year&gt;1896&lt;/Year&gt;&lt;RecNum&gt;3268&lt;/RecNum&gt;&lt;DisplayText&gt;Joseph and Fellner (1896)&lt;/DisplayText&gt;&lt;record&gt;&lt;rec-number&gt;3268&lt;/rec-number&gt;&lt;foreign-keys&gt;&lt;key app="EN" db-id="9f2z9tt2ix2rzze2vaox5wrb0zfz9arfds25"&gt;3268&lt;/key&gt;&lt;/foreign-keys&gt;&lt;ref-type name="Book"&gt;6&lt;/ref-type&gt;&lt;contributors&gt;&lt;authors&gt;&lt;author&gt;Joseph, Paul&lt;/author&gt;&lt;author&gt;Fellner, Eduard&lt;/author&gt;&lt;/authors&gt;&lt;/contributors&gt;&lt;titles&gt;&lt;title&gt;Die Münzen von Frankfurt-am-Main nebst einer münzgeschichtlichen Einleitung und mehreren Anhängen: Das Mittelalter. Die Neuzeit&lt;/title&gt;&lt;/titles&gt;&lt;keywords&gt;&lt;keyword&gt;Geldgeschichte, 11. Jh., 12. Jh., 13. Jh., 14. Jh., 15. Jh., 16. Jh., 17. Jh., 18. Jh., 19. Jh.&lt;/keyword&gt;&lt;/keywords&gt;&lt;dates&gt;&lt;year&gt;1896&lt;/year&gt;&lt;/dates&gt;&lt;pub-location&gt;Frankfurt&lt;/pub-location&gt;&lt;publisher&gt;J. Baer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58" w:tooltip="Joseph, 1896 #3268" w:history="1">
        <w:r w:rsidRPr="00266479">
          <w:rPr>
            <w:rFonts w:eastAsiaTheme="minorHAnsi"/>
            <w:noProof/>
            <w:lang w:val="en-GB" w:eastAsia="en-GB"/>
          </w:rPr>
          <w:t>Joseph and Fellner (189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Kerl&lt;/Author&gt;&lt;Year&gt;1860&lt;/Year&gt;&lt;RecNum&gt;4208&lt;/RecNum&gt;&lt;DisplayText&gt;Kerl (1860)&lt;/DisplayText&gt;&lt;record&gt;&lt;rec-number&gt;4208&lt;/rec-number&gt;&lt;foreign-keys&gt;&lt;key app="EN" db-id="9f2z9tt2ix2rzze2vaox5wrb0zfz9arfds25"&gt;4208&lt;/key&gt;&lt;/foreign-keys&gt;&lt;ref-type name="Book"&gt;6&lt;/ref-type&gt;&lt;contributors&gt;&lt;authors&gt;&lt;author&gt;Kerl, Bruno&lt;/author&gt;&lt;/authors&gt;&lt;/contributors&gt;&lt;titles&gt;&lt;title&gt;Die Oberhazer Hüttenprocesse zur Gewinnung von Silber, Kupfer, Blei und arseniger Säure &lt;/title&gt;&lt;/titles&gt;&lt;keywords&gt;&lt;keyword&gt;Metrologie&lt;/keyword&gt;&lt;/keywords&gt;&lt;dates&gt;&lt;year&gt;1860&lt;/year&gt;&lt;/dates&gt;&lt;pub-location&gt;Clausthal&lt;/pub-location&gt;&lt;publisher&gt;Verlag der Grosse&amp;apos;schen Buchhandlun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60" w:tooltip="Kerl, 1860 #4208" w:history="1">
        <w:r w:rsidRPr="00266479">
          <w:rPr>
            <w:rFonts w:eastAsiaTheme="minorHAnsi"/>
            <w:noProof/>
            <w:lang w:val="en-GB" w:eastAsia="en-GB"/>
          </w:rPr>
          <w:t>Kerl (186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Klotzsch&lt;/Author&gt;&lt;Year&gt;1780&lt;/Year&gt;&lt;RecNum&gt;3902&lt;/RecNum&gt;&lt;DisplayText&gt;Klotzsch (1780)&lt;/DisplayText&gt;&lt;record&gt;&lt;rec-number&gt;3902&lt;/rec-number&gt;&lt;foreign-keys&gt;&lt;key app="EN" db-id="9f2z9tt2ix2rzze2vaox5wrb0zfz9arfds25"&gt;3902&lt;/key&gt;&lt;/foreign-keys&gt;&lt;ref-type name="Book"&gt;6&lt;/ref-type&gt;&lt;contributors&gt;&lt;authors&gt;&lt;author&gt;Klotzsch, Johann Friedrich&lt;/author&gt;&lt;/authors&gt;&lt;/contributors&gt;&lt;titles&gt;&lt;title&gt;Versuch einer Chur-Sächschen Münzgeschichte: von den ältesten, bis auf jetzige Zeiten&lt;/title&gt;&lt;/titles&gt;&lt;volume&gt;2&lt;/volume&gt;&lt;keywords&gt;&lt;keyword&gt;Geldgeschichte, 14. Jh., 15. Jh., 16. Jh., 17. Jh., 18. Jh.&lt;/keyword&gt;&lt;/keywords&gt;&lt;dates&gt;&lt;year&gt;1780&lt;/year&gt;&lt;/dates&gt;&lt;pub-location&gt;Chemnitz&lt;/pub-location&gt;&lt;publisher&gt;Johann Christoph Stößel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62" w:tooltip="Klotzsch, 1780 #3902" w:history="1">
        <w:r w:rsidRPr="00266479">
          <w:rPr>
            <w:rFonts w:eastAsiaTheme="minorHAnsi"/>
            <w:noProof/>
            <w:lang w:val="en-GB" w:eastAsia="en-GB"/>
          </w:rPr>
          <w:t>Klotzsch (178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Krüger&lt;/Author&gt;&lt;Year&gt;1830&lt;/Year&gt;&lt;RecNum&gt;3855&lt;/RecNum&gt;&lt;DisplayText&gt;Krüger (1830)&lt;/DisplayText&gt;&lt;record&gt;&lt;rec-number&gt;3855&lt;/rec-number&gt;&lt;foreign-keys&gt;&lt;key app="EN" db-id="9f2z9tt2ix2rzze2vaox5wrb0zfz9arfds25"&gt;3855&lt;/key&gt;&lt;/foreign-keys&gt;&lt;ref-type name="Book"&gt;6&lt;/ref-type&gt;&lt;contributors&gt;&lt;authors&gt;&lt;author&gt;Krüger, Johann Friedrich&lt;/author&gt;&lt;/authors&gt;&lt;/contributors&gt;&lt;titles&gt;&lt;title&gt;Vollständiges Handbuch der Münzen, Masse und Gewichte aller Länder der Erde&lt;/title&gt;&lt;/titles&gt;&lt;keywords&gt;&lt;keyword&gt;Metrologie, Kaufmannshandbuch, Quelle&lt;/keyword&gt;&lt;/keywords&gt;&lt;dates&gt;&lt;year&gt;1830&lt;/year&gt;&lt;/dates&gt;&lt;pub-location&gt;Quedlinburg, Leipzig&lt;/pub-location&gt;&lt;publisher&gt;Gottfried Basse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73" w:tooltip="Krüger, 1830 #3855" w:history="1">
        <w:r w:rsidRPr="00266479">
          <w:rPr>
            <w:rFonts w:eastAsiaTheme="minorHAnsi"/>
            <w:noProof/>
            <w:lang w:val="en-GB" w:eastAsia="en-GB"/>
          </w:rPr>
          <w:t>Krüger (18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Leonhardi&lt;/Author&gt;&lt;Year&gt;1796&lt;/Year&gt;&lt;RecNum&gt;3866&lt;/RecNum&gt;&lt;DisplayText&gt;Leonhardi (1796)&lt;/DisplayText&gt;&lt;record&gt;&lt;rec-number&gt;3866&lt;/rec-number&gt;&lt;foreign-keys&gt;&lt;key app="EN" db-id="9f2z9tt2ix2rzze2vaox5wrb0zfz9arfds25"&gt;3866&lt;/key&gt;&lt;/foreign-keys&gt;&lt;ref-type name="Book"&gt;6&lt;/ref-type&gt;&lt;contributors&gt;&lt;authors&gt;&lt;author&gt;Leonhardi, F.G.&lt;/author&gt;&lt;/authors&gt;&lt;/contributors&gt;&lt;titles&gt;&lt;title&gt;Oekonomische Hefte oder Sammlung von Nachrichten, Erfahrungen und Beobachtungen für den Land- und Stadtwirt&lt;/title&gt;&lt;/titles&gt;&lt;volume&gt;7&lt;/volume&gt;&lt;dates&gt;&lt;year&gt;1796&lt;/year&gt;&lt;/dates&gt;&lt;pub-location&gt;Leipzig&lt;/pub-location&gt;&lt;publisher&gt;Expedition des allg. litter. Anzeigers&lt;/publisher&gt;&lt;urls&gt;&lt;pdf-urls&gt;&lt;url&gt;file:///C:/Documents%20and%20Settings/VOLCKART/My%20Documents/Gescannte%20Literatur/Leonhardi_1796.pdf&lt;/url&gt;&lt;/pdf-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78" w:tooltip="Leonhardi, 1796 #3866" w:history="1">
        <w:r w:rsidRPr="00266479">
          <w:rPr>
            <w:rFonts w:eastAsiaTheme="minorHAnsi"/>
            <w:noProof/>
            <w:lang w:val="en-GB" w:eastAsia="en-GB"/>
          </w:rPr>
          <w:t>Leonhardi (179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Metz&lt;/Author&gt;&lt;Year&gt;1990&lt;/Year&gt;&lt;RecNum&gt;2498&lt;/RecNum&gt;&lt;DisplayText&gt;Metz (1990)&lt;/DisplayText&gt;&lt;record&gt;&lt;rec-number&gt;2498&lt;/rec-number&gt;&lt;foreign-keys&gt;&lt;key app="EN" db-id="9f2z9tt2ix2rzze2vaox5wrb0zfz9arfds25"&gt;2498&lt;/key&gt;&lt;/foreign-keys&gt;&lt;ref-type name="Book"&gt;6&lt;/ref-type&gt;&lt;contributors&gt;&lt;authors&gt;&lt;author&gt;Metz, Rainer&lt;/author&gt;&lt;/authors&gt;&lt;secondary-authors&gt;&lt;author&gt;Pohle, Monika&lt;/author&gt;&lt;/secondary-authors&gt;&lt;/contributors&gt;&lt;titles&gt;&lt;title&gt;Geld, Währung und Preisentwicklung: Der Niederrheinraum im europäischen Vergleich 1350-1800&lt;/title&gt;&lt;secondary-title&gt;Schriftenreihe des Instituts für bankhistorische Forschung e.V. 14&lt;/secondary-title&gt;&lt;/titles&gt;&lt;keywords&gt;&lt;keyword&gt;Geldgeschichte, Preisgeschichte, 14. Jh., 15. Jh., 16. Jh., 17. Jh., 18. Jh.&lt;/keyword&gt;&lt;/keywords&gt;&lt;dates&gt;&lt;year&gt;1990&lt;/year&gt;&lt;/dates&gt;&lt;pub-location&gt;Frankfurt&lt;/pub-location&gt;&lt;publisher&gt;Fritz Knapp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192" w:tooltip="Metz, 1990 #2498" w:history="1">
        <w:r w:rsidRPr="00266479">
          <w:rPr>
            <w:rFonts w:eastAsiaTheme="minorHAnsi"/>
            <w:noProof/>
            <w:lang w:val="en-GB" w:eastAsia="en-GB"/>
          </w:rPr>
          <w:t>Metz (199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Nelkenbrecher&lt;/Author&gt;&lt;Year&gt;1793&lt;/Year&gt;&lt;RecNum&gt;3794&lt;/RecNum&gt;&lt;DisplayText&gt;Nelkenbrecher and Gerhardt (1793)&lt;/DisplayText&gt;&lt;record&gt;&lt;rec-number&gt;3794&lt;/rec-number&gt;&lt;foreign-keys&gt;&lt;key app="EN" db-id="9f2z9tt2ix2rzze2vaox5wrb0zfz9arfds25"&gt;3794&lt;/key&gt;&lt;/foreign-keys&gt;&lt;ref-type name="Book"&gt;6&lt;/ref-type&gt;&lt;contributors&gt;&lt;authors&gt;&lt;author&gt;Nelkenbrecher, Johann Christian&lt;/author&gt;&lt;author&gt;Gerhardt, Mark Rudolph Balthazar&lt;/author&gt;&lt;/authors&gt;&lt;/contributors&gt;&lt;titles&gt;&lt;title&gt;Nelkenbrechers Taschenbuch der Münz-Maaß und Gewichtskunde für Kaufleute&lt;/title&gt;&lt;/titles&gt;&lt;edition&gt;7&lt;/edition&gt;&lt;keywords&gt;&lt;keyword&gt;Handel, 18. Jh., Quelle, Metrologie, Kaufmannshandbuch&lt;/keyword&gt;&lt;/keywords&gt;&lt;dates&gt;&lt;year&gt;1793&lt;/year&gt;&lt;/dates&gt;&lt;pub-location&gt;Berlin&lt;/pub-location&gt;&lt;publisher&gt;Arnold Wever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07" w:tooltip="Nelkenbrecher, 1793 #3794" w:history="1">
        <w:r w:rsidRPr="00266479">
          <w:rPr>
            <w:rFonts w:eastAsiaTheme="minorHAnsi"/>
            <w:noProof/>
            <w:lang w:val="en-GB" w:eastAsia="en-GB"/>
          </w:rPr>
          <w:t>Nelkenbrecher and Gerhardt (179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Nelkenbrecher&lt;/Author&gt;&lt;Year&gt;1858&lt;/Year&gt;&lt;RecNum&gt;5047&lt;/RecNum&gt;&lt;DisplayText&gt;Nelkenbrecher et al. (1858)&lt;/DisplayText&gt;&lt;record&gt;&lt;rec-number&gt;5047&lt;/rec-number&gt;&lt;foreign-keys&gt;&lt;key app="EN" db-id="9f2z9tt2ix2rzze2vaox5wrb0zfz9arfds25"&gt;5047&lt;/key&gt;&lt;/foreign-keys&gt;&lt;ref-type name="Book"&gt;6&lt;/ref-type&gt;&lt;contributors&gt;&lt;authors&gt;&lt;author&gt;Nelkenbrecher, Johann Christian&lt;/author&gt;&lt;author&gt;Feller, F.E.&lt;/author&gt;&lt;author&gt;Grimm, F.W.&lt;/author&gt;&lt;/authors&gt;&lt;/contributors&gt;&lt;titles&gt;&lt;title&gt;J. C. Nelkenbrecher&amp;apos;s allgemeines Taschenbuch der Münz-, Maass- und Gewichtskunde, der Wechsel-, Geld- und Fonds- Curse u. s. w. nebst alphabetischem Verzeichniss der Action-Gesellschaften. Bearbeitet von F. E. Feller und F. W. Grimm. Mit neuen Münz-Tabellen versehen von C. Neubauer&lt;/title&gt;&lt;/titles&gt;&lt;dates&gt;&lt;year&gt;1858&lt;/year&gt;&lt;/dates&gt;&lt;pub-location&gt;Berlin&lt;/pub-location&gt;&lt;publisher&gt;Georg Reimer&lt;/publisher&gt;&lt;urls&gt;&lt;related-urls&gt;&lt;url&gt;http://books.google.co.uk/books?id=PJI7AAAAcAAJ&lt;/url&gt;&lt;/related-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06" w:tooltip="Nelkenbrecher, 1858 #5047" w:history="1">
        <w:r w:rsidRPr="00266479">
          <w:rPr>
            <w:rFonts w:eastAsiaTheme="minorHAnsi"/>
            <w:noProof/>
            <w:lang w:val="en-GB" w:eastAsia="en-GB"/>
          </w:rPr>
          <w:t>Nelkenbrecher et al. (185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Praun&lt;/Author&gt;&lt;Year&gt;1784&lt;/Year&gt;&lt;RecNum&gt;3657&lt;/RecNum&gt;&lt;DisplayText&gt;Praun (1784)&lt;/DisplayText&gt;&lt;record&gt;&lt;rec-number&gt;3657&lt;/rec-number&gt;&lt;foreign-keys&gt;&lt;key app="EN" db-id="9f2z9tt2ix2rzze2vaox5wrb0zfz9arfds25"&gt;3657&lt;/key&gt;&lt;/foreign-keys&gt;&lt;ref-type name="Book"&gt;6&lt;/ref-type&gt;&lt;contributors&gt;&lt;authors&gt;&lt;author&gt;Praun, Georg Andr. Septim. von&lt;/author&gt;&lt;/authors&gt;&lt;/contributors&gt;&lt;titles&gt;&lt;title&gt;Grundliche Nachricht von dem Münzwesen insgemein, insbesondere aber von dem Deutschen Münzwesen älterer und neuerer Zeiten: und dann auch von dem Französischen, Spanischen, Niederländschen, Englischen und Dänischen Münzwesen&lt;/title&gt;&lt;/titles&gt;&lt;edition&gt;3&lt;/edition&gt;&lt;keywords&gt;&lt;keyword&gt;Geldgeschichte, 16. Jh., 17. Jh., 18. Jh., Quelle&lt;/keyword&gt;&lt;/keywords&gt;&lt;dates&gt;&lt;year&gt;1784&lt;/year&gt;&lt;/dates&gt;&lt;pub-location&gt;Leipzig&lt;/pub-location&gt;&lt;publisher&gt;Weygandsche Buchhandlung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41" w:tooltip="Praun, 1784 #3657" w:history="1">
        <w:r w:rsidRPr="00266479">
          <w:rPr>
            <w:rFonts w:eastAsiaTheme="minorHAnsi"/>
            <w:noProof/>
            <w:lang w:val="en-GB" w:eastAsia="en-GB"/>
          </w:rPr>
          <w:t>Praun (1784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Schneider&lt;/Author&gt;&lt;Year&gt;1981&lt;/Year&gt;&lt;RecNum&gt;3117&lt;/RecNum&gt;&lt;DisplayText&gt;Schneider (1981; Schneider (1990)&lt;/DisplayText&gt;&lt;record&gt;&lt;rec-number&gt;3117&lt;/rec-number&gt;&lt;foreign-keys&gt;&lt;key app="EN" db-id="9f2z9tt2ix2rzze2vaox5wrb0zfz9arfds25"&gt;3117&lt;/key&gt;&lt;/foreign-keys&gt;&lt;ref-type name="Journal Article"&gt;17&lt;/ref-type&gt;&lt;contributors&gt;&lt;authors&gt;&lt;author&gt;Schneider, Konrad&lt;/author&gt;&lt;/authors&gt;&lt;/contributors&gt;&lt;titles&gt;&lt;title&gt;Hamburg während der Kipper- und Wipperzeit&lt;/title&gt;&lt;secondary-title&gt;Zeitschrift des Vereins für hamburgische Geschichte&lt;/secondary-title&gt;&lt;/titles&gt;&lt;periodical&gt;&lt;full-title&gt;Zeitschrift des Vereins für hamburgische Geschichte&lt;/full-title&gt;&lt;/periodical&gt;&lt;pages&gt;47–74&lt;/pages&gt;&lt;volume&gt;67&lt;/volume&gt;&lt;keywords&gt;&lt;keyword&gt;Geldgeschichte, 17. Jh.&lt;/keyword&gt;&lt;/keywords&gt;&lt;dates&gt;&lt;year&gt;1981&lt;/year&gt;&lt;/dates&gt;&lt;urls&gt;&lt;/urls&gt;&lt;/record&gt;&lt;/Cite&gt;&lt;Cite&gt;&lt;Author&gt;Schneider&lt;/Author&gt;&lt;Year&gt;1990&lt;/Year&gt;&lt;RecNum&gt;3115&lt;/RecNum&gt;&lt;record&gt;&lt;rec-number&gt;3115&lt;/rec-number&gt;&lt;foreign-keys&gt;&lt;key app="EN" db-id="9f2z9tt2ix2rzze2vaox5wrb0zfz9arfds25"&gt;3115&lt;/key&gt;&lt;/foreign-keys&gt;&lt;ref-type name="Book"&gt;6&lt;/ref-type&gt;&lt;contributors&gt;&lt;authors&gt;&lt;author&gt;Schneider, Konrad&lt;/author&gt;&lt;/authors&gt;&lt;/contributors&gt;&lt;titles&gt;&lt;title&gt;Frankfurt und die Kipper- und Wipperinflation der Jahre 1619-1623&lt;/title&gt;&lt;/titles&gt;&lt;keywords&gt;&lt;keyword&gt;Geldgeschichte, 17. Jh.&lt;/keyword&gt;&lt;/keywords&gt;&lt;dates&gt;&lt;year&gt;1990&lt;/year&gt;&lt;/dates&gt;&lt;pub-location&gt;Frankfurt&lt;/pub-location&gt;&lt;publisher&gt;Stadtarchiv&lt;/publisher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67" w:tooltip="Schneider, 1981 #3117" w:history="1">
        <w:r w:rsidRPr="00266479">
          <w:rPr>
            <w:rFonts w:eastAsiaTheme="minorHAnsi"/>
            <w:noProof/>
            <w:lang w:val="en-GB" w:eastAsia="en-GB"/>
          </w:rPr>
          <w:t>Schneider (1981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68" w:tooltip="Schneider, 1990 #3115" w:history="1">
        <w:r w:rsidRPr="00266479">
          <w:rPr>
            <w:rFonts w:eastAsiaTheme="minorHAnsi"/>
            <w:noProof/>
            <w:vanish/>
            <w:lang w:val="en-GB" w:eastAsia="en-GB"/>
          </w:rPr>
          <w:t>Schneider (</w:t>
        </w:r>
        <w:r w:rsidRPr="00266479">
          <w:rPr>
            <w:rFonts w:eastAsiaTheme="minorHAnsi"/>
            <w:noProof/>
            <w:lang w:val="en-GB" w:eastAsia="en-GB"/>
          </w:rPr>
          <w:t>199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Scholler&lt;/Author&gt;&lt;Year&gt;1916&lt;/Year&gt;&lt;RecNum&gt;2520&lt;/RecNum&gt;&lt;DisplayText&gt;Scholler (1916)&lt;/DisplayText&gt;&lt;record&gt;&lt;rec-number&gt;2520&lt;/rec-number&gt;&lt;foreign-keys&gt;&lt;key app="EN" db-id="9f2z9tt2ix2rzze2vaox5wrb0zfz9arfds25"&gt;2520&lt;/key&gt;&lt;/foreign-keys&gt;&lt;ref-type name="Book"&gt;6&lt;/ref-type&gt;&lt;contributors&gt;&lt;authors&gt;&lt;author&gt;Scholler, Ernst&lt;/author&gt;&lt;/authors&gt;&lt;/contributors&gt;&lt;titles&gt;&lt;title&gt;Der Reichsstadt Nürnberg Geld- und Münzwesen in älterer und neuerer Zeit (Ein Beitrag zur reichsstädtischen Wirtschaftsgeschichte.)&lt;/title&gt;&lt;/titles&gt;&lt;keywords&gt;&lt;keyword&gt;Wirtschaftsgeschichte, Geldgeschichte, 11. Jh., 12. Jh., 13. Jh., 14. Jh., 15. Jh., 16. Jh., 17. Jh.&lt;/keyword&gt;&lt;/keywords&gt;&lt;dates&gt;&lt;year&gt;1916&lt;/year&gt;&lt;/dates&gt;&lt;pub-location&gt;Nürnberg&lt;/pub-location&gt;&lt;label&gt;StaBi, Pl10005&lt;/label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69" w:tooltip="Scholler, 1916 #2520" w:history="1">
        <w:r w:rsidRPr="00266479">
          <w:rPr>
            <w:rFonts w:eastAsiaTheme="minorHAnsi"/>
            <w:noProof/>
            <w:lang w:val="en-GB" w:eastAsia="en-GB"/>
          </w:rPr>
          <w:t>Scholler (191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>
          <w:fldData xml:space="preserve">PEVuZE5vdGU+PENpdGU+PEF1dGhvcj5TY2hyw7Z0dGVyPC9BdXRob3I+PFllYXI+MTkwNDwvWWVh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</w:fldData>
        </w:fldChar>
      </w:r>
      <w:r w:rsidRPr="00266479">
        <w:rPr>
          <w:rFonts w:eastAsiaTheme="minorHAnsi"/>
          <w:lang w:val="en-GB" w:eastAsia="en-GB"/>
        </w:rPr>
        <w:instrText xml:space="preserve"> ADDIN EN.CITE </w:instrText>
      </w:r>
      <w:r w:rsidRPr="00266479">
        <w:rPr>
          <w:rFonts w:eastAsiaTheme="minorHAnsi"/>
          <w:lang w:val="de-DE" w:eastAsia="en-GB"/>
        </w:rPr>
        <w:fldChar w:fldCharType="begin">
          <w:fldData xml:space="preserve">PEVuZE5vdGU+PENpdGU+PEF1dGhvcj5TY2hyw7Z0dGVyPC9BdXRob3I+PFllYXI+MTkwNDwvWWVh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</w:fldData>
        </w:fldChar>
      </w:r>
      <w:r w:rsidRPr="00266479">
        <w:rPr>
          <w:rFonts w:eastAsiaTheme="minorHAnsi"/>
          <w:lang w:val="en-GB" w:eastAsia="en-GB"/>
        </w:rPr>
        <w:instrText xml:space="preserve"> ADDIN EN.CITE.DATA </w:instrText>
      </w:r>
      <w:r w:rsidRPr="00266479">
        <w:rPr>
          <w:rFonts w:eastAsiaTheme="minorHAnsi"/>
          <w:lang w:val="de-DE" w:eastAsia="en-GB"/>
        </w:rPr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de-DE" w:eastAsia="en-GB"/>
        </w:rPr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272" w:tooltip="Schrötter, 1904 #3956" w:history="1">
        <w:r w:rsidRPr="00266479">
          <w:rPr>
            <w:rFonts w:eastAsiaTheme="minorHAnsi"/>
            <w:noProof/>
            <w:lang w:val="en-GB" w:eastAsia="en-GB"/>
          </w:rPr>
          <w:t>Schrötter (1904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73" w:tooltip="Schrötter, 1907 #3904" w:history="1">
        <w:r w:rsidRPr="00266479">
          <w:rPr>
            <w:rFonts w:eastAsiaTheme="minorHAnsi"/>
            <w:noProof/>
            <w:vanish/>
            <w:lang w:val="en-GB" w:eastAsia="en-GB"/>
          </w:rPr>
          <w:t>Schrötter (</w:t>
        </w:r>
        <w:r w:rsidRPr="00266479">
          <w:rPr>
            <w:rFonts w:eastAsiaTheme="minorHAnsi"/>
            <w:noProof/>
            <w:lang w:val="en-GB" w:eastAsia="en-GB"/>
          </w:rPr>
          <w:t>1907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74" w:tooltip="Schrötter, 1908 #3910" w:history="1">
        <w:r w:rsidRPr="00266479">
          <w:rPr>
            <w:rFonts w:eastAsiaTheme="minorHAnsi"/>
            <w:noProof/>
            <w:vanish/>
            <w:lang w:val="en-GB" w:eastAsia="en-GB"/>
          </w:rPr>
          <w:t>Schrötter (</w:t>
        </w:r>
        <w:r w:rsidRPr="00266479">
          <w:rPr>
            <w:rFonts w:eastAsiaTheme="minorHAnsi"/>
            <w:noProof/>
            <w:lang w:val="en-GB" w:eastAsia="en-GB"/>
          </w:rPr>
          <w:t>1908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75" w:tooltip="Schrötter, 1910 #3911" w:history="1">
        <w:r w:rsidRPr="00266479">
          <w:rPr>
            <w:rFonts w:eastAsiaTheme="minorHAnsi"/>
            <w:noProof/>
            <w:vanish/>
            <w:lang w:val="en-GB" w:eastAsia="en-GB"/>
          </w:rPr>
          <w:t>Schrötter (</w:t>
        </w:r>
        <w:r w:rsidRPr="00266479">
          <w:rPr>
            <w:rFonts w:eastAsiaTheme="minorHAnsi"/>
            <w:noProof/>
            <w:lang w:val="en-GB" w:eastAsia="en-GB"/>
          </w:rPr>
          <w:t>1910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76" w:tooltip="Schrötter, 1913 #3957" w:history="1">
        <w:r w:rsidRPr="00266479">
          <w:rPr>
            <w:rFonts w:eastAsiaTheme="minorHAnsi"/>
            <w:noProof/>
            <w:vanish/>
            <w:lang w:val="en-GB" w:eastAsia="en-GB"/>
          </w:rPr>
          <w:t>Schrötter (</w:t>
        </w:r>
        <w:r w:rsidRPr="00266479">
          <w:rPr>
            <w:rFonts w:eastAsiaTheme="minorHAnsi"/>
            <w:noProof/>
            <w:lang w:val="en-GB" w:eastAsia="en-GB"/>
          </w:rPr>
          <w:t>1913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77" w:tooltip="Schrötter, 1922 #3962" w:history="1">
        <w:r w:rsidRPr="00266479">
          <w:rPr>
            <w:rFonts w:eastAsiaTheme="minorHAnsi"/>
            <w:noProof/>
            <w:vanish/>
            <w:lang w:val="en-GB" w:eastAsia="en-GB"/>
          </w:rPr>
          <w:t>Schrötter (</w:t>
        </w:r>
        <w:r w:rsidRPr="00266479">
          <w:rPr>
            <w:rFonts w:eastAsiaTheme="minorHAnsi"/>
            <w:noProof/>
            <w:lang w:val="en-GB" w:eastAsia="en-GB"/>
          </w:rPr>
          <w:t>1922</w:t>
        </w:r>
      </w:hyperlink>
      <w:r w:rsidRPr="00266479">
        <w:rPr>
          <w:rFonts w:eastAsiaTheme="minorHAnsi"/>
          <w:noProof/>
          <w:lang w:val="en-GB" w:eastAsia="en-GB"/>
        </w:rPr>
        <w:t xml:space="preserve">; </w:t>
      </w:r>
      <w:hyperlink w:anchor="_ENREF_278" w:tooltip="Schrötter, 1930 #2013" w:history="1">
        <w:r w:rsidRPr="00266479">
          <w:rPr>
            <w:rFonts w:eastAsiaTheme="minorHAnsi"/>
            <w:noProof/>
            <w:vanish/>
            <w:lang w:val="en-GB" w:eastAsia="en-GB"/>
          </w:rPr>
          <w:t>Schrötter (</w:t>
        </w:r>
        <w:r w:rsidRPr="00266479">
          <w:rPr>
            <w:rFonts w:eastAsiaTheme="minorHAnsi"/>
            <w:noProof/>
            <w:lang w:val="en-GB" w:eastAsia="en-GB"/>
          </w:rPr>
          <w:t>19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de-DE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Verordnungsblatt&lt;/Author&gt;&lt;Year&gt;1853&lt;/Year&gt;&lt;RecNum&gt;5102&lt;/RecNum&gt;&lt;DisplayText&gt;Verordnungsblatt (1853)&lt;/DisplayText&gt;&lt;record&gt;&lt;rec-number&gt;5102&lt;/rec-number&gt;&lt;foreign-keys&gt;&lt;key app="EN" db-id="9f2z9tt2ix2rzze2vaox5wrb0zfz9arfds25"&gt;5102&lt;/key&gt;&lt;/foreign-keys&gt;&lt;ref-type name="Journal Article"&gt;17&lt;/ref-type&gt;&lt;contributors&gt;&lt;authors&gt;&lt;author&gt;Verordnungsblatt&lt;/author&gt;&lt;/authors&gt;&lt;/contributors&gt;&lt;titles&gt;&lt;secondary-title&gt;Verordnungsblatt des Herzogthums Nassau&lt;/secondary-title&gt;&lt;/titles&gt;&lt;periodical&gt;&lt;full-title&gt;Verordnungsblatt des Herzogthums Nassau&lt;/full-title&gt;&lt;/periodical&gt;&lt;volume&gt;23&lt;/volume&gt;&lt;number&gt;27. August&lt;/number&gt;&lt;dates&gt;&lt;year&gt;1853&lt;/year&gt;&lt;/dates&gt;&lt;urls&gt;&lt;/urls&gt;&lt;/record&gt;&lt;/Cite&gt;&lt;/EndNote&gt;</w:instrText>
      </w:r>
      <w:r w:rsidRPr="00266479">
        <w:rPr>
          <w:rFonts w:eastAsiaTheme="minorHAnsi"/>
          <w:lang w:val="de-DE" w:eastAsia="en-GB"/>
        </w:rPr>
        <w:fldChar w:fldCharType="separate"/>
      </w:r>
      <w:hyperlink w:anchor="_ENREF_327" w:tooltip="Verordnungsblatt, 1853 #5102" w:history="1">
        <w:r w:rsidRPr="00266479">
          <w:rPr>
            <w:rFonts w:eastAsiaTheme="minorHAnsi"/>
            <w:noProof/>
            <w:lang w:val="en-GB" w:eastAsia="en-GB"/>
          </w:rPr>
          <w:t>Verordnungsblatt (185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de-DE" w:eastAsia="en-GB"/>
        </w:rPr>
        <w:fldChar w:fldCharType="end"/>
      </w:r>
      <w:r w:rsidRPr="00266479">
        <w:rPr>
          <w:rFonts w:eastAsiaTheme="minorHAnsi"/>
          <w:lang w:val="en-GB" w:eastAsia="en-GB"/>
        </w:rPr>
        <w:t>.</w:t>
      </w:r>
    </w:p>
    <w:p w14:paraId="454CFFD0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 w:eastAsia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 w:eastAsia="en-GB"/>
        </w:rPr>
        <w:t>Great Britain, Ireland</w:t>
      </w:r>
    </w:p>
    <w:p w14:paraId="35FEB6F0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Wheat price sources</w:t>
      </w:r>
    </w:p>
    <w:p w14:paraId="07BCF00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Aberdeen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398-1532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emmill&lt;/Author&gt;&lt;Year&gt;1995&lt;/Year&gt;&lt;RecNum&gt;5267&lt;/RecNum&gt;&lt;Suffix&gt;`, pp. 151-160&lt;/Suffix&gt;&lt;DisplayText&gt;Gemmill and Mayhew (1995, pp. 151-160)&lt;/DisplayText&gt;&lt;record&gt;&lt;rec-number&gt;5267&lt;/rec-number&gt;&lt;foreign-keys&gt;&lt;key app="EN" db-id="9f2z9tt2ix2rzze2vaox5wrb0zfz9arfds25"&gt;5267&lt;/key&gt;&lt;/foreign-keys&gt;&lt;ref-type name="Book"&gt;6&lt;/ref-type&gt;&lt;contributors&gt;&lt;authors&gt;&lt;author&gt;Gemmill, Elizabeth&lt;/author&gt;&lt;author&gt;Mayhew, Nicholas J.&lt;/author&gt;&lt;/authors&gt;&lt;secondary-authors&gt;&lt;author&gt;Mayhew, N. J.&lt;/author&gt;&lt;/secondary-authors&gt;&lt;/contributors&gt;&lt;titles&gt;&lt;title&gt;Changing Values in Medieval Scotland: a Study of Prices, Money, and Weights and Measures&lt;/title&gt;&lt;/titles&gt;&lt;keywords&gt;&lt;keyword&gt;Prices -- Scotland -- History&lt;/keyword&gt;&lt;keyword&gt;Money -- Scotland -- History&lt;/keyword&gt;&lt;keyword&gt;Weights and measures -- Scotland -- History&lt;/keyword&gt;&lt;keyword&gt;Economic history, Medieval&lt;/keyword&gt;&lt;keyword&gt;Scotland -- History -- 1057-1603&lt;/keyword&gt;&lt;keyword&gt;Money History&lt;/keyword&gt;&lt;keyword&gt;Scotland&lt;/keyword&gt;&lt;/keywords&gt;&lt;dates&gt;&lt;year&gt;1995&lt;/year&gt;&lt;/dates&gt;&lt;pub-location&gt;Cambridge, New York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09" w:tooltip="Gemmill, 1995 #526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emmill and Mayhew (1995, pp. 151-160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81-178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ibson&lt;/Author&gt;&lt;Year&gt;1995&lt;/Year&gt;&lt;RecNum&gt;5260&lt;/RecNum&gt;&lt;Suffix&gt;`, pp. 54`, 102-105&lt;/Suffix&gt;&lt;DisplayText&gt;Gibson and Smout (1995, pp. 54, 102-105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ibson and Smout (1995, pp. 54, 102-105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76500F8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proofErr w:type="spellStart"/>
      <w:r w:rsidRPr="00266479">
        <w:rPr>
          <w:rFonts w:eastAsiaTheme="minorHAnsi" w:cstheme="minorBidi"/>
          <w:szCs w:val="22"/>
          <w:lang w:val="en-GB" w:eastAsia="en-GB"/>
        </w:rPr>
        <w:t>Adderbury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>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08-1405</w:t>
      </w:r>
      <w:r w:rsidRPr="00266479">
        <w:rPr>
          <w:rFonts w:eastAsiaTheme="minorHAnsi" w:cstheme="minorBidi"/>
          <w:szCs w:val="22"/>
          <w:lang w:val="en-GB" w:eastAsia="en-GB"/>
        </w:rPr>
        <w:t xml:space="preserve">: David Farmer </w:t>
      </w:r>
      <w:r>
        <w:rPr>
          <w:rFonts w:eastAsiaTheme="minorHAnsi" w:cstheme="minorBidi"/>
          <w:szCs w:val="22"/>
          <w:lang w:val="en-GB" w:eastAsia="en-GB"/>
        </w:rPr>
        <w:t>Fonds</w:t>
      </w:r>
      <w:r w:rsidRPr="00266479">
        <w:rPr>
          <w:rFonts w:eastAsiaTheme="minorHAnsi" w:cstheme="minorBidi"/>
          <w:szCs w:val="22"/>
          <w:lang w:val="en-GB" w:eastAsia="en-GB"/>
        </w:rPr>
        <w:t>, Farmer Archive at the University of Saskatchewan Library, Saskatoon, Saskatchewan</w:t>
      </w:r>
      <w:r>
        <w:rPr>
          <w:rFonts w:eastAsiaTheme="minorHAnsi" w:cstheme="minorBidi"/>
          <w:szCs w:val="22"/>
          <w:lang w:val="en-GB" w:eastAsia="en-GB"/>
        </w:rPr>
        <w:t xml:space="preserve"> (</w:t>
      </w:r>
      <w:r w:rsidRPr="00E60B11">
        <w:rPr>
          <w:rFonts w:eastAsiaTheme="minorHAnsi" w:cstheme="minorBidi"/>
          <w:szCs w:val="22"/>
          <w:lang w:val="en-GB" w:eastAsia="en-GB"/>
        </w:rPr>
        <w:t>http://sain.scaa.sk.ca/collections/david-farmer-fonds</w:t>
      </w:r>
      <w:r>
        <w:rPr>
          <w:rFonts w:eastAsiaTheme="minorHAnsi" w:cstheme="minorBidi"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t xml:space="preserve"> </w:t>
      </w:r>
      <w:r w:rsidRPr="00266479">
        <w:rPr>
          <w:rFonts w:eastAsiaTheme="minorHAnsi" w:cstheme="minorBidi"/>
          <w:vanish/>
          <w:szCs w:val="22"/>
          <w:highlight w:val="red"/>
          <w:lang w:val="en-GB" w:eastAsia="en-GB"/>
        </w:rPr>
        <w:t>The source just says ‘D. Farmer papers’. Is my identification correct? Please check!</w:t>
      </w:r>
    </w:p>
    <w:p w14:paraId="7870C4F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Ay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13-178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ibson&lt;/Author&gt;&lt;Year&gt;1995&lt;/Year&gt;&lt;RecNum&gt;5260&lt;/RecNum&gt;&lt;Suffix&gt;`, pp. 103 ff.&lt;/Suffix&gt;&lt;DisplayText&gt;Gibson and Smout (1995, pp. 103 ff.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ibson and Smout (1995, pp. 103 ff.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1940718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Belfast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85-1911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</w:t>
      </w:r>
      <w:r w:rsidRPr="00266479">
        <w:rPr>
          <w:rFonts w:eastAsiaTheme="minorHAnsi" w:cstheme="minorBidi"/>
          <w:szCs w:val="22"/>
          <w:lang w:val="en-GB" w:eastAsia="en-GB"/>
        </w:rPr>
        <w:t xml:space="preserve"> </w:t>
      </w:r>
      <w:r>
        <w:rPr>
          <w:rFonts w:eastAsiaTheme="minorHAnsi" w:cstheme="minorBidi"/>
          <w:szCs w:val="22"/>
          <w:lang w:val="en-GB" w:eastAsia="en-GB"/>
        </w:rPr>
        <w:t>from</w:t>
      </w:r>
      <w:r w:rsidRPr="00266479">
        <w:rPr>
          <w:rFonts w:eastAsiaTheme="minorHAnsi" w:cstheme="minorBidi"/>
          <w:szCs w:val="22"/>
          <w:lang w:val="en-GB" w:eastAsia="en-GB"/>
        </w:rPr>
        <w:t xml:space="preserve"> P</w:t>
      </w:r>
      <w:r>
        <w:rPr>
          <w:rFonts w:eastAsiaTheme="minorHAnsi" w:cstheme="minorBidi"/>
          <w:szCs w:val="22"/>
          <w:lang w:val="en-GB" w:eastAsia="en-GB"/>
        </w:rPr>
        <w:t>eter</w:t>
      </w:r>
      <w:r w:rsidRPr="00266479">
        <w:rPr>
          <w:rFonts w:eastAsiaTheme="minorHAnsi" w:cstheme="minorBidi"/>
          <w:szCs w:val="22"/>
          <w:lang w:val="en-GB" w:eastAsia="en-GB"/>
        </w:rPr>
        <w:t xml:space="preserve"> Solar.</w:t>
      </w:r>
    </w:p>
    <w:p w14:paraId="584FF40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Cambridge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79-1355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Rogers&lt;/Author&gt;&lt;Year&gt;1866&lt;/Year&gt;&lt;RecNum&gt;5142&lt;/RecNum&gt;&lt;Suffix&gt;`, pp. 16-133&lt;/Suffix&gt;&lt;DisplayText&gt;Rogers (1866, pp. 16-133)&lt;/DisplayText&gt;&lt;record&gt;&lt;rec-number&gt;5142&lt;/rec-number&gt;&lt;foreign-keys&gt;&lt;key app="EN" db-id="9f2z9tt2ix2rzze2vaox5wrb0zfz9arfds25"&gt;5142&lt;/key&gt;&lt;/foreign-keys&gt;&lt;ref-type name="Book"&gt;6&lt;/ref-type&gt;&lt;contributors&gt;&lt;authors&gt;&lt;author&gt;Rogers, James E. Thorold&lt;/author&gt;&lt;/authors&gt;&lt;/contributors&gt;&lt;titles&gt;&lt;title&gt;A History of Agriculture and Prices in England: from the Year after the Oxford Parliament (1259) to the Commencement of the Continental War (1793)&lt;/title&gt;&lt;/titles&gt;&lt;volume&gt;2: 1259-1400&lt;/volume&gt;&lt;dates&gt;&lt;year&gt;1866&lt;/year&gt;&lt;/dates&gt;&lt;pub-location&gt;Oxford&lt;/pub-location&gt;&lt;publisher&gt;Clarendon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52" w:tooltip="Rogers, 1866 #5142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Rogers (1866, pp. 16-13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403-180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London School of Economics and Political Science, Library, Beveridge Archive, Boxes G3, J22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404-1582</w:t>
      </w:r>
      <w:r w:rsidRPr="00266479">
        <w:rPr>
          <w:rFonts w:eastAsiaTheme="minorHAnsi" w:cstheme="minorBidi"/>
          <w:szCs w:val="22"/>
          <w:lang w:val="en-GB"/>
        </w:rPr>
        <w:t xml:space="preserve">: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Rogers&lt;/Author&gt;&lt;Year&gt;1887&lt;/Year&gt;&lt;RecNum&gt;5145&lt;/RecNum&gt;&lt;Suffix&gt;`, pp. 5-117&lt;/Suffix&gt;&lt;DisplayText&gt;Rogers (1887a, pp. 5-117)&lt;/DisplayText&gt;&lt;record&gt;&lt;rec-number&gt;5145&lt;/rec-number&gt;&lt;foreign-keys&gt;&lt;key app="EN" db-id="9f2z9tt2ix2rzze2vaox5wrb0zfz9arfds25"&gt;5145&lt;/key&gt;&lt;/foreign-keys&gt;&lt;ref-type name="Book"&gt;6&lt;/ref-type&gt;&lt;contributors&gt;&lt;authors&gt;&lt;author&gt;Rogers, James E. Thorold&lt;/author&gt;&lt;/authors&gt;&lt;/contributors&gt;&lt;titles&gt;&lt;title&gt;A History of Agriculture and Prices in England: from the Year after the Oxford Parliament (1259) to the Commencement of the Continental War (1793)&lt;/title&gt;&lt;/titles&gt;&lt;volume&gt;3: 1401-1582&lt;/volume&gt;&lt;dates&gt;&lt;year&gt;1887&lt;/year&gt;&lt;/dates&gt;&lt;pub-location&gt;Oxford&lt;/pub-location&gt;&lt;publisher&gt;Clarendon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53" w:tooltip="Rogers, 1887 #5145" w:history="1">
        <w:r w:rsidRPr="00266479">
          <w:rPr>
            <w:rFonts w:eastAsiaTheme="minorHAnsi" w:cstheme="minorBidi"/>
            <w:noProof/>
            <w:szCs w:val="22"/>
            <w:lang w:val="en-GB"/>
          </w:rPr>
          <w:t>Rogers (1887a, pp. 5-117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83-170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Rogers&lt;/Author&gt;&lt;Year&gt;1887&lt;/Year&gt;&lt;RecNum&gt;5143&lt;/RecNum&gt;&lt;Suffix&gt;`, pp. 5-190&lt;/Suffix&gt;&lt;DisplayText&gt;Rogers (1887b, pp. 5-190)&lt;/DisplayText&gt;&lt;record&gt;&lt;rec-number&gt;5143&lt;/rec-number&gt;&lt;foreign-keys&gt;&lt;key app="EN" db-id="9f2z9tt2ix2rzze2vaox5wrb0zfz9arfds25"&gt;5143&lt;/key&gt;&lt;/foreign-keys&gt;&lt;ref-type name="Book"&gt;6&lt;/ref-type&gt;&lt;contributors&gt;&lt;authors&gt;&lt;author&gt;Rogers, James E. Thorold&lt;/author&gt;&lt;/authors&gt;&lt;/contributors&gt;&lt;titles&gt;&lt;title&gt;A History of Agriculture and Prices in England: from the Year after the Oxford Parliament (1259) to the Commencement of the Continental War (1793)&lt;/title&gt;&lt;/titles&gt;&lt;volume&gt;6: 1583-1702&lt;/volume&gt;&lt;dates&gt;&lt;year&gt;1887&lt;/year&gt;&lt;/dates&gt;&lt;pub-location&gt;Oxford&lt;/pub-location&gt;&lt;publisher&gt;Clarendon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54" w:tooltip="Rogers, 1887 #5143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Rogers (1887b, pp. 5-190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03-1794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Rogers&lt;/Author&gt;&lt;Year&gt;1902&lt;/Year&gt;&lt;RecNum&gt;5146&lt;/RecNum&gt;&lt;Suffix&gt;`, pp. 4-225&lt;/Suffix&gt;&lt;DisplayText&gt;Rogers (1902, pp. 4-225)&lt;/DisplayText&gt;&lt;record&gt;&lt;rec-number&gt;5146&lt;/rec-number&gt;&lt;foreign-keys&gt;&lt;key app="EN" db-id="9f2z9tt2ix2rzze2vaox5wrb0zfz9arfds25"&gt;5146&lt;/key&gt;&lt;/foreign-keys&gt;&lt;ref-type name="Book"&gt;6&lt;/ref-type&gt;&lt;contributors&gt;&lt;authors&gt;&lt;author&gt;Rogers, James E. Thorold&lt;/author&gt;&lt;/authors&gt;&lt;/contributors&gt;&lt;titles&gt;&lt;title&gt;A History of Agriculture and Prices in England: from the Year after the Oxford Parliament (1259) to the Commencement of the Continental War (1793)&lt;/title&gt;&lt;/titles&gt;&lt;volume&gt;7, I: 1703-1793&lt;/volume&gt;&lt;dates&gt;&lt;year&gt;1902&lt;/year&gt;&lt;/dates&gt;&lt;pub-location&gt;Oxford&lt;/pub-location&gt;&lt;publisher&gt;Clarendon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55" w:tooltip="Rogers, 1902 #5146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Rogers (1902, pp. 4-225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</w:t>
      </w:r>
      <w:r w:rsidRPr="00266479">
        <w:rPr>
          <w:rFonts w:eastAsiaTheme="minorHAnsi" w:cstheme="minorBidi"/>
          <w:szCs w:val="22"/>
          <w:lang w:val="en-GB" w:eastAsia="en-GB"/>
        </w:rPr>
        <w:t xml:space="preserve"> </w:t>
      </w:r>
      <w:r>
        <w:rPr>
          <w:rFonts w:eastAsiaTheme="minorHAnsi" w:cstheme="minorBidi"/>
          <w:szCs w:val="22"/>
          <w:lang w:val="en-GB" w:eastAsia="en-GB"/>
        </w:rPr>
        <w:t>from</w:t>
      </w:r>
      <w:r w:rsidRPr="00266479">
        <w:rPr>
          <w:rFonts w:eastAsiaTheme="minorHAnsi" w:cstheme="minorBidi"/>
          <w:szCs w:val="22"/>
          <w:lang w:val="en-GB" w:eastAsia="en-GB"/>
        </w:rPr>
        <w:t xml:space="preserve"> D</w:t>
      </w:r>
      <w:r>
        <w:rPr>
          <w:rFonts w:eastAsiaTheme="minorHAnsi" w:cstheme="minorBidi"/>
          <w:szCs w:val="22"/>
          <w:lang w:val="en-GB" w:eastAsia="en-GB"/>
        </w:rPr>
        <w:t>avid</w:t>
      </w:r>
      <w:r w:rsidRPr="00266479">
        <w:rPr>
          <w:rFonts w:eastAsiaTheme="minorHAnsi" w:cstheme="minorBidi"/>
          <w:szCs w:val="22"/>
          <w:lang w:val="en-GB" w:eastAsia="en-GB"/>
        </w:rPr>
        <w:t xml:space="preserve"> Jacks.</w:t>
      </w:r>
    </w:p>
    <w:p w14:paraId="0E517BE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Carmarthen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acks&lt;/Author&gt;&lt;Year&gt;2006&lt;/Year&gt;&lt;RecNum&gt;3312&lt;/RecNum&gt;&lt;DisplayText&gt;Jacks (2006)&lt;/DisplayText&gt;&lt;record&gt;&lt;rec-number&gt;3312&lt;/rec-number&gt;&lt;foreign-keys&gt;&lt;key app="EN" db-id="9f2z9tt2ix2rzze2vaox5wrb0zfz9arfds25"&gt;3312&lt;/key&gt;&lt;/foreign-keys&gt;&lt;ref-type name="Journal Article"&gt;17&lt;/ref-type&gt;&lt;contributors&gt;&lt;authors&gt;&lt;author&gt;Jacks, David S.&lt;/author&gt;&lt;/authors&gt;&lt;/contributors&gt;&lt;titles&gt;&lt;title&gt;What Drove 19th Century Commodity Market Integration?&lt;/title&gt;&lt;secondary-title&gt;Explorations in Economic History&lt;/secondary-title&gt;&lt;/titles&gt;&lt;periodical&gt;&lt;full-title&gt;Explorations in Economic History&lt;/full-title&gt;&lt;/periodical&gt;&lt;pages&gt;383-412&lt;/pages&gt;&lt;volume&gt;43&lt;/volume&gt;&lt;number&gt;3&lt;/number&gt;&lt;keywords&gt;&lt;keyword&gt;Integration, 19. Jh.&lt;/keyword&gt;&lt;/keywords&gt;&lt;dates&gt;&lt;year&gt;200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8" w:tooltip="Jacks, 2006 #3312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acks (2006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 (http://www.sfu.ca/~djacks/data/publications/index.html</w:t>
      </w:r>
      <w:r>
        <w:rPr>
          <w:rFonts w:eastAsiaTheme="minorHAnsi" w:cstheme="minorBidi"/>
          <w:bCs/>
          <w:szCs w:val="22"/>
          <w:lang w:val="en-GB"/>
        </w:rPr>
        <w:t>)</w:t>
      </w:r>
    </w:p>
    <w:p w14:paraId="670BDC3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Cheste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378-1502</w:t>
      </w:r>
      <w:r w:rsidRPr="00266479">
        <w:rPr>
          <w:rFonts w:eastAsiaTheme="minorHAnsi" w:cstheme="minorBidi"/>
          <w:szCs w:val="22"/>
          <w:lang w:val="en-GB" w:eastAsia="en-GB"/>
        </w:rPr>
        <w:t>: Public Record Office, Class SC6; Manuscript notes held by Victoria County History (Chester</w:t>
      </w:r>
      <w:r>
        <w:rPr>
          <w:rFonts w:eastAsiaTheme="minorHAnsi" w:cstheme="minorBidi"/>
          <w:szCs w:val="22"/>
          <w:lang w:val="en-GB" w:eastAsia="en-GB"/>
        </w:rPr>
        <w:t>)</w:t>
      </w:r>
    </w:p>
    <w:p w14:paraId="4D0CB8E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lastRenderedPageBreak/>
        <w:t>Chesterfield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70-1789</w:t>
      </w:r>
      <w:r w:rsidRPr="00266479">
        <w:rPr>
          <w:rFonts w:eastAsiaTheme="minorHAnsi" w:cstheme="minorBidi"/>
          <w:szCs w:val="22"/>
          <w:lang w:val="en-GB" w:eastAsia="en-GB"/>
        </w:rPr>
        <w:t>: London School of Economics and Political Science, Library, Beveridge Archive, Box J22.</w:t>
      </w:r>
    </w:p>
    <w:p w14:paraId="7C1F086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Dove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00-1615</w:t>
      </w:r>
      <w:r w:rsidRPr="00266479">
        <w:rPr>
          <w:rFonts w:eastAsiaTheme="minorHAnsi" w:cstheme="minorBidi"/>
          <w:szCs w:val="22"/>
          <w:lang w:val="en-GB" w:eastAsia="en-GB"/>
        </w:rPr>
        <w:t xml:space="preserve">: London School of Economics and Political Science, Library, Beveridge Archive, Box J22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</w:t>
      </w:r>
      <w:r w:rsidRPr="00266479">
        <w:rPr>
          <w:rFonts w:eastAsiaTheme="minorHAnsi" w:cstheme="minorBidi"/>
          <w:szCs w:val="22"/>
          <w:lang w:val="en-GB" w:eastAsia="en-GB"/>
        </w:rPr>
        <w:t xml:space="preserve"> </w:t>
      </w:r>
      <w:r>
        <w:rPr>
          <w:rFonts w:eastAsiaTheme="minorHAnsi" w:cstheme="minorBidi"/>
          <w:szCs w:val="22"/>
          <w:lang w:val="en-GB" w:eastAsia="en-GB"/>
        </w:rPr>
        <w:t>from</w:t>
      </w:r>
      <w:r w:rsidRPr="00266479">
        <w:rPr>
          <w:rFonts w:eastAsiaTheme="minorHAnsi" w:cstheme="minorBidi"/>
          <w:szCs w:val="22"/>
          <w:lang w:val="en-GB" w:eastAsia="en-GB"/>
        </w:rPr>
        <w:t xml:space="preserve"> D</w:t>
      </w:r>
      <w:r>
        <w:rPr>
          <w:rFonts w:eastAsiaTheme="minorHAnsi" w:cstheme="minorBidi"/>
          <w:szCs w:val="22"/>
          <w:lang w:val="en-GB" w:eastAsia="en-GB"/>
        </w:rPr>
        <w:t>avid</w:t>
      </w:r>
      <w:r w:rsidRPr="00266479">
        <w:rPr>
          <w:rFonts w:eastAsiaTheme="minorHAnsi" w:cstheme="minorBidi"/>
          <w:szCs w:val="22"/>
          <w:lang w:val="en-GB" w:eastAsia="en-GB"/>
        </w:rPr>
        <w:t xml:space="preserve"> Jacks.</w:t>
      </w:r>
    </w:p>
    <w:p w14:paraId="4D91587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Dublin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15-183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Barrow&lt;/Author&gt;&lt;Year&gt;1834&lt;/Year&gt;&lt;RecNum&gt;5272&lt;/RecNum&gt;&lt;Suffix&gt;`, p. 3443&lt;/Suffix&gt;&lt;DisplayText&gt;Barrow (1834, p. 3443)&lt;/DisplayText&gt;&lt;record&gt;&lt;rec-number&gt;5272&lt;/rec-number&gt;&lt;foreign-keys&gt;&lt;key app="EN" db-id="9f2z9tt2ix2rzze2vaox5wrb0zfz9arfds25"&gt;5272&lt;/key&gt;&lt;/foreign-keys&gt;&lt;ref-type name="Book"&gt;6&lt;/ref-type&gt;&lt;contributors&gt;&lt;authors&gt;&lt;author&gt;Barrow, John Henry&lt;/author&gt;&lt;/authors&gt;&lt;/contributors&gt;&lt;titles&gt;&lt;title&gt;The Mirror of Parliament for the Second Session of the Eleventh Parliament of Great Britain and Ireland&lt;/title&gt;&lt;/titles&gt;&lt;number&gt;4&lt;/number&gt;&lt;dates&gt;&lt;year&gt;1834&lt;/year&gt;&lt;/dates&gt;&lt;pub-location&gt;London&lt;/pub-location&gt;&lt;publisher&gt;By The Proprietor&lt;/publisher&gt;&lt;urls&gt;&lt;related-urls&gt;&lt;url&gt;http://books.google.co.uk/books?id=SJBHAAAAY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7" w:tooltip="Barrow, 1834 #5272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Barrow (1834, p. 344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29-1841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House of Commons&lt;/Author&gt;&lt;Year&gt;1842&lt;/Year&gt;&lt;RecNum&gt;5150&lt;/RecNum&gt;&lt;Suffix&gt;`, p. 3&lt;/Suffix&gt;&lt;DisplayText&gt;House of Commons (1842, p. 3)&lt;/DisplayText&gt;&lt;record&gt;&lt;rec-number&gt;5150&lt;/rec-number&gt;&lt;foreign-keys&gt;&lt;key app="EN" db-id="9f2z9tt2ix2rzze2vaox5wrb0zfz9arfds25"&gt;5150&lt;/key&gt;&lt;/foreign-keys&gt;&lt;ref-type name="Book"&gt;6&lt;/ref-type&gt;&lt;contributors&gt;&lt;authors&gt;&lt;author&gt;House of Commons,&lt;/author&gt;&lt;/authors&gt;&lt;/contributors&gt;&lt;titles&gt;&lt;title&gt;Parliamentary Papers 1842: An Account of the Annual Average Price of Wheat in Dublin, in Each Year from 1828-1841&lt;/title&gt;&lt;/titles&gt;&lt;volume&gt;XL&lt;/volume&gt;&lt;dates&gt;&lt;year&gt;1842&lt;/year&gt;&lt;/dates&gt;&lt;pub-location&gt;London&lt;/pub-location&gt;&lt;publisher&gt;House of Common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9" w:tooltip="House of Commons, 1842 #515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House of Commons (1842, p. 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49-190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Houses of Parliament&lt;/Author&gt;&lt;Year&gt;1905&lt;/Year&gt;&lt;RecNum&gt;5151&lt;/RecNum&gt;&lt;Suffix&gt;`, p. 214&lt;/Suffix&gt;&lt;DisplayText&gt;Houses of Parliament (1905, p. 214)&lt;/DisplayText&gt;&lt;record&gt;&lt;rec-number&gt;5151&lt;/rec-number&gt;&lt;foreign-keys&gt;&lt;key app="EN" db-id="9f2z9tt2ix2rzze2vaox5wrb0zfz9arfds25"&gt;5151&lt;/key&gt;&lt;/foreign-keys&gt;&lt;ref-type name="Book"&gt;6&lt;/ref-type&gt;&lt;contributors&gt;&lt;authors&gt;&lt;author&gt;Houses of Parliament,&lt;/author&gt;&lt;/authors&gt;&lt;/contributors&gt;&lt;titles&gt;&lt;title&gt;Second series of memoranda, statistical tables, and charts prepared in the Board of Trade with reference to various matters bearing on British and foreign trade and industrial conditions&lt;/title&gt;&lt;/titles&gt;&lt;dates&gt;&lt;year&gt;1905&lt;/year&gt;&lt;/dates&gt;&lt;pub-location&gt;London&lt;/pub-location&gt;&lt;publisher&gt;House of Common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40" w:tooltip="Houses of Parliament, 1905 #5151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Houses of Parliament (1905, p. 214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5BFC98F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proofErr w:type="spellStart"/>
      <w:r w:rsidRPr="00266479">
        <w:rPr>
          <w:rFonts w:eastAsiaTheme="minorHAnsi" w:cstheme="minorBidi"/>
          <w:szCs w:val="22"/>
          <w:lang w:val="en-GB" w:eastAsia="en-GB"/>
        </w:rPr>
        <w:t>Ebbesbourne</w:t>
      </w:r>
      <w:proofErr w:type="spellEnd"/>
      <w:r w:rsidRPr="00266479">
        <w:rPr>
          <w:rFonts w:eastAsiaTheme="minorHAnsi" w:cstheme="minorBidi"/>
          <w:szCs w:val="22"/>
          <w:lang w:val="en-GB" w:eastAsia="en-GB"/>
        </w:rPr>
        <w:t>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13-145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David Farmer </w:t>
      </w:r>
      <w:r>
        <w:rPr>
          <w:rFonts w:eastAsiaTheme="minorHAnsi" w:cstheme="minorBidi"/>
          <w:szCs w:val="22"/>
          <w:lang w:val="en-GB" w:eastAsia="en-GB"/>
        </w:rPr>
        <w:t>Fonds</w:t>
      </w:r>
      <w:r w:rsidRPr="00266479">
        <w:rPr>
          <w:rFonts w:eastAsiaTheme="minorHAnsi" w:cstheme="minorBidi"/>
          <w:szCs w:val="22"/>
          <w:lang w:val="en-GB" w:eastAsia="en-GB"/>
        </w:rPr>
        <w:t>, Farmer Archive at the University of Saskatchewan Library, Saskatoon, Saskatchewan</w:t>
      </w:r>
      <w:r>
        <w:rPr>
          <w:rFonts w:eastAsiaTheme="minorHAnsi" w:cstheme="minorBidi"/>
          <w:szCs w:val="22"/>
          <w:lang w:val="en-GB" w:eastAsia="en-GB"/>
        </w:rPr>
        <w:t xml:space="preserve"> (</w:t>
      </w:r>
      <w:r w:rsidRPr="00E60B11">
        <w:rPr>
          <w:rFonts w:eastAsiaTheme="minorHAnsi" w:cstheme="minorBidi"/>
          <w:szCs w:val="22"/>
          <w:lang w:val="en-GB" w:eastAsia="en-GB"/>
        </w:rPr>
        <w:t>http://sain.scaa.sk.ca/collections/david-farmer-fonds</w:t>
      </w:r>
      <w:r>
        <w:rPr>
          <w:rFonts w:eastAsiaTheme="minorHAnsi" w:cstheme="minorBidi"/>
          <w:szCs w:val="22"/>
          <w:lang w:val="en-GB" w:eastAsia="en-GB"/>
        </w:rPr>
        <w:t>)</w:t>
      </w:r>
    </w:p>
    <w:p w14:paraId="04840DC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Edinburgh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63-153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emmill&lt;/Author&gt;&lt;Year&gt;1995&lt;/Year&gt;&lt;RecNum&gt;3622&lt;/RecNum&gt;&lt;Suffix&gt;`, pp. 151-160&lt;/Suffix&gt;&lt;DisplayText&gt;Gemmill and Mayhew (1995, pp. 151-160)&lt;/DisplayText&gt;&lt;record&gt;&lt;rec-number&gt;3622&lt;/rec-number&gt;&lt;foreign-keys&gt;&lt;key app="EN" db-id="9f2z9tt2ix2rzze2vaox5wrb0zfz9arfds25"&gt;3622&lt;/key&gt;&lt;/foreign-keys&gt;&lt;ref-type name="Book"&gt;6&lt;/ref-type&gt;&lt;contributors&gt;&lt;authors&gt;&lt;author&gt;Gemmill, Elizabeth&lt;/author&gt;&lt;author&gt;Mayhew, Nicholas J.&lt;/author&gt;&lt;/authors&gt;&lt;/contributors&gt;&lt;titles&gt;&lt;title&gt;Changing Values in Medieval Scotland: A Study of Prices, Money, and Weights and Measures&lt;/title&gt;&lt;/titles&gt;&lt;keywords&gt;&lt;keyword&gt;Geldgeschichte, Handel, 13. Jh., 14. Jh., 15. Jh.,&lt;/keyword&gt;&lt;/keyword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09" w:tooltip="Gemmill, 1995 #526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emmill and Mayhew (1995, pp. 151-160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56-178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ibson&lt;/Author&gt;&lt;Year&gt;1995&lt;/Year&gt;&lt;RecNum&gt;5260&lt;/RecNum&gt;&lt;Suffix&gt;`, pp. 55`, 102-105&lt;/Suffix&gt;&lt;DisplayText&gt;Gibson and Smout (1995, pp. 55, 102-105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ibson and Smout (1995, pp. 55, 102-105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59103B11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Ely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315-1435</w:t>
      </w:r>
      <w:r w:rsidRPr="00266479">
        <w:rPr>
          <w:rFonts w:eastAsiaTheme="minorHAnsi" w:cstheme="minorBidi"/>
          <w:szCs w:val="22"/>
          <w:lang w:val="en-GB" w:eastAsia="en-GB"/>
        </w:rPr>
        <w:t>: London School of Economics and Political Science, Library, Beveridge Archive, Box J22.</w:t>
      </w:r>
    </w:p>
    <w:p w14:paraId="5EB6DD7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Exete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316-182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Beveridge&lt;/Author&gt;&lt;Year&gt;1929&lt;/Year&gt;&lt;RecNum&gt;5137&lt;/RecNum&gt;&lt;Suffix&gt;`, p. 530&lt;/Suffix&gt;&lt;DisplayText&gt;Beveridge (1929, p. 530)&lt;/DisplayText&gt;&lt;record&gt;&lt;rec-number&gt;5137&lt;/rec-number&gt;&lt;foreign-keys&gt;&lt;key app="EN" db-id="9f2z9tt2ix2rzze2vaox5wrb0zfz9arfds25"&gt;5137&lt;/key&gt;&lt;/foreign-keys&gt;&lt;ref-type name="Journal Article"&gt;17&lt;/ref-type&gt;&lt;contributors&gt;&lt;authors&gt;&lt;author&gt;Beveridge, William Henry&lt;/author&gt;&lt;/authors&gt;&lt;/contributors&gt;&lt;titles&gt;&lt;title&gt;A Statistical Crime of the Seventeenth Century&lt;/title&gt;&lt;secondary-title&gt;Journal of Economic and Business History&lt;/secondary-title&gt;&lt;/titles&gt;&lt;periodical&gt;&lt;full-title&gt;Journal of Economic and Business History&lt;/full-title&gt;&lt;/periodical&gt;&lt;pages&gt;502-533&lt;/pages&gt;&lt;volume&gt;1&lt;/volume&gt;&lt;number&gt;4&lt;/number&gt;&lt;dates&gt;&lt;year&gt;1929&lt;/year&gt;&lt;/dates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9" w:tooltip="Beveridge, 1929 #513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Beveridge (1929, p. 530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</w:t>
      </w:r>
      <w:r w:rsidRPr="00266479">
        <w:rPr>
          <w:rFonts w:eastAsiaTheme="minorHAnsi" w:cstheme="minorBidi"/>
          <w:szCs w:val="22"/>
          <w:lang w:val="en-GB" w:eastAsia="en-GB"/>
        </w:rPr>
        <w:t xml:space="preserve"> </w:t>
      </w:r>
      <w:r>
        <w:rPr>
          <w:rFonts w:eastAsiaTheme="minorHAnsi" w:cstheme="minorBidi"/>
          <w:szCs w:val="22"/>
          <w:lang w:val="en-GB" w:eastAsia="en-GB"/>
        </w:rPr>
        <w:t>from</w:t>
      </w:r>
      <w:r w:rsidRPr="00266479">
        <w:rPr>
          <w:rFonts w:eastAsiaTheme="minorHAnsi" w:cstheme="minorBidi"/>
          <w:szCs w:val="22"/>
          <w:lang w:val="en-GB" w:eastAsia="en-GB"/>
        </w:rPr>
        <w:t xml:space="preserve"> D</w:t>
      </w:r>
      <w:r>
        <w:rPr>
          <w:rFonts w:eastAsiaTheme="minorHAnsi" w:cstheme="minorBidi"/>
          <w:szCs w:val="22"/>
          <w:lang w:val="en-GB" w:eastAsia="en-GB"/>
        </w:rPr>
        <w:t>avid</w:t>
      </w:r>
      <w:r w:rsidRPr="00266479">
        <w:rPr>
          <w:rFonts w:eastAsiaTheme="minorHAnsi" w:cstheme="minorBidi"/>
          <w:szCs w:val="22"/>
          <w:lang w:val="en-GB" w:eastAsia="en-GB"/>
        </w:rPr>
        <w:t xml:space="preserve"> Jacks.</w:t>
      </w:r>
    </w:p>
    <w:p w14:paraId="285B9D8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Fareham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08-1451</w:t>
      </w:r>
      <w:r w:rsidRPr="00266479">
        <w:rPr>
          <w:rFonts w:eastAsiaTheme="minorHAnsi" w:cstheme="minorBidi"/>
          <w:szCs w:val="22"/>
          <w:lang w:val="en-GB" w:eastAsia="en-GB"/>
        </w:rPr>
        <w:t xml:space="preserve">: David Farmer </w:t>
      </w:r>
      <w:r>
        <w:rPr>
          <w:rFonts w:eastAsiaTheme="minorHAnsi" w:cstheme="minorBidi"/>
          <w:szCs w:val="22"/>
          <w:lang w:val="en-GB" w:eastAsia="en-GB"/>
        </w:rPr>
        <w:t>Fonds</w:t>
      </w:r>
      <w:r w:rsidRPr="00266479">
        <w:rPr>
          <w:rFonts w:eastAsiaTheme="minorHAnsi" w:cstheme="minorBidi"/>
          <w:szCs w:val="22"/>
          <w:lang w:val="en-GB" w:eastAsia="en-GB"/>
        </w:rPr>
        <w:t>, Farmer Archive at the University of Saskatchewan Library, Saskatoon, Saskatchewan</w:t>
      </w:r>
      <w:r>
        <w:rPr>
          <w:rFonts w:eastAsiaTheme="minorHAnsi" w:cstheme="minorBidi"/>
          <w:szCs w:val="22"/>
          <w:lang w:val="en-GB" w:eastAsia="en-GB"/>
        </w:rPr>
        <w:t xml:space="preserve"> (</w:t>
      </w:r>
      <w:r w:rsidRPr="00E60B11">
        <w:rPr>
          <w:rFonts w:eastAsiaTheme="minorHAnsi" w:cstheme="minorBidi"/>
          <w:szCs w:val="22"/>
          <w:lang w:val="en-GB" w:eastAsia="en-GB"/>
        </w:rPr>
        <w:t>http://sain.scaa.sk.ca/collections/david-farmer-fonds</w:t>
      </w:r>
      <w:r>
        <w:rPr>
          <w:rFonts w:eastAsiaTheme="minorHAnsi" w:cstheme="minorBidi"/>
          <w:szCs w:val="22"/>
          <w:lang w:val="en-GB" w:eastAsia="en-GB"/>
        </w:rPr>
        <w:t>)</w:t>
      </w:r>
    </w:p>
    <w:p w14:paraId="5DB67EA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Glouceste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 xml:space="preserve">personal communication from </w:t>
      </w:r>
      <w:r w:rsidRPr="00266479">
        <w:rPr>
          <w:rFonts w:eastAsiaTheme="minorHAnsi" w:cstheme="minorBidi"/>
          <w:szCs w:val="22"/>
          <w:lang w:val="en-GB" w:eastAsia="en-GB"/>
        </w:rPr>
        <w:t>D</w:t>
      </w:r>
      <w:r>
        <w:rPr>
          <w:rFonts w:eastAsiaTheme="minorHAnsi" w:cstheme="minorBidi"/>
          <w:szCs w:val="22"/>
          <w:lang w:val="en-GB" w:eastAsia="en-GB"/>
        </w:rPr>
        <w:t>avid</w:t>
      </w:r>
      <w:r w:rsidRPr="00266479">
        <w:rPr>
          <w:rFonts w:eastAsiaTheme="minorHAnsi" w:cstheme="minorBidi"/>
          <w:szCs w:val="22"/>
          <w:lang w:val="en-GB" w:eastAsia="en-GB"/>
        </w:rPr>
        <w:t xml:space="preserve"> Jacks.</w:t>
      </w:r>
    </w:p>
    <w:p w14:paraId="3D25EB9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Haddington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27-178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ibson&lt;/Author&gt;&lt;Year&gt;1995&lt;/Year&gt;&lt;RecNum&gt;5260&lt;/RecNum&gt;&lt;Suffix&gt;`, pp. 102-106&lt;/Suffix&gt;&lt;DisplayText&gt;Gibson and Smout (1995, pp. 102-106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ibson and Smout (1995, pp. 102-106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72CBE3A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eeds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 from David Jacks</w:t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12E9A223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incoln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39-1834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Hill&lt;/Author&gt;&lt;Year&gt;1956&lt;/Year&gt;&lt;RecNum&gt;5275&lt;/RecNum&gt;&lt;Suffix&gt;`, pp. 222-226&lt;/Suffix&gt;&lt;DisplayText&gt;Hill (1956, pp. 222-226)&lt;/DisplayText&gt;&lt;record&gt;&lt;rec-number&gt;5275&lt;/rec-number&gt;&lt;foreign-keys&gt;&lt;key app="EN" db-id="9f2z9tt2ix2rzze2vaox5wrb0zfz9arfds25"&gt;5275&lt;/key&gt;&lt;/foreign-keys&gt;&lt;ref-type name="Book"&gt;6&lt;/ref-type&gt;&lt;contributors&gt;&lt;authors&gt;&lt;author&gt;Hill, Francis&lt;/author&gt;&lt;/authors&gt;&lt;/contributors&gt;&lt;titles&gt;&lt;title&gt;Tudor and Stuart Lincoln&lt;/title&gt;&lt;/titles&gt;&lt;keywords&gt;&lt;keyword&gt;Lincoln (England) -- History&lt;/keyword&gt;&lt;/keywords&gt;&lt;dates&gt;&lt;year&gt;1956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31" w:tooltip="Hill, 1956 #5275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Hill (1956, pp. 222-226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27FDE72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inlithgow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54-178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ibson&lt;/Author&gt;&lt;Year&gt;1995&lt;/Year&gt;&lt;RecNum&gt;5260&lt;/RecNum&gt;&lt;Suffix&gt;`, pp. 102-107&lt;/Suffix&gt;&lt;DisplayText&gt;Gibson and Smout (1995, pp. 102-107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ibson and Smout (1995, pp. 102-107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529A16E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iverpool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 from David Jacks</w:t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7C6DF4F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ondon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446-179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London School of Economics and Political Science, Library, Beveridge Archive, Price series, Box I5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70-1914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Solar&lt;/Author&gt;&lt;Year&gt;2011&lt;/Year&gt;&lt;RecNum&gt;5144&lt;/RecNum&gt;&lt;Suffix&gt;`, pp. 84-87&lt;/Suffix&gt;&lt;DisplayText&gt;Solar and Klovland (2011, pp. 84-87)&lt;/DisplayText&gt;&lt;record&gt;&lt;rec-number&gt;5144&lt;/rec-number&gt;&lt;foreign-keys&gt;&lt;key app="EN" db-id="9f2z9tt2ix2rzze2vaox5wrb0zfz9arfds25"&gt;5144&lt;/key&gt;&lt;/foreign-keys&gt;&lt;ref-type name="Journal Article"&gt;17&lt;/ref-type&gt;&lt;contributors&gt;&lt;authors&gt;&lt;author&gt;Solar, Peter M.&lt;/author&gt;&lt;author&gt;Klovland, Jan Tore&lt;/author&gt;&lt;/authors&gt;&lt;/contributors&gt;&lt;titles&gt;&lt;title&gt;New series for agricultural prices in London, 1770–1914&lt;/title&gt;&lt;secondary-title&gt;The Economic History Review&lt;/secondary-title&gt;&lt;/titles&gt;&lt;periodical&gt;&lt;full-title&gt;The Economic History Review&lt;/full-title&gt;&lt;/periodical&gt;&lt;pages&gt;72-87&lt;/pages&gt;&lt;volume&gt;64&lt;/volume&gt;&lt;number&gt;1&lt;/number&gt;&lt;dates&gt;&lt;year&gt;2011&lt;/year&gt;&lt;/dates&gt;&lt;publisher&gt;Blackwell Publishing Ltd&lt;/publisher&gt;&lt;isbn&gt;1468-0289&lt;/isbn&gt;&lt;urls&gt;&lt;related-urls&gt;&lt;url&gt;http://dx.doi.org/10.1111/j.1468-0289.2009.00527.x&lt;/url&gt;&lt;/related-urls&gt;&lt;/urls&gt;&lt;electronic-resource-num&gt;10.1111/j.1468-0289.2009.00527.x&lt;/electronic-resource-num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86" w:tooltip="Solar, 2011 #5144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Solar and Klovland (2011, pp. 84-87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215C498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lastRenderedPageBreak/>
        <w:t>Maidstone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87-1791</w:t>
      </w:r>
      <w:r w:rsidRPr="00266479">
        <w:rPr>
          <w:rFonts w:eastAsiaTheme="minorHAnsi" w:cstheme="minorBidi"/>
          <w:szCs w:val="22"/>
          <w:lang w:val="en-GB" w:eastAsia="en-GB"/>
        </w:rPr>
        <w:t>: London School of Economics and Political Science, Library, Beveridge Archive, Box J22.</w:t>
      </w:r>
    </w:p>
    <w:p w14:paraId="6C7E968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Mancheste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 from David Jacks</w:t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4F6210B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Newcastle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00-1850</w:t>
      </w:r>
      <w:r w:rsidRPr="00266479">
        <w:rPr>
          <w:rFonts w:eastAsiaTheme="minorHAnsi" w:cstheme="minorBidi"/>
          <w:szCs w:val="22"/>
          <w:lang w:val="en-GB" w:eastAsia="en-GB"/>
        </w:rPr>
        <w:t>: London School of Economics and Political Science, Library, Beveridge Archive, Box J22.</w:t>
      </w:r>
    </w:p>
    <w:p w14:paraId="002700CA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Norwich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85-1536</w:t>
      </w:r>
      <w:r w:rsidRPr="00266479">
        <w:rPr>
          <w:rFonts w:eastAsiaTheme="minorHAnsi" w:cstheme="minorBidi"/>
          <w:szCs w:val="22"/>
          <w:lang w:val="en-GB" w:eastAsia="en-GB"/>
        </w:rPr>
        <w:t xml:space="preserve">: London School of Economics and Political Science, Library, Beveridge Archive, Price series Box G5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50-1615</w:t>
      </w:r>
      <w:r w:rsidRPr="00266479">
        <w:rPr>
          <w:rFonts w:eastAsiaTheme="minorHAnsi" w:cstheme="minorBidi"/>
          <w:szCs w:val="22"/>
          <w:lang w:val="en-GB" w:eastAsia="en-GB"/>
        </w:rPr>
        <w:t xml:space="preserve">: London School of Economics and Political Science, Library, Beveridge Archive, Price series Box J22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 from David Jacks</w:t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7355F87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Nottingham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729-1770</w:t>
      </w:r>
      <w:r w:rsidRPr="00266479">
        <w:rPr>
          <w:rFonts w:eastAsiaTheme="minorHAnsi" w:cstheme="minorBidi"/>
          <w:szCs w:val="22"/>
          <w:lang w:val="en-GB" w:eastAsia="en-GB"/>
        </w:rPr>
        <w:t>: London School of Economics and Political Science, Library, Beveridge Archive, Box J22.</w:t>
      </w:r>
    </w:p>
    <w:p w14:paraId="442A823E" w14:textId="77777777" w:rsidR="004E26D9" w:rsidRPr="00266479" w:rsidRDefault="004E26D9" w:rsidP="004A45FB">
      <w:pPr>
        <w:ind w:left="2410" w:hanging="2410"/>
        <w:rPr>
          <w:rFonts w:eastAsia="Times New Roman"/>
          <w:bCs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Oxford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274-1487</w:t>
      </w:r>
      <w:r w:rsidRPr="00266479">
        <w:rPr>
          <w:rFonts w:eastAsia="Times New Roman"/>
          <w:bCs/>
          <w:lang w:val="en-GB" w:eastAsia="en-GB"/>
        </w:rPr>
        <w:t xml:space="preserve">: London School of Economics and Political Science, Library, Beveridge Archive, Prices and Wages, Box J22; </w:t>
      </w:r>
      <w:r w:rsidRPr="00266479">
        <w:rPr>
          <w:rFonts w:eastAsia="Times New Roman"/>
          <w:bCs/>
          <w:u w:val="single"/>
          <w:lang w:val="en-GB" w:eastAsia="en-GB"/>
        </w:rPr>
        <w:t>1546-1583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="Times New Roman"/>
          <w:bCs/>
          <w:lang w:val="en-GB" w:eastAsia="en-GB"/>
        </w:rPr>
        <w:fldChar w:fldCharType="begin"/>
      </w:r>
      <w:r w:rsidRPr="00266479">
        <w:rPr>
          <w:rFonts w:eastAsia="Times New Roman"/>
          <w:bCs/>
          <w:lang w:val="en-GB" w:eastAsia="en-GB"/>
        </w:rPr>
        <w:instrText xml:space="preserve"> ADDIN EN.CITE &lt;EndNote&gt;&lt;Cite&gt;&lt;Author&gt;Rogers&lt;/Author&gt;&lt;Year&gt;1887&lt;/Year&gt;&lt;RecNum&gt;5145&lt;/RecNum&gt;&lt;Suffix&gt;`, pp. 104-118&lt;/Suffix&gt;&lt;DisplayText&gt;Rogers (1887a, pp. 104-118)&lt;/DisplayText&gt;&lt;record&gt;&lt;rec-number&gt;5145&lt;/rec-number&gt;&lt;foreign-keys&gt;&lt;key app="EN" db-id="9f2z9tt2ix2rzze2vaox5wrb0zfz9arfds25"&gt;5145&lt;/key&gt;&lt;/foreign-keys&gt;&lt;ref-type name="Book"&gt;6&lt;/ref-type&gt;&lt;contributors&gt;&lt;authors&gt;&lt;author&gt;Rogers, James E. Thorold&lt;/author&gt;&lt;/authors&gt;&lt;/contributors&gt;&lt;titles&gt;&lt;title&gt;A History of Agriculture and Prices in England: from the Year after the Oxford Parliament (1259) to the Commencement of the Continental War (1793)&lt;/title&gt;&lt;/titles&gt;&lt;volume&gt;3: 1401-1582&lt;/volume&gt;&lt;dates&gt;&lt;year&gt;1887&lt;/year&gt;&lt;/dates&gt;&lt;pub-location&gt;Oxford&lt;/pub-location&gt;&lt;publisher&gt;Clarendon Press&lt;/publisher&gt;&lt;urls&gt;&lt;/urls&gt;&lt;/record&gt;&lt;/Cite&gt;&lt;/EndNote&gt;</w:instrText>
      </w:r>
      <w:r w:rsidRPr="00266479">
        <w:rPr>
          <w:rFonts w:eastAsia="Times New Roman"/>
          <w:bCs/>
          <w:lang w:val="en-GB" w:eastAsia="en-GB"/>
        </w:rPr>
        <w:fldChar w:fldCharType="separate"/>
      </w:r>
      <w:hyperlink w:anchor="_ENREF_253" w:tooltip="Rogers, 1887 #5145" w:history="1">
        <w:r w:rsidRPr="00266479">
          <w:rPr>
            <w:rFonts w:eastAsia="Times New Roman"/>
            <w:bCs/>
            <w:noProof/>
            <w:lang w:val="en-GB" w:eastAsia="en-GB"/>
          </w:rPr>
          <w:t>Rogers (1887a, pp. 104-118</w:t>
        </w:r>
      </w:hyperlink>
      <w:r w:rsidRPr="00266479">
        <w:rPr>
          <w:rFonts w:eastAsia="Times New Roman"/>
          <w:bCs/>
          <w:noProof/>
          <w:lang w:val="en-GB" w:eastAsia="en-GB"/>
        </w:rPr>
        <w:t>)</w:t>
      </w:r>
      <w:r w:rsidRPr="00266479">
        <w:rPr>
          <w:rFonts w:eastAsia="Times New Roman"/>
          <w:bCs/>
          <w:lang w:val="en-GB" w:eastAsia="en-GB"/>
        </w:rPr>
        <w:fldChar w:fldCharType="end"/>
      </w:r>
      <w:r w:rsidRPr="00266479">
        <w:rPr>
          <w:rFonts w:eastAsia="Times New Roman"/>
          <w:bCs/>
          <w:lang w:val="en-GB" w:eastAsia="en-GB"/>
        </w:rPr>
        <w:t xml:space="preserve">; </w:t>
      </w:r>
      <w:r w:rsidRPr="00266479">
        <w:rPr>
          <w:rFonts w:eastAsia="Times New Roman"/>
          <w:bCs/>
          <w:u w:val="single"/>
          <w:lang w:val="en-GB" w:eastAsia="en-GB"/>
        </w:rPr>
        <w:t>1583-1770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Tooke&lt;/Author&gt;&lt;Year&gt;1859&lt;/Year&gt;&lt;RecNum&gt;5277&lt;/RecNum&gt;&lt;Suffix&gt;`, pp. 509-513&lt;/Suffix&gt;&lt;DisplayText&gt;Tooke and Newmarch (1859, pp. 509-513)&lt;/DisplayText&gt;&lt;record&gt;&lt;rec-number&gt;5277&lt;/rec-number&gt;&lt;foreign-keys&gt;&lt;key app="EN" db-id="9f2z9tt2ix2rzze2vaox5wrb0zfz9arfds25"&gt;5277&lt;/key&gt;&lt;/foreign-keys&gt;&lt;ref-type name="Book"&gt;6&lt;/ref-type&gt;&lt;contributors&gt;&lt;authors&gt;&lt;author&gt;Tooke, Thomas&lt;/author&gt;&lt;author&gt;Newmarch, William&lt;/author&gt;&lt;/authors&gt;&lt;/contributors&gt;&lt;titles&gt;&lt;title&gt;Die Geschichte und Bestimmung der Preise während der Jahre 1793-1857&lt;/title&gt;&lt;/titles&gt;&lt;number&gt;2&lt;/number&gt;&lt;dates&gt;&lt;year&gt;1859&lt;/year&gt;&lt;/dates&gt;&lt;pub-location&gt;Dresden&lt;/pub-location&gt;&lt;publisher&gt;Kuntze&lt;/publisher&gt;&lt;urls&gt;&lt;related-urls&gt;&lt;url&gt;http://books.google.co.uk/books?id=39I6AAAAc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307" w:tooltip="Tooke, 1859 #527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Tooke and Newmarch (1859, pp. 509-51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="Times New Roman"/>
          <w:bCs/>
          <w:lang w:val="en-GB" w:eastAsia="en-GB"/>
        </w:rPr>
        <w:t xml:space="preserve">; </w:t>
      </w:r>
      <w:r w:rsidRPr="00266479">
        <w:rPr>
          <w:rFonts w:eastAsia="Times New Roman"/>
          <w:bCs/>
          <w:u w:val="single"/>
          <w:lang w:val="en-GB" w:eastAsia="en-GB"/>
        </w:rPr>
        <w:t>1771-1793</w:t>
      </w:r>
      <w:r w:rsidRPr="00266479">
        <w:rPr>
          <w:rFonts w:eastAsia="Times New Roman"/>
          <w:bCs/>
          <w:lang w:val="en-GB" w:eastAsia="en-GB"/>
        </w:rPr>
        <w:t>: London School of Economics and Political Science, Library, Beveridge Archive, Prices and Wages, Box J22.</w:t>
      </w:r>
    </w:p>
    <w:p w14:paraId="2DD35A9E" w14:textId="77777777" w:rsidR="004E26D9" w:rsidRPr="00266479" w:rsidRDefault="004E26D9" w:rsidP="004A45FB">
      <w:pPr>
        <w:ind w:left="2410" w:hanging="2410"/>
        <w:rPr>
          <w:rFonts w:eastAsia="Times New Roman"/>
          <w:bCs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Perth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630-1780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="Times New Roman"/>
          <w:bCs/>
          <w:lang w:val="en-GB" w:eastAsia="en-GB"/>
        </w:rPr>
        <w:fldChar w:fldCharType="begin"/>
      </w:r>
      <w:r w:rsidRPr="00266479">
        <w:rPr>
          <w:rFonts w:eastAsia="Times New Roman"/>
          <w:bCs/>
          <w:lang w:val="en-GB" w:eastAsia="en-GB"/>
        </w:rPr>
        <w:instrText xml:space="preserve"> ADDIN EN.CITE &lt;EndNote&gt;&lt;Cite&gt;&lt;Author&gt;Gibson&lt;/Author&gt;&lt;Year&gt;1995&lt;/Year&gt;&lt;RecNum&gt;5260&lt;/RecNum&gt;&lt;Suffix&gt;`, pp. 102-107&lt;/Suffix&gt;&lt;DisplayText&gt;Gibson and Smout (1995, pp. 102-107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="Times New Roman"/>
          <w:bCs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="Times New Roman"/>
            <w:bCs/>
            <w:noProof/>
            <w:lang w:val="en-GB" w:eastAsia="en-GB"/>
          </w:rPr>
          <w:t>Gibson and Smout (1995, pp. 102-107</w:t>
        </w:r>
      </w:hyperlink>
      <w:r w:rsidRPr="00266479">
        <w:rPr>
          <w:rFonts w:eastAsia="Times New Roman"/>
          <w:bCs/>
          <w:noProof/>
          <w:lang w:val="en-GB" w:eastAsia="en-GB"/>
        </w:rPr>
        <w:t>)</w:t>
      </w:r>
      <w:r w:rsidRPr="00266479">
        <w:rPr>
          <w:rFonts w:eastAsia="Times New Roman"/>
          <w:bCs/>
          <w:lang w:val="en-GB" w:eastAsia="en-GB"/>
        </w:rPr>
        <w:fldChar w:fldCharType="end"/>
      </w:r>
      <w:r w:rsidRPr="00266479">
        <w:rPr>
          <w:rFonts w:eastAsia="Times New Roman"/>
          <w:bCs/>
          <w:lang w:val="en-GB" w:eastAsia="en-GB"/>
        </w:rPr>
        <w:t>.</w:t>
      </w:r>
    </w:p>
    <w:p w14:paraId="20482DE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Portsmouth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678-1776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t>London School of Economics and Political Science, Library, Beveridge Archive, Box J22.</w:t>
      </w:r>
    </w:p>
    <w:p w14:paraId="0C169E5D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Shrewsbury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26-180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="Times New Roman"/>
          <w:bCs/>
          <w:lang w:val="en-GB" w:eastAsia="en-GB"/>
        </w:rPr>
        <w:t>London School of Economics and Political Science, Library, Beveridge Archive, Prices and Wages, Box I15.</w:t>
      </w:r>
    </w:p>
    <w:p w14:paraId="5AC61147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Stirling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26-178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ibson&lt;/Author&gt;&lt;Year&gt;1995&lt;/Year&gt;&lt;RecNum&gt;5260&lt;/RecNum&gt;&lt;Suffix&gt;`, pp. 54`, 104-107&lt;/Suffix&gt;&lt;DisplayText&gt;Gibson and Smout (1995, pp. 54, 104-107)&lt;/DisplayText&gt;&lt;record&gt;&lt;rec-number&gt;5260&lt;/rec-number&gt;&lt;foreign-keys&gt;&lt;key app="EN" db-id="9f2z9tt2ix2rzze2vaox5wrb0zfz9arfds25"&gt;5260&lt;/key&gt;&lt;/foreign-keys&gt;&lt;ref-type name="Book"&gt;6&lt;/ref-type&gt;&lt;contributors&gt;&lt;authors&gt;&lt;author&gt;Gibson, A.J.S.&lt;/author&gt;&lt;author&gt;Smout, T.C.&lt;/author&gt;&lt;/authors&gt;&lt;/contributors&gt;&lt;titles&gt;&lt;title&gt;Prices, Food and Wages in Scotland 1550-1780&lt;/title&gt;&lt;/titles&gt;&lt;dates&gt;&lt;year&gt;1995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14" w:tooltip="Gibson, 1995 #5260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ibson and Smout (1995, pp. 54, 104-107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7B91B32C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Wargrave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208-1415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t xml:space="preserve">David Farmer </w:t>
      </w:r>
      <w:r>
        <w:rPr>
          <w:rFonts w:eastAsiaTheme="minorHAnsi" w:cstheme="minorBidi"/>
          <w:szCs w:val="22"/>
          <w:lang w:val="en-GB" w:eastAsia="en-GB"/>
        </w:rPr>
        <w:t>Fonds</w:t>
      </w:r>
      <w:r w:rsidRPr="00266479">
        <w:rPr>
          <w:rFonts w:eastAsiaTheme="minorHAnsi" w:cstheme="minorBidi"/>
          <w:szCs w:val="22"/>
          <w:lang w:val="en-GB" w:eastAsia="en-GB"/>
        </w:rPr>
        <w:t>, Farmer Archive at the University of Saskatchewan Library, Saskatoon, Saskatchewan</w:t>
      </w:r>
      <w:r>
        <w:rPr>
          <w:rFonts w:eastAsiaTheme="minorHAnsi" w:cstheme="minorBidi"/>
          <w:szCs w:val="22"/>
          <w:lang w:val="en-GB" w:eastAsia="en-GB"/>
        </w:rPr>
        <w:t xml:space="preserve"> (</w:t>
      </w:r>
      <w:r w:rsidRPr="00E60B11">
        <w:rPr>
          <w:rFonts w:eastAsiaTheme="minorHAnsi" w:cstheme="minorBidi"/>
          <w:szCs w:val="22"/>
          <w:lang w:val="en-GB" w:eastAsia="en-GB"/>
        </w:rPr>
        <w:t>http://sain.scaa.sk.ca/collections/david-farmer-fonds</w:t>
      </w:r>
      <w:r>
        <w:rPr>
          <w:rFonts w:eastAsiaTheme="minorHAnsi" w:cstheme="minorBidi"/>
          <w:szCs w:val="22"/>
          <w:lang w:val="en-GB" w:eastAsia="en-GB"/>
        </w:rPr>
        <w:t>)</w:t>
      </w:r>
    </w:p>
    <w:p w14:paraId="1F938BC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West Wycombe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208-145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David Farmer </w:t>
      </w:r>
      <w:r>
        <w:rPr>
          <w:rFonts w:eastAsiaTheme="minorHAnsi" w:cstheme="minorBidi"/>
          <w:szCs w:val="22"/>
          <w:lang w:val="en-GB" w:eastAsia="en-GB"/>
        </w:rPr>
        <w:t>Fonds</w:t>
      </w:r>
      <w:r w:rsidRPr="00266479">
        <w:rPr>
          <w:rFonts w:eastAsiaTheme="minorHAnsi" w:cstheme="minorBidi"/>
          <w:szCs w:val="22"/>
          <w:lang w:val="en-GB" w:eastAsia="en-GB"/>
        </w:rPr>
        <w:t>, Farmer Archive at the University of Saskatchewan Library, Saskatoon, Saskatchewan</w:t>
      </w:r>
      <w:r>
        <w:rPr>
          <w:rFonts w:eastAsiaTheme="minorHAnsi" w:cstheme="minorBidi"/>
          <w:szCs w:val="22"/>
          <w:lang w:val="en-GB" w:eastAsia="en-GB"/>
        </w:rPr>
        <w:t xml:space="preserve"> (</w:t>
      </w:r>
      <w:r w:rsidRPr="00E60B11">
        <w:rPr>
          <w:rFonts w:eastAsiaTheme="minorHAnsi" w:cstheme="minorBidi"/>
          <w:szCs w:val="22"/>
          <w:lang w:val="en-GB" w:eastAsia="en-GB"/>
        </w:rPr>
        <w:t>http://sain.scaa.sk.ca/collections/david-farmer-fonds</w:t>
      </w:r>
      <w:r>
        <w:rPr>
          <w:rFonts w:eastAsiaTheme="minorHAnsi" w:cstheme="minorBidi"/>
          <w:szCs w:val="22"/>
          <w:lang w:val="en-GB" w:eastAsia="en-GB"/>
        </w:rPr>
        <w:t>)</w:t>
      </w:r>
    </w:p>
    <w:p w14:paraId="7A66479A" w14:textId="77777777" w:rsidR="004E26D9" w:rsidRPr="00266479" w:rsidRDefault="004E26D9" w:rsidP="004A45FB">
      <w:pPr>
        <w:ind w:left="2410" w:hanging="2410"/>
        <w:rPr>
          <w:rFonts w:eastAsia="Times New Roman"/>
          <w:bCs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lastRenderedPageBreak/>
        <w:t>Westminster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300-1532</w:t>
      </w:r>
      <w:r w:rsidRPr="00266479">
        <w:rPr>
          <w:rFonts w:eastAsia="Times New Roman"/>
          <w:bCs/>
          <w:lang w:val="en-GB" w:eastAsia="en-GB"/>
        </w:rPr>
        <w:t>: London School of Economics and Political Science, Library, Beveridge Archive, Prices and Wages, Box J22.</w:t>
      </w:r>
    </w:p>
    <w:p w14:paraId="40D5D7E1" w14:textId="77777777" w:rsidR="004E26D9" w:rsidRPr="00266479" w:rsidRDefault="004E26D9" w:rsidP="004A45FB">
      <w:pPr>
        <w:ind w:left="2410" w:hanging="2410"/>
        <w:rPr>
          <w:rFonts w:eastAsia="Times New Roman"/>
          <w:bCs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Winchester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359-1739</w:t>
      </w:r>
      <w:r w:rsidRPr="00266479">
        <w:rPr>
          <w:rFonts w:eastAsia="Times New Roman"/>
          <w:bCs/>
          <w:lang w:val="en-GB" w:eastAsia="en-GB"/>
        </w:rPr>
        <w:t>: London School of Economics and Political Science, Library, Beveridge Archives, Prices and Wages, Box J22.</w:t>
      </w:r>
    </w:p>
    <w:p w14:paraId="66C7B32B" w14:textId="77777777" w:rsidR="004E26D9" w:rsidRPr="00266479" w:rsidRDefault="004E26D9" w:rsidP="004A45FB">
      <w:pPr>
        <w:ind w:left="2410" w:hanging="2410"/>
        <w:rPr>
          <w:rFonts w:eastAsia="Times New Roman"/>
          <w:bCs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Windsor-Eton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="Times New Roman"/>
          <w:bCs/>
          <w:u w:val="single"/>
          <w:lang w:val="en-GB" w:eastAsia="en-GB"/>
        </w:rPr>
        <w:t>1583-1820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="Times New Roman"/>
          <w:bCs/>
          <w:lang w:val="en-GB" w:eastAsia="en-GB"/>
        </w:rPr>
        <w:fldChar w:fldCharType="begin"/>
      </w:r>
      <w:r w:rsidRPr="00266479">
        <w:rPr>
          <w:rFonts w:eastAsia="Times New Roman"/>
          <w:bCs/>
          <w:lang w:val="en-GB" w:eastAsia="en-GB"/>
        </w:rPr>
        <w:instrText xml:space="preserve"> ADDIN EN.CITE &lt;EndNote&gt;&lt;Cite&gt;&lt;Author&gt;Usher&lt;/Author&gt;&lt;Year&gt;1931&lt;/Year&gt;&lt;RecNum&gt;5148&lt;/RecNum&gt;&lt;Suffix&gt;`, p. 106&lt;/Suffix&gt;&lt;DisplayText&gt;Usher (1931, p. 106)&lt;/DisplayText&gt;&lt;record&gt;&lt;rec-number&gt;5148&lt;/rec-number&gt;&lt;foreign-keys&gt;&lt;key app="EN" db-id="9f2z9tt2ix2rzze2vaox5wrb0zfz9arfds25"&gt;5148&lt;/key&gt;&lt;/foreign-keys&gt;&lt;ref-type name="Journal Article"&gt;17&lt;/ref-type&gt;&lt;contributors&gt;&lt;authors&gt;&lt;author&gt;Usher, Abbott Payson&lt;/author&gt;&lt;/authors&gt;&lt;/contributors&gt;&lt;titles&gt;&lt;title&gt;Prices of Wheat and Commodity Price Indexes for England, 1259-1930&lt;/title&gt;&lt;secondary-title&gt;The Review of Economics and Statistics&lt;/secondary-title&gt;&lt;/titles&gt;&lt;periodical&gt;&lt;full-title&gt;The Review of Economics and Statistics&lt;/full-title&gt;&lt;/periodical&gt;&lt;pages&gt;103-113&lt;/pages&gt;&lt;volume&gt;13&lt;/volume&gt;&lt;number&gt;3&lt;/number&gt;&lt;dates&gt;&lt;year&gt;1931&lt;/year&gt;&lt;/dates&gt;&lt;publisher&gt;The MIT Press&lt;/publisher&gt;&lt;isbn&gt;00346535&lt;/isbn&gt;&lt;urls&gt;&lt;related-urls&gt;&lt;url&gt;http://www.jstor.org/stable/1928126&lt;/url&gt;&lt;/related-urls&gt;&lt;/urls&gt;&lt;electronic-resource-num&gt;10.2307/1928126&lt;/electronic-resource-num&gt;&lt;/record&gt;&lt;/Cite&gt;&lt;/EndNote&gt;</w:instrText>
      </w:r>
      <w:r w:rsidRPr="00266479">
        <w:rPr>
          <w:rFonts w:eastAsia="Times New Roman"/>
          <w:bCs/>
          <w:lang w:val="en-GB" w:eastAsia="en-GB"/>
        </w:rPr>
        <w:fldChar w:fldCharType="separate"/>
      </w:r>
      <w:hyperlink w:anchor="_ENREF_312" w:tooltip="Usher, 1931 #5148" w:history="1">
        <w:r w:rsidRPr="00266479">
          <w:rPr>
            <w:rFonts w:eastAsia="Times New Roman"/>
            <w:bCs/>
            <w:noProof/>
            <w:lang w:val="en-GB" w:eastAsia="en-GB"/>
          </w:rPr>
          <w:t>Usher (1931, p. 106</w:t>
        </w:r>
      </w:hyperlink>
      <w:r w:rsidRPr="00266479">
        <w:rPr>
          <w:rFonts w:eastAsia="Times New Roman"/>
          <w:bCs/>
          <w:noProof/>
          <w:lang w:val="en-GB" w:eastAsia="en-GB"/>
        </w:rPr>
        <w:t>)</w:t>
      </w:r>
      <w:r w:rsidRPr="00266479">
        <w:rPr>
          <w:rFonts w:eastAsia="Times New Roman"/>
          <w:bCs/>
          <w:lang w:val="en-GB" w:eastAsia="en-GB"/>
        </w:rPr>
        <w:fldChar w:fldCharType="end"/>
      </w:r>
      <w:r w:rsidRPr="00266479">
        <w:rPr>
          <w:rFonts w:eastAsia="Times New Roman"/>
          <w:bCs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94-182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Mitchell&lt;/Author&gt;&lt;Year&gt;1971&lt;/Year&gt;&lt;RecNum&gt;5271&lt;/RecNum&gt;&lt;Suffix&gt;`, pp. 486 f.&lt;/Suffix&gt;&lt;DisplayText&gt;Mitchell and Deane (1971, pp. 486 f.)&lt;/DisplayText&gt;&lt;record&gt;&lt;rec-number&gt;5271&lt;/rec-number&gt;&lt;foreign-keys&gt;&lt;key app="EN" db-id="9f2z9tt2ix2rzze2vaox5wrb0zfz9arfds25"&gt;5271&lt;/key&gt;&lt;/foreign-keys&gt;&lt;ref-type name="Book"&gt;6&lt;/ref-type&gt;&lt;contributors&gt;&lt;authors&gt;&lt;author&gt;Mitchell, B.R.&lt;/author&gt;&lt;author&gt;Deane, Phyllis&lt;/author&gt;&lt;/authors&gt;&lt;/contributors&gt;&lt;titles&gt;&lt;title&gt;Abstract of British Historical Statistics&lt;/title&gt;&lt;/titles&gt;&lt;dates&gt;&lt;year&gt;1971&lt;/year&gt;&lt;/dates&gt;&lt;pub-location&gt;Cambridge&lt;/pub-location&gt;&lt;publisher&gt;Cambridge University Press&lt;/publisher&gt;&lt;urls&gt;&lt;related-urls&gt;&lt;url&gt;http://books.google.co.uk/books?id=ce08AAAAI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98" w:tooltip="Mitchell, 1971 #5271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Mitchell and Deane (1971, pp. 486 f.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95-1770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Tooke&lt;/Author&gt;&lt;Year&gt;1859&lt;/Year&gt;&lt;RecNum&gt;5277&lt;/RecNum&gt;&lt;Suffix&gt;`, pp. 509-513&lt;/Suffix&gt;&lt;DisplayText&gt;Tooke and Newmarch (1859, pp. 509-513)&lt;/DisplayText&gt;&lt;record&gt;&lt;rec-number&gt;5277&lt;/rec-number&gt;&lt;foreign-keys&gt;&lt;key app="EN" db-id="9f2z9tt2ix2rzze2vaox5wrb0zfz9arfds25"&gt;5277&lt;/key&gt;&lt;/foreign-keys&gt;&lt;ref-type name="Book"&gt;6&lt;/ref-type&gt;&lt;contributors&gt;&lt;authors&gt;&lt;author&gt;Tooke, Thomas&lt;/author&gt;&lt;author&gt;Newmarch, William&lt;/author&gt;&lt;/authors&gt;&lt;/contributors&gt;&lt;titles&gt;&lt;title&gt;Die Geschichte und Bestimmung der Preise während der Jahre 1793-1857&lt;/title&gt;&lt;/titles&gt;&lt;number&gt;2&lt;/number&gt;&lt;dates&gt;&lt;year&gt;1859&lt;/year&gt;&lt;/dates&gt;&lt;pub-location&gt;Dresden&lt;/pub-location&gt;&lt;publisher&gt;Kuntze&lt;/publisher&gt;&lt;urls&gt;&lt;related-urls&gt;&lt;url&gt;http://books.google.co.uk/books?id=39I6AAAAc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307" w:tooltip="Tooke, 1859 #527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Tooke and Newmarch (1859, pp. 509-513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646-1826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Tooke&lt;/Author&gt;&lt;Year&gt;1838&lt;/Year&gt;&lt;RecNum&gt;5278&lt;/RecNum&gt;&lt;Suffix&gt;`, pp. 387 ff.&lt;/Suffix&gt;&lt;DisplayText&gt;Tooke (1838, pp. 387 ff.)&lt;/DisplayText&gt;&lt;record&gt;&lt;rec-number&gt;5278&lt;/rec-number&gt;&lt;foreign-keys&gt;&lt;key app="EN" db-id="9f2z9tt2ix2rzze2vaox5wrb0zfz9arfds25"&gt;5278&lt;/key&gt;&lt;/foreign-keys&gt;&lt;ref-type name="Book"&gt;6&lt;/ref-type&gt;&lt;contributors&gt;&lt;authors&gt;&lt;author&gt;Tooke, Thomas&lt;/author&gt;&lt;/authors&gt;&lt;/contributors&gt;&lt;titles&gt;&lt;title&gt;A History of Prices, and of the State of the Circulation from 1793 to 1837&lt;/title&gt;&lt;/titles&gt;&lt;volume&gt;2&lt;/volume&gt;&lt;dates&gt;&lt;year&gt;1838&lt;/year&gt;&lt;/dates&gt;&lt;pub-location&gt;London&lt;/pub-location&gt;&lt;publisher&gt;Longman, Orme, Brown, Green, and Longman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306" w:tooltip="Tooke, 1838 #5278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Tooke (1838, pp. 387 ff.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="Times New Roman"/>
          <w:bCs/>
          <w:u w:val="single"/>
          <w:lang w:val="en-GB" w:eastAsia="en-GB"/>
        </w:rPr>
        <w:t>1723-1793</w:t>
      </w:r>
      <w:r w:rsidRPr="00266479">
        <w:rPr>
          <w:rFonts w:eastAsia="Times New Roman"/>
          <w:bCs/>
          <w:lang w:val="en-GB" w:eastAsia="en-GB"/>
        </w:rPr>
        <w:t xml:space="preserve">: </w:t>
      </w:r>
      <w:r w:rsidRPr="00266479">
        <w:rPr>
          <w:rFonts w:eastAsia="Times New Roman"/>
          <w:bCs/>
          <w:lang w:val="en-GB" w:eastAsia="en-GB"/>
        </w:rPr>
        <w:fldChar w:fldCharType="begin"/>
      </w:r>
      <w:r w:rsidRPr="00266479">
        <w:rPr>
          <w:rFonts w:eastAsia="Times New Roman"/>
          <w:bCs/>
          <w:lang w:val="en-GB" w:eastAsia="en-GB"/>
        </w:rPr>
        <w:instrText xml:space="preserve"> ADDIN EN.CITE &lt;EndNote&gt;&lt;Cite&gt;&lt;Author&gt;Granger&lt;/Author&gt;&lt;Year&gt;1967&lt;/Year&gt;&lt;RecNum&gt;5276&lt;/RecNum&gt;&lt;Suffix&gt;`, p. 265&lt;/Suffix&gt;&lt;DisplayText&gt;Granger and Elliott (1967, p. 265)&lt;/DisplayText&gt;&lt;record&gt;&lt;rec-number&gt;5276&lt;/rec-number&gt;&lt;foreign-keys&gt;&lt;key app="EN" db-id="9f2z9tt2ix2rzze2vaox5wrb0zfz9arfds25"&gt;5276&lt;/key&gt;&lt;/foreign-keys&gt;&lt;ref-type name="Journal Article"&gt;17&lt;/ref-type&gt;&lt;contributors&gt;&lt;authors&gt;&lt;author&gt;Granger, C.W.J.&lt;/author&gt;&lt;author&gt;Elliott, C.M.&lt;/author&gt;&lt;/authors&gt;&lt;/contributors&gt;&lt;titles&gt;&lt;title&gt;A Fresh Look at Wheat Prices and Markets in the Eighteenth Century&lt;/title&gt;&lt;secondary-title&gt;Economic History Review&lt;/secondary-title&gt;&lt;/titles&gt;&lt;periodical&gt;&lt;full-title&gt;Economic History Review&lt;/full-title&gt;&lt;abbr-1&gt;EHR&lt;/abbr-1&gt;&lt;/periodical&gt;&lt;pages&gt;257-265&lt;/pages&gt;&lt;volume&gt;20&lt;/volume&gt;&lt;number&gt;2&lt;/number&gt;&lt;dates&gt;&lt;year&gt;1967&lt;/year&gt;&lt;/dates&gt;&lt;urls&gt;&lt;/urls&gt;&lt;/record&gt;&lt;/Cite&gt;&lt;/EndNote&gt;</w:instrText>
      </w:r>
      <w:r w:rsidRPr="00266479">
        <w:rPr>
          <w:rFonts w:eastAsia="Times New Roman"/>
          <w:bCs/>
          <w:lang w:val="en-GB" w:eastAsia="en-GB"/>
        </w:rPr>
        <w:fldChar w:fldCharType="separate"/>
      </w:r>
      <w:hyperlink w:anchor="_ENREF_118" w:tooltip="Granger, 1967 #5276" w:history="1">
        <w:r w:rsidRPr="00266479">
          <w:rPr>
            <w:rFonts w:eastAsia="Times New Roman"/>
            <w:bCs/>
            <w:noProof/>
            <w:lang w:val="en-GB" w:eastAsia="en-GB"/>
          </w:rPr>
          <w:t>Granger and Elliott (1967, p. 265</w:t>
        </w:r>
      </w:hyperlink>
      <w:r w:rsidRPr="00266479">
        <w:rPr>
          <w:rFonts w:eastAsia="Times New Roman"/>
          <w:bCs/>
          <w:noProof/>
          <w:lang w:val="en-GB" w:eastAsia="en-GB"/>
        </w:rPr>
        <w:t>)</w:t>
      </w:r>
      <w:r w:rsidRPr="00266479">
        <w:rPr>
          <w:rFonts w:eastAsia="Times New Roman"/>
          <w:bCs/>
          <w:lang w:val="en-GB" w:eastAsia="en-GB"/>
        </w:rPr>
        <w:fldChar w:fldCharType="end"/>
      </w:r>
      <w:r w:rsidRPr="00266479">
        <w:rPr>
          <w:rFonts w:eastAsia="Times New Roman"/>
          <w:bCs/>
          <w:lang w:val="en-GB" w:eastAsia="en-GB"/>
        </w:rPr>
        <w:t>.</w:t>
      </w:r>
    </w:p>
    <w:p w14:paraId="1631700F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="Times New Roman"/>
          <w:bCs/>
          <w:lang w:val="en-GB" w:eastAsia="en-GB"/>
        </w:rPr>
        <w:t>Worcester:</w:t>
      </w:r>
      <w:r w:rsidRPr="00266479">
        <w:rPr>
          <w:rFonts w:eastAsia="Times New Roman"/>
          <w:bCs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800-1913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>
        <w:rPr>
          <w:rFonts w:eastAsiaTheme="minorHAnsi" w:cstheme="minorBidi"/>
          <w:szCs w:val="22"/>
          <w:lang w:val="en-GB" w:eastAsia="en-GB"/>
        </w:rPr>
        <w:t>personal communication from David Jacks</w:t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01A4B776" w14:textId="77777777" w:rsidR="004E26D9" w:rsidRPr="00266479" w:rsidRDefault="004E26D9" w:rsidP="004A45FB">
      <w:pPr>
        <w:ind w:left="2410" w:hanging="2410"/>
        <w:rPr>
          <w:rFonts w:eastAsia="Times New Roman"/>
          <w:bCs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York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en-GB" w:eastAsia="en-GB"/>
        </w:rPr>
        <w:t>1583-1799</w:t>
      </w:r>
      <w:r w:rsidRPr="00266479">
        <w:rPr>
          <w:rFonts w:eastAsiaTheme="minorHAnsi" w:cstheme="minorBidi"/>
          <w:szCs w:val="22"/>
          <w:lang w:val="en-GB" w:eastAsia="en-GB"/>
        </w:rPr>
        <w:t xml:space="preserve">: </w:t>
      </w:r>
      <w:r w:rsidRPr="00266479">
        <w:rPr>
          <w:rFonts w:eastAsia="Times New Roman"/>
          <w:bCs/>
          <w:lang w:val="en-GB" w:eastAsia="en-GB"/>
        </w:rPr>
        <w:t>London School of Economics and Political Science, Library, Beveridge Archives, Prices and Wages, Box J22.</w:t>
      </w:r>
    </w:p>
    <w:p w14:paraId="271ECC56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Conversion sources</w:t>
      </w:r>
    </w:p>
    <w:p w14:paraId="6391C7FF" w14:textId="77777777" w:rsidR="004E26D9" w:rsidRPr="00266479" w:rsidRDefault="004E26D9" w:rsidP="004A45FB">
      <w:pPr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Allen&lt;/Author&gt;&lt;Year&gt;2012&lt;/Year&gt;&lt;RecNum&gt;5274&lt;/RecNum&gt;&lt;DisplayText&gt;Allen (2012)&lt;/DisplayText&gt;&lt;record&gt;&lt;rec-number&gt;5274&lt;/rec-number&gt;&lt;foreign-keys&gt;&lt;key app="EN" db-id="9f2z9tt2ix2rzze2vaox5wrb0zfz9arfds25"&gt;5274&lt;/key&gt;&lt;/foreign-keys&gt;&lt;ref-type name="Book"&gt;6&lt;/ref-type&gt;&lt;contributors&gt;&lt;authors&gt;&lt;author&gt;Allen, Martin&lt;/author&gt;&lt;/authors&gt;&lt;/contributors&gt;&lt;titles&gt;&lt;title&gt;Mints and Money in Medieval England&lt;/title&gt;&lt;/titles&gt;&lt;keywords&gt;&lt;keyword&gt;Geldgeschichte, 11. Jh., 12. Jh., 13. Jh., 14. Jh., 15. Jh.&lt;/keyword&gt;&lt;/keywords&gt;&lt;dates&gt;&lt;year&gt;2012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3" w:tooltip="Allen, 2012 #5274" w:history="1">
        <w:r w:rsidRPr="00266479">
          <w:rPr>
            <w:rFonts w:eastAsiaTheme="minorHAnsi" w:cstheme="minorBidi"/>
            <w:noProof/>
            <w:szCs w:val="22"/>
            <w:lang w:val="en-GB"/>
          </w:rPr>
          <w:t>Allen (2012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Challis&lt;/Author&gt;&lt;Year&gt;1992&lt;/Year&gt;&lt;RecNum&gt;2503&lt;/RecNum&gt;&lt;DisplayText&gt;Challis (1992)&lt;/DisplayText&gt;&lt;record&gt;&lt;rec-number&gt;2503&lt;/rec-number&gt;&lt;foreign-keys&gt;&lt;key app="EN" db-id="9f2z9tt2ix2rzze2vaox5wrb0zfz9arfds25"&gt;2503&lt;/key&gt;&lt;/foreign-keys&gt;&lt;ref-type name="Book"&gt;6&lt;/ref-type&gt;&lt;contributors&gt;&lt;authors&gt;&lt;author&gt;Challis, Christopher E.&lt;/author&gt;&lt;/authors&gt;&lt;/contributors&gt;&lt;titles&gt;&lt;title&gt;A New History of the Royal Mint&lt;/title&gt;&lt;/titles&gt;&lt;keywords&gt;&lt;keyword&gt;Geldgeschichte&lt;/keyword&gt;&lt;/keywords&gt;&lt;dates&gt;&lt;year&gt;1992&lt;/year&gt;&lt;/dates&gt;&lt;pub-location&gt;Cambridge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40" w:tooltip="Challis, 1992 #2503" w:history="1">
        <w:r w:rsidRPr="00266479">
          <w:rPr>
            <w:rFonts w:eastAsiaTheme="minorHAnsi" w:cstheme="minorBidi"/>
            <w:noProof/>
            <w:szCs w:val="22"/>
            <w:lang w:val="en-GB"/>
          </w:rPr>
          <w:t>Challis (1992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Cochran-Patrick&lt;/Author&gt;&lt;Year&gt;1876&lt;/Year&gt;&lt;RecNum&gt;5261&lt;/RecNum&gt;&lt;DisplayText&gt;Cochran-Patrick (1876)&lt;/DisplayText&gt;&lt;record&gt;&lt;rec-number&gt;5261&lt;/rec-number&gt;&lt;foreign-keys&gt;&lt;key app="EN" db-id="9f2z9tt2ix2rzze2vaox5wrb0zfz9arfds25"&gt;5261&lt;/key&gt;&lt;/foreign-keys&gt;&lt;ref-type name="Book"&gt;6&lt;/ref-type&gt;&lt;contributors&gt;&lt;authors&gt;&lt;author&gt;Cochran-Patrick, R.W.&lt;/author&gt;&lt;/authors&gt;&lt;/contributors&gt;&lt;titles&gt;&lt;title&gt;Records of the Coinage of Scotland from the Earliest Period to the Union&lt;/title&gt;&lt;/titles&gt;&lt;volume&gt;1&lt;/volume&gt;&lt;dates&gt;&lt;year&gt;1876&lt;/year&gt;&lt;/dates&gt;&lt;pub-location&gt;Edinburgh&lt;/pub-location&gt;&lt;publisher&gt;Edmonston &amp;amp; Dougla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45" w:tooltip="Cochran-Patrick, 1876 #5261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Cochran-Patrick (1876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Gemmill&lt;/Author&gt;&lt;Year&gt;1995&lt;/Year&gt;&lt;RecNum&gt;5267&lt;/RecNum&gt;&lt;DisplayText&gt;Gemmill and Mayhew (1995)&lt;/DisplayText&gt;&lt;record&gt;&lt;rec-number&gt;5267&lt;/rec-number&gt;&lt;foreign-keys&gt;&lt;key app="EN" db-id="9f2z9tt2ix2rzze2vaox5wrb0zfz9arfds25"&gt;5267&lt;/key&gt;&lt;/foreign-keys&gt;&lt;ref-type name="Book"&gt;6&lt;/ref-type&gt;&lt;contributors&gt;&lt;authors&gt;&lt;author&gt;Gemmill, Elizabeth&lt;/author&gt;&lt;author&gt;Mayhew, Nicholas J.&lt;/author&gt;&lt;/authors&gt;&lt;secondary-authors&gt;&lt;author&gt;Mayhew, N. J.&lt;/author&gt;&lt;/secondary-authors&gt;&lt;/contributors&gt;&lt;titles&gt;&lt;title&gt;Changing Values in Medieval Scotland: a Study of Prices, Money, and Weights and Measures&lt;/title&gt;&lt;/titles&gt;&lt;keywords&gt;&lt;keyword&gt;Prices -- Scotland -- History&lt;/keyword&gt;&lt;keyword&gt;Money -- Scotland -- History&lt;/keyword&gt;&lt;keyword&gt;Weights and measures -- Scotland -- History&lt;/keyword&gt;&lt;keyword&gt;Economic history, Medieval&lt;/keyword&gt;&lt;keyword&gt;Scotland -- History -- 1057-1603&lt;/keyword&gt;&lt;keyword&gt;Money History&lt;/keyword&gt;&lt;keyword&gt;Scotland&lt;/keyword&gt;&lt;/keywords&gt;&lt;dates&gt;&lt;year&gt;1995&lt;/year&gt;&lt;/dates&gt;&lt;pub-location&gt;Cambridge, New York&lt;/pub-location&gt;&lt;publisher&gt;Cambridge University Press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109" w:tooltip="Gemmill, 1995 #526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Gemmill and Mayhew (1995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 xml:space="preserve">; </w:t>
      </w:r>
      <w:r w:rsidRPr="00266479">
        <w:rPr>
          <w:rFonts w:eastAsiaTheme="minorHAnsi" w:cstheme="minorBidi"/>
          <w:szCs w:val="22"/>
          <w:lang w:val="en-GB" w:eastAsia="en-GB"/>
        </w:rPr>
        <w:fldChar w:fldCharType="begin"/>
      </w:r>
      <w:r w:rsidRPr="00266479">
        <w:rPr>
          <w:rFonts w:eastAsiaTheme="minorHAnsi" w:cstheme="minorBidi"/>
          <w:szCs w:val="22"/>
          <w:lang w:val="en-GB" w:eastAsia="en-GB"/>
        </w:rPr>
        <w:instrText xml:space="preserve"> ADDIN EN.CITE &lt;EndNote&gt;&lt;Cite&gt;&lt;Author&gt;Nelkenbrecher&lt;/Author&gt;&lt;Year&gt;1858&lt;/Year&gt;&lt;RecNum&gt;5047&lt;/RecNum&gt;&lt;DisplayText&gt;Nelkenbrecher et al. (1858)&lt;/DisplayText&gt;&lt;record&gt;&lt;rec-number&gt;5047&lt;/rec-number&gt;&lt;foreign-keys&gt;&lt;key app="EN" db-id="9f2z9tt2ix2rzze2vaox5wrb0zfz9arfds25"&gt;5047&lt;/key&gt;&lt;/foreign-keys&gt;&lt;ref-type name="Book"&gt;6&lt;/ref-type&gt;&lt;contributors&gt;&lt;authors&gt;&lt;author&gt;Nelkenbrecher, Johann Christian&lt;/author&gt;&lt;author&gt;Feller, F.E.&lt;/author&gt;&lt;author&gt;Grimm, F.W.&lt;/author&gt;&lt;/authors&gt;&lt;/contributors&gt;&lt;titles&gt;&lt;title&gt;J. C. Nelkenbrecher&amp;apos;s allgemeines Taschenbuch der Münz-, Maass- und Gewichtskunde, der Wechsel-, Geld- und Fonds- Curse u. s. w. nebst alphabetischem Verzeichniss der Action-Gesellschaften. Bearbeitet von F. E. Feller und F. W. Grimm. Mit neuen Münz-Tabellen versehen von C. Neubauer&lt;/title&gt;&lt;/titles&gt;&lt;dates&gt;&lt;year&gt;1858&lt;/year&gt;&lt;/dates&gt;&lt;pub-location&gt;Berlin&lt;/pub-location&gt;&lt;publisher&gt;Georg Reimer&lt;/publisher&gt;&lt;urls&gt;&lt;related-urls&gt;&lt;url&gt;http://books.google.co.uk/books?id=PJI7AAAAcAAJ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 w:eastAsia="en-GB"/>
        </w:rPr>
        <w:fldChar w:fldCharType="separate"/>
      </w:r>
      <w:hyperlink w:anchor="_ENREF_206" w:tooltip="Nelkenbrecher, 1858 #5047" w:history="1">
        <w:r w:rsidRPr="00266479">
          <w:rPr>
            <w:rFonts w:eastAsiaTheme="minorHAnsi" w:cstheme="minorBidi"/>
            <w:noProof/>
            <w:szCs w:val="22"/>
            <w:lang w:val="en-GB" w:eastAsia="en-GB"/>
          </w:rPr>
          <w:t>Nelkenbrecher et al. (1858</w:t>
        </w:r>
      </w:hyperlink>
      <w:r w:rsidRPr="00266479">
        <w:rPr>
          <w:rFonts w:eastAsiaTheme="minorHAnsi" w:cstheme="minorBidi"/>
          <w:noProof/>
          <w:szCs w:val="22"/>
          <w:lang w:val="en-GB" w:eastAsia="en-GB"/>
        </w:rPr>
        <w:t>)</w:t>
      </w:r>
      <w:r w:rsidRPr="00266479">
        <w:rPr>
          <w:rFonts w:eastAsiaTheme="minorHAnsi" w:cstheme="minorBidi"/>
          <w:szCs w:val="22"/>
          <w:lang w:val="en-GB" w:eastAsia="en-GB"/>
        </w:rPr>
        <w:fldChar w:fldCharType="end"/>
      </w:r>
      <w:r w:rsidRPr="00266479">
        <w:rPr>
          <w:rFonts w:eastAsiaTheme="minorHAnsi" w:cstheme="minorBidi"/>
          <w:szCs w:val="22"/>
          <w:lang w:val="en-GB" w:eastAsia="en-GB"/>
        </w:rPr>
        <w:t>.</w:t>
      </w:r>
    </w:p>
    <w:p w14:paraId="6AB27549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 w:eastAsia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 w:eastAsia="en-GB"/>
        </w:rPr>
        <w:t>Italy</w:t>
      </w:r>
    </w:p>
    <w:p w14:paraId="5B4A6C67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Wheat price sources</w:t>
      </w:r>
    </w:p>
    <w:p w14:paraId="512D810F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Theme="minorHAnsi"/>
          <w:lang w:val="it-IT" w:eastAsia="en-GB"/>
        </w:rPr>
        <w:t>Acquaviva:</w:t>
      </w:r>
      <w:r w:rsidRPr="00266479">
        <w:rPr>
          <w:rFonts w:eastAsiaTheme="minorHAnsi"/>
          <w:lang w:val="it-IT" w:eastAsia="en-GB"/>
        </w:rPr>
        <w:tab/>
      </w:r>
      <w:r w:rsidRPr="00266479">
        <w:rPr>
          <w:rFonts w:eastAsiaTheme="minorHAnsi"/>
          <w:u w:val="single"/>
          <w:lang w:val="it-IT" w:eastAsia="en-GB"/>
        </w:rPr>
        <w:t>1675-1700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Palumbo&lt;/Author&gt;&lt;Year&gt;1985&lt;/Year&gt;&lt;RecNum&gt;5041&lt;/RecNum&gt;&lt;Suffix&gt;`, p. 153&lt;/Suffix&gt;&lt;DisplayText&gt;Palumbo and Rossiello (1985, p. 153)&lt;/DisplayText&gt;&lt;record&gt;&lt;rec-number&gt;5041&lt;/rec-number&gt;&lt;foreign-keys&gt;&lt;key app="EN" db-id="9f2z9tt2ix2rzze2vaox5wrb0zfz9arfds25"&gt;5041&lt;/key&gt;&lt;/foreign-keys&gt;&lt;ref-type name="Journal Article"&gt;17&lt;/ref-type&gt;&lt;contributors&gt;&lt;authors&gt;&lt;author&gt;Palumbo, Lorenzo &lt;/author&gt;&lt;author&gt;Rossiello, Giovanni&lt;/author&gt;&lt;/authors&gt;&lt;/contributors&gt;&lt;titles&gt;&lt;title&gt;Mercati di Terra di Bari nella prima metà del Settecento (con 14 tab.)&lt;/title&gt;&lt;secondary-title&gt;Archivio Storico Pugliese&lt;/secondary-title&gt;&lt;/titles&gt;&lt;periodical&gt;&lt;full-title&gt;Archivio Storico Pugliese&lt;/full-title&gt;&lt;/periodical&gt;&lt;pages&gt;165-198&lt;/pages&gt;&lt;volume&gt;38&lt;/volume&gt;&lt;dates&gt;&lt;year&gt;1985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21" w:tooltip="Palumbo, 1985 #5041" w:history="1">
        <w:r w:rsidRPr="00266479">
          <w:rPr>
            <w:rFonts w:eastAsiaTheme="minorHAnsi"/>
            <w:noProof/>
            <w:lang w:val="it-IT" w:eastAsia="en-GB"/>
          </w:rPr>
          <w:t>Palumbo and Rossiello (1985, p. 153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 xml:space="preserve">; </w:t>
      </w:r>
      <w:r w:rsidRPr="00266479">
        <w:rPr>
          <w:rFonts w:eastAsiaTheme="minorHAnsi"/>
          <w:u w:val="single"/>
          <w:lang w:val="it-IT" w:eastAsia="en-GB"/>
        </w:rPr>
        <w:t>1701-1750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Palumbo&lt;/Author&gt;&lt;Year&gt;1984&lt;/Year&gt;&lt;RecNum&gt;5040&lt;/RecNum&gt;&lt;Suffix&gt;`, p. 171&lt;/Suffix&gt;&lt;DisplayText&gt;Palumbo and Rossiello (1984, p. 171)&lt;/DisplayText&gt;&lt;record&gt;&lt;rec-number&gt;5040&lt;/rec-number&gt;&lt;foreign-keys&gt;&lt;key app="EN" db-id="9f2z9tt2ix2rzze2vaox5wrb0zfz9arfds25"&gt;5040&lt;/key&gt;&lt;/foreign-keys&gt;&lt;ref-type name="Journal Article"&gt;17&lt;/ref-type&gt;&lt;contributors&gt;&lt;authors&gt;&lt;author&gt;Palumbo, Lorenzo&lt;/author&gt;&lt;author&gt;Rossiello, Giovanni&lt;/author&gt;&lt;/authors&gt;&lt;/contributors&gt;&lt;titles&gt;&lt;title&gt;Mercati di Terra di Bari a fine Settecento (1675-1700)&lt;/title&gt;&lt;secondary-title&gt;Archivio Storico Pugliese&lt;/secondary-title&gt;&lt;/titles&gt;&lt;periodical&gt;&lt;full-title&gt;Archivio Storico Pugliese&lt;/full-title&gt;&lt;/periodical&gt;&lt;pages&gt;139-159&lt;/pages&gt;&lt;volume&gt;37&lt;/volume&gt;&lt;dates&gt;&lt;year&gt;1984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20" w:tooltip="Palumbo, 1984 #5040" w:history="1">
        <w:r w:rsidRPr="00266479">
          <w:rPr>
            <w:rFonts w:eastAsiaTheme="minorHAnsi"/>
            <w:noProof/>
            <w:lang w:val="it-IT" w:eastAsia="en-GB"/>
          </w:rPr>
          <w:t>Palumbo and Rossiello (1984, p. 171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 xml:space="preserve">; </w:t>
      </w:r>
      <w:r w:rsidRPr="00266479">
        <w:rPr>
          <w:rFonts w:eastAsiaTheme="minorHAnsi"/>
          <w:u w:val="single"/>
          <w:lang w:val="it-IT" w:eastAsia="en-GB"/>
        </w:rPr>
        <w:t>1701-1875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Palumbo&lt;/Author&gt;&lt;Year&gt;1981&lt;/Year&gt;&lt;RecNum&gt;5042&lt;/RecNum&gt;&lt;Suffix&gt;`, pp. 344-347&lt;/Suffix&gt;&lt;DisplayText&gt;Palumbo (1981, pp. 344-347)&lt;/DisplayText&gt;&lt;record&gt;&lt;rec-number&gt;5042&lt;/rec-number&gt;&lt;foreign-keys&gt;&lt;key app="EN" db-id="9f2z9tt2ix2rzze2vaox5wrb0zfz9arfds25"&gt;5042&lt;/key&gt;&lt;/foreign-keys&gt;&lt;ref-type name="Book Section"&gt;5&lt;/ref-type&gt;&lt;contributors&gt;&lt;authors&gt;&lt;author&gt;Palumbo, Lorenzo&lt;/author&gt;&lt;/authors&gt;&lt;secondary-authors&gt;&lt;author&gt;Palumbo, Lorenzo&lt;/author&gt;&lt;/secondary-authors&gt;&lt;/contributors&gt;&lt;titles&gt;&lt;title&gt;I prezzi sul mercato di Acquaviva delle Fonti dal 1700 al 1875&lt;/title&gt;&lt;secondary-title&gt;Problemi di storia delle campagne meridionali nell&amp;apos;età moderna e contemporanea&lt;/secondary-title&gt;&lt;/titles&gt;&lt;pages&gt;335-352&lt;/pages&gt;&lt;dates&gt;&lt;year&gt;1981&lt;/year&gt;&lt;/dates&gt;&lt;pub-location&gt;Bari&lt;/pub-location&gt;&lt;publisher&gt;Dedalo libri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19" w:tooltip="Palumbo, 1981 #5042" w:history="1">
        <w:r w:rsidRPr="00266479">
          <w:rPr>
            <w:rFonts w:eastAsiaTheme="minorHAnsi"/>
            <w:noProof/>
            <w:lang w:val="it-IT" w:eastAsia="en-GB"/>
          </w:rPr>
          <w:t>Palumbo (1981, pp. 344-347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>.</w:t>
      </w:r>
    </w:p>
    <w:p w14:paraId="59BD0DE4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Theme="minorHAnsi"/>
          <w:lang w:val="it-IT" w:eastAsia="en-GB"/>
        </w:rPr>
        <w:t>Adria:</w:t>
      </w:r>
      <w:r w:rsidRPr="00266479">
        <w:rPr>
          <w:rFonts w:eastAsiaTheme="minorHAnsi"/>
          <w:lang w:val="it-IT" w:eastAsia="en-GB"/>
        </w:rPr>
        <w:tab/>
      </w:r>
      <w:r w:rsidRPr="00266479">
        <w:rPr>
          <w:rFonts w:eastAsiaTheme="minorHAnsi"/>
          <w:u w:val="single"/>
          <w:lang w:val="it-IT" w:eastAsia="en-GB"/>
        </w:rPr>
        <w:t>1626-1700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Turri&lt;/Author&gt;&lt;Year&gt;1994&lt;/Year&gt;&lt;RecNum&gt;5268&lt;/RecNum&gt;&lt;Suffix&gt;`, p. 134&lt;/Suffix&gt;&lt;DisplayText&gt;Turri (1994, p. 134)&lt;/DisplayText&gt;&lt;record&gt;&lt;rec-number&gt;5268&lt;/rec-number&gt;&lt;foreign-keys&gt;&lt;key app="EN" db-id="9f2z9tt2ix2rzze2vaox5wrb0zfz9arfds25"&gt;5268&lt;/key&gt;&lt;/foreign-keys&gt;&lt;ref-type name="Journal Article"&gt;17&lt;/ref-type&gt;&lt;contributors&gt;&lt;authors&gt;&lt;author&gt;Turri, Antonella&lt;/author&gt;&lt;/authors&gt;&lt;/contributors&gt;&lt;titles&gt;&lt;title&gt;Il fondaco delle biade ad Adria nel XVII secolo&lt;/title&gt;&lt;secondary-title&gt;Terra d&amp;apos;Este: rivista di storia e cultura&lt;/secondary-title&gt;&lt;/titles&gt;&lt;periodical&gt;&lt;full-title&gt;Terra d&amp;apos;Este: rivista di storia e cultura&lt;/full-title&gt;&lt;/periodical&gt;&lt;pages&gt;113&lt;/pages&gt;&lt;volume&gt;8&lt;/volume&gt;&lt;number&gt;IV&lt;/number&gt;&lt;keywords&gt;&lt;keyword&gt;ILL request&lt;/keyword&gt;&lt;/keywords&gt;&lt;dates&gt;&lt;year&gt;1994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09" w:tooltip="Turri, 1994 #5268" w:history="1">
        <w:r w:rsidRPr="00266479">
          <w:rPr>
            <w:rFonts w:eastAsiaTheme="minorHAnsi"/>
            <w:noProof/>
            <w:lang w:val="it-IT" w:eastAsia="en-GB"/>
          </w:rPr>
          <w:t>Turri (1994, pp. 113-141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>.</w:t>
      </w:r>
    </w:p>
    <w:p w14:paraId="44CABDD1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Theme="minorHAnsi"/>
          <w:lang w:val="it-IT" w:eastAsia="en-GB"/>
        </w:rPr>
        <w:t>Alcamo:</w:t>
      </w:r>
      <w:r w:rsidRPr="00266479">
        <w:rPr>
          <w:rFonts w:eastAsiaTheme="minorHAnsi"/>
          <w:lang w:val="it-IT" w:eastAsia="en-GB"/>
        </w:rPr>
        <w:tab/>
      </w:r>
      <w:r w:rsidRPr="00266479">
        <w:rPr>
          <w:rFonts w:eastAsiaTheme="minorHAnsi"/>
          <w:u w:val="single"/>
          <w:lang w:val="it-IT" w:eastAsia="en-GB"/>
        </w:rPr>
        <w:t>1602-1712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Theme="minorHAnsi"/>
            <w:noProof/>
            <w:lang w:val="it-IT" w:eastAsia="en-GB"/>
          </w:rPr>
          <w:t>Cancila (1983, pp. 164 f.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 xml:space="preserve">. </w:t>
      </w:r>
    </w:p>
    <w:p w14:paraId="30E0DA89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Theme="minorHAnsi"/>
          <w:lang w:val="it-IT" w:eastAsia="en-GB"/>
        </w:rPr>
        <w:t xml:space="preserve">Alessandria: </w:t>
      </w:r>
      <w:r w:rsidRPr="00266479">
        <w:rPr>
          <w:rFonts w:eastAsiaTheme="minorHAnsi"/>
          <w:lang w:val="it-IT" w:eastAsia="en-GB"/>
        </w:rPr>
        <w:tab/>
      </w:r>
      <w:r w:rsidRPr="00266479">
        <w:rPr>
          <w:rFonts w:eastAsiaTheme="minorHAnsi"/>
          <w:u w:val="single"/>
          <w:lang w:val="it-IT" w:eastAsia="en-GB"/>
        </w:rPr>
        <w:t>1874-1896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Theme="minorHAnsi"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D2C8AEB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ltamur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75-170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lumbo&lt;/Author&gt;&lt;Year&gt;1984&lt;/Year&gt;&lt;RecNum&gt;5040&lt;/RecNum&gt;&lt;Suffix&gt;`, p. 141&lt;/Suffix&gt;&lt;DisplayText&gt;Palumbo and Rossiello (1984, p. 141)&lt;/DisplayText&gt;&lt;record&gt;&lt;rec-number&gt;5040&lt;/rec-number&gt;&lt;foreign-keys&gt;&lt;key app="EN" db-id="9f2z9tt2ix2rzze2vaox5wrb0zfz9arfds25"&gt;5040&lt;/key&gt;&lt;/foreign-keys&gt;&lt;ref-type name="Journal Article"&gt;17&lt;/ref-type&gt;&lt;contributors&gt;&lt;authors&gt;&lt;author&gt;Palumbo, Lorenzo&lt;/author&gt;&lt;author&gt;Rossiello, Giovanni&lt;/author&gt;&lt;/authors&gt;&lt;/contributors&gt;&lt;titles&gt;&lt;title&gt;Mercati di Terra di Bari a fine Settecento (1675-1700)&lt;/title&gt;&lt;secondary-title&gt;Archivio Storico Pugliese&lt;/secondary-title&gt;&lt;/titles&gt;&lt;periodical&gt;&lt;full-title&gt;Archivio Storico Pugliese&lt;/full-title&gt;&lt;/periodical&gt;&lt;pages&gt;139-159&lt;/pages&gt;&lt;volume&gt;37&lt;/volume&gt;&lt;dates&gt;&lt;year&gt;1984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20" w:tooltip="Palumbo, 1984 #5040" w:history="1">
        <w:r w:rsidRPr="00266479">
          <w:rPr>
            <w:rFonts w:eastAsia="Times New Roman"/>
            <w:iCs/>
            <w:noProof/>
            <w:lang w:val="it-IT" w:eastAsia="en-GB"/>
          </w:rPr>
          <w:t>Palumbo and Rossiello (1984, p. 14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01-175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lumbo&lt;/Author&gt;&lt;Year&gt;1985&lt;/Year&gt;&lt;RecNum&gt;5041&lt;/RecNum&gt;&lt;Suffix&gt;`, p. 172&lt;/Suffix&gt;&lt;DisplayText&gt;Palumbo and Rossiello (1985, p. 172)&lt;/DisplayText&gt;&lt;record&gt;&lt;rec-number&gt;5041&lt;/rec-number&gt;&lt;foreign-keys&gt;&lt;key app="EN" db-id="9f2z9tt2ix2rzze2vaox5wrb0zfz9arfds25"&gt;5041&lt;/key&gt;&lt;/foreign-keys&gt;&lt;ref-type name="Journal Article"&gt;17&lt;/ref-type&gt;&lt;contributors&gt;&lt;authors&gt;&lt;author&gt;Palumbo, Lorenzo &lt;/author&gt;&lt;author&gt;Rossiello, Giovanni&lt;/author&gt;&lt;/authors&gt;&lt;/contributors&gt;&lt;titles&gt;&lt;title&gt;Mercati di Terra di Bari nella prima metà del Settecento (con 14 tab.)&lt;/title&gt;&lt;secondary-title&gt;Archivio Storico Pugliese&lt;/secondary-title&gt;&lt;/titles&gt;&lt;periodical&gt;&lt;full-title&gt;Archivio Storico Pugliese&lt;/full-title&gt;&lt;/periodical&gt;&lt;pages&gt;165-198&lt;/pages&gt;&lt;volume&gt;38&lt;/volume&gt;&lt;dates&gt;&lt;year&gt;1985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21" w:tooltip="Palumbo, 1985 #5041" w:history="1">
        <w:r w:rsidRPr="00266479">
          <w:rPr>
            <w:rFonts w:eastAsia="Times New Roman"/>
            <w:iCs/>
            <w:noProof/>
            <w:lang w:val="it-IT" w:eastAsia="en-GB"/>
          </w:rPr>
          <w:t>Palumbo and Rossiello (1985, p. 172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15-183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Rossiello&lt;/Author&gt;&lt;Year&gt;1981&lt;/Year&gt;&lt;RecNum&gt;5232&lt;/RecNum&gt;&lt;Suffix&gt;`, p. 311&lt;/Suffix&gt;&lt;DisplayText&gt;Rossiello and Palumbo (1981, p. 311)&lt;/DisplayText&gt;&lt;record&gt;&lt;rec-number&gt;5232&lt;/rec-number&gt;&lt;foreign-keys&gt;&lt;key app="EN" db-id="9f2z9tt2ix2rzze2vaox5wrb0zfz9arfds25"&gt;5232&lt;/key&gt;&lt;/foreign-keys&gt;&lt;ref-type name="Journal Article"&gt;17&lt;/ref-type&gt;&lt;contributors&gt;&lt;authors&gt;&lt;author&gt;Rossiello, Giovanni&lt;/author&gt;&lt;author&gt;Palumbo, Lorenzo&lt;/author&gt;&lt;/authors&gt;&lt;/contributors&gt;&lt;titles&gt;&lt;title&gt;Salari di contadini in Terra di Bari durante l&amp;apos;età della restaurazione (con 7 tav.)&lt;/title&gt;&lt;secondary-title&gt;Archivio Storico Pugliese&lt;/secondary-title&gt;&lt;/titles&gt;&lt;periodical&gt;&lt;full-title&gt;Archivio Storico Pugliese&lt;/full-title&gt;&lt;/periodical&gt;&lt;pages&gt;301-317&lt;/pages&gt;&lt;volume&gt;34&lt;/volume&gt;&lt;dates&gt;&lt;year&gt;1981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60" w:tooltip="Rossiello, 1981 #5232" w:history="1">
        <w:r w:rsidRPr="00266479">
          <w:rPr>
            <w:rFonts w:eastAsia="Times New Roman"/>
            <w:iCs/>
            <w:noProof/>
            <w:lang w:val="it-IT" w:eastAsia="en-GB"/>
          </w:rPr>
          <w:t>Rossiello and Palumbo (1981, p. 31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0DA2858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nco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00-182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House of Commons&lt;/Author&gt;&lt;Year&gt;1827&lt;/Year&gt;&lt;RecNum&gt;5109&lt;/RecNum&gt;&lt;Suffix&gt;`, pp. 87-90&lt;/Suffix&gt;&lt;DisplayText&gt;House of Commons (1827b, pp. 87-90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38" w:tooltip="House of Commons, 1827 #5109" w:history="1">
        <w:r w:rsidRPr="00266479">
          <w:rPr>
            <w:rFonts w:eastAsia="Times New Roman"/>
            <w:iCs/>
            <w:noProof/>
            <w:lang w:val="it-IT" w:eastAsia="en-GB"/>
          </w:rPr>
          <w:t>House of Commons (1827b, pp. 87-90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C4AA30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Aquil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565DA63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rezz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385-1527</w:t>
      </w:r>
      <w:r w:rsidRPr="00266479">
        <w:rPr>
          <w:rFonts w:eastAsia="Times New Roman"/>
          <w:iCs/>
          <w:lang w:val="it-IT" w:eastAsia="en-GB"/>
        </w:rPr>
        <w:t xml:space="preserve">: Archivio della Fraternita dei Laici di Arezzo: Prezzi medi mensili del grano ad Arezzo, 1204, 1522, 1618-1769, 2243-4, 2529-31, 3353, 3411, 3532-3; </w:t>
      </w:r>
      <w:r w:rsidRPr="00266479">
        <w:rPr>
          <w:rFonts w:eastAsia="Times New Roman"/>
          <w:iCs/>
          <w:u w:val="single"/>
          <w:lang w:val="it-IT" w:eastAsia="en-GB"/>
        </w:rPr>
        <w:t>1528-1632:</w:t>
      </w:r>
      <w:r w:rsidRPr="00266479">
        <w:rPr>
          <w:rFonts w:eastAsia="Times New Roman"/>
          <w:iCs/>
          <w:lang w:val="it-IT" w:eastAsia="en-GB"/>
        </w:rPr>
        <w:t xml:space="preserve">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Fanfani&lt;/Author&gt;&lt;Year&gt;1940&lt;/Year&gt;&lt;RecNum&gt;5133&lt;/RecNum&gt;&lt;Suffix&gt;`, pp. 139-142&lt;/Suffix&gt;&lt;DisplayText&gt;Fanfani (1940, pp. 139-142)&lt;/DisplayText&gt;&lt;record&gt;&lt;rec-number&gt;5133&lt;/rec-number&gt;&lt;foreign-keys&gt;&lt;key app="EN" db-id="9f2z9tt2ix2rzze2vaox5wrb0zfz9arfds25"&gt;5133&lt;/key&gt;&lt;/foreign-keys&gt;&lt;ref-type name="Book"&gt;6&lt;/ref-type&gt;&lt;contributors&gt;&lt;authors&gt;&lt;author&gt;Fanfani, Amintore&lt;/author&gt;&lt;/authors&gt;&lt;/contributors&gt;&lt;titles&gt;&lt;title&gt;Indagini sulla &amp;apos;Rivoluzione dei Prezzi&amp;apos;&lt;/title&gt;&lt;/titles&gt;&lt;dates&gt;&lt;year&gt;1940&lt;/year&gt;&lt;/dates&gt;&lt;pub-location&gt;Milan&lt;/pub-location&gt;&lt;publisher&gt;Società editrice &amp;apos;Vita e pensiero&amp;apos;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89" w:tooltip="Fanfani, 1940 #5133" w:history="1">
        <w:r w:rsidRPr="00266479">
          <w:rPr>
            <w:rFonts w:eastAsia="Times New Roman"/>
            <w:iCs/>
            <w:noProof/>
            <w:lang w:val="it-IT" w:eastAsia="en-GB"/>
          </w:rPr>
          <w:t>Fanfani (1940, pp. 139-142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, </w:t>
      </w:r>
      <w:r w:rsidRPr="00266479">
        <w:rPr>
          <w:rFonts w:eastAsia="Times New Roman"/>
          <w:iCs/>
          <w:u w:val="single"/>
          <w:lang w:val="it-IT" w:eastAsia="en-GB"/>
        </w:rPr>
        <w:t>1585-1809</w:t>
      </w:r>
      <w:r w:rsidRPr="00266479">
        <w:rPr>
          <w:rFonts w:eastAsia="Times New Roman"/>
          <w:iCs/>
          <w:lang w:val="it-IT" w:eastAsia="en-GB"/>
        </w:rPr>
        <w:t xml:space="preserve">: Archivio di Stato Arezzo: Squarci dei prezzi del grano, 1-19; </w:t>
      </w:r>
      <w:r w:rsidRPr="00266479">
        <w:rPr>
          <w:rFonts w:eastAsia="Times New Roman"/>
          <w:iCs/>
          <w:u w:val="single"/>
          <w:lang w:val="it-IT" w:eastAsia="en-GB"/>
        </w:rPr>
        <w:t>1830-1879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zzini&lt;/Author&gt;&lt;Year&gt;1882&lt;/Year&gt;&lt;RecNum&gt;5134&lt;/RecNum&gt;&lt;Suffix&gt;`, pp. 395 f.&lt;/Suffix&gt;&lt;DisplayText&gt;Mazzini (1882, pp. 395 f.)&lt;/DisplayText&gt;&lt;record&gt;&lt;rec-number&gt;5134&lt;/rec-number&gt;&lt;foreign-keys&gt;&lt;key app="EN" db-id="9f2z9tt2ix2rzze2vaox5wrb0zfz9arfds25"&gt;5134&lt;/key&gt;&lt;/foreign-keys&gt;&lt;ref-type name="Book"&gt;6&lt;/ref-type&gt;&lt;contributors&gt;&lt;authors&gt;&lt;author&gt;Mazzini, Carlo Massimiliano&lt;/author&gt;&lt;/authors&gt;&lt;/contributors&gt;&lt;titles&gt;&lt;title&gt;La Toscana agricola: sulle condizioni dell&amp;apos;agricoltora e degli agricoltori nelle provincie di Firenze, Siena, Arezzo, Lucca, Pisa e Livorno &lt;/title&gt;&lt;/titles&gt;&lt;dates&gt;&lt;year&gt;1882&lt;/year&gt;&lt;/dates&gt;&lt;pub-location&gt;Firenze&lt;/pub-location&gt;&lt;publisher&gt;Felice Piagg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7" w:tooltip="Mazzini, 1882 #5134" w:history="1">
        <w:r w:rsidRPr="00266479">
          <w:rPr>
            <w:rFonts w:eastAsia="Times New Roman"/>
            <w:iCs/>
            <w:noProof/>
            <w:lang w:val="it-IT" w:eastAsia="en-GB"/>
          </w:rPr>
          <w:t>Mazzini (1882, pp. 395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1BDDE3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scoli Pice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67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C02250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scoli Satri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0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953DAA9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st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0F839B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velli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7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`, 15-18`, 24`, 53 f.`, 66&lt;/Suffix&gt;&lt;DisplayText&gt;Storchi (1991, pp. 13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DCA3342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vezz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11D63D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Bar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F8BE22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Barlett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7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8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46F009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Bass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01-1799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Lombardini&lt;/Author&gt;&lt;Year&gt;1963&lt;/Year&gt;&lt;RecNum&gt;5045&lt;/RecNum&gt;&lt;Suffix&gt;`, pp. 58-65&lt;/Suffix&gt;&lt;DisplayText&gt;Lombardini (1963, pp. 58-65)&lt;/DisplayText&gt;&lt;record&gt;&lt;rec-number&gt;5045&lt;/rec-number&gt;&lt;foreign-keys&gt;&lt;key app="EN" db-id="9f2z9tt2ix2rzze2vaox5wrb0zfz9arfds25"&gt;5045&lt;/key&gt;&lt;/foreign-keys&gt;&lt;ref-type name="Book"&gt;6&lt;/ref-type&gt;&lt;contributors&gt;&lt;authors&gt;&lt;author&gt;Lombardini, Gabriele&lt;/author&gt;&lt;/authors&gt;&lt;/contributors&gt;&lt;titles&gt;&lt;title&gt;Pane e denaro a Bassano tra il 1501 e il 1799: Prezzi del grano e politica dell&amp;apos;approvigionamento dei cereali tra il 1501 e il 1799&lt;/title&gt;&lt;/titles&gt;&lt;dates&gt;&lt;year&gt;1963&lt;/year&gt;&lt;/dates&gt;&lt;pub-location&gt;Vicenza&lt;/pub-location&gt;&lt;publisher&gt;Neri Pozz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79" w:tooltip="Lombardini, 1963 #5045" w:history="1">
        <w:r w:rsidRPr="00266479">
          <w:rPr>
            <w:rFonts w:eastAsia="Times New Roman"/>
            <w:iCs/>
            <w:noProof/>
            <w:lang w:val="it-IT" w:eastAsia="en-GB"/>
          </w:rPr>
          <w:t>Lombardini (1963, pp. 58-6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175F98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Bellu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5F22F4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Benevent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70D312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Bergam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57-1592</w:t>
      </w:r>
      <w:r w:rsidRPr="00266479">
        <w:rPr>
          <w:rFonts w:eastAsiaTheme="minorHAnsi" w:cstheme="minorBidi"/>
          <w:szCs w:val="22"/>
          <w:lang w:val="it-IT" w:eastAsia="en-GB"/>
        </w:rPr>
        <w:t xml:space="preserve">: </w:t>
      </w:r>
      <w:r>
        <w:rPr>
          <w:rFonts w:eastAsiaTheme="minorHAnsi" w:cstheme="minorBidi"/>
          <w:szCs w:val="22"/>
          <w:lang w:val="it-IT" w:eastAsia="en-GB"/>
        </w:rPr>
        <w:t xml:space="preserve">Bergamo, </w:t>
      </w:r>
      <w:proofErr w:type="spellStart"/>
      <w:r>
        <w:t>Biblioteca</w:t>
      </w:r>
      <w:proofErr w:type="spellEnd"/>
      <w:r>
        <w:t xml:space="preserve"> </w:t>
      </w:r>
      <w:proofErr w:type="spellStart"/>
      <w:r>
        <w:t>Civica</w:t>
      </w:r>
      <w:proofErr w:type="spellEnd"/>
      <w:r>
        <w:t xml:space="preserve"> Angelo Mai e </w:t>
      </w:r>
      <w:proofErr w:type="spellStart"/>
      <w:r>
        <w:t>Archivi</w:t>
      </w:r>
      <w:proofErr w:type="spellEnd"/>
      <w:r>
        <w:t xml:space="preserve"> </w:t>
      </w:r>
      <w:proofErr w:type="spellStart"/>
      <w:r>
        <w:t>storici</w:t>
      </w:r>
      <w:proofErr w:type="spellEnd"/>
      <w:r>
        <w:t xml:space="preserve"> </w:t>
      </w:r>
      <w:proofErr w:type="spellStart"/>
      <w:r>
        <w:t>comunali</w:t>
      </w:r>
      <w:proofErr w:type="spellEnd"/>
      <w:r w:rsidRPr="00266479">
        <w:rPr>
          <w:rFonts w:eastAsiaTheme="minorHAnsi" w:cstheme="minorBidi"/>
          <w:szCs w:val="22"/>
          <w:lang w:val="it-IT" w:eastAsia="en-GB"/>
        </w:rPr>
        <w:t>, Archivio della Misericordia Maggiore (MIA)</w:t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601-1725</w:t>
      </w:r>
      <w:r w:rsidRPr="00266479">
        <w:rPr>
          <w:rFonts w:eastAsia="Times New Roman"/>
          <w:iCs/>
          <w:lang w:val="it-IT" w:eastAsia="en-GB"/>
        </w:rPr>
        <w:t xml:space="preserve">: Bergamo, </w:t>
      </w:r>
      <w:proofErr w:type="spellStart"/>
      <w:r>
        <w:t>Biblioteca</w:t>
      </w:r>
      <w:proofErr w:type="spellEnd"/>
      <w:r>
        <w:t xml:space="preserve"> </w:t>
      </w:r>
      <w:proofErr w:type="spellStart"/>
      <w:r>
        <w:t>Civica</w:t>
      </w:r>
      <w:proofErr w:type="spellEnd"/>
      <w:r>
        <w:t xml:space="preserve"> Angelo Mai e </w:t>
      </w:r>
      <w:proofErr w:type="spellStart"/>
      <w:r>
        <w:t>Archivi</w:t>
      </w:r>
      <w:proofErr w:type="spellEnd"/>
      <w:r>
        <w:t xml:space="preserve"> </w:t>
      </w:r>
      <w:proofErr w:type="spellStart"/>
      <w:r>
        <w:t>storici</w:t>
      </w:r>
      <w:proofErr w:type="spellEnd"/>
      <w:r>
        <w:t xml:space="preserve"> </w:t>
      </w:r>
      <w:proofErr w:type="spellStart"/>
      <w:r>
        <w:t>comunali</w:t>
      </w:r>
      <w:proofErr w:type="spellEnd"/>
      <w:r w:rsidRPr="00266479">
        <w:rPr>
          <w:rFonts w:eastAsia="Times New Roman"/>
          <w:iCs/>
          <w:lang w:val="it-IT" w:eastAsia="en-GB"/>
        </w:rPr>
        <w:t xml:space="preserve">, Archivio veneto, Serie 41.1, nn.1-30, 32-79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022939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Bibbie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70-1498</w:t>
      </w:r>
      <w:r w:rsidRPr="00266479">
        <w:rPr>
          <w:rFonts w:eastAsia="Times New Roman"/>
          <w:iCs/>
          <w:lang w:val="it-IT" w:eastAsia="en-GB"/>
        </w:rPr>
        <w:t>: Archivio di Stato, Firenze: Corporazioni religiose soppresse dal Gov. francese, 30: S. Domenico, Bibbiena, n.12 (1470-98), 27 (1519-37), 28 (1543-61</w:t>
      </w:r>
      <w:r>
        <w:rPr>
          <w:rFonts w:eastAsia="Times New Roman"/>
          <w:iCs/>
          <w:lang w:val="it-IT" w:eastAsia="en-GB"/>
        </w:rPr>
        <w:t>)</w:t>
      </w:r>
    </w:p>
    <w:p w14:paraId="498497B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Bisceglie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761-1805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Palumbo&lt;/Author&gt;&lt;Year&gt;1979&lt;/Year&gt;&lt;RecNum&gt;5280&lt;/RecNum&gt;&lt;Suffix&gt;`, pp. 54 f.&lt;/Suffix&gt;&lt;DisplayText&gt;Palumbo (1979, pp. 54 f.)&lt;/DisplayText&gt;&lt;record&gt;&lt;rec-number&gt;5280&lt;/rec-number&gt;&lt;foreign-keys&gt;&lt;key app="EN" db-id="9f2z9tt2ix2rzze2vaox5wrb0zfz9arfds25"&gt;5280&lt;/key&gt;&lt;/foreign-keys&gt;&lt;ref-type name="Book"&gt;6&lt;/ref-type&gt;&lt;contributors&gt;&lt;authors&gt;&lt;author&gt;Palumbo, Lorenzo&lt;/author&gt;&lt;/authors&gt;&lt;/contributors&gt;&lt;titles&gt;&lt;title&gt;Prezzi e salari in terra di Bari (1530-1860)&lt;/title&gt;&lt;/titles&gt;&lt;dates&gt;&lt;year&gt;1979&lt;/year&gt;&lt;/dates&gt;&lt;pub-location&gt;Bari&lt;/pub-location&gt;&lt;publisher&gt;Grafica Bigiemm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18" w:tooltip="Palumbo, 1979 #5280" w:history="1">
        <w:r w:rsidRPr="00266479">
          <w:rPr>
            <w:rFonts w:eastAsia="Times New Roman"/>
            <w:iCs/>
            <w:noProof/>
            <w:lang w:val="de-DE" w:eastAsia="en-GB"/>
          </w:rPr>
          <w:t>Palumbo (1979, pp. 54 f.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7EBE1AF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Bitont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701-1750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Palumbo&lt;/Author&gt;&lt;Year&gt;1985&lt;/Year&gt;&lt;RecNum&gt;5041&lt;/RecNum&gt;&lt;Suffix&gt;`, p. 173&lt;/Suffix&gt;&lt;DisplayText&gt;Palumbo and Rossiello (1985, p. 173)&lt;/DisplayText&gt;&lt;record&gt;&lt;rec-number&gt;5041&lt;/rec-number&gt;&lt;foreign-keys&gt;&lt;key app="EN" db-id="9f2z9tt2ix2rzze2vaox5wrb0zfz9arfds25"&gt;5041&lt;/key&gt;&lt;/foreign-keys&gt;&lt;ref-type name="Journal Article"&gt;17&lt;/ref-type&gt;&lt;contributors&gt;&lt;authors&gt;&lt;author&gt;Palumbo, Lorenzo &lt;/author&gt;&lt;author&gt;Rossiello, Giovanni&lt;/author&gt;&lt;/authors&gt;&lt;/contributors&gt;&lt;titles&gt;&lt;title&gt;Mercati di Terra di Bari nella prima metà del Settecento (con 14 tab.)&lt;/title&gt;&lt;secondary-title&gt;Archivio Storico Pugliese&lt;/secondary-title&gt;&lt;/titles&gt;&lt;periodical&gt;&lt;full-title&gt;Archivio Storico Pugliese&lt;/full-title&gt;&lt;/periodical&gt;&lt;pages&gt;165-198&lt;/pages&gt;&lt;volume&gt;38&lt;/volume&gt;&lt;dates&gt;&lt;year&gt;1985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21" w:tooltip="Palumbo, 1985 #5041" w:history="1">
        <w:r w:rsidRPr="00266479">
          <w:rPr>
            <w:rFonts w:eastAsia="Times New Roman"/>
            <w:iCs/>
            <w:noProof/>
            <w:lang w:val="de-DE" w:eastAsia="en-GB"/>
          </w:rPr>
          <w:t>Palumbo and Rossiello (1985, p. 173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5E1DF7EF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Bologna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459-1505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Iradiel Murugarren&lt;/Author&gt;&lt;Year&gt;1978&lt;/Year&gt;&lt;RecNum&gt;5263&lt;/RecNum&gt;&lt;Suffix&gt;`, p. 527&lt;/Suffix&gt;&lt;DisplayText&gt;Iradiel Murugarren (1978, p. 527)&lt;/DisplayText&gt;&lt;record&gt;&lt;rec-number&gt;5263&lt;/rec-number&gt;&lt;foreign-keys&gt;&lt;key app="EN" db-id="9f2z9tt2ix2rzze2vaox5wrb0zfz9arfds25"&gt;5263&lt;/key&gt;&lt;/foreign-keys&gt;&lt;ref-type name="Book"&gt;6&lt;/ref-type&gt;&lt;contributors&gt;&lt;authors&gt;&lt;author&gt;Iradiel Murugarren, Paulino&lt;/author&gt;&lt;/authors&gt;&lt;/contributors&gt;&lt;titles&gt;&lt;title&gt;Progreso agrario, desequilibrio social y agricultura de transición: la propiedad del Colegio de España en Bolonia (siglos XIV y XV)&lt;/title&gt;&lt;secondary-title&gt;Studia Albornotiana 34 &lt;/secondary-title&gt;&lt;/titles&gt;&lt;dates&gt;&lt;year&gt;1978&lt;/year&gt;&lt;/dates&gt;&lt;pub-location&gt;Bolonia&lt;/pub-location&gt;&lt;publisher&gt;Publicaciones del Real Colegio de Españ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5" w:tooltip="Iradiel Murugarren, 1978 #5263" w:history="1">
        <w:r w:rsidRPr="00266479">
          <w:rPr>
            <w:rFonts w:eastAsia="Times New Roman"/>
            <w:iCs/>
            <w:noProof/>
            <w:lang w:val="de-DE" w:eastAsia="en-GB"/>
          </w:rPr>
          <w:t>Iradiel Murugarren (1978, p. 527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24-1859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Pinchera&lt;/Author&gt;&lt;Year&gt;1957&lt;/Year&gt;&lt;RecNum&gt;5281&lt;/RecNum&gt;&lt;Suffix&gt;`, p. 7&lt;/Suffix&gt;&lt;DisplayText&gt;Pinchera (1957, p. 7)&lt;/DisplayText&gt;&lt;record&gt;&lt;rec-number&gt;5281&lt;/rec-number&gt;&lt;foreign-keys&gt;&lt;key app="EN" db-id="9f2z9tt2ix2rzze2vaox5wrb0zfz9arfds25"&gt;5281&lt;/key&gt;&lt;/foreign-keys&gt;&lt;ref-type name="Journal Article"&gt;17&lt;/ref-type&gt;&lt;contributors&gt;&lt;authors&gt;&lt;author&gt;Pinchera, S.&lt;/author&gt;&lt;/authors&gt;&lt;/contributors&gt;&lt;titles&gt;&lt;title&gt;I prezzi di alcuni cereali e dell’olio di oliva sui mercati dello Stato Pontificio (dal 1823 al 1860) ed a Roma (dal 1823 al 1890)&lt;/title&gt;&lt;secondary-title&gt;Archivio Economico dell’Unificazione Italiana. Serie I&lt;/secondary-title&gt;&lt;/titles&gt;&lt;periodical&gt;&lt;full-title&gt;Archivio Economico dell’Unificazione Italiana. Serie I&lt;/full-title&gt;&lt;/periodical&gt;&lt;volume&gt;5&lt;/volume&gt;&lt;number&gt;4&lt;/number&gt;&lt;dates&gt;&lt;year&gt;195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33" w:tooltip="Pinchera, 1957 #5281" w:history="1">
        <w:r w:rsidRPr="00266479">
          <w:rPr>
            <w:rFonts w:eastAsia="Times New Roman"/>
            <w:iCs/>
            <w:noProof/>
            <w:lang w:val="de-DE" w:eastAsia="en-GB"/>
          </w:rPr>
          <w:t>Pinchera (1957, p. 7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96-1914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de-DE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3EBD6344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Bovin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10-184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de-DE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02960092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Brescia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415-1578</w:t>
      </w:r>
      <w:r w:rsidRPr="00266479">
        <w:rPr>
          <w:rFonts w:eastAsia="Times New Roman"/>
          <w:iCs/>
          <w:lang w:val="de-DE" w:eastAsia="en-GB"/>
        </w:rPr>
        <w:t xml:space="preserve">: Archivio di Stato di Brescia, Archivio Martinengo dalle Palle, buste 69, 70, 74, 78, 84, 88, 90; </w:t>
      </w:r>
      <w:r w:rsidRPr="00266479">
        <w:rPr>
          <w:rFonts w:eastAsia="Times New Roman"/>
          <w:iCs/>
          <w:u w:val="single"/>
          <w:lang w:val="de-DE" w:eastAsia="en-GB"/>
        </w:rPr>
        <w:t>1685-1862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: XXXV-XXXIX&lt;/Suffix&gt;&lt;DisplayText&gt;MAIC: Ministero di agricoltura industria e commercio (1886: XXXV-XXXIX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1886: XXXV-XXXIX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62-1885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96-1914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de-DE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4FA0A4D9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agliari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32-1890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Delogu&lt;/Author&gt;&lt;Year&gt;1959&lt;/Year&gt;&lt;RecNum&gt;5289&lt;/RecNum&gt;&lt;Suffix&gt;`, p. 16&lt;/Suffix&gt;&lt;DisplayText&gt;Delogu (1959, p. 16)&lt;/DisplayText&gt;&lt;record&gt;&lt;rec-number&gt;5289&lt;/rec-number&gt;&lt;foreign-keys&gt;&lt;key app="EN" db-id="9f2z9tt2ix2rzze2vaox5wrb0zfz9arfds25"&gt;5289&lt;/key&gt;&lt;/foreign-keys&gt;&lt;ref-type name="Journal Article"&gt;17&lt;/ref-type&gt;&lt;contributors&gt;&lt;authors&gt;&lt;author&gt;Delogu, I.&lt;/author&gt;&lt;/authors&gt;&lt;/contributors&gt;&lt;titles&gt;&lt;title&gt;I prezzi sui mercati di Cagliari e di Sassari dal 1828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9&lt;/volume&gt;&lt;number&gt;4&lt;/number&gt;&lt;dates&gt;&lt;year&gt;1959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64" w:tooltip="Delogu, 1959 #5289" w:history="1">
        <w:r w:rsidRPr="00266479">
          <w:rPr>
            <w:rFonts w:eastAsia="Times New Roman"/>
            <w:iCs/>
            <w:noProof/>
            <w:lang w:val="de-DE" w:eastAsia="en-GB"/>
          </w:rPr>
          <w:t>Delogu (1959, p. 1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60E1016F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 xml:space="preserve">Caltanisetta: 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3300DFAF" w14:textId="77777777" w:rsidR="004E26D9" w:rsidRPr="00266479" w:rsidRDefault="004E26D9" w:rsidP="004A45FB">
      <w:pPr>
        <w:ind w:left="2410" w:hanging="2410"/>
        <w:rPr>
          <w:rFonts w:eastAsiaTheme="minorHAnsi"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ampi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07-184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de-DE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439206A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Theme="minorHAnsi"/>
          <w:lang w:val="de-DE" w:eastAsia="en-GB"/>
        </w:rPr>
        <w:t>Campobasso:</w:t>
      </w:r>
      <w:r w:rsidRPr="00266479">
        <w:rPr>
          <w:rFonts w:eastAsiaTheme="minorHAnsi"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16-184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de-DE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>.</w:t>
      </w:r>
    </w:p>
    <w:p w14:paraId="54170D5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lastRenderedPageBreak/>
        <w:t xml:space="preserve">Carmagnola: 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62-1885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>.</w:t>
      </w:r>
    </w:p>
    <w:p w14:paraId="13678B1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asalmaggiore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96-1914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de-DE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Theme="minorHAnsi"/>
          <w:lang w:val="de-DE" w:eastAsia="en-GB"/>
        </w:rPr>
        <w:t>.</w:t>
      </w:r>
    </w:p>
    <w:p w14:paraId="064EB118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aserta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17-184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Storchi&lt;/Author&gt;&lt;Year&gt;1991&lt;/Year&gt;&lt;RecNum&gt;5270&lt;/RecNum&gt;&lt;Suffix&gt;`, pp. 14`, 15-18`, 24`, 53 f&lt;/Suffix&gt;&lt;DisplayText&gt;Storchi (1991, pp. 14, 15-18, 24, 53 f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de-DE" w:eastAsia="en-GB"/>
          </w:rPr>
          <w:t>Storchi (1991, pp. 14, 15-18, 24, 53 f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13EC95C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astel del Pian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7639AAC8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Castelponzone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D59B82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Castrovillari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15FAE054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it-IT" w:eastAsia="en-GB"/>
        </w:rPr>
        <w:t>Catan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14-149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etino&lt;/Author&gt;&lt;Year&gt;1952&lt;/Year&gt;&lt;RecNum&gt;5290&lt;/RecNum&gt;&lt;Suffix&gt;`, p. ???&lt;/Suffix&gt;&lt;DisplayText&gt;Petino (1952, p. ???)&lt;/DisplayText&gt;&lt;record&gt;&lt;rec-number&gt;5290&lt;/rec-number&gt;&lt;foreign-keys&gt;&lt;key app="EN" db-id="9f2z9tt2ix2rzze2vaox5wrb0zfz9arfds25"&gt;5290&lt;/key&gt;&lt;/foreign-keys&gt;&lt;ref-type name="Book"&gt;6&lt;/ref-type&gt;&lt;contributors&gt;&lt;authors&gt;&lt;author&gt;Petino, Antonio&lt;/author&gt;&lt;/authors&gt;&lt;/contributors&gt;&lt;titles&gt;&lt;title&gt;Aspetti e momenti di politica granaria a Catania ed in Sicilia nel quattrocento&lt;/title&gt;&lt;/titles&gt;&lt;dates&gt;&lt;year&gt;1952&lt;/year&gt;&lt;/dates&gt;&lt;pub-location&gt;Catania&lt;/pub-location&gt;&lt;publisher&gt;Universita di Catania&lt;/publisher&gt;&lt;urls&gt;&lt;/urls&gt;&lt;remote-database-name&gt;/z-wcorg/&lt;/remote-database-name&gt;&lt;remote-database-provider&gt;http://worldcat.org&lt;/remote-database-provider&gt;&lt;language&gt;Italian&lt;/language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30" w:tooltip="Petino, 1952 #5290" w:history="1">
        <w:r w:rsidRPr="00266479">
          <w:rPr>
            <w:rFonts w:eastAsia="Times New Roman"/>
            <w:iCs/>
            <w:noProof/>
            <w:lang w:val="it-IT" w:eastAsia="en-GB"/>
          </w:rPr>
          <w:t xml:space="preserve">Petino (1952); </w:t>
        </w:r>
      </w:hyperlink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u w:val="single"/>
          <w:lang w:val="it-IT" w:eastAsia="en-GB"/>
        </w:rPr>
        <w:t>1512-163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etino&lt;/Author&gt;&lt;Year&gt;1949&lt;/Year&gt;&lt;RecNum&gt;5212&lt;/RecNum&gt;&lt;Suffix&gt;`, pp. 213 ff.&lt;/Suffix&gt;&lt;DisplayText&gt;Petino (1949, pp. 213 ff.)&lt;/DisplayText&gt;&lt;record&gt;&lt;rec-number&gt;5212&lt;/rec-number&gt;&lt;foreign-keys&gt;&lt;key app="EN" db-id="9f2z9tt2ix2rzze2vaox5wrb0zfz9arfds25"&gt;5212&lt;/key&gt;&lt;/foreign-keys&gt;&lt;ref-type name="Book Section"&gt;5&lt;/ref-type&gt;&lt;contributors&gt;&lt;authors&gt;&lt;author&gt;Petino, Antonio&lt;/author&gt;&lt;/authors&gt;&lt;/contributors&gt;&lt;titles&gt;&lt;title&gt;Primi assaggi sulla &amp;quot;Rivoluzione dei prezzi&amp;quot; in Sicilia: I prezzi del grano, dell&amp;apos;orzo, dell&amp;apos;olio, del vino, del cacio a Catania dal 1512 al 1630&lt;/title&gt;&lt;secondary-title&gt;Studi in onore di Gino Luzzatto&lt;/secondary-title&gt;&lt;/titles&gt;&lt;pages&gt;198-226&lt;/pages&gt;&lt;volume&gt;2&lt;/volume&gt;&lt;dates&gt;&lt;year&gt;1949&lt;/year&gt;&lt;/dates&gt;&lt;pub-location&gt;Milano&lt;/pub-location&gt;&lt;publisher&gt;A. Giuffrè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29" w:tooltip="Petino, 1949 #5212" w:history="1">
        <w:r w:rsidRPr="00266479">
          <w:rPr>
            <w:rFonts w:eastAsia="Times New Roman"/>
            <w:iCs/>
            <w:noProof/>
            <w:lang w:val="it-IT" w:eastAsia="en-GB"/>
          </w:rPr>
          <w:t>Petino (1949, pp. 213 f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01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etino&lt;/Author&gt;&lt;Year&gt;1959&lt;/Year&gt;&lt;RecNum&gt;5285&lt;/RecNum&gt;&lt;Suffix&gt;`, pp. 11 f.&lt;/Suffix&gt;&lt;DisplayText&gt;Petino (1959, pp. 11 f.)&lt;/DisplayText&gt;&lt;record&gt;&lt;rec-number&gt;5285&lt;/rec-number&gt;&lt;foreign-keys&gt;&lt;key app="EN" db-id="9f2z9tt2ix2rzze2vaox5wrb0zfz9arfds25"&gt;5285&lt;/key&gt;&lt;/foreign-keys&gt;&lt;ref-type name="Journal Article"&gt;17&lt;/ref-type&gt;&lt;contributors&gt;&lt;authors&gt;&lt;author&gt;Petino, Antonio&lt;/author&gt;&lt;/</w:instrText>
      </w:r>
      <w:r w:rsidRPr="00266479">
        <w:rPr>
          <w:rFonts w:eastAsia="Times New Roman"/>
          <w:iCs/>
          <w:lang w:val="de-DE" w:eastAsia="en-GB"/>
        </w:rPr>
        <w:instrText>authors&gt;&lt;/contributors&gt;&lt;titles&gt;&lt;title&gt;I prezzi di alcuni prodotti agricoli sui mercati di Palermo e di Catania dal 1801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8&lt;/volume&gt;&lt;number&gt;5&lt;/number&gt;&lt;dates&gt;&lt;year&gt;1959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31" w:tooltip="Petino, 1959 #5285" w:history="1">
        <w:r w:rsidRPr="00266479">
          <w:rPr>
            <w:rFonts w:eastAsia="Times New Roman"/>
            <w:iCs/>
            <w:noProof/>
            <w:lang w:val="de-DE" w:eastAsia="en-GB"/>
          </w:rPr>
          <w:t>Petino (1959, pp. 11 f.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547CAB6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atanzar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20-184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Storchi&lt;/Author&gt;&lt;Year&gt;1991&lt;/Year&gt;&lt;RecNum&gt;5270&lt;/RecNum&gt;&lt;Suffix&gt;`, pp. 15-18`, 24`, 53 f.`, 66&lt;/Suffix&gt;&lt;DisplayText&gt;Storchi (1991, pp.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de-DE" w:eastAsia="en-GB"/>
          </w:rPr>
          <w:t>Storchi (1991, pp. 15-18, 24, 53 f., 6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62-1885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. 88 f.&lt;/Suffix&gt;&lt;DisplayText&gt;MAIC: Ministero di agricoltura industria e commercio (1886, 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1886, p. 88 f.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4DC8E47D" w14:textId="77777777" w:rsidR="004E26D9" w:rsidRPr="00266479" w:rsidRDefault="004E26D9" w:rsidP="004A45FB">
      <w:pPr>
        <w:ind w:left="2410" w:hanging="2410"/>
        <w:rPr>
          <w:rFonts w:eastAsiaTheme="minorHAnsi"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hieti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07-184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de-DE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2EF2673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Theme="minorHAnsi"/>
          <w:lang w:val="de-DE" w:eastAsia="en-GB"/>
        </w:rPr>
        <w:t>Chiogga:</w:t>
      </w:r>
      <w:r w:rsidRPr="00266479">
        <w:rPr>
          <w:rFonts w:eastAsiaTheme="minorHAnsi"/>
          <w:lang w:val="de-DE" w:eastAsia="en-GB"/>
        </w:rPr>
        <w:tab/>
      </w:r>
      <w:r w:rsidRPr="00266479">
        <w:rPr>
          <w:rFonts w:eastAsiaTheme="minorHAnsi"/>
          <w:u w:val="single"/>
          <w:lang w:val="de-DE" w:eastAsia="en-GB"/>
        </w:rPr>
        <w:t>1409-1717</w:t>
      </w:r>
      <w:r w:rsidRPr="00266479">
        <w:rPr>
          <w:rFonts w:eastAsiaTheme="minorHAnsi"/>
          <w:lang w:val="de-DE" w:eastAsia="en-GB"/>
        </w:rPr>
        <w:t xml:space="preserve">: </w:t>
      </w:r>
      <w:r>
        <w:rPr>
          <w:rFonts w:eastAsiaTheme="minorHAnsi"/>
          <w:lang w:val="de-DE" w:eastAsia="en-GB"/>
        </w:rPr>
        <w:t xml:space="preserve">Data collected by </w:t>
      </w:r>
      <w:r w:rsidRPr="00266479">
        <w:rPr>
          <w:rFonts w:eastAsiaTheme="minorHAnsi"/>
          <w:lang w:val="de-DE" w:eastAsia="en-GB"/>
        </w:rPr>
        <w:t>Stephan R. Epstein.</w:t>
      </w:r>
    </w:p>
    <w:p w14:paraId="246EF16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hivass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4F30451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ologna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96-1914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de-DE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09D6D46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om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427-1683</w:t>
      </w:r>
      <w:r w:rsidRPr="00266479">
        <w:rPr>
          <w:rFonts w:eastAsia="Times New Roman"/>
          <w:iCs/>
          <w:lang w:val="de-DE" w:eastAsia="en-GB"/>
        </w:rPr>
        <w:t xml:space="preserve">: </w:t>
      </w:r>
      <w:r>
        <w:rPr>
          <w:rFonts w:eastAsia="Times New Roman"/>
          <w:iCs/>
          <w:lang w:val="de-DE" w:eastAsia="en-GB"/>
        </w:rPr>
        <w:t xml:space="preserve">Data collected by </w:t>
      </w:r>
      <w:r w:rsidRPr="00266479">
        <w:rPr>
          <w:rFonts w:eastAsiaTheme="minorHAnsi"/>
          <w:lang w:val="de-DE" w:eastAsia="en-GB"/>
        </w:rPr>
        <w:t xml:space="preserve">Stephan R. </w:t>
      </w:r>
      <w:r w:rsidRPr="00266479">
        <w:rPr>
          <w:rFonts w:eastAsia="Times New Roman"/>
          <w:iCs/>
          <w:lang w:val="de-DE" w:eastAsia="en-GB"/>
        </w:rPr>
        <w:t xml:space="preserve">Epstein; </w:t>
      </w:r>
      <w:r w:rsidRPr="00266479">
        <w:rPr>
          <w:rFonts w:eastAsia="Times New Roman"/>
          <w:iCs/>
          <w:u w:val="single"/>
          <w:lang w:val="de-DE" w:eastAsia="en-GB"/>
        </w:rPr>
        <w:t>1512-1658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ira&lt;/Author&gt;&lt;Year&gt;1941&lt;/Year&gt;&lt;RecNum&gt;5252&lt;/RecNum&gt;&lt;Suffix&gt;`, pp. 203`, 206&lt;/Suffix&gt;&lt;DisplayText&gt;Mira (1941, pp. 203, 206)&lt;/DisplayText&gt;&lt;record&gt;&lt;rec-number&gt;5252&lt;/rec-number&gt;&lt;foreign-keys&gt;&lt;key app="EN" db-id="9f2z9tt2ix2rzze2vaox5wrb0zfz9arfds25"&gt;5252&lt;/key&gt;&lt;/foreign-keys&gt;&lt;ref-type name="Journal Article"&gt;17&lt;/ref-type&gt;&lt;contributors&gt;&lt;authors&gt;&lt;author&gt;Mira, Giuseppe&lt;/author&gt;&lt;/authors&gt;&lt;/contributors&gt;&lt;titles&gt;&lt;title&gt;I prezzi dei cereali a Como dal 1512 al 1658&lt;/title&gt;&lt;secondary-title&gt;Rivista Internazionale di Scienze Sociali&lt;/secondary-title&gt;&lt;/titles&gt;&lt;periodical&gt;&lt;full-title&gt;Rivista Internazionale di Scienze Sociali&lt;/full-title&gt;&lt;/periodical&gt;&lt;pages&gt;195-211&lt;/pages&gt;&lt;volume&gt;12&lt;/volume&gt;&lt;dates&gt;&lt;year&gt;1941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96" w:tooltip="Mira, 1941 #5252" w:history="1">
        <w:r w:rsidRPr="00266479">
          <w:rPr>
            <w:rFonts w:eastAsia="Times New Roman"/>
            <w:iCs/>
            <w:noProof/>
            <w:lang w:val="de-DE" w:eastAsia="en-GB"/>
          </w:rPr>
          <w:t>Mira (1941, pp. 203, 206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605-1700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Targetti&lt;/Author&gt;&lt;Year&gt;1964&lt;/Year&gt;&lt;RecNum&gt;5253&lt;/RecNum&gt;&lt;Suffix&gt;`, table 2`, pp. 293 f.&lt;/Suffix&gt;&lt;DisplayText&gt;Targetti et al. (1964, table 2, pp. 293 f.)&lt;/DisplayText&gt;&lt;record&gt;&lt;rec-number&gt;5253&lt;/rec-number&gt;&lt;foreign-keys&gt;&lt;key app="EN" db-id="9f2z9tt2ix2rzze2vaox5wrb0zfz9arfds25"&gt;5253&lt;/key&gt;&lt;/foreign-keys&gt;&lt;ref-type name="Journal Article"&gt;17&lt;/ref-type&gt;&lt;contributors&gt;&lt;authors&gt;&lt;author&gt;Targetti, R.&lt;/author&gt;&lt;author&gt;Lenti, R.&lt;/author&gt;&lt;author&gt;Somaini, V.&lt;/author&gt;&lt;author&gt;Bonfiglio, R.&lt;/author&gt;&lt;author&gt;Agnati, A.&lt;/author&gt;&lt;/authors&gt;&lt;/contributors&gt;&lt;titles&gt;&lt;title&gt;Il movimento dei prezzi nel ducato di Milano das 1600 al 1700&lt;/title&gt;&lt;secondary-title&gt;Giornale degli Economisti e Annali di Economia&lt;/secondary-title&gt;&lt;tertiary-title&gt;Nuova Serie&lt;/tertiary-title&gt;&lt;/titles&gt;&lt;periodical&gt;&lt;full-title&gt;Giornale degli Economisti e Annali di Economia&lt;/full-title&gt;&lt;/periodical&gt;&lt;pages&gt;282-346&lt;/pages&gt;&lt;volume&gt;23&lt;/volume&gt;&lt;number&gt;3/4&lt;/number&gt;&lt;dates&gt;&lt;year&gt;1964&lt;/year&gt;&lt;/dates&gt;&lt;publisher&gt;EGEA SpA&lt;/publisher&gt;&lt;isbn&gt;00170097&lt;/isbn&gt;&lt;urls&gt;&lt;related-urls&gt;&lt;url&gt;http://www.jstor.org/stable/23238558&lt;/url&gt;&lt;/related-urls&gt;&lt;/urls&gt;&lt;electronic-resource-num&gt;10.2307/23238558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4" w:tooltip="Targetti, 1964 #5253" w:history="1">
        <w:r w:rsidRPr="00266479">
          <w:rPr>
            <w:rFonts w:eastAsia="Times New Roman"/>
            <w:iCs/>
            <w:noProof/>
            <w:lang w:val="de-DE" w:eastAsia="en-GB"/>
          </w:rPr>
          <w:t>Targetti et al. (1964, table 2, pp. 293 f.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 xml:space="preserve">; </w:t>
      </w:r>
      <w:r w:rsidRPr="00266479">
        <w:rPr>
          <w:rFonts w:eastAsia="Times New Roman"/>
          <w:iCs/>
          <w:u w:val="single"/>
          <w:lang w:val="de-DE" w:eastAsia="en-GB"/>
        </w:rPr>
        <w:t>1725-1798</w:t>
      </w:r>
      <w:r w:rsidRPr="00266479">
        <w:rPr>
          <w:rFonts w:eastAsia="Times New Roman"/>
          <w:iCs/>
          <w:lang w:val="de-DE" w:eastAsia="en-GB"/>
        </w:rPr>
        <w:t xml:space="preserve">: </w:t>
      </w:r>
      <w:r>
        <w:rPr>
          <w:rFonts w:eastAsia="Times New Roman"/>
          <w:iCs/>
          <w:lang w:val="de-DE" w:eastAsia="en-GB"/>
        </w:rPr>
        <w:t xml:space="preserve">Data collected by </w:t>
      </w:r>
      <w:r w:rsidRPr="00266479">
        <w:rPr>
          <w:rFonts w:eastAsiaTheme="minorHAnsi"/>
          <w:lang w:val="de-DE" w:eastAsia="en-GB"/>
        </w:rPr>
        <w:t xml:space="preserve">Stephan R. </w:t>
      </w:r>
      <w:r w:rsidRPr="00266479">
        <w:rPr>
          <w:rFonts w:eastAsia="Times New Roman"/>
          <w:iCs/>
          <w:lang w:val="de-DE" w:eastAsia="en-GB"/>
        </w:rPr>
        <w:t>Epstein;</w:t>
      </w:r>
      <w:r w:rsidRPr="00266479">
        <w:rPr>
          <w:rFonts w:eastAsiaTheme="minorHAnsi" w:cstheme="minorBidi"/>
          <w:szCs w:val="22"/>
          <w:lang w:val="de-DE"/>
        </w:rPr>
        <w:t xml:space="preserve"> </w:t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119E44F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t>Conegliano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874-1896</w:t>
      </w:r>
      <w:r w:rsidRPr="00266479">
        <w:rPr>
          <w:rFonts w:eastAsia="Times New Roman"/>
          <w:iCs/>
          <w:lang w:val="de-DE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de-DE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de-DE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de-DE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de-DE" w:eastAsia="en-GB"/>
        </w:rPr>
        <w:t>.</w:t>
      </w:r>
    </w:p>
    <w:p w14:paraId="7FC956C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de-DE" w:eastAsia="en-GB"/>
        </w:rPr>
      </w:pPr>
      <w:r w:rsidRPr="00266479">
        <w:rPr>
          <w:rFonts w:eastAsia="Times New Roman"/>
          <w:iCs/>
          <w:lang w:val="de-DE" w:eastAsia="en-GB"/>
        </w:rPr>
        <w:lastRenderedPageBreak/>
        <w:t>Cortona:</w:t>
      </w:r>
      <w:r w:rsidRPr="00266479">
        <w:rPr>
          <w:rFonts w:eastAsia="Times New Roman"/>
          <w:iCs/>
          <w:lang w:val="de-DE" w:eastAsia="en-GB"/>
        </w:rPr>
        <w:tab/>
      </w:r>
      <w:r w:rsidRPr="00266479">
        <w:rPr>
          <w:rFonts w:eastAsia="Times New Roman"/>
          <w:iCs/>
          <w:u w:val="single"/>
          <w:lang w:val="de-DE" w:eastAsia="en-GB"/>
        </w:rPr>
        <w:t>1440-1576</w:t>
      </w:r>
      <w:r w:rsidRPr="00266479">
        <w:rPr>
          <w:rFonts w:eastAsia="Times New Roman"/>
          <w:iCs/>
          <w:lang w:val="de-DE" w:eastAsia="en-GB"/>
        </w:rPr>
        <w:t>: Archivio di Stato, Firenze: Corporazioni religiose soppresse dal Gov. francese, 59: S. Francesco, Cortona, nn.2 (1440-62); 3 (1462-77); 4 (1479-84); 5 (1485-93); 6 (1534-48); 7 (1548-57); 8 (1557-68); 9 (1573-6</w:t>
      </w:r>
      <w:r>
        <w:rPr>
          <w:rFonts w:eastAsia="Times New Roman"/>
          <w:iCs/>
          <w:lang w:val="de-DE" w:eastAsia="en-GB"/>
        </w:rPr>
        <w:t>)</w:t>
      </w:r>
    </w:p>
    <w:p w14:paraId="6A130B5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Cosenz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7A652E1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Cremo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50-178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Jacopetti&lt;/Author&gt;&lt;Year&gt;1965&lt;/Year&gt;&lt;RecNum&gt;5223&lt;/RecNum&gt;&lt;Suffix&gt;`, pp. 206-218&lt;/Suffix&gt;&lt;DisplayText&gt;Jacopetti (1965, pp. 206-218)&lt;/DisplayText&gt;&lt;record&gt;&lt;rec-number&gt;5223&lt;/rec-number&gt;&lt;foreign-keys&gt;&lt;key app="EN" db-id="9f2z9tt2ix2rzze2vaox5wrb0zfz9arfds25"&gt;5223&lt;/key&gt;&lt;/foreign-keys&gt;&lt;ref-type name="Book"&gt;6&lt;/ref-type&gt;&lt;contributors&gt;&lt;authors&gt;&lt;author&gt;Jacopetti, Ircas Nicola&lt;/author&gt;&lt;/authors&gt;&lt;/contributors&gt;&lt;titles&gt;&lt;title&gt;Monete e prezzi a Cremona dal XVI al XVIII secolo&lt;/title&gt;&lt;/titles&gt;&lt;dates&gt;&lt;year&gt;1965&lt;/year&gt;&lt;/dates&gt;&lt;pub-location&gt;Cremona&lt;/pub-location&gt;&lt;publisher&gt;Athenaeum cremonense&lt;/publisher&gt;&lt;urls&gt;&lt;/urls&gt;&lt;remote-database-name&gt;/z-wcorg/&lt;/remote-database-name&gt;&lt;remote-database-provider&gt;http://worldcat.org&lt;/remote-database-provider&gt;&lt;language&gt;Italian&lt;/language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51" w:tooltip="Jacopetti, 1965 #5223" w:history="1">
        <w:r w:rsidRPr="00266479">
          <w:rPr>
            <w:rFonts w:eastAsia="Times New Roman"/>
            <w:iCs/>
            <w:noProof/>
            <w:lang w:val="it-IT" w:eastAsia="en-GB"/>
          </w:rPr>
          <w:t>Jacopetti (1965, pp. 206-218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580-165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eroni&lt;/Author&gt;&lt;Year&gt;1957&lt;/Year&gt;&lt;RecNum&gt;5282&lt;/RecNum&gt;&lt;Suffix&gt;`, pp. 140-145&lt;/Suffix&gt;&lt;DisplayText&gt;Meroni (1957, pp. 140-145)&lt;/DisplayText&gt;&lt;record&gt;&lt;rec-number&gt;5282&lt;/rec-number&gt;&lt;foreign-keys&gt;&lt;key app="EN" db-id="9f2z9tt2ix2rzze2vaox5wrb0zfz9arfds25"&gt;5282&lt;/key&gt;&lt;/foreign-keys&gt;&lt;ref-type name="Book"&gt;6&lt;/ref-type&gt;&lt;contributors&gt;&lt;authors&gt;&lt;author&gt;Meroni, Ubaldo&lt;/author&gt;&lt;/authors&gt;&lt;/contributors&gt;&lt;titles&gt;&lt;title&gt;Cremona fedelissima&lt;/title&gt;&lt;secondary-title&gt;Annali della Biblioteca governativa e della Libreria civica di Cremona 10&lt;/secondary-title&gt;&lt;/titles&gt;&lt;volume&gt;2: Popolazione, industria e commercio, imposte camerali, commercio dei grani, moneta e prezzi a Cremona durante la dominazione spagnola&lt;/volume&gt;&lt;dates&gt;&lt;year&gt;1957&lt;/year&gt;&lt;/dates&gt;&lt;pub-location&gt;Cremona&lt;/pub-location&gt;&lt;publisher&gt;Athenaeum Cremonens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90" w:tooltip="Meroni, 1957 #5282" w:history="1">
        <w:r w:rsidRPr="00266479">
          <w:rPr>
            <w:rFonts w:eastAsia="Times New Roman"/>
            <w:iCs/>
            <w:noProof/>
            <w:lang w:val="it-IT" w:eastAsia="en-GB"/>
          </w:rPr>
          <w:t>Meroni (1957, pp. 140-14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2C678E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Theme="minorHAnsi"/>
          <w:lang w:val="it-IT" w:eastAsia="en-GB"/>
        </w:rPr>
        <w:t>Crotone:</w:t>
      </w:r>
      <w:r w:rsidRPr="00266479">
        <w:rPr>
          <w:rFonts w:eastAsia="Times New Roman"/>
          <w:iCs/>
          <w:lang w:val="it-IT" w:eastAsia="en-GB"/>
        </w:rPr>
        <w:t xml:space="preserve">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0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5-18`, 24`, 53 f.`, 66&lt;/Suffix&gt;&lt;DisplayText&gt;Storchi (1991, pp.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317FC0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Cune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A2C331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Dol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80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CAFF88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Theme="minorHAnsi"/>
          <w:lang w:val="it-IT" w:eastAsia="en-GB"/>
        </w:rPr>
        <w:t>Eboli:</w:t>
      </w:r>
      <w:r w:rsidRPr="00266479">
        <w:rPr>
          <w:rFonts w:eastAsia="Times New Roman"/>
          <w:iCs/>
          <w:lang w:val="it-IT" w:eastAsia="en-GB"/>
        </w:rPr>
        <w:t xml:space="preserve">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`, 15-18`, 24`, 53 f.`, 66&lt;/Suffix&gt;&lt;DisplayText&gt;Storchi (1991, pp. 13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5DF303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F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E494C2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Ferrar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86-187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II-XXXIX&lt;/Suffix&gt;&lt;DisplayText&gt;MAIC: Ministero di agricoltura industria e commercio (1886, pp. XXXVII-XXXIX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II-XXXIX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CFC3BE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Florenc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309-150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Tognetti&lt;/Author&gt;&lt;Year&gt;1995&lt;/Year&gt;&lt;RecNum&gt;3357&lt;/RecNum&gt;&lt;Suffix&gt;`, pp. 317 f.&lt;/Suffix&gt;&lt;DisplayText&gt;Tognetti (1995, pp. 317 f.)&lt;/DisplayText&gt;&lt;record&gt;&lt;rec-number&gt;3357&lt;/rec-number&gt;&lt;foreign-keys&gt;&lt;key app="EN" db-id="9f2z9tt2ix2rzze2vaox5wrb0zfz9arfds25"&gt;3357&lt;/key&gt;&lt;/foreign-keys&gt;&lt;ref-type name="Journal Article"&gt;17&lt;/ref-type&gt;&lt;contributors&gt;&lt;authors&gt;&lt;author&gt;Tognetti, Sergio&lt;/author&gt;&lt;/authors&gt;&lt;/contributors&gt;&lt;titles&gt;&lt;title&gt;Prezzi e salari nella Firenze tardomedievale: un profilo&lt;/title&gt;&lt;secondary-title&gt;Archivio storico italiano&lt;/secondary-title&gt;&lt;/titles&gt;&lt;periodical&gt;&lt;full-title&gt;Archivio Storico Italiano&lt;/full-title&gt;&lt;/periodical&gt;&lt;pages&gt;263-333&lt;/pages&gt;&lt;volume&gt;153&lt;/volume&gt;&lt;keywords&gt;&lt;keyword&gt;Wirtschaftsgeschichte, 14. Jh., 15. Jh.&lt;/keyword&gt;&lt;/keywords&gt;&lt;dates&gt;&lt;year&gt;1995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04" w:tooltip="Tognetti, 1995 #3357" w:history="1">
        <w:r w:rsidRPr="00266479">
          <w:rPr>
            <w:rFonts w:eastAsia="Times New Roman"/>
            <w:iCs/>
            <w:noProof/>
            <w:lang w:val="it-IT" w:eastAsia="en-GB"/>
          </w:rPr>
          <w:t>Tognetti (1995, pp. 317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335-137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de la Roncière&lt;/Author&gt;&lt;Year&gt;1982&lt;/Year&gt;&lt;RecNum&gt;3356&lt;/RecNum&gt;&lt;Suffix&gt;`, p. 821&lt;/Suffix&gt;&lt;DisplayText&gt;de la Roncière (1982, p. 821)&lt;/DisplayText&gt;&lt;record&gt;&lt;rec-number&gt;3356&lt;/rec-number&gt;&lt;foreign-keys&gt;&lt;key app="EN" db-id="9f2z9tt2ix2rzze2vaox5wrb0zfz9arfds25"&gt;3356&lt;/key&gt;&lt;/foreign-keys&gt;&lt;ref-type name="Book"&gt;6&lt;/ref-type&gt;&lt;contributors&gt;&lt;authors&gt;&lt;author&gt;de la Roncière, Charles-M.&lt;/author&gt;&lt;/authors&gt;&lt;/contributors&gt;&lt;titles&gt;&lt;title&gt;&lt;style face="normal" font="default" size="100%"&gt;Prix et salaires à Florence au XIV&lt;/style&gt;&lt;style face="superscript" font="default" size="100%"&gt;e&lt;/style&gt;&lt;style face="normal" font="default" size="100%"&gt; siècle&lt;/style&gt;&lt;/title&gt;&lt;secondary-title&gt;Collection de l&amp;apos;école Française de Rome 59&lt;/secondary-title&gt;&lt;/titles&gt;&lt;keywords&gt;&lt;keyword&gt;Wirtschaftsgeschichte, 14. Jh.&lt;/keyword&gt;&lt;/keywords&gt;&lt;dates&gt;&lt;year&gt;1982&lt;/year&gt;&lt;/dates&gt;&lt;pub-location&gt;Rome&lt;/pub-location&gt;&lt;publisher&gt;École Française de Rom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57" w:tooltip="de la Roncière, 1982 #3356" w:history="1">
        <w:r w:rsidRPr="00266479">
          <w:rPr>
            <w:rFonts w:eastAsia="Times New Roman"/>
            <w:iCs/>
            <w:noProof/>
            <w:lang w:val="it-IT" w:eastAsia="en-GB"/>
          </w:rPr>
          <w:t>de la Roncière (1982, p. 82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359-156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Goldthwaite&lt;/Author&gt;&lt;Year&gt;1995&lt;/Year&gt;&lt;RecNum&gt;3358&lt;/RecNum&gt;&lt;Suffix&gt;`, pp. 33 f.&lt;/Suffix&gt;&lt;DisplayText&gt;Goldthwaite (1995, pp. 33 f.)&lt;/DisplayText&gt;&lt;record&gt;&lt;rec-number&gt;3358&lt;/rec-number&gt;&lt;foreign-keys&gt;&lt;key app="EN" db-id="9f2z9tt2ix2rzze2vaox5wrb0zfz9arfds25"&gt;3358&lt;/key&gt;&lt;/foreign-keys&gt;&lt;ref-type name="Book Section"&gt;5&lt;/ref-type&gt;&lt;contributors&gt;&lt;authors&gt;&lt;author&gt;Goldthwaite, Richard A.&lt;/author&gt;&lt;/authors&gt;&lt;secondary-authors&gt;&lt;author&gt;Goldthwaite, Richard A.&lt;/author&gt;&lt;/secondary-authors&gt;&lt;/contributors&gt;&lt;titles&gt;&lt;title&gt;I prezzi del grano a Firenze dal XIV al XVI secolo&lt;/title&gt;&lt;secondary-title&gt;Banks, Palaces and Entrepreneurs in Renaissance Florence&lt;/secondary-title&gt;&lt;/titles&gt;&lt;pages&gt;VI, 5-37&lt;/pages&gt;&lt;keywords&gt;&lt;keyword&gt;Wirtschaftsgeschichte, Handel, 14. Jh., 15. Jh., 16. Jh.&lt;/keyword&gt;&lt;/keywords&gt;&lt;dates&gt;&lt;year&gt;1995&lt;/year&gt;&lt;/dates&gt;&lt;pub-location&gt;Aldershot&lt;/pub-location&gt;&lt;publisher&gt;Variorum Reprints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15" w:tooltip="Goldthwaite, 1995 #3358" w:history="1">
        <w:r w:rsidRPr="00266479">
          <w:rPr>
            <w:rFonts w:eastAsia="Times New Roman"/>
            <w:iCs/>
            <w:noProof/>
            <w:lang w:val="it-IT" w:eastAsia="en-GB"/>
          </w:rPr>
          <w:t>Goldthwaite (1995, pp. 33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01-181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Theme="minorHAnsi"/>
          <w:szCs w:val="22"/>
          <w:lang w:val="en-GB"/>
        </w:rPr>
        <w:fldChar w:fldCharType="begin"/>
      </w:r>
      <w:r w:rsidRPr="00266479">
        <w:rPr>
          <w:rFonts w:eastAsiaTheme="minorHAnsi"/>
          <w:szCs w:val="22"/>
          <w:lang w:val="it-IT"/>
        </w:rPr>
        <w:instrText xml:space="preserve"> ADDIN EN.CITE &lt;EndNote&gt;&lt;Cite&gt;&lt;Author&gt;Gori&lt;/Author&gt;&lt;Year&gt;1989&lt;/Year&gt;&lt;RecNum&gt;5257&lt;/RecNum&gt;&lt;Suffix&gt;`, table 5&lt;/Suffix&gt;&lt;DisplayText&gt;Gori (1989, table 5)&lt;/DisplayText&gt;&lt;record&gt;&lt;rec-number&gt;5257&lt;/rec-number&gt;&lt;foreign-keys&gt;&lt;key app="EN" db-id="9f2z9tt2ix2rzze2vaox5wrb0zfz9arfds25"&gt;5257&lt;/key&gt;&lt;/foreign-keys&gt;&lt;ref-type name="Journal Article"&gt;17&lt;/ref-type&gt;&lt;contributors&gt;&lt;authors&gt;&lt;author&gt;Gori, Orsola&lt;/author&gt;&lt;/authors&gt;&lt;/contributors&gt;&lt;titles&gt;&lt;title&gt;Mercato e prezzi del grano a Firenze nel secolo XVIII&lt;/title&gt;&lt;secondary-title&gt;Archivio storico italiano&lt;/secondary-title&gt;&lt;/titles&gt;&lt;periodical&gt;&lt;full-title&gt;Archivio Storico Italiano&lt;/full-title&gt;&lt;/periodical&gt;&lt;pages&gt;525-623&lt;/pages&gt;&lt;volume&gt;147&lt;/volume&gt;&lt;dates&gt;&lt;year&gt;1989&lt;/year&gt;&lt;/dates&gt;&lt;urls&gt;&lt;/urls&gt;&lt;/record&gt;&lt;/Cite&gt;&lt;/EndNote&gt;</w:instrText>
      </w:r>
      <w:r w:rsidRPr="00266479">
        <w:rPr>
          <w:rFonts w:eastAsiaTheme="minorHAnsi"/>
          <w:szCs w:val="22"/>
          <w:lang w:val="en-GB"/>
        </w:rPr>
        <w:fldChar w:fldCharType="separate"/>
      </w:r>
      <w:hyperlink w:anchor="_ENREF_1" w:tooltip="Gori, 1989 #5257" w:history="1">
        <w:r w:rsidRPr="00266479">
          <w:rPr>
            <w:rFonts w:eastAsiaTheme="minorHAnsi"/>
            <w:noProof/>
            <w:szCs w:val="22"/>
            <w:lang w:val="it-IT"/>
          </w:rPr>
          <w:t>Gori (1989, table 5</w:t>
        </w:r>
      </w:hyperlink>
      <w:r w:rsidRPr="00266479">
        <w:rPr>
          <w:rFonts w:eastAsiaTheme="minorHAnsi"/>
          <w:noProof/>
          <w:szCs w:val="22"/>
          <w:lang w:val="it-IT"/>
        </w:rPr>
        <w:t>)</w:t>
      </w:r>
      <w:r w:rsidRPr="00266479">
        <w:rPr>
          <w:rFonts w:eastAsiaTheme="minorHAnsi"/>
          <w:szCs w:val="22"/>
          <w:lang w:val="en-GB"/>
        </w:rPr>
        <w:fldChar w:fldCharType="end"/>
      </w:r>
      <w:r w:rsidRPr="00266479">
        <w:rPr>
          <w:rFonts w:eastAsiaTheme="minorHAnsi"/>
          <w:szCs w:val="22"/>
          <w:lang w:val="it-IT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48-18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uri&lt;/Author&gt;&lt;Year&gt;1970&lt;/Year&gt;&lt;RecNum&gt;5207&lt;/RecNum&gt;&lt;Suffix&gt;`, p. 645&lt;/Suffix&gt;&lt;DisplayText&gt;Mauri et al. (1970, p. 645)&lt;/DisplayText&gt;&lt;record&gt;&lt;rec-number&gt;5207&lt;/rec-number&gt;&lt;foreign-keys&gt;&lt;key app="EN" db-id="9f2z9tt2ix2rzze2vaox5wrb0zfz9arfds25"&gt;5207&lt;/key&gt;&lt;/foreign-keys&gt;&lt;ref-type name="Journal Article"&gt;17&lt;/ref-type&gt;&lt;contributors&gt;&lt;authors&gt;&lt;author&gt;Mauri, L.&lt;/author&gt;&lt;author&gt;Alfonsi, R.&lt;/author&gt;&lt;author&gt;Carena, A.&lt;/author&gt;&lt;author&gt;Pizzardi, G.&lt;/author&gt;&lt;author&gt;Montesano, A.&lt;/author&gt;&lt;/authors&gt;&lt;/contributors&gt;&lt;titles&gt;&lt;title&gt;Il movimente dei prezzi in Toscana das 1748 als 1805&lt;/title&gt;&lt;secondary-title&gt;Giornale degli Economisti e Annali di Economia&lt;/secondary-title&gt;&lt;tertiary-title&gt;Nuova Serie&lt;/tertiary-title&gt;&lt;/titles&gt;&lt;periodical&gt;&lt;full-title&gt;Giornale degli Economisti e Annali di Economia&lt;/full-title&gt;&lt;/periodical&gt;&lt;pages&gt;637-659&lt;/pages&gt;&lt;volume&gt;29&lt;/volume&gt;&lt;number&gt;7/8&lt;/number&gt;&lt;dates&gt;&lt;year&gt;1970&lt;/year&gt;&lt;/dates&gt;&lt;publisher&gt;EGEA SpA&lt;/publisher&gt;&lt;isbn&gt;00170097&lt;/isbn&gt;&lt;urls&gt;&lt;related-urls&gt;&lt;url&gt;http://www.jstor.org/stable/23241633&lt;/url&gt;&lt;/related-urls&gt;&lt;/urls&gt;&lt;electronic-resource-num&gt;10.2307/23241633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6" w:tooltip="Mauri, 1970 #5207" w:history="1">
        <w:r w:rsidRPr="00266479">
          <w:rPr>
            <w:rFonts w:eastAsia="Times New Roman"/>
            <w:iCs/>
            <w:noProof/>
            <w:lang w:val="it-IT" w:eastAsia="en-GB"/>
          </w:rPr>
          <w:t>Mauri et al. (1970, p. 64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00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Bandettini&lt;/Author&gt;&lt;Year&gt;1957&lt;/Year&gt;&lt;RecNum&gt;5298&lt;/RecNum&gt;&lt;Suffix&gt;`, pp. 13 f.&lt;/Suffix&gt;&lt;DisplayText&gt;Bandettini (1957, pp. 13 f.)&lt;/DisplayText&gt;&lt;record&gt;&lt;rec-number&gt;5298&lt;/rec-number&gt;&lt;foreign-keys&gt;&lt;key app="EN" db-id="9f2z9tt2ix2rzze2vaox5wrb0zfz9arfds25"&gt;5298&lt;/key&gt;&lt;/foreign-keys&gt;&lt;ref-type name="Journal Article"&gt;17&lt;/ref-type&gt;&lt;contributors&gt;&lt;authors&gt;&lt;author&gt;Bandettini, P.&lt;/author&gt;&lt;/authors&gt;&lt;/contributors&gt;&lt;titles&gt;&lt;title&gt;I prezzi sul mercato di Firenze dal 1800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5&lt;/volume&gt;&lt;number&gt;1&lt;/number&gt;&lt;dates&gt;&lt;year&gt;195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6" w:tooltip="Bandettini, 1957 #5298" w:history="1">
        <w:r w:rsidRPr="00266479">
          <w:rPr>
            <w:rFonts w:eastAsia="Times New Roman"/>
            <w:iCs/>
            <w:noProof/>
            <w:lang w:val="it-IT" w:eastAsia="en-GB"/>
          </w:rPr>
          <w:t>Bandettini (1957, pp. 13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392F9C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Fogg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>.</w:t>
      </w:r>
    </w:p>
    <w:p w14:paraId="5885916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Folig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726E54C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Forl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A374AC8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Theme="minorHAnsi"/>
          <w:lang w:val="it-IT" w:eastAsia="en-GB"/>
        </w:rPr>
        <w:t>Francavilla:</w:t>
      </w:r>
      <w:r w:rsidRPr="00266479">
        <w:rPr>
          <w:rFonts w:eastAsia="Times New Roman"/>
          <w:iCs/>
          <w:lang w:val="it-IT" w:eastAsia="en-GB"/>
        </w:rPr>
        <w:t xml:space="preserve">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63CC102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Theme="minorHAnsi"/>
          <w:lang w:val="it-IT" w:eastAsia="en-GB"/>
        </w:rPr>
        <w:t>Galatina:</w:t>
      </w:r>
      <w:r w:rsidRPr="00266479">
        <w:rPr>
          <w:rFonts w:eastAsia="Times New Roman"/>
          <w:iCs/>
          <w:lang w:val="it-IT" w:eastAsia="en-GB"/>
        </w:rPr>
        <w:t xml:space="preserve">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3C5483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Geno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33-1469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Heers&lt;/Author&gt;&lt;Year&gt;1961&lt;/Year&gt;&lt;RecNum&gt;5228&lt;/RecNum&gt;&lt;Suffix&gt;`, pp. 621 f.&lt;/Suffix&gt;&lt;DisplayText&gt;Heers (1961, pp. 621 f.)&lt;/DisplayText&gt;&lt;record&gt;&lt;rec-number&gt;5228&lt;/rec-number&gt;&lt;foreign-keys&gt;&lt;key app="EN" db-id="9f2z9tt2ix2rzze2vaox5wrb0zfz9arfds25"&gt;5228&lt;/key&gt;&lt;/foreign-keys&gt;&lt;ref-type name="Book"&gt;6&lt;/ref-type&gt;&lt;contributors&gt;&lt;authors&gt;&lt;author&gt;Heers, Jacques&lt;/author&gt;&lt;/authors&gt;&lt;secondary-authors&gt;&lt;author&gt;Ecole pratique des hautes études: Centre de recherches, historiques&lt;/author&gt;&lt;/secondary-authors&gt;&lt;/contributors&gt;&lt;titles&gt;&lt;title&gt;Gênes au XVe siècle: activité économique et problèmes sociaux&lt;/title&gt;&lt;/titles&gt;&lt;keywords&gt;&lt;keyword&gt;Genoa (Italy) -- Economic conditions&lt;/keyword&gt;&lt;/keywords&gt;&lt;dates&gt;&lt;year&gt;1961&lt;/year&gt;&lt;/dates&gt;&lt;pub-location&gt;Paris&lt;/pub-location&gt;&lt;publisher&gt;S.E.V.P.E.N.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26" w:tooltip="Heers, 1961 #5228" w:history="1">
        <w:r w:rsidRPr="00266479">
          <w:rPr>
            <w:rFonts w:eastAsia="Times New Roman"/>
            <w:iCs/>
            <w:noProof/>
            <w:lang w:val="it-IT" w:eastAsia="en-GB"/>
          </w:rPr>
          <w:t>Heers (1961, pp. 621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596-179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Giacchero&lt;/Author&gt;&lt;Year&gt;1979&lt;/Year&gt;&lt;RecNum&gt;5226&lt;/RecNum&gt;&lt;Suffix&gt;`, pp. 686-689&lt;/Suffix&gt;&lt;DisplayText&gt;Giacchero (1979, pp. 686-689)&lt;/DisplayText&gt;&lt;record&gt;&lt;rec-number&gt;5226&lt;/rec-number&gt;&lt;foreign-keys&gt;&lt;key app="EN" db-id="9f2z9tt2ix2rzze2vaox5wrb0zfz9arfds25"&gt;5226&lt;/key&gt;&lt;/foreign-keys&gt;&lt;ref-type name="Book"&gt;6&lt;/ref-type&gt;&lt;contributors&gt;&lt;authors&gt;&lt;author&gt;Giacchero, Giulio&lt;/author&gt;&lt;/authors&gt;&lt;/contributors&gt;&lt;titles&gt;&lt;title&gt;Il Seicento e le Compere di San Giorgio&lt;/title&gt;&lt;/titles&gt;&lt;dates&gt;&lt;year&gt;1979&lt;/year&gt;&lt;/dates&gt;&lt;pub-location&gt;Genova&lt;/pub-location&gt;&lt;publisher&gt;Sagep&lt;/publisher&gt;&lt;urls&gt;&lt;/urls&gt;&lt;remote-database-name&gt;/z-wcorg/&lt;/remote-database-name&gt;&lt;remote-database-provider&gt;http://worldcat.org&lt;/remote-database-provider&gt;&lt;language&gt;Italian&lt;/language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13" w:tooltip="Giacchero, 1979 #5226" w:history="1">
        <w:r w:rsidRPr="00266479">
          <w:rPr>
            <w:rFonts w:eastAsia="Times New Roman"/>
            <w:iCs/>
            <w:noProof/>
            <w:lang w:val="it-IT" w:eastAsia="en-GB"/>
          </w:rPr>
          <w:t>Giacchero (1979, pp. 686-689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29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Felloni&lt;/Author&gt;&lt;Year&gt;1957&lt;/Year&gt;&lt;RecNum&gt;5309&lt;/RecNum&gt;&lt;Suffix&gt;`, pp. 15 f.&lt;/Suffix&gt;&lt;DisplayText&gt;Felloni (1957a, pp. 15 f.)&lt;/DisplayText&gt;&lt;record&gt;&lt;rec-number&gt;5309&lt;/rec-number&gt;&lt;foreign-keys&gt;&lt;key app="EN" db-id="9f2z9tt2ix2rzze2vaox5wrb0zfz9arfds25"&gt;5309&lt;/key&gt;&lt;/foreign-keys&gt;&lt;ref-type name="Journal Article"&gt;17&lt;/ref-type&gt;&lt;contributors&gt;&lt;authors&gt;&lt;author&gt;Felloni, Giorgio&lt;/author&gt;&lt;/authors&gt;&lt;/contributors&gt;&lt;titles&gt;&lt;title&gt;I prezzi sul mercato di Genova dal 1815 al 1890&lt;/title&gt;&lt;secondary-title&gt;Archivio Economico dell’Unificazione Italiana. Serie I&lt;/secondary-title&gt;&lt;/titles&gt;&lt;periodical&gt;&lt;full-title&gt;Archivio Economico dell’Unificazione Italiana. Serie I&lt;/full-title&gt;&lt;/periodical&gt;&lt;volume&gt;7&lt;/volume&gt;&lt;number&gt;3&lt;/number&gt;&lt;dates&gt;&lt;year&gt;195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92" w:tooltip="Felloni, 1957 #5309" w:history="1">
        <w:r w:rsidRPr="00266479">
          <w:rPr>
            <w:rFonts w:eastAsia="Times New Roman"/>
            <w:iCs/>
            <w:noProof/>
            <w:lang w:val="it-IT" w:eastAsia="en-GB"/>
          </w:rPr>
          <w:t>Felloni (1957a, pp. 15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45-19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Vazza&lt;/Author&gt;&lt;Year&gt;1965&lt;/Year&gt;&lt;RecNum&gt;5254&lt;/RecNum&gt;&lt;Suffix&gt;`, p. 902&lt;/Suffix&gt;&lt;DisplayText&gt;Vazza et al. (1965, p. 902)&lt;/DisplayText&gt;&lt;record&gt;&lt;rec-number&gt;5254&lt;/rec-number&gt;&lt;foreign-keys&gt;&lt;key app="EN" db-id="9f2z9tt2ix2rzze2vaox5wrb0zfz9arfds25"&gt;5254&lt;/key&gt;&lt;/foreign-keys&gt;&lt;ref-type name="Journal Article"&gt;17&lt;/ref-type&gt;&lt;contributors&gt;&lt;authors&gt;&lt;author&gt;Vazza, G.&lt;/author&gt;&lt;author&gt;Petris, N. De&lt;/author&gt;&lt;author&gt;Versetti, P.&lt;/author&gt;&lt;author&gt;Fornaci, T.&lt;/author&gt;&lt;author&gt;Agnati, A.&lt;/author&gt;&lt;/authors&gt;&lt;/contributors&gt;&lt;titles&gt;&lt;title&gt;Il movimento dei prezzi in Genova dal 1845 al 1905&lt;/title&gt;&lt;secondary-title&gt;Giornale degli Economisti e Annali di Economia&lt;/secondary-title&gt;&lt;tertiary-title&gt;Nuova Serie&lt;/tertiary-title&gt;&lt;/titles&gt;&lt;periodical&gt;&lt;full-title&gt;Giornale degli Economisti e Annali di Economia&lt;/full-title&gt;&lt;/periodical&gt;&lt;pages&gt;886-920&lt;/pages&gt;&lt;volume&gt;24&lt;/volume&gt;&lt;number&gt;9/10&lt;/number&gt;&lt;dates&gt;&lt;year&gt;1965&lt;/year&gt;&lt;/dates&gt;&lt;publisher&gt;EGEA SpA&lt;/publisher&gt;&lt;isbn&gt;00170097&lt;/isbn&gt;&lt;urls&gt;&lt;related-urls&gt;&lt;url&gt;http://www.jstor.org/stable/23239725&lt;/url&gt;&lt;/related-urls&gt;&lt;/urls&gt;&lt;electronic-resource-num&gt;10.2307/23239725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23" w:tooltip="Vazza, 1965 #5254" w:history="1">
        <w:r w:rsidRPr="00266479">
          <w:rPr>
            <w:rFonts w:eastAsia="Times New Roman"/>
            <w:iCs/>
            <w:noProof/>
            <w:lang w:val="it-IT" w:eastAsia="en-GB"/>
          </w:rPr>
          <w:t>Vazza et al. (1965, p. 902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2701B54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Genz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1D54BF2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Girgent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03-171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="Times New Roman"/>
            <w:iCs/>
            <w:noProof/>
            <w:lang w:val="it-IT" w:eastAsia="en-GB"/>
          </w:rPr>
          <w:t>Cancila (1983, pp. 164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ECF420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Ies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023F7F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Lagonegr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EEC4973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Lanci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7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9CA734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Lari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6B554F8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Lecc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589705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Theme="minorHAnsi"/>
          <w:lang w:val="it-IT" w:eastAsia="en-GB"/>
        </w:rPr>
        <w:t>Licata:</w:t>
      </w:r>
      <w:r w:rsidRPr="00266479">
        <w:rPr>
          <w:rFonts w:eastAsiaTheme="minorHAnsi"/>
          <w:lang w:val="it-IT" w:eastAsia="en-GB"/>
        </w:rPr>
        <w:tab/>
        <w:t xml:space="preserve">1602-1712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Theme="minorHAnsi"/>
            <w:noProof/>
            <w:lang w:val="it-IT" w:eastAsia="en-GB"/>
          </w:rPr>
          <w:t>Cancila (1983, pp. 164 f.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>.</w:t>
      </w:r>
    </w:p>
    <w:p w14:paraId="44A7363C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Livorno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48-176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uri&lt;/Author&gt;&lt;Year&gt;1970&lt;/Year&gt;&lt;RecNum&gt;5207&lt;/RecNum&gt;&lt;Suffix&gt;`, p. 645&lt;/Suffix&gt;&lt;DisplayText&gt;Mauri et al. (1970, p. 645)&lt;/DisplayText&gt;&lt;record&gt;&lt;rec-number&gt;5207&lt;/rec-number&gt;&lt;foreign-keys&gt;&lt;key app="EN" db-id="9f2z9tt2ix2rzze2vaox5wrb0zfz9arfds25"&gt;5207&lt;/key&gt;&lt;/foreign-keys&gt;&lt;ref-type name="Journal Article"&gt;17&lt;/ref-type&gt;&lt;contributors&gt;&lt;authors&gt;&lt;author&gt;Mauri, L.&lt;/author&gt;&lt;author&gt;Alfonsi, R.&lt;/author&gt;&lt;author&gt;Carena, A.&lt;/author&gt;&lt;author&gt;Pizzardi, G.&lt;/author&gt;&lt;author&gt;Montesano, A.&lt;/author&gt;&lt;/authors&gt;&lt;/contributors&gt;&lt;titles&gt;&lt;title&gt;Il movimente dei prezzi in Toscana das 1748 als 1805&lt;/title&gt;&lt;secondary-title&gt;Giornale degli Economisti e Annali di Economia&lt;/secondary-title&gt;&lt;tertiary-title&gt;Nuova Serie&lt;/tertiary-title&gt;&lt;/titles&gt;&lt;periodical&gt;&lt;full-title&gt;Giornale degli Economisti e Annali di Economia&lt;/full-title&gt;&lt;/periodical&gt;&lt;pages&gt;637-659&lt;/pages&gt;&lt;volume&gt;29&lt;/volume&gt;&lt;number&gt;7/8&lt;/number&gt;&lt;dates&gt;&lt;year&gt;1970&lt;/year&gt;&lt;/dates&gt;&lt;publisher&gt;EGEA SpA&lt;/publisher&gt;&lt;isbn&gt;00170097&lt;/isbn&gt;&lt;urls&gt;&lt;related-urls&gt;&lt;url&gt;http://www.jstor.org/stable/23241633&lt;/url&gt;&lt;/related-urls&gt;&lt;/urls&gt;&lt;electronic-resource-num&gt;10.2307/23241633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6" w:tooltip="Mauri, 1970 #5207" w:history="1">
        <w:r w:rsidRPr="00266479">
          <w:rPr>
            <w:rFonts w:eastAsia="Times New Roman"/>
            <w:iCs/>
            <w:noProof/>
            <w:lang w:val="it-IT" w:eastAsia="en-GB"/>
          </w:rPr>
          <w:t>Mauri et al. (1970, p. 64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DD86EF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Lod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97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325EB6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Lucc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0C4709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Macerat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B1FFDBD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addalon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5560E0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anfredon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1642E1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antu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52-179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Vivanti&lt;/Author&gt;&lt;Year&gt;1959&lt;/Year&gt;&lt;RecNum&gt;5291&lt;/RecNum&gt;&lt;Suffix&gt;`, p. 337&lt;/Suffix&gt;&lt;DisplayText&gt;Vivanti (1959, p. 337)&lt;/DisplayText&gt;&lt;record&gt;&lt;rec-number&gt;5291&lt;/rec-number&gt;&lt;foreign-keys&gt;&lt;key app="EN" db-id="9f2z9tt2ix2rzze2vaox5wrb0zfz9arfds25"&gt;5291&lt;/key&gt;&lt;/foreign-keys&gt;&lt;ref-type name="Book Section"&gt;5&lt;/ref-type&gt;&lt;contributors&gt;&lt;authors&gt;&lt;author&gt;Vivanti, Corrado&lt;/author&gt;&lt;/authors&gt;&lt;secondary-authors&gt;&lt;author&gt;Giusti, Renato&lt;/author&gt;&lt;/secondary-authors&gt;&lt;/contributors&gt;&lt;titles&gt;&lt;title&gt;I prezzi di alcuni prodotti agricoli a Mantova nella seconda metà del XVIII secolo&lt;/title&gt;&lt;secondary-title&gt;Politica ed economia a Mantova e nella Lombardia durante la dominazione austriaca (1707-1866)&lt;/secondary-title&gt;&lt;/titles&gt;&lt;pages&gt;319-338&lt;/pages&gt;&lt;dates&gt;&lt;year&gt;1959&lt;/year&gt;&lt;/dates&gt;&lt;pub-location&gt;Montova&lt;/pub-location&gt;&lt;publisher&gt;n.p.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28" w:tooltip="Vivanti, 1959 #5291" w:history="1">
        <w:r w:rsidRPr="00266479">
          <w:rPr>
            <w:rFonts w:eastAsia="Times New Roman"/>
            <w:iCs/>
            <w:noProof/>
            <w:lang w:val="it-IT" w:eastAsia="en-GB"/>
          </w:rPr>
          <w:t>Vivanti (1959, p. 337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96-187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: XXXVII-XXXIX&lt;/Suffix&gt;&lt;DisplayText&gt;MAIC: Ministero di agricoltura industria e commercio (1886: XXXVII-XXXIX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: XXXVII-XXXIX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B49914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assa Carrar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05852D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essi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76E3B4C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ater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AE5B9DC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Theme="minorHAnsi"/>
          <w:lang w:val="it-IT" w:eastAsia="en-GB"/>
        </w:rPr>
        <w:t>Mazzara:</w:t>
      </w:r>
      <w:r w:rsidRPr="00266479">
        <w:rPr>
          <w:rFonts w:eastAsiaTheme="minorHAnsi"/>
          <w:lang w:val="it-IT" w:eastAsia="en-GB"/>
        </w:rPr>
        <w:tab/>
      </w:r>
      <w:r w:rsidRPr="00266479">
        <w:rPr>
          <w:rFonts w:eastAsiaTheme="minorHAnsi"/>
          <w:u w:val="single"/>
          <w:lang w:val="it-IT" w:eastAsia="en-GB"/>
        </w:rPr>
        <w:t>1604-1705</w:t>
      </w:r>
      <w:r w:rsidRPr="00266479">
        <w:rPr>
          <w:rFonts w:eastAsiaTheme="minorHAnsi"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Theme="minorHAnsi"/>
            <w:noProof/>
            <w:lang w:val="it-IT" w:eastAsia="en-GB"/>
          </w:rPr>
          <w:t>Cancila (1983, pp. 164 f.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>.</w:t>
      </w:r>
    </w:p>
    <w:p w14:paraId="0A18124E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elf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882E4AB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ercato San Severi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5-18`, 24`, 53 f.`, 66&lt;/Suffix&gt;&lt;DisplayText&gt;Storchi (1991, pp.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08B660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ilan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13-1599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di Raimondo&lt;/Author&gt;&lt;Year&gt;1975-76&lt;/Year&gt;&lt;RecNum&gt;5283&lt;/RecNum&gt;&lt;Suffix&gt;`, pp. ???&lt;/Suffix&gt;&lt;DisplayText&gt;di Raimondo (1975-76, pp. ???)&lt;/DisplayText&gt;&lt;record&gt;&lt;rec-number&gt;5283&lt;/rec-number&gt;&lt;foreign-keys&gt;&lt;key app="EN" db-id="9f2z9tt2ix2rzze2vaox5wrb0zfz9arfds25"&gt;5283&lt;/key&gt;&lt;/foreign-keys&gt;&lt;ref-type name="Thesis"&gt;32&lt;/ref-type&gt;&lt;contributors&gt;&lt;authors&gt;&lt;author&gt;di Raimondo, G.&lt;/author&gt;&lt;/authors&gt;&lt;/contributors&gt;&lt;titles&gt;&lt;title&gt;Ricerche sulla storia dei prezzi a Milano fra &amp;apos;400 e &amp;apos;500: i libri mastri delle &amp;quot;Quattro Marie&amp;quot;&lt;/title&gt;&lt;/titles&gt;&lt;volume&gt;MA&lt;/volume&gt;&lt;dates&gt;&lt;year&gt;1975-76&lt;/year&gt;&lt;/dates&gt;&lt;pub-location&gt;Milan&lt;/pub-location&gt;&lt;publisher&gt;University of Milan&lt;/publisher&gt;&lt;work-type&gt;unpublished MA thesis&lt;/work-type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67" w:tooltip="di Raimondo, 1975-76 #5283" w:history="1">
        <w:r w:rsidRPr="00266479">
          <w:rPr>
            <w:rFonts w:eastAsia="Times New Roman"/>
            <w:iCs/>
            <w:noProof/>
            <w:lang w:val="it-IT" w:eastAsia="en-GB"/>
          </w:rPr>
          <w:t>di Raimondo (1975-76</w:t>
        </w:r>
        <w:r w:rsidRPr="00266479">
          <w:rPr>
            <w:rFonts w:eastAsia="Times New Roman"/>
            <w:iCs/>
            <w:noProof/>
            <w:vanish/>
            <w:lang w:val="it-IT" w:eastAsia="en-GB"/>
          </w:rPr>
          <w:t>, pp. ???</w:t>
        </w:r>
      </w:hyperlink>
      <w:r w:rsidRPr="00266479">
        <w:rPr>
          <w:rFonts w:eastAsia="Times New Roman"/>
          <w:iCs/>
          <w:noProof/>
          <w:lang w:val="it-IT" w:eastAsia="en-GB"/>
        </w:rPr>
        <w:t>, Appendix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vanish/>
          <w:lang w:val="it-IT" w:eastAsia="en-GB"/>
        </w:rPr>
        <w:t xml:space="preserve"> </w:t>
      </w:r>
      <w:r w:rsidRPr="00266479">
        <w:rPr>
          <w:rFonts w:eastAsia="Times New Roman"/>
          <w:iCs/>
          <w:vanish/>
          <w:highlight w:val="red"/>
          <w:lang w:val="it-IT" w:eastAsia="en-GB"/>
        </w:rPr>
        <w:t>Where in di Raimondo are the data?</w:t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599-1697</w:t>
      </w:r>
      <w:r w:rsidRPr="00266479">
        <w:rPr>
          <w:rFonts w:eastAsia="Times New Roman"/>
          <w:iCs/>
          <w:lang w:val="it-IT" w:eastAsia="en-GB"/>
        </w:rPr>
        <w:t xml:space="preserve">: Milan, Archivio delle Istituzioni pubbliche di assistenza e beneficenza: Libri Mastri, Quattro Marie, nn. 1436-1444; Quattro Marie Aggregati, nn. 1462, 1468-69; Luogo Pio Carita', nn. 1629-1636; Misericordia, nn. 1755-1770; </w:t>
      </w:r>
      <w:r w:rsidRPr="00266479">
        <w:rPr>
          <w:rFonts w:eastAsia="Times New Roman"/>
          <w:iCs/>
          <w:u w:val="single"/>
          <w:lang w:val="it-IT" w:eastAsia="en-GB"/>
        </w:rPr>
        <w:t>1700-187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-XXXIX&lt;/Suffix&gt;&lt;DisplayText&gt;MAIC: Ministero di agricoltura industria e commercio (1886, pp. XXXV-XXXIX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-XXXIX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01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de Maddalena&lt;/Author&gt;&lt;Year&gt;1957&lt;/Year&gt;&lt;RecNum&gt;5299&lt;/RecNum&gt;&lt;Suffix&gt;`, p. 13&lt;/Suffix&gt;&lt;DisplayText&gt;de Maddalena (1957, p. 13)&lt;/DisplayText&gt;&lt;record&gt;&lt;rec-number&gt;5299&lt;/rec-number&gt;&lt;foreign-keys&gt;&lt;key app="EN" db-id="9f2z9tt2ix2rzze2vaox5wrb0zfz9arfds25"&gt;5299&lt;/key&gt;&lt;/foreign-keys&gt;&lt;ref-type name="Journal Article"&gt;17&lt;/ref-type&gt;&lt;contributors&gt;&lt;authors&gt;&lt;author&gt;de Maddalena, Aldo&lt;/author&gt;&lt;/authors&gt;&lt;/contributors&gt;&lt;titles&gt;&lt;title&gt;I prezzi dei generi commestibili e dei prodotti agricoli sul mercato di Milano dal 1815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5&lt;/volume&gt;&lt;number&gt;3&lt;/number&gt;&lt;dates&gt;&lt;year&gt;195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60" w:tooltip="de Maddalena, 1957 #5299" w:history="1">
        <w:r w:rsidRPr="00266479">
          <w:rPr>
            <w:rFonts w:eastAsia="Times New Roman"/>
            <w:iCs/>
            <w:noProof/>
            <w:lang w:val="it-IT" w:eastAsia="en-GB"/>
          </w:rPr>
          <w:t>de Maddalena (1957, p. 13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DisplayText&gt;MAIC: Ministero di agricoltura industria e commercio (1886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ED55E8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Mode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58-17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Basini&lt;/Author&gt;&lt;Year&gt;1974&lt;/Year&gt;&lt;RecNum&gt;5215&lt;/RecNum&gt;&lt;Suffix&gt;`, pp. 165 f.&lt;/Suffix&gt;&lt;DisplayText&gt;Basini (1974, pp. 165 f.)&lt;/DisplayText&gt;&lt;record&gt;&lt;rec-number&gt;5215&lt;/rec-number&gt;&lt;foreign-keys&gt;&lt;key app="EN" db-id="9f2z9tt2ix2rzze2vaox5wrb0zfz9arfds25"&gt;5215&lt;/key&gt;&lt;/foreign-keys&gt;&lt;ref-type name="Book"&gt;6&lt;/ref-type&gt;&lt;contributors&gt;&lt;authors&gt;&lt;author&gt;Basini, Gian Luigi&lt;/author&gt;&lt;/authors&gt;&lt;/contributors&gt;&lt;titles&gt;&lt;title&gt;Sul mercato di Modena tra Cinque e Seicento: prezzi e salari&lt;/title&gt;&lt;/titles&gt;&lt;dates&gt;&lt;year&gt;1974&lt;/year&gt;&lt;/dates&gt;&lt;pub-location&gt;Milano&lt;/pub-location&gt;&lt;publisher&gt;A. Giuffrè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0" w:tooltip="Basini, 1974 #5215" w:history="1">
        <w:r w:rsidRPr="00266479">
          <w:rPr>
            <w:rFonts w:eastAsia="Times New Roman"/>
            <w:iCs/>
            <w:noProof/>
            <w:lang w:val="it-IT" w:eastAsia="en-GB"/>
          </w:rPr>
          <w:t>Basini (1974, pp. 165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A9827E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olfett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34-160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lumbo&lt;/Author&gt;&lt;Year&gt;1971&lt;/Year&gt;&lt;RecNum&gt;5235&lt;/RecNum&gt;&lt;Suffix&gt;`, p. 211&lt;/Suffix&gt;&lt;DisplayText&gt;Palumbo (1971, p. 211)&lt;/DisplayText&gt;&lt;record&gt;&lt;rec-number&gt;5235&lt;/rec-number&gt;&lt;foreign-keys&gt;&lt;key app="EN" db-id="9f2z9tt2ix2rzze2vaox5wrb0zfz9arfds25"&gt;5235&lt;/key&gt;&lt;/foreign-keys&gt;&lt;ref-type name="Journal Article"&gt;17&lt;/ref-type&gt;&lt;contributors&gt;&lt;authors&gt;&lt;author&gt;Palumbo, Lorenzo&lt;/author&gt;&lt;/authors&gt;&lt;/contributors&gt;&lt;titles&gt;&lt;title&gt;Per una storia dei prezzi in terra di Bari nel XVI e XVII secolo&lt;/title&gt;&lt;secondary-title&gt;Giornale degli Economisti e Annali di Economia&lt;/secondary-title&gt;&lt;tertiary-title&gt;Nuova Serie&lt;/tertiary-title&gt;&lt;/titles&gt;&lt;periodical&gt;&lt;full-title&gt;Giornale degli Economisti e Annali di Economia&lt;/full-title&gt;&lt;/periodical&gt;&lt;pages&gt;199-213&lt;/pages&gt;&lt;volume&gt;30&lt;/volume&gt;&lt;number&gt;3/4&lt;/number&gt;&lt;dates&gt;&lt;year&gt;1971&lt;/year&gt;&lt;/dates&gt;&lt;publisher&gt;EGEA SpA&lt;/publisher&gt;&lt;isbn&gt;00170097&lt;/isbn&gt;&lt;urls&gt;&lt;related-urls&gt;&lt;url&gt;http://www.jstor.org/stable/23244888&lt;/url&gt;&lt;/related-urls&gt;&lt;/urls&gt;&lt;electronic-resource-num&gt;10.2307/23244888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17" w:tooltip="Palumbo, 1971 #5235" w:history="1">
        <w:r w:rsidRPr="00266479">
          <w:rPr>
            <w:rFonts w:eastAsia="Times New Roman"/>
            <w:iCs/>
            <w:noProof/>
            <w:lang w:val="it-IT" w:eastAsia="en-GB"/>
          </w:rPr>
          <w:t>Palumbo (1971, p. 21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78-18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lumbo&lt;/Author&gt;&lt;Year&gt;1965&lt;/Year&gt;&lt;RecNum&gt;5256&lt;/RecNum&gt;&lt;Suffix&gt;`, pp. 128 f.&lt;/Suffix&gt;&lt;DisplayText&gt;Palumbo (1965, pp. 128 f.)&lt;/DisplayText&gt;&lt;record&gt;&lt;rec-number&gt;5256&lt;/rec-number&gt;&lt;foreign-keys&gt;&lt;key app="EN" db-id="9f2z9tt2ix2rzze2vaox5wrb0zfz9arfds25"&gt;5256&lt;/key&gt;&lt;/foreign-keys&gt;&lt;ref-type name="Journal Article"&gt;17&lt;/ref-type&gt;&lt;contributors&gt;&lt;authors&gt;&lt;author&gt;Palumbo, Lorenzo&lt;/author&gt;&lt;/authors&gt;&lt;/contributors&gt;&lt;titles&gt;&lt;title&gt;Il prezzo delle derrate agricole sulla piazza di Molfetta dal 1778 al 1805&lt;/title&gt;&lt;secondary-title&gt;Annali di Storia Economica e Sociale&lt;/secondary-title&gt;&lt;/titles&gt;&lt;periodical&gt;&lt;full-title&gt;Annali di Storia Economica e Sociale&lt;/full-title&gt;&lt;/periodical&gt;&lt;pages&gt;120-144&lt;/pages&gt;&lt;volume&gt;6&lt;/volume&gt;&lt;dates&gt;&lt;year&gt;1965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15" w:tooltip="Palumbo, 1965 #5256" w:history="1">
        <w:r w:rsidRPr="00266479">
          <w:rPr>
            <w:rFonts w:eastAsia="Times New Roman"/>
            <w:iCs/>
            <w:noProof/>
            <w:lang w:val="it-IT" w:eastAsia="en-GB"/>
          </w:rPr>
          <w:t>Palumbo (1965, pp. 12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06-1861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lumbo&lt;/Author&gt;&lt;Year&gt;1968&lt;/Year&gt;&lt;RecNum&gt;5255&lt;/RecNum&gt;&lt;Suffix&gt;`, 270 f.&lt;/Suffix&gt;&lt;DisplayText&gt;Palumbo (1968, 270 f.)&lt;/DisplayText&gt;&lt;record&gt;&lt;rec-number&gt;5255&lt;/rec-number&gt;&lt;foreign-keys&gt;&lt;key app="EN" db-id="9f2z9tt2ix2rzze2vaox5wrb0zfz9arfds25"&gt;5255&lt;/key&gt;&lt;/foreign-keys&gt;&lt;ref-type name="Journal Article"&gt;17&lt;/ref-type&gt;&lt;contributors&gt;&lt;authors&gt;&lt;author&gt;Palumbo, Lorenzo&lt;/author&gt;&lt;/authors&gt;&lt;/contributors&gt;&lt;titles&gt;&lt;title&gt;Il prezzo delle derrate agricole sulla piazza di Molfetta dal 1806 al 1861&lt;/title&gt;&lt;secondary-title&gt;Archivio storico pugliese&lt;/secondary-title&gt;&lt;/titles&gt;&lt;periodical&gt;&lt;full-title&gt;Archivio Storico Pugliese&lt;/full-title&gt;&lt;/periodical&gt;&lt;pages&gt;242-277&lt;/pages&gt;&lt;volume&gt;21&lt;/volume&gt;&lt;dates&gt;&lt;year&gt;1968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16" w:tooltip="Palumbo, 1968 #5255" w:history="1">
        <w:r w:rsidRPr="00266479">
          <w:rPr>
            <w:rFonts w:eastAsia="Times New Roman"/>
            <w:iCs/>
            <w:noProof/>
            <w:lang w:val="it-IT" w:eastAsia="en-GB"/>
          </w:rPr>
          <w:t>Palumbo (1968, 270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A4082A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ontalde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69-179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Doria&lt;/Author&gt;&lt;Year&gt;1968&lt;/Year&gt;&lt;RecNum&gt;5227&lt;/RecNum&gt;&lt;Suffix&gt;`, pp. 413-420&lt;/Suffix&gt;&lt;DisplayText&gt;Doria (1968, pp. 413-420)&lt;/DisplayText&gt;&lt;record&gt;&lt;rec-number&gt;5227&lt;/rec-number&gt;&lt;foreign-keys&gt;&lt;key app="EN" db-id="9f2z9tt2ix2rzze2vaox5wrb0zfz9arfds25"&gt;5227&lt;/key&gt;&lt;/foreign-keys&gt;&lt;ref-type name="Book"&gt;6&lt;/ref-type&gt;&lt;contributors&gt;&lt;authors&gt;&lt;author&gt;Doria, Giorgio&lt;/author&gt;&lt;/authors&gt;&lt;/contributors&gt;&lt;titles&gt;&lt;title&gt;Uomini e terre di un borgo collinare: Dal XVI al XVIII secolo&lt;/title&gt;&lt;/titles&gt;&lt;dates&gt;&lt;year&gt;1968&lt;/year&gt;&lt;/dates&gt;&lt;pub-location&gt;Milano&lt;/pub-location&gt;&lt;publisher&gt;A. Giuffrè&lt;/publisher&gt;&lt;urls&gt;&lt;/urls&gt;&lt;remote-database-name&gt;/z-wcorg/&lt;/remote-database-name&gt;&lt;remote-database-provider&gt;http://worldcat.org&lt;/remote-database-provider&gt;&lt;language&gt;Italian&lt;/language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70" w:tooltip="Doria, 1968 #5227" w:history="1">
        <w:r w:rsidRPr="00266479">
          <w:rPr>
            <w:rFonts w:eastAsia="Times New Roman"/>
            <w:iCs/>
            <w:noProof/>
            <w:lang w:val="it-IT" w:eastAsia="en-GB"/>
          </w:rPr>
          <w:t>Doria (1968, pp. 413-420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7E0BBB8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ontecorvi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5-18`, 24`, 53 f.`, 66&lt;/Suffix&gt;&lt;DisplayText&gt;Storchi (1991, pp.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38E827F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onteleon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0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5-18`, 24`, 53 f.`, 66 &lt;/Suffix&gt;&lt;DisplayText&gt;Storchi (1991, pp. 15-18, 24, 53 f., 66 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 xml:space="preserve">Storchi (1991, pp. 15-18, 24, 53 f., 66 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D311740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ontesarchi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. pp. 13`, 15-18`, 24`, 53 f.`, 66&lt;/Suffix&gt;&lt;DisplayText&gt;Storchi (1991, p. pp. 13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. pp. 13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F55FFA3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Montori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7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13D072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Naples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74-161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oniglio&lt;/Author&gt;&lt;Year&gt;1951&lt;/Year&gt;&lt;RecNum&gt;5246&lt;/RecNum&gt;&lt;Suffix&gt;`, p. 164&lt;/Suffix&gt;&lt;DisplayText&gt;Coniglio (1951, p. 164)&lt;/DisplayText&gt;&lt;record&gt;&lt;rec-number&gt;5246&lt;/rec-number&gt;&lt;foreign-keys&gt;&lt;key app="EN" db-id="9f2z9tt2ix2rzze2vaox5wrb0zfz9arfds25"&gt;5246&lt;/key&gt;&lt;/foreign-keys&gt;&lt;ref-type name="Book"&gt;6&lt;/ref-type&gt;&lt;contributors&gt;&lt;authors&gt;&lt;author&gt;Coniglio, Giuseppe&lt;/author&gt;&lt;/authors&gt;&lt;/contributors&gt;&lt;titles&gt;&lt;title&gt;Il regno di Napoli al tempo di Carlo V: Amministrazione e vita economico-sociale&lt;/title&gt;&lt;/titles&gt;&lt;dates&gt;&lt;year&gt;1951&lt;/year&gt;&lt;/dates&gt;&lt;pub-location&gt;Napoli&lt;/pub-location&gt;&lt;publisher&gt;Edizioni Scientifiche Italian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46" w:tooltip="Coniglio, 1951 #5246" w:history="1">
        <w:r w:rsidRPr="00266479">
          <w:rPr>
            <w:rFonts w:eastAsia="Times New Roman"/>
            <w:iCs/>
            <w:noProof/>
            <w:lang w:val="it-IT" w:eastAsia="en-GB"/>
          </w:rPr>
          <w:t>Coniglio (1951, p. 164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550-186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Faraglia&lt;/Author&gt;&lt;Year&gt;1878&lt;/Year&gt;&lt;RecNum&gt;5230&lt;/RecNum&gt;&lt;Suffix&gt;`, pp. 111 f.`, 296 ff.`, 344&lt;/Suffix&gt;&lt;DisplayText&gt;Faraglia (1878, pp. 111 f., 296 ff., 344)&lt;/DisplayText&gt;&lt;record&gt;&lt;rec-number&gt;5230&lt;/rec-number&gt;&lt;foreign-keys&gt;&lt;key app="EN" db-id="9f2z9tt2ix2rzze2vaox5wrb0zfz9arfds25"&gt;5230&lt;/key&gt;&lt;/foreign-keys&gt;&lt;ref-type name="Book"&gt;6&lt;/ref-type&gt;&lt;contributors&gt;&lt;authors&gt;&lt;author&gt;Faraglia, Federico&lt;/author&gt;&lt;/authors&gt;&lt;/contributors&gt;&lt;titles&gt;&lt;title&gt;Storia dei prezzi in Napoli dal 1131 al 1860&lt;/title&gt;&lt;/titles&gt;&lt;dates&gt;&lt;year&gt;1878&lt;/year&gt;&lt;/dates&gt;&lt;pub-location&gt;Napoli&lt;/pub-location&gt;&lt;publisher&gt;G. Nobil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90" w:tooltip="Faraglia, 1878 #5230" w:history="1">
        <w:r w:rsidRPr="00266479">
          <w:rPr>
            <w:rFonts w:eastAsia="Times New Roman"/>
            <w:iCs/>
            <w:noProof/>
            <w:lang w:val="it-IT" w:eastAsia="en-GB"/>
          </w:rPr>
          <w:t>Faraglia (1878, pp. 111 f., 296 ff., 344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34-18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Romano&lt;/Author&gt;&lt;Year&gt;1965&lt;/Year&gt;&lt;RecNum&gt;5131&lt;/RecNum&gt;&lt;Suffix&gt;`, p. 69&lt;/Suffix&gt;&lt;DisplayText&gt;Romano (1965, p. 69)&lt;/DisplayText&gt;&lt;record&gt;&lt;rec-number&gt;5131&lt;/rec-number&gt;&lt;foreign-keys&gt;&lt;key app="EN" db-id="9f2z9tt2ix2rzze2vaox5wrb0zfz9arfds25"&gt;5131&lt;/key&gt;&lt;/foreign-keys&gt;&lt;ref-type name="Book"&gt;6&lt;/ref-type&gt;&lt;contributors&gt;&lt;authors&gt;&lt;author&gt;Romano, R.&lt;/author&gt;&lt;/authors&gt;&lt;/contributors&gt;&lt;titles&gt;&lt;title&gt;Prezzi, salari e servizi a Napoli nel secolo XVIII (1734-1806)&lt;/title&gt;&lt;/titles&gt;&lt;dates&gt;&lt;year&gt;1965&lt;/year&gt;&lt;/dates&gt;&lt;pub-location&gt;Milan&lt;/pub-location&gt;&lt;publisher&gt;Banca Commerciale Italian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57" w:tooltip="Romano, 1965 #5131" w:history="1">
        <w:r w:rsidRPr="00266479">
          <w:rPr>
            <w:rFonts w:eastAsia="Times New Roman"/>
            <w:iCs/>
            <w:noProof/>
            <w:lang w:val="it-IT" w:eastAsia="en-GB"/>
          </w:rPr>
          <w:t>Romano (1965, p. 69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24-183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D473A95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Neret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1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09F2572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Nicastr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0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5-18`, 24`, 53 f.`, 66&lt;/Suffix&gt;&lt;DisplayText&gt;Storchi (1991, pp.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46C580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Noal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B7AAD69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Novar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C5B61F2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adu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00-159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orazzol&lt;/Author&gt;&lt;Year&gt;1979&lt;/Year&gt;&lt;RecNum&gt;5210&lt;/RecNum&gt;&lt;Suffix&gt;`, pp. 110 f.&lt;/Suffix&gt;&lt;DisplayText&gt;Corazzol (1979, pp. 110 f.)&lt;/DisplayText&gt;&lt;record&gt;&lt;rec-number&gt;5210&lt;/rec-number&gt;&lt;foreign-keys&gt;&lt;key app="EN" db-id="9f2z9tt2ix2rzze2vaox5wrb0zfz9arfds25"&gt;5210&lt;/key&gt;&lt;/foreign-keys&gt;&lt;ref-type name="Book"&gt;6&lt;/ref-type&gt;&lt;contributors&gt;&lt;authors&gt;&lt;author&gt;Corazzol, Gigi&lt;/author&gt;&lt;/authors&gt;&lt;/contributors&gt;&lt;titles&gt;&lt;title&gt;Fitti e livelli a grano: Un aspetto del credito rurale nel Veneto del &amp;apos;500&lt;/title&gt;&lt;/titles&gt;&lt;dates&gt;&lt;year&gt;1979&lt;/year&gt;&lt;/dates&gt;&lt;pub-location&gt;Milano&lt;/pub-location&gt;&lt;publisher&gt;Angel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49" w:tooltip="Corazzol, 1979 #5210" w:history="1">
        <w:r w:rsidRPr="00266479">
          <w:rPr>
            <w:rFonts w:eastAsia="Times New Roman"/>
            <w:iCs/>
            <w:noProof/>
            <w:lang w:val="it-IT" w:eastAsia="en-GB"/>
          </w:rPr>
          <w:t>Corazzol (1979, pp. 110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600-1796</w:t>
      </w:r>
      <w:r w:rsidRPr="00266479">
        <w:rPr>
          <w:rFonts w:eastAsia="Times New Roman"/>
          <w:iCs/>
          <w:lang w:val="it-IT" w:eastAsia="en-GB"/>
        </w:rPr>
        <w:t xml:space="preserve">: Archivio di Stato di Padova, Esposti, regg.; Ivi, vettovaglie, busta 127 (ZII 890), c.57; </w:t>
      </w:r>
      <w:r w:rsidRPr="00266479">
        <w:rPr>
          <w:rFonts w:eastAsia="Times New Roman"/>
          <w:iCs/>
          <w:u w:val="single"/>
          <w:lang w:val="it-IT" w:eastAsia="en-GB"/>
        </w:rPr>
        <w:t>1800-1881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III f.&lt;/Suffix&gt;&lt;DisplayText&gt;MAIC: Ministero di agricoltura industria e commercio (1886, pp. XXXVIII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III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. 88-91&lt;/Suffix&gt;&lt;DisplayText&gt;MAIC: Ministero di agricoltura industria e commercio (1886, 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8C961B9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alerm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07-182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ancila&lt;/Author&gt;&lt;Year&gt;1983&lt;/Year&gt;&lt;RecNum&gt;5269&lt;/RecNum&gt;&lt;Suffix&gt;`, pp. 160-163&lt;/Suffix&gt;&lt;DisplayText&gt;Cancila (1983, pp. 160-163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="Times New Roman"/>
            <w:iCs/>
            <w:noProof/>
            <w:lang w:val="it-IT" w:eastAsia="en-GB"/>
          </w:rPr>
          <w:t>Cancila (1983, pp. 160-163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02-188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etino&lt;/Author&gt;&lt;Year&gt;1959&lt;/Year&gt;&lt;RecNum&gt;5285&lt;/RecNum&gt;&lt;Suffix&gt;`, pp. 11 f&lt;/Suffix&gt;&lt;DisplayText&gt;Petino (1959, pp. 11 f)&lt;/DisplayText&gt;&lt;record&gt;&lt;rec-number&gt;5285&lt;/rec-number&gt;&lt;foreign-keys&gt;&lt;key app="EN" db-id="9f2z9tt2ix2rzze2vaox5wrb0zfz9arfds25"&gt;5285&lt;/key&gt;&lt;/foreign-keys&gt;&lt;ref-type name="Journal Article"&gt;17&lt;/ref-type&gt;&lt;contributors&gt;&lt;authors&gt;&lt;author&gt;Petino, Antonio&lt;/author&gt;&lt;/authors&gt;&lt;/contributors&gt;&lt;titles&gt;&lt;title&gt;I prezzi di alcuni prodotti agricoli sui mercati di Palermo e di Catania dal 1801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8&lt;/volume&gt;&lt;number&gt;5&lt;/number&gt;&lt;dates&gt;&lt;year&gt;1959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31" w:tooltip="Petino, 1959 #5285" w:history="1">
        <w:r w:rsidRPr="00266479">
          <w:rPr>
            <w:rFonts w:eastAsia="Times New Roman"/>
            <w:iCs/>
            <w:noProof/>
            <w:lang w:val="it-IT" w:eastAsia="en-GB"/>
          </w:rPr>
          <w:t>Petino (1959, pp. 11 f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0B6C3C3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Palm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2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7 f.`, 24`, 53 f.`, 66&lt;/Suffix&gt;&lt;DisplayText&gt;Storchi (1991, pp. 17 f.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7 f.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E80C33D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aol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CCEEC3B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arm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00-170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Romani&lt;/Author&gt;&lt;Year&gt;1975&lt;/Year&gt;&lt;RecNum&gt;5247&lt;/RecNum&gt;&lt;Suffix&gt;`, p. 305-309&lt;/Suffix&gt;&lt;DisplayText&gt;Romani (1975, p. 305-309)&lt;/DisplayText&gt;&lt;record&gt;&lt;rec-number&gt;5247&lt;/rec-number&gt;&lt;foreign-keys&gt;&lt;key app="EN" db-id="9f2z9tt2ix2rzze2vaox5wrb0zfz9arfds25"&gt;5247&lt;/key&gt;&lt;/foreign-keys&gt;&lt;ref-type name="Book"&gt;6&lt;/ref-type&gt;&lt;contributors&gt;&lt;authors&gt;&lt;author&gt;Romani, Marzio Achille&lt;/author&gt;&lt;/authors&gt;&lt;/contributors&gt;&lt;titles&gt;&lt;title&gt;Nella spirale di una crisi: Popolazione, mercato e prezzi a Parma tra cinque e seicento&lt;/title&gt;&lt;/titles&gt;&lt;dates&gt;&lt;year&gt;1975&lt;/year&gt;&lt;/dates&gt;&lt;pub-location&gt;Milano&lt;/pub-location&gt;&lt;publisher&gt;A. Giuffrè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56" w:tooltip="Romani, 1975 #5247" w:history="1">
        <w:r w:rsidRPr="00266479">
          <w:rPr>
            <w:rFonts w:eastAsia="Times New Roman"/>
            <w:iCs/>
            <w:noProof/>
            <w:lang w:val="it-IT" w:eastAsia="en-GB"/>
          </w:rPr>
          <w:t>Romani (1975, p. 305-309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21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paggiari&lt;/Author&gt;&lt;Year&gt;1959&lt;/Year&gt;&lt;RecNum&gt;5308&lt;/RecNum&gt;&lt;Suffix&gt;`, p. 14&lt;/Suffix&gt;&lt;DisplayText&gt;Spaggiari (1959, p. 14)&lt;/DisplayText&gt;&lt;record&gt;&lt;rec-number&gt;5308&lt;/rec-number&gt;&lt;foreign-keys&gt;&lt;key app="EN" db-id="9f2z9tt2ix2rzze2vaox5wrb0zfz9arfds25"&gt;5308&lt;/key&gt;&lt;/foreign-keys&gt;&lt;ref-type name="Journal Article"&gt;17&lt;/ref-type&gt;&lt;contributors&gt;&lt;authors&gt;&lt;author&gt;Spaggiari, P.L.&lt;/author&gt;&lt;/authors&gt;&lt;/contributors&gt;&lt;titles&gt;&lt;title&gt;I prezzi dei generi di maggior consumo sul mercato di Parma dal 1821 al 1890&lt;/title&gt;&lt;secondary-title&gt;Archivio Economico dell’Unificazione Italiana. Serie I&lt;/secondary-title&gt;&lt;/titles&gt;&lt;periodical&gt;&lt;full-title&gt;Archivio Economico dell’Unificazione Italiana. Serie I&lt;/full-title&gt;&lt;/periodical&gt;&lt;volume&gt;8&lt;/volume&gt;&lt;number&gt;3&lt;/number&gt;&lt;dates&gt;&lt;year&gt;1959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87" w:tooltip="Spaggiari, 1959 #5308" w:history="1">
        <w:r w:rsidRPr="00266479">
          <w:rPr>
            <w:rFonts w:eastAsia="Times New Roman"/>
            <w:iCs/>
            <w:noProof/>
            <w:lang w:val="it-IT" w:eastAsia="en-GB"/>
          </w:rPr>
          <w:t>Spaggiari (1959, p. 14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949563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Pavia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398-169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Zanetti&lt;/Author&gt;&lt;Year&gt;1964&lt;/Year&gt;&lt;RecNum&gt;5225&lt;/RecNum&gt;&lt;Suffix&gt;`, pp. 155-159&lt;/Suffix&gt;&lt;DisplayText&gt;Zanetti (1964, pp. 155-159)&lt;/DisplayText&gt;&lt;record&gt;&lt;rec-number&gt;5225&lt;/rec-number&gt;&lt;foreign-keys&gt;&lt;key app="EN" db-id="9f2z9tt2ix2rzze2vaox5wrb0zfz9arfds25"&gt;5225&lt;/key&gt;&lt;/foreign-keys&gt;&lt;ref-type name="Book"&gt;6&lt;/ref-type&gt;&lt;contributors&gt;&lt;authors&gt;&lt;author&gt;Zanetti, Dante&lt;/author&gt;&lt;/authors&gt;&lt;/contributors&gt;&lt;titles&gt;&lt;title&gt;Problemi alimentari di una economia preindustriale: cereali a Pavia dal 1398 al 1700&lt;/title&gt;&lt;/titles&gt;&lt;dates&gt;&lt;year&gt;1964&lt;/year&gt;&lt;/dates&gt;&lt;pub-location&gt;Torino&lt;/pub-location&gt;&lt;publisher&gt;Boringhieri&lt;/publisher&gt;&lt;urls&gt;&lt;/urls&gt;&lt;remote-database-name&gt;/z-wcorg/&lt;/remote-database-name&gt;&lt;remote-database-provider&gt;http://worldcat.org&lt;/remote-database-provider&gt;&lt;language&gt;Italian&lt;/language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41" w:tooltip="Zanetti, 1964 #5225" w:history="1">
        <w:r w:rsidRPr="00266479">
          <w:rPr>
            <w:rFonts w:eastAsia="Times New Roman"/>
            <w:iCs/>
            <w:noProof/>
            <w:lang w:val="it-IT" w:eastAsia="en-GB"/>
          </w:rPr>
          <w:t>Zanetti (1964, pp. 155-159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2D7C8FEF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enn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7 f.`, 24`, 53 f.`, 66&lt;/Suffix&gt;&lt;DisplayText&gt;Storchi (1991, pp. 13 f., 17 f.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7 f.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EAAA08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esar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00-182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House of Commons&lt;/Author&gt;&lt;Year&gt;1827&lt;/Year&gt;&lt;RecNum&gt;5109&lt;/RecNum&gt;&lt;Suffix&gt;`, pp. 87-90&lt;/Suffix&gt;&lt;DisplayText&gt;House of Commons (1827b, pp. 87-90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38" w:tooltip="House of Commons, 1827 #5109" w:history="1">
        <w:r w:rsidRPr="00266479">
          <w:rPr>
            <w:rFonts w:eastAsia="Times New Roman"/>
            <w:iCs/>
            <w:noProof/>
            <w:lang w:val="it-IT" w:eastAsia="en-GB"/>
          </w:rPr>
          <w:t>House of Commons (1827b, pp. 87-90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2DC8F85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iacenz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27A9132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iedimonte d’Alif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 &lt;/Suffix&gt;&lt;DisplayText&gt;Storchi (1991, pp. 14, 15-18, 24, 53 f., 66 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 xml:space="preserve">Storchi (1991, pp. 14, 15-18, 24, 53 f., 66 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32107A1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en-GB" w:eastAsia="en-GB"/>
        </w:rPr>
      </w:pPr>
      <w:proofErr w:type="spellStart"/>
      <w:r w:rsidRPr="00266479">
        <w:rPr>
          <w:rFonts w:eastAsia="Times New Roman"/>
          <w:iCs/>
          <w:lang w:val="en-GB" w:eastAsia="en-GB"/>
        </w:rPr>
        <w:t>Pieve</w:t>
      </w:r>
      <w:proofErr w:type="spellEnd"/>
      <w:r w:rsidRPr="00266479">
        <w:rPr>
          <w:rFonts w:eastAsia="Times New Roman"/>
          <w:iCs/>
          <w:lang w:val="en-GB" w:eastAsia="en-GB"/>
        </w:rPr>
        <w:t xml:space="preserve"> di </w:t>
      </w:r>
      <w:proofErr w:type="spellStart"/>
      <w:r w:rsidRPr="00266479">
        <w:rPr>
          <w:rFonts w:eastAsia="Times New Roman"/>
          <w:iCs/>
          <w:lang w:val="en-GB" w:eastAsia="en-GB"/>
        </w:rPr>
        <w:t>Teco</w:t>
      </w:r>
      <w:proofErr w:type="spellEnd"/>
      <w:r w:rsidRPr="00266479">
        <w:rPr>
          <w:rFonts w:eastAsia="Times New Roman"/>
          <w:iCs/>
          <w:lang w:val="en-GB" w:eastAsia="en-GB"/>
        </w:rPr>
        <w:t>:</w:t>
      </w:r>
      <w:r w:rsidRPr="00266479">
        <w:rPr>
          <w:rFonts w:eastAsia="Times New Roman"/>
          <w:iCs/>
          <w:lang w:val="en-GB" w:eastAsia="en-GB"/>
        </w:rPr>
        <w:tab/>
      </w:r>
      <w:r w:rsidRPr="00266479">
        <w:rPr>
          <w:rFonts w:eastAsia="Times New Roman"/>
          <w:iCs/>
          <w:u w:val="single"/>
          <w:lang w:val="en-GB" w:eastAsia="en-GB"/>
        </w:rPr>
        <w:t>1874-1895</w:t>
      </w:r>
      <w:r w:rsidRPr="00266479">
        <w:rPr>
          <w:rFonts w:eastAsia="Times New Roman"/>
          <w:iCs/>
          <w:lang w:val="en-GB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en-GB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en-GB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en-GB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en-GB" w:eastAsia="en-GB"/>
        </w:rPr>
        <w:t>.</w:t>
      </w:r>
    </w:p>
    <w:p w14:paraId="452E6482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iove di Sacc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05-1796</w:t>
      </w:r>
      <w:r w:rsidRPr="00266479">
        <w:rPr>
          <w:rFonts w:eastAsia="Times New Roman"/>
          <w:iCs/>
          <w:lang w:val="it-IT" w:eastAsia="en-GB"/>
        </w:rPr>
        <w:t xml:space="preserve">: </w:t>
      </w:r>
      <w:bookmarkStart w:id="2" w:name="_Hlk506919222"/>
      <w:r w:rsidRPr="00266479">
        <w:rPr>
          <w:rFonts w:eastAsia="Times New Roman"/>
          <w:iCs/>
          <w:lang w:val="it-IT" w:eastAsia="en-GB"/>
        </w:rPr>
        <w:t>Archivio di Stato di Padova, Esposti, regg.</w:t>
      </w:r>
      <w:bookmarkEnd w:id="2"/>
      <w:r w:rsidRPr="00266479">
        <w:rPr>
          <w:rFonts w:eastAsia="Times New Roman"/>
          <w:iCs/>
          <w:lang w:val="it-IT" w:eastAsia="en-GB"/>
        </w:rPr>
        <w:t xml:space="preserve">; Ivi, vettovaglie, busta 127 (ZII 890), c.57 </w:t>
      </w:r>
    </w:p>
    <w:p w14:paraId="1FD2B1D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en-GB" w:eastAsia="en-GB"/>
        </w:rPr>
      </w:pPr>
      <w:r w:rsidRPr="00266479">
        <w:rPr>
          <w:rFonts w:eastAsia="Times New Roman"/>
          <w:iCs/>
          <w:lang w:val="it-IT" w:eastAsia="en-GB"/>
        </w:rPr>
        <w:t>Pis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208-132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Herlihy&lt;/Author&gt;&lt;Year&gt;1958&lt;/Year&gt;&lt;RecNum&gt;3354&lt;/RecNum&gt;&lt;Suffix&gt;`, pp. 198 f.&lt;/Suffix&gt;&lt;DisplayText&gt;Herlihy (1958, pp. 198 f.)&lt;/DisplayText&gt;&lt;record&gt;&lt;rec-number&gt;3354&lt;/rec-number&gt;&lt;foreign-keys&gt;&lt;key app="EN" db-id="9f2z9tt2ix2rzze2vaox5wrb0zfz9arfds25"&gt;3354&lt;/key&gt;&lt;/foreign-keys&gt;&lt;ref-type name="Book"&gt;6&lt;/ref-type&gt;&lt;contributors&gt;&lt;authors&gt;&lt;author&gt;Herlihy, David&lt;/author&gt;&lt;/authors&gt;&lt;/contributors&gt;&lt;titles&gt;&lt;title&gt;Pisa in the Early Renaissance: A Study of Urban Growth&lt;/title&gt;&lt;/titles&gt;&lt;keywords&gt;&lt;keyword&gt;Stadtgeschichte, Geldgeschichte, 14. Jh., 15. Jh.&lt;/keyword&gt;&lt;/keywords&gt;&lt;dates&gt;&lt;year&gt;1958&lt;/year&gt;&lt;/dates&gt;&lt;pub-location&gt;New Haven&lt;/pub-location&gt;&lt;publisher&gt;Yale University Press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30" w:tooltip="Herlihy, 1958 #3354" w:history="1">
        <w:r w:rsidRPr="00266479">
          <w:rPr>
            <w:rFonts w:eastAsia="Times New Roman"/>
            <w:iCs/>
            <w:noProof/>
            <w:lang w:val="it-IT" w:eastAsia="en-GB"/>
          </w:rPr>
          <w:t>Herlihy (1958, pp. 19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454-1537</w:t>
      </w:r>
      <w:r w:rsidRPr="00266479">
        <w:rPr>
          <w:rFonts w:eastAsia="Times New Roman"/>
          <w:iCs/>
          <w:lang w:val="it-IT" w:eastAsia="en-GB"/>
        </w:rPr>
        <w:t xml:space="preserve">: Archivio di Stato Pisa, Opera del Duomo, 91, 120-1, 442-8, 1084-90, 1164-5; Corporazioni religiose soppresse 1012; </w:t>
      </w:r>
      <w:r w:rsidRPr="00266479">
        <w:rPr>
          <w:rFonts w:eastAsia="Times New Roman"/>
          <w:iCs/>
          <w:u w:val="single"/>
          <w:lang w:val="it-IT" w:eastAsia="en-GB"/>
        </w:rPr>
        <w:t>1548-1859</w:t>
      </w:r>
      <w:r w:rsidRPr="00266479">
        <w:rPr>
          <w:rFonts w:eastAsia="Times New Roman"/>
          <w:iCs/>
          <w:lang w:val="it-IT" w:eastAsia="en-GB"/>
        </w:rPr>
        <w:t xml:space="preserve">: </w:t>
      </w:r>
      <w:proofErr w:type="spellStart"/>
      <w:r w:rsidRPr="00266479">
        <w:rPr>
          <w:rFonts w:eastAsia="Times New Roman"/>
          <w:iCs/>
          <w:lang w:val="it-IT" w:eastAsia="en-GB"/>
        </w:rPr>
        <w:t>Malanima</w:t>
      </w:r>
      <w:proofErr w:type="spellEnd"/>
      <w:r w:rsidRPr="00266479">
        <w:rPr>
          <w:rFonts w:eastAsia="Times New Roman"/>
          <w:iCs/>
          <w:lang w:val="it-IT" w:eastAsia="en-GB"/>
        </w:rPr>
        <w:t xml:space="preserve"> (</w:t>
      </w:r>
      <w:hyperlink r:id="rId9" w:history="1">
        <w:r w:rsidRPr="00266479">
          <w:rPr>
            <w:rFonts w:eastAsia="Times New Roman"/>
            <w:iCs/>
            <w:color w:val="0563C1" w:themeColor="hyperlink"/>
            <w:u w:val="single"/>
            <w:lang w:val="it-IT" w:eastAsia="en-GB"/>
          </w:rPr>
          <w:t>www.iisg.nl/hpw/grainprices.xls</w:t>
        </w:r>
      </w:hyperlink>
      <w:r w:rsidRPr="00266479">
        <w:rPr>
          <w:rFonts w:eastAsia="Times New Roman"/>
          <w:iCs/>
          <w:lang w:val="it-IT" w:eastAsia="en-GB"/>
        </w:rPr>
        <w:t xml:space="preserve">); </w:t>
      </w:r>
      <w:r w:rsidRPr="00266479">
        <w:rPr>
          <w:rFonts w:eastAsia="Times New Roman"/>
          <w:iCs/>
          <w:u w:val="single"/>
          <w:lang w:val="it-IT" w:eastAsia="en-GB"/>
        </w:rPr>
        <w:t>1748-18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uri&lt;/Author&gt;&lt;Year&gt;1970&lt;/Year&gt;&lt;RecNum&gt;5207&lt;/RecNum&gt;&lt;Suffix&gt;`, p. 645&lt;/Suffix&gt;&lt;DisplayText&gt;Mauri et al. (1970, p. 645)&lt;/DisplayText&gt;&lt;record&gt;&lt;rec-number&gt;5207&lt;/rec-number&gt;&lt;foreign-keys&gt;&lt;key app="EN" db-id="9f2z9tt2ix2rzze2vaox5wrb0zfz9arfds25"&gt;5207&lt;/key&gt;&lt;/foreign-keys&gt;&lt;ref-type name="Journal Article"&gt;17&lt;/ref-type&gt;&lt;contributors&gt;&lt;authors&gt;&lt;author&gt;Mauri, L.&lt;/author&gt;&lt;author&gt;Alfonsi, R.&lt;/author&gt;&lt;author&gt;Carena, A.&lt;/author&gt;&lt;author&gt;Pizzardi, G.&lt;/author&gt;&lt;author&gt;Montesano, A.&lt;/author&gt;&lt;/authors&gt;&lt;/contributors&gt;&lt;titles&gt;&lt;title&gt;Il movimente dei prezzi in Toscana das 1748 als 1805&lt;/title&gt;&lt;secondary-title&gt;Giornale degli Economisti e Annali di Economia&lt;/secondary-title&gt;&lt;tertiary-title&gt;Nuova Serie&lt;/tertiary-title&gt;&lt;/titles&gt;&lt;periodical&gt;&lt;full-title&gt;Giornale degli Economisti</w:instrText>
      </w:r>
      <w:r w:rsidRPr="00266479">
        <w:rPr>
          <w:rFonts w:eastAsia="Times New Roman"/>
          <w:iCs/>
          <w:lang w:eastAsia="en-GB"/>
        </w:rPr>
        <w:instrText xml:space="preserve"> e Annali di Economia&lt;/full-title&gt;&lt;/periodical&gt;&lt;pages&gt;637-659&lt;/pages&gt;&lt;volume&gt;29&lt;/volume&gt;&lt;number&gt;7/8&lt;/number&gt;&lt;dates&gt;&lt;year&gt;1970&lt;/year&gt;&lt;/dates&gt;&lt;publisher&gt;EGEA SpA&lt;/publisher&gt;&lt;isbn&gt;00170097&lt;/isbn&gt;&lt;urls&gt;&lt;related-urls&gt;&lt;url&gt;http://www.jstor.org/stable/23241633&lt;/url&gt;&lt;/related-urls&gt;&lt;/urls&gt;&lt;electronic-resource-num&gt;10.2307/23241633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6" w:tooltip="Mauri, 1970 #5207" w:history="1">
        <w:r w:rsidRPr="00266479">
          <w:rPr>
            <w:rFonts w:eastAsia="Times New Roman"/>
            <w:iCs/>
            <w:noProof/>
            <w:lang w:eastAsia="en-GB"/>
          </w:rPr>
          <w:t>Mauri et al. (1970, p. 645</w:t>
        </w:r>
      </w:hyperlink>
      <w:r w:rsidRPr="00266479">
        <w:rPr>
          <w:rFonts w:eastAsia="Times New Roman"/>
          <w:iCs/>
          <w:noProof/>
          <w:lang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eastAsia="en-GB"/>
        </w:rPr>
        <w:t xml:space="preserve">; </w:t>
      </w:r>
      <w:r w:rsidRPr="00266479">
        <w:rPr>
          <w:rFonts w:eastAsia="Times New Roman"/>
          <w:iCs/>
          <w:u w:val="single"/>
          <w:lang w:eastAsia="en-GB"/>
        </w:rPr>
        <w:t>1860-1872</w:t>
      </w:r>
      <w:r w:rsidRPr="00266479">
        <w:rPr>
          <w:rFonts w:eastAsia="Times New Roman"/>
          <w:iCs/>
          <w:lang w:eastAsia="en-GB"/>
        </w:rPr>
        <w:t xml:space="preserve">: Archive of the Chamber of Commerce of Pisa, folder </w:t>
      </w:r>
      <w:proofErr w:type="spellStart"/>
      <w:r w:rsidRPr="00266479">
        <w:rPr>
          <w:rFonts w:eastAsia="Times New Roman"/>
          <w:iCs/>
          <w:lang w:eastAsia="en-GB"/>
        </w:rPr>
        <w:t>Comune</w:t>
      </w:r>
      <w:proofErr w:type="spellEnd"/>
      <w:r w:rsidRPr="00266479">
        <w:rPr>
          <w:rFonts w:eastAsia="Times New Roman"/>
          <w:iCs/>
          <w:lang w:eastAsia="en-GB"/>
        </w:rPr>
        <w:t xml:space="preserve">; </w:t>
      </w:r>
      <w:r w:rsidRPr="00266479">
        <w:rPr>
          <w:rFonts w:eastAsia="Times New Roman"/>
          <w:iCs/>
          <w:u w:val="single"/>
          <w:lang w:eastAsia="en-GB"/>
        </w:rPr>
        <w:t>1874-1896</w:t>
      </w:r>
      <w:r w:rsidRPr="00266479">
        <w:rPr>
          <w:rFonts w:eastAsia="Times New Roman"/>
          <w:iCs/>
          <w:lang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</w:instrText>
      </w:r>
      <w:r w:rsidRPr="00266479">
        <w:rPr>
          <w:rFonts w:eastAsia="Times New Roman"/>
          <w:iCs/>
          <w:lang w:val="en-GB" w:eastAsia="en-GB"/>
        </w:rPr>
        <w:instrText>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en-GB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en-GB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en-GB" w:eastAsia="en-GB"/>
        </w:rPr>
        <w:t xml:space="preserve">; </w:t>
      </w:r>
      <w:r w:rsidRPr="00266479">
        <w:rPr>
          <w:rFonts w:eastAsia="Times New Roman"/>
          <w:iCs/>
          <w:u w:val="single"/>
          <w:lang w:val="en-GB" w:eastAsia="en-GB"/>
        </w:rPr>
        <w:t>1896-1913</w:t>
      </w:r>
      <w:r w:rsidRPr="00266479">
        <w:rPr>
          <w:rFonts w:eastAsia="Times New Roman"/>
          <w:iCs/>
          <w:lang w:val="en-GB" w:eastAsia="en-GB"/>
        </w:rPr>
        <w:t>: .</w:t>
      </w:r>
    </w:p>
    <w:p w14:paraId="70FD13B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isto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77-1573</w:t>
      </w:r>
      <w:r w:rsidRPr="00266479">
        <w:rPr>
          <w:rFonts w:eastAsia="Times New Roman"/>
          <w:iCs/>
          <w:lang w:val="it-IT" w:eastAsia="en-GB"/>
        </w:rPr>
        <w:t xml:space="preserve">: Archivio di Stato Firenze, Conventi soppressi dal G.no francese, 184 (S. Bartolomeo di Pistoia), nn. 5-6; 198 (S. Maria delle Nevi, Pistoia), 23-5; 188 (S. Francesco, PT), 18-27, 33; Archivio di </w:t>
      </w:r>
      <w:r w:rsidRPr="00266479">
        <w:rPr>
          <w:rFonts w:eastAsia="Times New Roman"/>
          <w:iCs/>
          <w:lang w:val="it-IT" w:eastAsia="en-GB"/>
        </w:rPr>
        <w:lastRenderedPageBreak/>
        <w:t xml:space="preserve">Stato Pistoia, Opera di S. Jacopo 9-10, 407-8, 413-14, 425-7, 430, 432, 434, 435bis, 436-36bis, 439-41, 443, 505, 764. </w:t>
      </w:r>
    </w:p>
    <w:p w14:paraId="37EA3D6E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otenz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04378CF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orro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90-189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Barsanti&lt;/Author&gt;&lt;Year&gt;1981&lt;/Year&gt;&lt;RecNum&gt;5213&lt;/RecNum&gt;&lt;Suffix&gt;`, pp. 169 ff.&lt;/Suffix&gt;&lt;DisplayText&gt;Barsanti and Rombai (1981, pp. 169 ff.)&lt;/DisplayText&gt;&lt;record&gt;&lt;rec-number&gt;5213&lt;/rec-number&gt;&lt;foreign-keys&gt;&lt;key app="EN" db-id="9f2z9tt2ix2rzze2vaox5wrb0zfz9arfds25"&gt;5213&lt;/key&gt;&lt;/foreign-keys&gt;&lt;ref-type name="Book"&gt;6&lt;/ref-type&gt;&lt;contributors&gt;&lt;authors&gt;&lt;author&gt;Barsanti, Danilo&lt;/author&gt;&lt;author&gt;Rombai, Leonardo&lt;/author&gt;&lt;/authors&gt;&lt;/contributors&gt;&lt;titles&gt;&lt;title&gt;Porrona nei secoli XVIII-XX: storia sociale di un territorio delle colline interne maremmane&lt;/title&gt;&lt;secondary-title&gt;Atti dell&amp;apos;Istituto di geografia, quaderno 9&lt;/secondary-title&gt;&lt;/titles&gt;&lt;dates&gt;&lt;year&gt;1981&lt;/year&gt;&lt;/dates&gt;&lt;pub-location&gt;Firenze&lt;/pub-location&gt;&lt;publisher&gt;Università Firenz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" w:tooltip="Barsanti, 1981 #5213" w:history="1">
        <w:r w:rsidRPr="00266479">
          <w:rPr>
            <w:rFonts w:eastAsia="Times New Roman"/>
            <w:iCs/>
            <w:noProof/>
            <w:lang w:val="it-IT" w:eastAsia="en-GB"/>
          </w:rPr>
          <w:t>Barsanti and Rombai (1981, pp. 169 f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77E5A7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Portogruaro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5-187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III f.&lt;/Suffix&gt;&lt;DisplayText&gt;MAIC: Ministero di agricoltura industria e commercio (1886, pp. XXXVIII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III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5625D94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Prat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89-17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enzione&lt;/Author&gt;&lt;Year&gt;1986&lt;/Year&gt;&lt;RecNum&gt;5214&lt;/RecNum&gt;&lt;Suffix&gt;`, pp. 211-215&lt;/Suffix&gt;&lt;DisplayText&gt;Menzione (1986, pp. 211-215)&lt;/DisplayText&gt;&lt;record&gt;&lt;rec-number&gt;5214&lt;/rec-number&gt;&lt;foreign-keys&gt;&lt;key app="EN" db-id="9f2z9tt2ix2rzze2vaox5wrb0zfz9arfds25"&gt;5214&lt;/key&gt;&lt;/foreign-keys&gt;&lt;ref-type name="Book Section"&gt;5&lt;/ref-type&gt;&lt;contributors&gt;&lt;authors&gt;&lt;author&gt;Menzione, Andrea&lt;/author&gt;&lt;/authors&gt;&lt;secondary-authors&gt;&lt;author&gt;Fasano Guarini, Elena&lt;/author&gt;&lt;author&gt;Braudel, Fernand&lt;/author&gt;&lt;/secondary-authors&gt;&lt;/contributors&gt;&lt;titles&gt;&lt;title&gt;Agricoltura e proprietà fondiaria&lt;/title&gt;&lt;secondary-title&gt;Prato: storia di una città&lt;/secondary-title&gt;&lt;/titles&gt;&lt;pages&gt;133-216&lt;/pages&gt;&lt;volume&gt;2: Un microcosmo in movimento (1494-1815)&lt;/volume&gt;&lt;dates&gt;&lt;year&gt;1986&lt;/year&gt;&lt;/dates&gt;&lt;pub-location&gt;Firenze&lt;/pub-location&gt;&lt;publisher&gt;Le Monnier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9" w:tooltip="Menzione, 1986 #5214" w:history="1">
        <w:r w:rsidRPr="00266479">
          <w:rPr>
            <w:rFonts w:eastAsia="Times New Roman"/>
            <w:iCs/>
            <w:noProof/>
            <w:lang w:val="it-IT" w:eastAsia="en-GB"/>
          </w:rPr>
          <w:t>Menzione (1986, pp. 211-21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9ACCD6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Raven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550018B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Reggio Calabr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2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7 f.`, 24`, 53 f.`, 66&lt;/Suffix&gt;&lt;DisplayText&gt;Storchi (1991, pp. 17 f.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7 f.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957FC46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Reggio Emil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51-175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Basini&lt;/Author&gt;&lt;Year&gt;1979&lt;/Year&gt;&lt;RecNum&gt;5229&lt;/RecNum&gt;&lt;Suffix&gt;`, p. 115&lt;/Suffix&gt;&lt;DisplayText&gt;Basini (1979, p. 115)&lt;/DisplayText&gt;&lt;record&gt;&lt;rec-number&gt;5229&lt;/rec-number&gt;&lt;foreign-keys&gt;&lt;key app="EN" db-id="9f2z9tt2ix2rzze2vaox5wrb0zfz9arfds25"&gt;5229&lt;/key&gt;&lt;/foreign-keys&gt;&lt;ref-type name="Book"&gt;6&lt;/ref-type&gt;&lt;contributors&gt;&lt;authors&gt;&lt;author&gt;Basini, Gian Luigi&lt;/author&gt;&lt;/authors&gt;&lt;/contributors&gt;&lt;titles&gt;&lt;title&gt;Le terre di un monastero: Un&amp;apos;azienda agraria emiliana dal 1650 al 1750&lt;/title&gt;&lt;/titles&gt;&lt;keywords&gt;&lt;keyword&gt;Agriculture -- Italy -- Emilia Romagna&lt;/keyword&gt;&lt;keyword&gt;Emilia-Romagna (Italy) -- History&lt;/keyword&gt;&lt;/keywords&gt;&lt;dates&gt;&lt;year&gt;1979&lt;/year&gt;&lt;/dates&gt;&lt;pub-location&gt;Bologna&lt;/pub-location&gt;&lt;publisher&gt;Pàtron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1" w:tooltip="Basini, 1979 #5229" w:history="1">
        <w:r w:rsidRPr="00266479">
          <w:rPr>
            <w:rFonts w:eastAsia="Times New Roman"/>
            <w:iCs/>
            <w:noProof/>
            <w:lang w:val="it-IT" w:eastAsia="en-GB"/>
          </w:rPr>
          <w:t>Basini (1979, p. 11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7F75EDE8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Rom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63-179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Reinhardt&lt;/Author&gt;&lt;Year&gt;1991&lt;/Year&gt;&lt;RecNum&gt;5248&lt;/RecNum&gt;&lt;Suffix&gt;`, pp. 505-565&lt;/Suffix&gt;&lt;DisplayText&gt;Reinhardt (1991, pp. 505-565)&lt;/DisplayText&gt;&lt;record&gt;&lt;rec-number&gt;5248&lt;/rec-number&gt;&lt;foreign-keys&gt;&lt;key app="EN" db-id="9f2z9tt2ix2rzze2vaox5wrb0zfz9arfds25"&gt;5248&lt;/key&gt;&lt;/foreign-keys&gt;&lt;ref-type name="Book"&gt;6&lt;/ref-type&gt;&lt;contributors&gt;&lt;authors&gt;&lt;author&gt;Reinhardt, Volker&lt;/author&gt;&lt;/authors&gt;&lt;/contributors&gt;&lt;titles&gt;&lt;title&gt;Überleben in der frühneuzeitlichen Stadt: Annona und Getreideversorgung in Rom 1563-1797&lt;/title&gt;&lt;/titles&gt;&lt;dates&gt;&lt;year&gt;1991&lt;/year&gt;&lt;/dates&gt;&lt;pub-location&gt;Tübingen&lt;/pub-location&gt;&lt;publisher&gt;Niemeyer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49" w:tooltip="Reinhardt, 1991 #5248" w:history="1">
        <w:r w:rsidRPr="00266479">
          <w:rPr>
            <w:rFonts w:eastAsia="Times New Roman"/>
            <w:iCs/>
            <w:noProof/>
            <w:lang w:val="it-IT" w:eastAsia="en-GB"/>
          </w:rPr>
          <w:t>Reinhardt (1991, pp. 505-56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03-187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-XXXIX&lt;/Suffix&gt;&lt;DisplayText&gt;MAIC: Ministero di agricoltura industria e commercio (1886, pp. XXXV-XXXIX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-XXXIX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23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inchera&lt;/Author&gt;&lt;Year&gt;1957&lt;/Year&gt;&lt;RecNum&gt;5281&lt;/RecNum&gt;&lt;Suffix&gt;`, p. 13&lt;/Suffix&gt;&lt;DisplayText&gt;Pinchera (1957, p. 13)&lt;/DisplayText&gt;&lt;record&gt;&lt;rec-number&gt;5281&lt;/rec-number&gt;&lt;foreign-keys&gt;&lt;key app="EN" db-id="9f2z9tt2ix2rzze2vaox5wrb0zfz9arfds25"&gt;5281&lt;/key&gt;&lt;/foreign-keys&gt;&lt;ref-type name="Journal Article"&gt;17&lt;/ref-type&gt;&lt;contributors&gt;&lt;authors&gt;&lt;author&gt;Pinchera, S.&lt;/author&gt;&lt;/authors&gt;&lt;/contributors&gt;&lt;titles&gt;&lt;title&gt;I prezzi di alcuni cereali e dell’olio di oliva sui mercati dello Stato Pontificio (dal 1823 al 1860) ed a Roma (dal 1823 al 1890)&lt;/title&gt;&lt;secondary-title&gt;Archivio Economico dell’Unificazione Italiana. Serie I&lt;/secondary-title&gt;&lt;/titles&gt;&lt;periodical&gt;&lt;full-title&gt;Archivio Economico dell’Unificazione Italiana. Serie I&lt;/full-title&gt;&lt;/periodical&gt;&lt;volume&gt;5&lt;/volume&gt;&lt;number&gt;4&lt;/number&gt;&lt;dates&gt;&lt;year&gt;195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33" w:tooltip="Pinchera, 1957 #5281" w:history="1">
        <w:r w:rsidRPr="00266479">
          <w:rPr>
            <w:rFonts w:eastAsia="Times New Roman"/>
            <w:iCs/>
            <w:noProof/>
            <w:lang w:val="it-IT" w:eastAsia="en-GB"/>
          </w:rPr>
          <w:t>Pinchera (1957, p. 13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907-191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ianci&lt;/Author&gt;&lt;Year&gt;1933&lt;/Year&gt;&lt;RecNum&gt;5288&lt;/RecNum&gt;&lt;Suffix&gt;`, p. ???&lt;/Suffix&gt;&lt;DisplayText&gt;Cianci (1933, p. ???)&lt;/DisplayText&gt;&lt;record&gt;&lt;rec-number&gt;5288&lt;/rec-number&gt;&lt;foreign-keys&gt;&lt;key app="EN" db-id="9f2z9tt2ix2rzze2vaox5wrb0zfz9arfds25"&gt;5288&lt;/key&gt;&lt;/foreign-keys&gt;&lt;ref-type name="Book"&gt;6&lt;/ref-type&gt;&lt;contributors&gt;&lt;authors&gt;&lt;author&gt;Cianci, Ernesto&lt;/author&gt;&lt;/authors&gt;&lt;/contributors&gt;&lt;titles&gt;&lt;title&gt;La dinamica dei prezzi delle merci in Italia dal 1870 al 1929&lt;/title&gt;&lt;secondary-title&gt;Annali di statistica s. 6, vol. 20&lt;/secondary-title&gt;&lt;/titles&gt;&lt;dates&gt;&lt;year&gt;1933&lt;/year&gt;&lt;/dates&gt;&lt;pub-location&gt;Roma&lt;/pub-location&gt;&lt;publisher&gt;Istituto poligrafico dello Stato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r w:rsidRPr="00266479">
        <w:rPr>
          <w:rFonts w:eastAsia="Times New Roman"/>
          <w:iCs/>
          <w:noProof/>
          <w:lang w:val="it-IT" w:eastAsia="en-GB"/>
        </w:rPr>
        <w:t>Cianci (1933</w:t>
      </w:r>
      <w:r w:rsidRPr="00266479">
        <w:rPr>
          <w:rFonts w:eastAsia="Times New Roman"/>
          <w:iCs/>
          <w:noProof/>
          <w:vanish/>
          <w:lang w:val="it-IT" w:eastAsia="en-GB"/>
        </w:rPr>
        <w:t>, p. ???</w:t>
      </w:r>
      <w:r w:rsidRPr="00266479">
        <w:rPr>
          <w:rFonts w:eastAsia="Times New Roman"/>
          <w:iCs/>
          <w:noProof/>
          <w:lang w:val="it-IT" w:eastAsia="en-GB"/>
        </w:rPr>
        <w:t xml:space="preserve">, 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table XXIII</w:t>
      </w:r>
      <w:r>
        <w:rPr>
          <w:rFonts w:eastAsia="Times New Roman"/>
          <w:iCs/>
          <w:lang w:val="it-IT" w:eastAsia="en-GB"/>
        </w:rPr>
        <w:t>)</w:t>
      </w:r>
      <w:r w:rsidRPr="00266479">
        <w:rPr>
          <w:rFonts w:eastAsia="Times New Roman"/>
          <w:iCs/>
          <w:vanish/>
          <w:lang w:val="it-IT" w:eastAsia="en-GB"/>
        </w:rPr>
        <w:t xml:space="preserve"> </w:t>
      </w:r>
      <w:r w:rsidRPr="00266479">
        <w:rPr>
          <w:rFonts w:eastAsiaTheme="minorHAnsi"/>
          <w:vanish/>
          <w:highlight w:val="red"/>
          <w:lang w:val="it-IT" w:eastAsia="en-GB"/>
        </w:rPr>
        <w:t>Where in Cianci 1933 are the data?</w:t>
      </w:r>
    </w:p>
    <w:p w14:paraId="6A34CD5F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Rossano Calabr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6B7AB8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Rovigo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73-187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II ff.&lt;/Suffix&gt;&lt;DisplayText&gt;MAIC: Ministero di agricoltura industria e commercio (1886, pp. XXXVII f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II f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0-191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ianci&lt;/Author&gt;&lt;Year&gt;1933&lt;/Year&gt;&lt;RecNum&gt;5288&lt;/RecNum&gt;&lt;Suffix&gt;`, p. ???&lt;/Suffix&gt;&lt;DisplayText&gt;Cianci (1933, p. ???)&lt;/DisplayText&gt;&lt;record&gt;&lt;rec-number&gt;5288&lt;/rec-number&gt;&lt;foreign-keys&gt;&lt;key app="EN" db-id="9f2z9tt2ix2rzze2vaox5wrb0zfz9arfds25"&gt;5288&lt;/key&gt;&lt;/foreign-keys&gt;&lt;ref-type name="Book"&gt;6&lt;/ref-type&gt;&lt;contributors&gt;&lt;authors&gt;&lt;author&gt;Cianci, Ernesto&lt;/author&gt;&lt;/authors&gt;&lt;/contributors&gt;&lt;titles&gt;&lt;title&gt;La dinamica dei prezzi delle merci in Italia dal 1870 al 1929&lt;/title&gt;&lt;secondary-title&gt;Annali di statistica s. 6, vol. 20&lt;/secondary-title&gt;&lt;/titles&gt;&lt;dates&gt;&lt;year&gt;1933&lt;/year&gt;&lt;/dates&gt;&lt;pub-location&gt;Roma&lt;/pub-location&gt;&lt;publisher&gt;Istituto poligrafico dello Stato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42" w:tooltip="Cianci, 1933 #5288" w:history="1">
        <w:r w:rsidRPr="00266479">
          <w:rPr>
            <w:rFonts w:eastAsia="Times New Roman"/>
            <w:iCs/>
            <w:noProof/>
            <w:lang w:val="it-IT" w:eastAsia="en-GB"/>
          </w:rPr>
          <w:t>Cianci (1933</w:t>
        </w:r>
        <w:r w:rsidRPr="00266479">
          <w:rPr>
            <w:rFonts w:eastAsia="Times New Roman"/>
            <w:iCs/>
            <w:noProof/>
            <w:vanish/>
            <w:lang w:val="it-IT" w:eastAsia="en-GB"/>
          </w:rPr>
          <w:t>, p. ???</w:t>
        </w:r>
      </w:hyperlink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vanish/>
          <w:lang w:val="it-IT" w:eastAsia="en-GB"/>
        </w:rPr>
        <w:t xml:space="preserve"> </w:t>
      </w:r>
      <w:r w:rsidRPr="00266479">
        <w:rPr>
          <w:rFonts w:eastAsiaTheme="minorHAnsi"/>
          <w:vanish/>
          <w:highlight w:val="red"/>
          <w:lang w:val="it-IT" w:eastAsia="en-GB"/>
        </w:rPr>
        <w:t>Where in Cianci 1933 are the data?</w:t>
      </w:r>
      <w:r w:rsidRPr="00266479">
        <w:rPr>
          <w:rFonts w:eastAsiaTheme="minorHAnsi"/>
          <w:lang w:val="it-IT" w:eastAsia="en-GB"/>
        </w:rPr>
        <w:t xml:space="preserve">, </w:t>
      </w:r>
      <w:r w:rsidRPr="00266479">
        <w:rPr>
          <w:rFonts w:eastAsia="Times New Roman"/>
          <w:iCs/>
          <w:lang w:val="it-IT" w:eastAsia="en-GB"/>
        </w:rPr>
        <w:t>table XXIII</w:t>
      </w:r>
      <w:r>
        <w:rPr>
          <w:rFonts w:eastAsia="Times New Roman"/>
          <w:iCs/>
          <w:lang w:val="it-IT" w:eastAsia="en-GB"/>
        </w:rPr>
        <w:t>)</w:t>
      </w:r>
      <w:r w:rsidRPr="00266479">
        <w:rPr>
          <w:rFonts w:eastAsia="Times New Roman"/>
          <w:iCs/>
          <w:u w:val="single"/>
          <w:lang w:val="it-IT" w:eastAsia="en-GB"/>
        </w:rPr>
        <w:t xml:space="preserve"> 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4F3C10B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aler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0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`, 15-18`, 24`, 53 f.`, 66&lt;/Suffix&gt;&lt;DisplayText&gt;Storchi (1991, pp. 13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E5B136D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an Germ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705249A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ansepolcr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00-1631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Fanfani&lt;/Author&gt;&lt;Year&gt;1940&lt;/Year&gt;&lt;RecNum&gt;5133&lt;/RecNum&gt;&lt;Suffix&gt;`, pp. 79-111&lt;/Suffix&gt;&lt;DisplayText&gt;Fanfani (1940, pp. 79-111)&lt;/DisplayText&gt;&lt;record&gt;&lt;rec-number&gt;5133&lt;/rec-number&gt;&lt;foreign-keys&gt;&lt;key app="EN" db-id="9f2z9tt2ix2rzze2vaox5wrb0zfz9arfds25"&gt;5133&lt;/key&gt;&lt;/foreign-keys&gt;&lt;ref-type name="Book"&gt;6&lt;/ref-type&gt;&lt;contributors&gt;&lt;authors&gt;&lt;author&gt;Fanfani, Amintore&lt;/author&gt;&lt;/authors&gt;&lt;/contributors&gt;&lt;titles&gt;&lt;title&gt;Indagini sulla &amp;apos;Rivoluzione dei Prezzi&amp;apos;&lt;/title&gt;&lt;/titles&gt;&lt;dates&gt;&lt;year&gt;1940&lt;/year&gt;&lt;/dates&gt;&lt;pub-location&gt;Milan&lt;/pub-location&gt;&lt;publisher&gt;Società editrice &amp;apos;Vita e pensiero&amp;apos;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89" w:tooltip="Fanfani, 1940 #5133" w:history="1">
        <w:r w:rsidRPr="00266479">
          <w:rPr>
            <w:rFonts w:eastAsia="Times New Roman"/>
            <w:iCs/>
            <w:noProof/>
            <w:lang w:val="it-IT" w:eastAsia="en-GB"/>
          </w:rPr>
          <w:t>Fanfani (1940, pp. 79-11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B59DFEB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lastRenderedPageBreak/>
        <w:t>Sassar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8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Delogu&lt;/Author&gt;&lt;Year&gt;1959&lt;/Year&gt;&lt;RecNum&gt;5289&lt;/RecNum&gt;&lt;Suffix&gt;`, p. 15&lt;/Suffix&gt;&lt;DisplayText&gt;Delogu (1959, p. 15)&lt;/DisplayText&gt;&lt;record&gt;&lt;rec-number&gt;5289&lt;/rec-number&gt;&lt;foreign-keys&gt;&lt;key app="EN" db-id="9f2z9tt2ix2rzze2vaox5wrb0zfz9arfds25"&gt;5289&lt;/key&gt;&lt;/foreign-keys&gt;&lt;ref-type name="Journal Article"&gt;17&lt;/ref-type&gt;&lt;contributors&gt;&lt;authors&gt;&lt;author&gt;Delogu, I.&lt;/author&gt;&lt;/authors&gt;&lt;/contributors&gt;&lt;titles&gt;&lt;title&gt;I prezzi sui mercati di Cagliari e di Sassari dal 1828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9&lt;/volume&gt;&lt;number&gt;4&lt;/number&gt;&lt;dates&gt;&lt;year&gt;1959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64" w:tooltip="Delogu, 1959 #5289" w:history="1">
        <w:r w:rsidRPr="00266479">
          <w:rPr>
            <w:rFonts w:eastAsia="Times New Roman"/>
            <w:iCs/>
            <w:noProof/>
            <w:lang w:val="it-IT" w:eastAsia="en-GB"/>
          </w:rPr>
          <w:t>Delogu (1959, p. 1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6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1F0082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carper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464-1566</w:t>
      </w:r>
      <w:r w:rsidRPr="00266479">
        <w:rPr>
          <w:rFonts w:eastAsia="Times New Roman"/>
          <w:iCs/>
          <w:lang w:val="it-IT" w:eastAsia="en-GB"/>
        </w:rPr>
        <w:t>: Archivio di Stato Firenze, Corporazioni religiose soppresse dal Gov. francese, 252 (S. Barnaba di Scarperia), nn.1 (1464-83), 2 (1501-19), 3 (1522-53), 4 (1519-33), 6 (1545-54), 7 (1555-66</w:t>
      </w:r>
      <w:r>
        <w:rPr>
          <w:rFonts w:eastAsia="Times New Roman"/>
          <w:iCs/>
          <w:lang w:val="it-IT" w:eastAsia="en-GB"/>
        </w:rPr>
        <w:t>)</w:t>
      </w:r>
    </w:p>
    <w:p w14:paraId="7075621C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ciacc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03-171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="Times New Roman"/>
            <w:iCs/>
            <w:noProof/>
            <w:lang w:val="it-IT" w:eastAsia="en-GB"/>
          </w:rPr>
          <w:t>Cancila (1983, pp. 164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241B0E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enigalli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29-182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House of Commons&lt;/Author&gt;&lt;Year&gt;1827&lt;/Year&gt;&lt;RecNum&gt;5109&lt;/RecNum&gt;&lt;Suffix&gt;`, pp. 87-90&lt;/Suffix&gt;&lt;DisplayText&gt;House of Commons (1827b, pp. 87-90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38" w:tooltip="House of Commons, 1827 #5109" w:history="1">
        <w:r w:rsidRPr="00266479">
          <w:rPr>
            <w:rFonts w:eastAsia="Times New Roman"/>
            <w:iCs/>
            <w:noProof/>
            <w:lang w:val="it-IT" w:eastAsia="en-GB"/>
          </w:rPr>
          <w:t>House of Commons (1827b, pp. 87-90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D2B7717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ie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46-176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renti&lt;/Author&gt;&lt;Year&gt;1942&lt;/Year&gt;&lt;RecNum&gt;5249&lt;/RecNum&gt;&lt;Suffix&gt;`, pp. 38-41&lt;/Suffix&gt;&lt;DisplayText&gt;Parenti (1942, pp. 38-41)&lt;/DisplayText&gt;&lt;record&gt;&lt;rec-number&gt;5249&lt;/rec-number&gt;&lt;foreign-keys&gt;&lt;key app="EN" db-id="9f2z9tt2ix2rzze2vaox5wrb0zfz9arfds25"&gt;5249&lt;/key&gt;&lt;/foreign-keys&gt;&lt;ref-type name="Book"&gt;6&lt;/ref-type&gt;&lt;contributors&gt;&lt;authors&gt;&lt;author&gt;Parenti, Giuseppe&lt;/author&gt;&lt;/authors&gt;&lt;/contributors&gt;&lt;titles&gt;&lt;title&gt;Prezzi e mercato del grano a Siena, 1546-1765&lt;/title&gt;&lt;/titles&gt;&lt;dates&gt;&lt;year&gt;1942&lt;/year&gt;&lt;/dates&gt;&lt;pub-location&gt;Firenze&lt;/pub-location&gt;&lt;publisher&gt;Università degli Studi di Firenze&lt;/publisher&gt;&lt;isbn&gt;2901725120 9782901725121 0835705862 9780835705868&lt;/isbn&gt;&lt;urls&gt;&lt;/urls&gt;&lt;remote-database-name&gt;/z-wcorg/&lt;/remote-database-name&gt;&lt;remote-database-provider&gt;http://worldcat.org&lt;/remote-database-provider&gt;&lt;language&gt;Italian&lt;/language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24" w:tooltip="Parenti, 1942 #5249" w:history="1">
        <w:r w:rsidRPr="00266479">
          <w:rPr>
            <w:rFonts w:eastAsia="Times New Roman"/>
            <w:iCs/>
            <w:noProof/>
            <w:lang w:val="it-IT" w:eastAsia="en-GB"/>
          </w:rPr>
          <w:t>Parenti (1942, pp. 38-4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48-180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uri&lt;/Author&gt;&lt;Year&gt;1970&lt;/Year&gt;&lt;RecNum&gt;5207&lt;/RecNum&gt;&lt;Suffix&gt;`, p. 645&lt;/Suffix&gt;&lt;DisplayText&gt;Mauri et al. (1970, p. 645)&lt;/DisplayText&gt;&lt;record&gt;&lt;rec-number&gt;5207&lt;/rec-number&gt;&lt;foreign-keys&gt;&lt;key app="EN" db-id="9f2z9tt2ix2rzze2vaox5wrb0zfz9arfds25"&gt;5207&lt;/key&gt;&lt;/foreign-keys&gt;&lt;ref-type name="Journal Article"&gt;17&lt;/ref-type&gt;&lt;contributors&gt;&lt;authors&gt;&lt;author&gt;Mauri, L.&lt;/author&gt;&lt;author&gt;Alfonsi, R.&lt;/author&gt;&lt;author&gt;Carena, A.&lt;/author&gt;&lt;author&gt;Pizzardi, G.&lt;/author&gt;&lt;author&gt;Montesano, A.&lt;/author&gt;&lt;/authors&gt;&lt;/contributors&gt;&lt;titles&gt;&lt;title&gt;Il movimente dei prezzi in Toscana das 1748 als 1805&lt;/title&gt;&lt;secondary-title&gt;Giornale degli Economisti e Annali di Economia&lt;/secondary-title&gt;&lt;tertiary-title&gt;Nuova Serie&lt;/tertiary-title&gt;&lt;/titles&gt;&lt;periodical&gt;&lt;full-title&gt;Giornale degli Economisti e Annali di Economia&lt;/full-title&gt;&lt;/periodical&gt;&lt;pages&gt;637-659&lt;/pages&gt;&lt;volume&gt;29&lt;/volume&gt;&lt;number&gt;7/8&lt;/number&gt;&lt;dates&gt;&lt;year&gt;1970&lt;/year&gt;&lt;/dates&gt;&lt;publisher&gt;EGEA SpA&lt;/publisher&gt;&lt;isbn&gt;00170097&lt;/isbn&gt;&lt;urls&gt;&lt;related-urls&gt;&lt;url&gt;http://www.jstor.org/stable/23241633&lt;/url&gt;&lt;/related-urls&gt;&lt;/urls&gt;&lt;electronic-resource-num&gt;10.2307/23241633&lt;/electronic-resource-num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6" w:tooltip="Mauri, 1970 #5207" w:history="1">
        <w:r w:rsidRPr="00266479">
          <w:rPr>
            <w:rFonts w:eastAsia="Times New Roman"/>
            <w:iCs/>
            <w:noProof/>
            <w:lang w:val="it-IT" w:eastAsia="en-GB"/>
          </w:rPr>
          <w:t>Mauri et al. (1970, p. 64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57846E8B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quinz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 pp. 13 f.`, 15-18`, 24`, 53 f.`, 66&lt;/Suffix&gt;&lt;DisplayText&gt;Storchi (1991, 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E91A563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Sulmo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482871B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en-GB" w:eastAsia="en-GB"/>
        </w:rPr>
      </w:pPr>
      <w:r w:rsidRPr="00266479">
        <w:rPr>
          <w:rFonts w:eastAsia="Times New Roman"/>
          <w:iCs/>
          <w:lang w:val="en-GB" w:eastAsia="en-GB"/>
        </w:rPr>
        <w:t>Syracuse:</w:t>
      </w:r>
      <w:r w:rsidRPr="00266479">
        <w:rPr>
          <w:rFonts w:eastAsia="Times New Roman"/>
          <w:iCs/>
          <w:lang w:val="en-GB" w:eastAsia="en-GB"/>
        </w:rPr>
        <w:tab/>
      </w:r>
      <w:r w:rsidRPr="00266479">
        <w:rPr>
          <w:rFonts w:eastAsia="Times New Roman"/>
          <w:iCs/>
          <w:u w:val="single"/>
          <w:lang w:val="en-GB" w:eastAsia="en-GB"/>
        </w:rPr>
        <w:t>1573-1658</w:t>
      </w:r>
      <w:r w:rsidRPr="00266479">
        <w:rPr>
          <w:rFonts w:eastAsia="Times New Roman"/>
          <w:iCs/>
          <w:lang w:val="en-GB" w:eastAsia="en-GB"/>
        </w:rPr>
        <w:t xml:space="preserve">: </w:t>
      </w:r>
      <w:r>
        <w:rPr>
          <w:rFonts w:eastAsia="Times New Roman"/>
          <w:iCs/>
          <w:lang w:val="de-DE" w:eastAsia="en-GB"/>
        </w:rPr>
        <w:t xml:space="preserve">Data collected by </w:t>
      </w:r>
      <w:r w:rsidRPr="00266479">
        <w:rPr>
          <w:rFonts w:eastAsia="Times New Roman"/>
          <w:iCs/>
          <w:lang w:val="en-GB" w:eastAsia="en-GB"/>
        </w:rPr>
        <w:t>S</w:t>
      </w:r>
      <w:r>
        <w:rPr>
          <w:rFonts w:eastAsia="Times New Roman"/>
          <w:iCs/>
          <w:lang w:val="en-GB" w:eastAsia="en-GB"/>
        </w:rPr>
        <w:t>tephan</w:t>
      </w:r>
      <w:r w:rsidRPr="00266479">
        <w:rPr>
          <w:rFonts w:eastAsia="Times New Roman"/>
          <w:iCs/>
          <w:lang w:val="en-GB" w:eastAsia="en-GB"/>
        </w:rPr>
        <w:t xml:space="preserve"> R. Epstein; </w:t>
      </w:r>
      <w:r w:rsidRPr="00266479">
        <w:rPr>
          <w:rFonts w:eastAsia="Times New Roman"/>
          <w:iCs/>
          <w:u w:val="single"/>
          <w:lang w:val="en-GB" w:eastAsia="en-GB"/>
        </w:rPr>
        <w:t>1874-1896</w:t>
      </w:r>
      <w:r w:rsidRPr="00266479">
        <w:rPr>
          <w:rFonts w:eastAsia="Times New Roman"/>
          <w:iCs/>
          <w:lang w:val="en-GB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en-GB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en-GB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en-GB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en-GB" w:eastAsia="en-GB"/>
        </w:rPr>
        <w:t>.</w:t>
      </w:r>
    </w:p>
    <w:p w14:paraId="1E85DCDE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e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1077041F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eram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09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3 f.`, 15-18`, 24`, 53 f.`, 66&lt;/Suffix&gt;&lt;DisplayText&gt;Storchi (1991, pp. 13 f.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3 f.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0E5DA1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ermini Imeres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07-171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="Times New Roman"/>
            <w:iCs/>
            <w:noProof/>
            <w:lang w:val="it-IT" w:eastAsia="en-GB"/>
          </w:rPr>
          <w:t>Cancila (1983, pp. 164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CEBE950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erranova (Gela)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04-170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Cancila&lt;/Author&gt;&lt;Year&gt;1983&lt;/Year&gt;&lt;RecNum&gt;5269&lt;/RecNum&gt;&lt;Suffix&gt;`, pp. 164 f.&lt;/Suffix&gt;&lt;DisplayText&gt;Cancila (1983, pp. 164 f.)&lt;/DisplayText&gt;&lt;record&gt;&lt;rec-number&gt;5269&lt;/rec-number&gt;&lt;foreign-keys&gt;&lt;key app="EN" db-id="9f2z9tt2ix2rzze2vaox5wrb0zfz9arfds25"&gt;5269&lt;/key&gt;&lt;/foreign-keys&gt;&lt;ref-type name="Book Section"&gt;5&lt;/ref-type&gt;&lt;contributors&gt;&lt;authors&gt;&lt;author&gt;Cancila, O.&lt;/author&gt;&lt;/authors&gt;&lt;secondary-authors&gt;&lt;author&gt;Motta, Giovanna&lt;/author&gt;&lt;/secondary-authors&gt;&lt;/contributors&gt;&lt;titles&gt;&lt;title&gt;Le mete dei cereali e del vino a Palermo dal 1407 al 1822&lt;/title&gt;&lt;secondary-title&gt;Studi dedicati a Carmelo Trasselli&lt;/secondary-title&gt;&lt;/titles&gt;&lt;pages&gt;157-165&lt;/pages&gt;&lt;keywords&gt;&lt;keyword&gt;ILL request&lt;/keyword&gt;&lt;/keywords&gt;&lt;dates&gt;&lt;year&gt;1983&lt;/year&gt;&lt;/dates&gt;&lt;pub-location&gt;Rubbettino&lt;/pub-location&gt;&lt;publisher&gt;Soveria Mannell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8" w:tooltip="Cancila, 1983 #5269" w:history="1">
        <w:r w:rsidRPr="00266479">
          <w:rPr>
            <w:rFonts w:eastAsia="Times New Roman"/>
            <w:iCs/>
            <w:noProof/>
            <w:lang w:val="it-IT" w:eastAsia="en-GB"/>
          </w:rPr>
          <w:t>Cancila (1983, pp. 164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16276CF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iran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5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0974A76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 xml:space="preserve">Trani: 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7-185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alumbo&lt;/Author&gt;&lt;Year&gt;1979&lt;/Year&gt;&lt;RecNum&gt;5280&lt;/RecNum&gt;&lt;Suffix&gt;`, p. 177&lt;/Suffix&gt;&lt;DisplayText&gt;Palumbo (1979, p. 177)&lt;/DisplayText&gt;&lt;record&gt;&lt;rec-number&gt;5280&lt;/rec-number&gt;&lt;foreign-keys&gt;&lt;key app="EN" db-id="9f2z9tt2ix2rzze2vaox5wrb0zfz9arfds25"&gt;5280&lt;/key&gt;&lt;/foreign-keys&gt;&lt;ref-type name="Book"&gt;6&lt;/ref-type&gt;&lt;contributors&gt;&lt;authors&gt;&lt;author&gt;Palumbo, Lorenzo&lt;/author&gt;&lt;/authors&gt;&lt;/contributors&gt;&lt;titles&gt;&lt;title&gt;Prezzi e salari in terra di Bari (1530-1860)&lt;/title&gt;&lt;/titles&gt;&lt;dates&gt;&lt;year&gt;1979&lt;/year&gt;&lt;/dates&gt;&lt;pub-location&gt;Bari&lt;/pub-location&gt;&lt;publisher&gt;Grafica Bigiemme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18" w:tooltip="Palumbo, 1979 #5280" w:history="1">
        <w:r w:rsidRPr="00266479">
          <w:rPr>
            <w:rFonts w:eastAsia="Times New Roman"/>
            <w:iCs/>
            <w:noProof/>
            <w:lang w:val="it-IT" w:eastAsia="en-GB"/>
          </w:rPr>
          <w:t>Palumbo (1979, p. 177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. </w:t>
      </w:r>
    </w:p>
    <w:p w14:paraId="5B463FA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rapani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105D15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reviso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30-161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Gasparini&lt;/Author&gt;&lt;Year&gt;1987&lt;/Year&gt;&lt;RecNum&gt;5287&lt;/RecNum&gt;&lt;Suffix&gt;`, p. 230&lt;/Suffix&gt;&lt;DisplayText&gt;Gasparini (1987, p. 230)&lt;/DisplayText&gt;&lt;record&gt;&lt;rec-number&gt;5287&lt;/rec-number&gt;&lt;foreign-keys&gt;&lt;key app="EN" db-id="9f2z9tt2ix2rzze2vaox5wrb0zfz9arfds25"&gt;5287&lt;/key&gt;&lt;/foreign-keys&gt;&lt;ref-type name="Journal Article"&gt;17&lt;/ref-type&gt;&lt;contributors&gt;&lt;authors&gt;&lt;author&gt;Gasparini, Danilo&lt;/author&gt;&lt;/authors&gt;&lt;/contributors&gt;&lt;titles&gt;&lt;title&gt;I problemi annonari della città e del suo contado&lt;/title&gt;&lt;secondary-title&gt;Studi trevisani: bollettino degli istituti di cultura del Comune di Treviso&lt;/secondary-title&gt;&lt;/titles&gt;&lt;periodical&gt;&lt;full-title&gt;Studi trevisani: bollettino degli istituti di cultura del Comune di Treviso&lt;/full-title&gt;&lt;/periodical&gt;&lt;volume&gt;5-6&lt;/volume&gt;&lt;dates&gt;&lt;year&gt;198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08" w:tooltip="Gasparini, 1987 #5287" w:history="1">
        <w:r w:rsidRPr="00266479">
          <w:rPr>
            <w:rFonts w:eastAsia="Times New Roman"/>
            <w:iCs/>
            <w:noProof/>
            <w:lang w:val="it-IT" w:eastAsia="en-GB"/>
          </w:rPr>
          <w:t>Gasparini (1987, p. 230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600-1699</w:t>
      </w:r>
      <w:r w:rsidRPr="00266479">
        <w:rPr>
          <w:rFonts w:eastAsia="Times New Roman"/>
          <w:iCs/>
          <w:lang w:val="it-IT" w:eastAsia="en-GB"/>
        </w:rPr>
        <w:t xml:space="preserve">: personal </w:t>
      </w:r>
      <w:r>
        <w:rPr>
          <w:rFonts w:eastAsia="Times New Roman"/>
          <w:iCs/>
          <w:lang w:val="it-IT" w:eastAsia="en-GB"/>
        </w:rPr>
        <w:t>communication from Luciano</w:t>
      </w:r>
      <w:r w:rsidRPr="00266479">
        <w:rPr>
          <w:rFonts w:eastAsia="Times New Roman"/>
          <w:iCs/>
          <w:lang w:val="it-IT" w:eastAsia="en-GB"/>
        </w:rPr>
        <w:t xml:space="preserve"> Pezzolo (Venice) on data from unpublished MA thesis by F. Prasco; </w:t>
      </w:r>
      <w:r w:rsidRPr="00266479">
        <w:rPr>
          <w:rFonts w:eastAsia="Times New Roman"/>
          <w:iCs/>
          <w:u w:val="single"/>
          <w:lang w:val="it-IT" w:eastAsia="en-GB"/>
        </w:rPr>
        <w:t>1870-1929</w:t>
      </w:r>
      <w:r w:rsidRPr="00266479">
        <w:rPr>
          <w:rFonts w:eastAsia="Times New Roman"/>
          <w:iCs/>
          <w:lang w:val="it-IT" w:eastAsia="en-GB"/>
        </w:rPr>
        <w:t xml:space="preserve">: Cianci (1933); </w:t>
      </w:r>
      <w:r w:rsidRPr="00266479">
        <w:rPr>
          <w:rFonts w:eastAsia="Times New Roman"/>
          <w:iCs/>
          <w:u w:val="single"/>
          <w:lang w:val="it-IT" w:eastAsia="en-GB"/>
        </w:rPr>
        <w:lastRenderedPageBreak/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Theme="minorHAnsi"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Theme="minorHAnsi"/>
          <w:noProof/>
          <w:lang w:val="it-IT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473C3232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/>
        </w:rPr>
      </w:pPr>
      <w:r w:rsidRPr="00266479">
        <w:rPr>
          <w:rFonts w:eastAsia="Times New Roman"/>
          <w:iCs/>
          <w:lang w:val="en-GB" w:eastAsia="en-GB"/>
        </w:rPr>
        <w:t>Trieste:</w:t>
      </w:r>
      <w:r w:rsidRPr="00266479">
        <w:rPr>
          <w:rFonts w:eastAsia="Times New Roman"/>
          <w:iCs/>
          <w:lang w:val="en-GB" w:eastAsia="en-GB"/>
        </w:rPr>
        <w:tab/>
      </w:r>
      <w:r w:rsidRPr="00266479">
        <w:rPr>
          <w:rFonts w:eastAsia="Times New Roman"/>
          <w:iCs/>
          <w:u w:val="single"/>
          <w:lang w:val="en-GB" w:eastAsia="en-GB"/>
        </w:rPr>
        <w:t>1801-1824</w:t>
      </w:r>
      <w:r w:rsidRPr="00266479">
        <w:rPr>
          <w:rFonts w:eastAsia="Times New Roman"/>
          <w:iCs/>
          <w:lang w:val="en-GB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en-GB" w:eastAsia="en-GB"/>
        </w:rPr>
        <w:instrText xml:space="preserve"> ADDIN EN.CITE &lt;EndNote&gt;&lt;Cite&gt;&lt;Author&gt;House of Commons&lt;/Author&gt;&lt;Year&gt;1827&lt;/Year&gt;&lt;RecNum&gt;5109&lt;/RecNum&gt;&lt;Suffix&gt;`, p. 83&lt;/Suffix&gt;&lt;DisplayText&gt;House of Commons (1827b, p. 83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38" w:tooltip="House of Commons, 1827 #5109" w:history="1">
        <w:r w:rsidRPr="00266479">
          <w:rPr>
            <w:rFonts w:eastAsia="Times New Roman"/>
            <w:iCs/>
            <w:noProof/>
            <w:lang w:val="en-GB" w:eastAsia="en-GB"/>
          </w:rPr>
          <w:t>House of Commons (1827b, p. 83</w:t>
        </w:r>
      </w:hyperlink>
      <w:r w:rsidRPr="00266479">
        <w:rPr>
          <w:rFonts w:eastAsia="Times New Roman"/>
          <w:iCs/>
          <w:noProof/>
          <w:lang w:val="en-GB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en-GB" w:eastAsia="en-GB"/>
        </w:rPr>
        <w:t xml:space="preserve">; </w:t>
      </w:r>
      <w:r w:rsidRPr="00266479">
        <w:rPr>
          <w:rFonts w:eastAsia="Times New Roman"/>
          <w:iCs/>
          <w:u w:val="single"/>
          <w:lang w:val="en-GB" w:eastAsia="en-GB"/>
        </w:rPr>
        <w:t>1825-1890</w:t>
      </w:r>
      <w:r w:rsidRPr="00266479">
        <w:rPr>
          <w:rFonts w:eastAsia="Times New Roman"/>
          <w:iCs/>
          <w:lang w:val="en-GB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en-GB" w:eastAsia="en-GB"/>
        </w:rPr>
        <w:instrText xml:space="preserve"> ADDIN EN.CITE &lt;EndNote&gt;&lt;Cite&gt;&lt;Author&gt;Beltrami&lt;/Author&gt;&lt;Year&gt;1959&lt;/Year&gt;&lt;RecNum&gt;5306&lt;/RecNum&gt;&lt;Suffix&gt;`, p. 9 f.&lt;/Suffix&gt;&lt;DisplayText&gt;Beltrami (1959, p. 9 f.)&lt;/DisplayText&gt;&lt;record&gt;&lt;rec-number&gt;5306&lt;/rec-number&gt;&lt;foreign-keys&gt;&lt;key app="EN" db-id="9f2z9tt2ix2rzze2vaox5wrb0zfz9arfds25"&gt;5306&lt;/key&gt;&lt;/foreign-keys&gt;&lt;ref-type name="Journal Article"&gt;17&lt;/ref-type&gt;&lt;contributors&gt;&lt;authors&gt;&lt;author&gt;Beltrami, D.&lt;/author&gt;&lt;/authors&gt;&lt;/contributors&gt;&lt;titles&gt;&lt;title&gt;I prezzi nel portofranco e nella borsa merci di Trieste dal 1825 al 1890&lt;/title&gt;&lt;secondary-title&gt;Archivio Economico dell’Unificazione Italiana, serie I&lt;/secondary-title&gt;&lt;/titles&gt;&lt;periodical&gt;&lt;full-title&gt;Archivio Economico dell’Unificazione Italiana, serie I&lt;/full-title&gt;&lt;/periodical&gt;&lt;volume&gt;8&lt;/volume&gt;&lt;number&gt;2&lt;/number&gt;&lt;dates&gt;&lt;year&gt;1959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6" w:tooltip="Beltrami, 1959 #5306" w:history="1">
        <w:r w:rsidRPr="00266479">
          <w:rPr>
            <w:rFonts w:eastAsia="Times New Roman"/>
            <w:iCs/>
            <w:noProof/>
            <w:lang w:val="en-GB" w:eastAsia="en-GB"/>
          </w:rPr>
          <w:t>Beltrami (1959, p. 9 f.</w:t>
        </w:r>
      </w:hyperlink>
      <w:r w:rsidRPr="00266479">
        <w:rPr>
          <w:rFonts w:eastAsia="Times New Roman"/>
          <w:iCs/>
          <w:noProof/>
          <w:lang w:val="en-GB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en-GB" w:eastAsia="en-GB"/>
        </w:rPr>
        <w:t xml:space="preserve">; </w:t>
      </w:r>
      <w:r w:rsidRPr="00266479">
        <w:rPr>
          <w:rFonts w:eastAsia="Times New Roman"/>
          <w:iCs/>
          <w:u w:val="single"/>
          <w:lang w:val="en-GB" w:eastAsia="en-GB"/>
        </w:rPr>
        <w:t>1870-1913</w:t>
      </w:r>
      <w:r w:rsidRPr="00266479">
        <w:rPr>
          <w:rFonts w:eastAsia="Times New Roman"/>
          <w:iCs/>
          <w:lang w:val="en-GB" w:eastAsia="en-GB"/>
        </w:rPr>
        <w:t xml:space="preserve">: </w:t>
      </w:r>
      <w:r w:rsidRPr="00266479">
        <w:rPr>
          <w:rFonts w:eastAsiaTheme="minorHAnsi"/>
          <w:lang w:val="en-GB" w:eastAsia="en-GB"/>
        </w:rPr>
        <w:t>ÖSH (1883-1914, annual issues), SJB (1872-1884, annual issues)</w:t>
      </w:r>
    </w:p>
    <w:p w14:paraId="6B5E8838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rope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24-1847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5-18`, 24`, 53 f.`, 66&lt;/Suffix&gt;&lt;DisplayText&gt;Storchi (1991, pp.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49CC74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Turin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30-179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rato&lt;/Author&gt;&lt;Year&gt;1908&lt;/Year&gt;&lt;RecNum&gt;5218&lt;/RecNum&gt;&lt;Suffix&gt;`, pp. 160 f.&lt;/Suffix&gt;&lt;DisplayText&gt;Prato (1908, pp. 160 f.)&lt;/DisplayText&gt;&lt;record&gt;&lt;rec-number&gt;5218&lt;/rec-number&gt;&lt;foreign-keys&gt;&lt;key app="EN" db-id="9f2z9tt2ix2rzze2vaox5wrb0zfz9arfds25"&gt;5218&lt;/key&gt;&lt;/foreign-keys&gt;&lt;ref-type name="Book"&gt;6&lt;/ref-type&gt;&lt;contributors&gt;&lt;authors&gt;&lt;author&gt;Prato, Giuseppe&lt;/author&gt;&lt;/authors&gt;&lt;/contributors&gt;&lt;titles&gt;&lt;title&gt;La vita economica in Piemonte a mezzo il secolo XVIII&lt;/title&gt;&lt;secondary-title&gt;Documenti finanziari degli stati della monarchia piemontese (secolo XVIII). Serie I, Illustrazioni storiche e documenti 2&lt;/secondary-title&gt;&lt;/titles&gt;&lt;pages&gt;xxvii, 470 p&lt;/pages&gt;&lt;number&gt;xxvii, 470 p&lt;/number&gt;&lt;keywords&gt;&lt;keyword&gt;Piedmont (Italy) / Economic conditions.&lt;/keyword&gt;&lt;/keywords&gt;&lt;dates&gt;&lt;year&gt;1908&lt;/year&gt;&lt;/dates&gt;&lt;pub-location&gt;Torino&lt;/pub-location&gt;&lt;publisher&gt;Societa Tipografico-Editrice Nazionale&lt;/publisher&gt;&lt;urls&gt;&lt;related-urls&gt;&lt;url&gt;http://catalog.hathitrust.org/Record/012176527&lt;/url&gt;&lt;url&gt;http://hdl.handle.net/2027/umn.31951t00084082f (v.2)&lt;/url&gt;&lt;/related-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40" w:tooltip="Prato, 1908 #5218" w:history="1">
        <w:r w:rsidRPr="00266479">
          <w:rPr>
            <w:rFonts w:eastAsia="Times New Roman"/>
            <w:iCs/>
            <w:noProof/>
            <w:lang w:val="it-IT" w:eastAsia="en-GB"/>
          </w:rPr>
          <w:t>Prato (1908, pp. 160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15-189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Felloni&lt;/Author&gt;&lt;Year&gt;1957&lt;/Year&gt;&lt;RecNum&gt;5295&lt;/RecNum&gt;&lt;Suffix&gt;`, p. 15&lt;/Suffix&gt;&lt;DisplayText&gt;Felloni (1957b, p. 15)&lt;/DisplayText&gt;&lt;record&gt;&lt;rec-number&gt;5295&lt;/rec-number&gt;&lt;foreign-keys&gt;&lt;key app="EN" db-id="9f2z9tt2ix2rzze2vaox5wrb0zfz9arfds25"&gt;5295&lt;/key&gt;&lt;/foreign-keys&gt;&lt;ref-type name="Journal Article"&gt;17&lt;/ref-type&gt;&lt;contributors&gt;&lt;authors&gt;&lt;author&gt;Felloni, Giorgio&lt;/author&gt;&lt;/authors&gt;&lt;/contributors&gt;&lt;titles&gt;&lt;title&gt;I prezzi sul mercato di Torino dal 1815 al 1890&lt;/title&gt;&lt;secondary-title&gt;Archivio Economico dell’Unificazione Italiana. Serie I&lt;/secondary-title&gt;&lt;/titles&gt;&lt;periodical&gt;&lt;full-title&gt;Archivio Economico dell’Unificazione Italiana. Serie I&lt;/full-title&gt;&lt;/periodical&gt;&lt;volume&gt;5&lt;/volume&gt;&lt;number&gt;2&lt;/number&gt;&lt;dates&gt;&lt;year&gt;195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93" w:tooltip="Felloni, 1957 #5295" w:history="1">
        <w:r w:rsidRPr="00266479">
          <w:rPr>
            <w:rFonts w:eastAsia="Times New Roman"/>
            <w:iCs/>
            <w:noProof/>
            <w:lang w:val="it-IT" w:eastAsia="en-GB"/>
          </w:rPr>
          <w:t>Felloni (1957b, p. 1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2D96B1A9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Udin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00-1829</w:t>
      </w:r>
      <w:r w:rsidRPr="00266479">
        <w:rPr>
          <w:rFonts w:eastAsia="Times New Roman"/>
          <w:iCs/>
          <w:lang w:val="it-IT" w:eastAsia="en-GB"/>
        </w:rPr>
        <w:t xml:space="preserve">: </w:t>
      </w:r>
      <w:r>
        <w:rPr>
          <w:rFonts w:eastAsia="Times New Roman"/>
          <w:iCs/>
          <w:lang w:val="it-IT" w:eastAsia="en-GB"/>
        </w:rPr>
        <w:t xml:space="preserve">personal communication from </w:t>
      </w:r>
      <w:r w:rsidRPr="00266479">
        <w:rPr>
          <w:rFonts w:eastAsia="Times New Roman"/>
          <w:iCs/>
          <w:lang w:val="it-IT" w:eastAsia="en-GB"/>
        </w:rPr>
        <w:t>P</w:t>
      </w:r>
      <w:r>
        <w:rPr>
          <w:rFonts w:eastAsia="Times New Roman"/>
          <w:iCs/>
          <w:lang w:val="it-IT" w:eastAsia="en-GB"/>
        </w:rPr>
        <w:t>aolo</w:t>
      </w:r>
      <w:r w:rsidRPr="00266479">
        <w:rPr>
          <w:rFonts w:eastAsia="Times New Roman"/>
          <w:iCs/>
          <w:lang w:val="it-IT" w:eastAsia="en-GB"/>
        </w:rPr>
        <w:t xml:space="preserve"> Malanima (data collected by A. Fornasin); </w:t>
      </w:r>
      <w:r w:rsidRPr="00266479">
        <w:rPr>
          <w:rFonts w:eastAsia="Times New Roman"/>
          <w:iCs/>
          <w:u w:val="single"/>
          <w:lang w:val="it-IT" w:eastAsia="en-GB"/>
        </w:rPr>
        <w:t>1600-187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XXXV-XXXIX&lt;/Suffix&gt;&lt;DisplayText&gt;MAIC: Ministero di agricoltura industria e commercio (1886, pp. XXXV-XXXIX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XXXV-XXXIX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700-1783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House of Commons&lt;/Author&gt;&lt;Year&gt;1827&lt;/Year&gt;&lt;RecNum&gt;5109&lt;/RecNum&gt;&lt;Suffix&gt;`, pp. 108 ff.&lt;/Suffix&gt;&lt;DisplayText&gt;House of Commons (1827b, pp. 108 ff.)&lt;/DisplayText&gt;&lt;record&gt;&lt;rec-number&gt;5109&lt;/rec-number&gt;&lt;foreign-keys&gt;&lt;key app="EN" db-id="9f2z9tt2ix2rzze2vaox5wrb0zfz9arfds25"&gt;5109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dates&gt;&lt;year&gt;1827&lt;/year&gt;&lt;/dates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38" w:tooltip="House of Commons, 1827 #5109" w:history="1">
        <w:r w:rsidRPr="00266479">
          <w:rPr>
            <w:rFonts w:eastAsia="Times New Roman"/>
            <w:iCs/>
            <w:noProof/>
            <w:lang w:val="it-IT" w:eastAsia="en-GB"/>
          </w:rPr>
          <w:t>House of Commons (1827b, pp. 108 f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-91&lt;/Suffix&gt;&lt;DisplayText&gt;MAIC: Ministero di agricoltura industria e commercio (1886, pp. 88-91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-91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092A6E53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Venic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388-1479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ueller&lt;/Author&gt;&lt;Year&gt;1997&lt;/Year&gt;&lt;RecNum&gt;5217&lt;/RecNum&gt;&lt;Suffix&gt;`, pp. 654 f.&lt;/Suffix&gt;&lt;DisplayText&gt;Mueller (1997, pp. 654 f.)&lt;/DisplayText&gt;&lt;record&gt;&lt;rec-number&gt;5217&lt;/rec-number&gt;&lt;foreign-keys&gt;&lt;key app="EN" db-id="9f2z9tt2ix2rzze2vaox5wrb0zfz9arfds25"&gt;5217&lt;/key&gt;&lt;/foreign-keys&gt;&lt;ref-type name="Book"&gt;6&lt;/ref-type&gt;&lt;contributors&gt;&lt;authors&gt;&lt;author&gt;Mueller, Reinhold C.&lt;/author&gt;&lt;/authors&gt;&lt;/contributors&gt;&lt;titles&gt;&lt;title&gt;The Venetian Money Market: Banks, Panics, and the Public Debt, 1200-1500&lt;/title&gt;&lt;/titles&gt;&lt;dates&gt;&lt;year&gt;1997&lt;/year&gt;&lt;/dates&gt;&lt;pub-location&gt;Baltimore, London&lt;/pub-location&gt;&lt;publisher&gt;Johns Hopkins University Press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00" w:tooltip="Mueller, 1997 #5217" w:history="1">
        <w:r w:rsidRPr="00266479">
          <w:rPr>
            <w:rFonts w:eastAsia="Times New Roman"/>
            <w:iCs/>
            <w:noProof/>
            <w:lang w:val="it-IT" w:eastAsia="en-GB"/>
          </w:rPr>
          <w:t>Mueller (1997, pp. 654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672-1782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Toaldo&lt;/Author&gt;&lt;Year&gt;1802&lt;/Year&gt;&lt;RecNum&gt;5208&lt;/RecNum&gt;&lt;Suffix&gt;`, pp. 135-138&lt;/Suffix&gt;&lt;DisplayText&gt;Toaldo (1802, pp. 135-138)&lt;/DisplayText&gt;&lt;record&gt;&lt;rec-number&gt;5208&lt;/rec-number&gt;&lt;foreign-keys&gt;&lt;key app="EN" db-id="9f2z9tt2ix2rzze2vaox5wrb0zfz9arfds25"&gt;5208&lt;/key&gt;&lt;/foreign-keys&gt;&lt;ref-type name="Book"&gt;6&lt;/ref-type&gt;&lt;contributors&gt;&lt;authors&gt;&lt;author&gt;Toaldo, Giuseppe&lt;/author&gt;&lt;/authors&gt;&lt;/contributors&gt;&lt;titles&gt;&lt;title&gt;Completa Raccolta di Opuscoli, Osservazioni, e Notizie Diverse&lt;/title&gt;&lt;/titles&gt;&lt;volume&gt;2&lt;/volume&gt;&lt;dates&gt;&lt;year&gt;1802&lt;/year&gt;&lt;/dates&gt;&lt;pub-location&gt;Venezia&lt;/pub-location&gt;&lt;publisher&gt;Francesco Andreola&lt;/publisher&gt;&lt;urls&gt;&lt;related-urls&gt;&lt;url&gt;http://books.google.co.uk/books?id=AkpcAAAAcAAJ&lt;/url&gt;&lt;/related-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02" w:tooltip="Toaldo, 1802 #5208" w:history="1">
        <w:r w:rsidRPr="00266479">
          <w:rPr>
            <w:rFonts w:eastAsia="Times New Roman"/>
            <w:iCs/>
            <w:noProof/>
            <w:lang w:val="it-IT" w:eastAsia="en-GB"/>
          </w:rPr>
          <w:t>Toaldo (1802, pp. 135-138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BD71608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Vercelli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701-190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Pugliese&lt;/Author&gt;&lt;Year&gt;1908&lt;/Year&gt;&lt;RecNum&gt;5219&lt;/RecNum&gt;&lt;Suffix&gt;`, pp. 271-275&lt;/Suffix&gt;&lt;DisplayText&gt;Pugliese (1908, pp. 271-275)&lt;/DisplayText&gt;&lt;record&gt;&lt;rec-number&gt;5219&lt;/rec-number&gt;&lt;foreign-keys&gt;&lt;key app="EN" db-id="9f2z9tt2ix2rzze2vaox5wrb0zfz9arfds25"&gt;5219&lt;/key&gt;&lt;/foreign-keys&gt;&lt;ref-type name="Book"&gt;6&lt;/ref-type&gt;&lt;contributors&gt;&lt;authors&gt;&lt;author&gt;Pugliese, S.&lt;/author&gt;&lt;/authors&gt;&lt;/contributors&gt;&lt;titles&gt;&lt;title&gt;Due secoli di vita agricola: produzione e valore dei terreni, contratti agrari, salari e prezzi nel Vercellese nei secoli XVIII e XIX&lt;/title&gt;&lt;/titles&gt;&lt;dates&gt;&lt;year&gt;1908&lt;/year&gt;&lt;/dates&gt;&lt;pub-location&gt;Milano, Torino, Roma&lt;/pub-location&gt;&lt;publisher&gt;Fratelli Bocca&lt;/publisher&gt;&lt;urls&gt;&lt;related-urls&gt;&lt;url&gt;http://books.google.co.uk/books?id=YC5PAAAAYAAJ&lt;/url&gt;&lt;/related-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44" w:tooltip="Pugliese, 1908 #5219" w:history="1">
        <w:r w:rsidRPr="00266479">
          <w:rPr>
            <w:rFonts w:eastAsia="Times New Roman"/>
            <w:iCs/>
            <w:noProof/>
            <w:lang w:val="it-IT" w:eastAsia="en-GB"/>
          </w:rPr>
          <w:t>Pugliese (1908, pp. 271-275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Theme="minorHAnsi"/>
          <w:lang w:val="it-IT" w:eastAsia="en-GB"/>
        </w:rPr>
        <w:t>.</w:t>
      </w:r>
    </w:p>
    <w:p w14:paraId="45750D5E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Veron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500-1630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Borelli&lt;/Author&gt;&lt;Year&gt;1982&lt;/Year&gt;&lt;RecNum&gt;5242&lt;/RecNum&gt;&lt;Suffix&gt;`, pp. 298-304&lt;/Suffix&gt;&lt;DisplayText&gt;Borelli (1982, pp. 298-304)&lt;/DisplayText&gt;&lt;record&gt;&lt;rec-number&gt;5242&lt;/rec-number&gt;&lt;foreign-keys&gt;&lt;key app="EN" db-id="9f2z9tt2ix2rzze2vaox5wrb0zfz9arfds25"&gt;5242&lt;/key&gt;&lt;/foreign-keys&gt;&lt;ref-type name="Book Section"&gt;5&lt;/ref-type&gt;&lt;contributors&gt;&lt;authors&gt;&lt;author&gt;Borelli, Giorgio&lt;/author&gt;&lt;/authors&gt;&lt;secondary-authors&gt;&lt;author&gt;Borelli, Giorgio&lt;/author&gt;&lt;/secondary-authors&gt;&lt;/contributors&gt;&lt;titles&gt;&lt;title&gt;L&amp;apos;agricoltura veronese tra &amp;apos;500 e &amp;apos;600: Una proposta di lettura&lt;/title&gt;&lt;secondary-title&gt;Uomini e civilta agraria in territorio veronese&lt;/secondary-title&gt;&lt;/titles&gt;&lt;pages&gt;263-306&lt;/pages&gt;&lt;volume&gt;1: secoli XI-XVII&lt;/volume&gt;&lt;dates&gt;&lt;year&gt;1982&lt;/year&gt;&lt;/dates&gt;&lt;pub-location&gt;Verona&lt;/pub-location&gt;&lt;publisher&gt;Banca Popolare di Veron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34" w:tooltip="Borelli, 1982 #5242" w:history="1">
        <w:r w:rsidRPr="00266479">
          <w:rPr>
            <w:rFonts w:eastAsia="Times New Roman"/>
            <w:iCs/>
            <w:noProof/>
            <w:lang w:val="it-IT" w:eastAsia="en-GB"/>
          </w:rPr>
          <w:t>Borelli (1982, pp. 298-304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62-1885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1886&lt;/Year&gt;&lt;RecNum&gt;5206&lt;/RecNum&gt;&lt;Suffix&gt;`, pp. 88 f.&lt;/Suffix&gt;&lt;DisplayText&gt;MAIC: Ministero di agricoltura industria e commercio (1886, pp. 88 f.)&lt;/DisplayText&gt;&lt;record&gt;&lt;rec-number&gt;5206&lt;/rec-number&gt;&lt;foreign-keys&gt;&lt;key app="EN" db-id="9f2z9tt2ix2rzze2vaox5wrb0zfz9arfds25"&gt;5206&lt;/key&gt;&lt;/foreign-keys&gt;&lt;ref-type name="Book"&gt;6&lt;/ref-type&gt;&lt;contributors&gt;&lt;authors&gt;&lt;author&gt;MAIC: Ministero di agricoltura industria e commercio,&lt;/author&gt;&lt;/authors&gt;&lt;/contributors&gt;&lt;titles&gt;&lt;title&gt;Movimento dei prezzi di alcuni generi alimentari dal 1862 al 1885&lt;/title&gt;&lt;/titles&gt;&lt;dates&gt;&lt;year&gt;1886&lt;/year&gt;&lt;/dates&gt;&lt;pub-location&gt;Roma&lt;/pub-location&gt;&lt;publisher&gt;Bott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1" w:tooltip="MAIC: Ministero di agricoltura industria e commercio, 1886 #5206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1886, pp. 88 f.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 xml:space="preserve">; </w:t>
      </w:r>
      <w:r w:rsidRPr="00266479">
        <w:rPr>
          <w:rFonts w:eastAsia="Times New Roman"/>
          <w:iCs/>
          <w:u w:val="single"/>
          <w:lang w:val="it-IT" w:eastAsia="en-GB"/>
        </w:rPr>
        <w:t>1896-1914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Il Sole&lt;/Author&gt;&lt;Year&gt;ad annum&lt;/Year&gt;&lt;RecNum&gt;5312&lt;/RecNum&gt;&lt;DisplayText&gt;Il Sole (ad annum)&lt;/DisplayText&gt;&lt;record&gt;&lt;rec-number&gt;5312&lt;/rec-number&gt;&lt;foreign-keys&gt;&lt;key app="EN" db-id="9f2z9tt2ix2rzze2vaox5wrb0zfz9arfds25"&gt;5312&lt;/key&gt;&lt;/foreign-keys&gt;&lt;ref-type name="Book"&gt;6&lt;/ref-type&gt;&lt;contributors&gt;&lt;authors&gt;&lt;author&gt;Il Sole,&lt;/author&gt;&lt;/authors&gt;&lt;/contributors&gt;&lt;titles&gt;&lt;title&gt;Il Sole (daily)&lt;/title&gt;&lt;/titles&gt;&lt;dates&gt;&lt;year&gt;ad annum&lt;/year&gt;&lt;/dates&gt;&lt;pub-location&gt;Milano&lt;/pub-location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42" w:tooltip="Il Sole, ad annum #5312" w:history="1">
        <w:r w:rsidRPr="00266479">
          <w:rPr>
            <w:rFonts w:eastAsia="Times New Roman"/>
            <w:iCs/>
            <w:noProof/>
            <w:lang w:val="it-IT" w:eastAsia="en-GB"/>
          </w:rPr>
          <w:t>Il Sole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368EAE88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Vicenz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600-1694</w:t>
      </w:r>
      <w:r w:rsidRPr="00266479">
        <w:rPr>
          <w:rFonts w:eastAsia="Times New Roman"/>
          <w:iCs/>
          <w:lang w:val="it-IT" w:eastAsia="en-GB"/>
        </w:rPr>
        <w:t xml:space="preserve">: Biblioteca Civica Bertoliana, Vicenza, Dipartimento Bacchiglione, busta 7; </w:t>
      </w:r>
      <w:r w:rsidRPr="00266479">
        <w:rPr>
          <w:rFonts w:eastAsia="Times New Roman"/>
          <w:iCs/>
          <w:u w:val="single"/>
          <w:lang w:val="it-IT" w:eastAsia="en-GB"/>
        </w:rPr>
        <w:t>1874-1896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MAIC: Ministero di Agricoltura industria e commercio&lt;/Author&gt;&lt;Year&gt;ad annum&lt;/Year&gt;&lt;RecNum&gt;5310&lt;/RecNum&gt;&lt;DisplayText&gt;MAIC: Ministero di agricoltura industria e commercio (ad annum)&lt;/DisplayText&gt;&lt;record&gt;&lt;rec-number&gt;5310&lt;/rec-number&gt;&lt;foreign-keys&gt;&lt;key app="EN" db-id="9f2z9tt2ix2rzze2vaox5wrb0zfz9arfds25"&gt;5310&lt;/key&gt;&lt;/foreign-keys&gt;&lt;ref-type name="Book"&gt;6&lt;/ref-type&gt;&lt;contributors&gt;&lt;authors&gt;&lt;author&gt;MAIC: Ministero di agricoltura industria e commercio,&lt;/author&gt;&lt;/authors&gt;&lt;/contributors&gt;&lt;titles&gt;&lt;title&gt;Bollettino settimanale dei prezzi dei prodotti del grano e del pane (weekly)&lt;/title&gt;&lt;/titles&gt;&lt;dates&gt;&lt;year&gt;ad annum&lt;/year&gt;&lt;/dates&gt;&lt;pub-location&gt;Roma&lt;/pub-location&gt;&lt;publisher&gt;Direzione generale  della statistica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182" w:tooltip="MAIC: Ministero di agricoltura industria e commercio, ad annum #5310" w:history="1">
        <w:r w:rsidRPr="00266479">
          <w:rPr>
            <w:rFonts w:eastAsia="Times New Roman"/>
            <w:iCs/>
            <w:noProof/>
            <w:lang w:val="it-IT" w:eastAsia="en-GB"/>
          </w:rPr>
          <w:t>MAIC: Ministero di agricoltura industria e commercio (ad annum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1ACA7A04" w14:textId="77777777" w:rsidR="004E26D9" w:rsidRPr="00266479" w:rsidRDefault="004E26D9" w:rsidP="004A45FB">
      <w:pPr>
        <w:ind w:left="2410" w:hanging="2410"/>
        <w:rPr>
          <w:rFonts w:eastAsiaTheme="minorHAnsi"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Vieste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816-1848</w:t>
      </w:r>
      <w:r w:rsidRPr="00266479">
        <w:rPr>
          <w:rFonts w:eastAsia="Times New Roman"/>
          <w:iCs/>
          <w:lang w:val="it-IT" w:eastAsia="en-GB"/>
        </w:rPr>
        <w:t xml:space="preserve">: </w:t>
      </w:r>
      <w:r w:rsidRPr="00266479">
        <w:rPr>
          <w:rFonts w:eastAsia="Times New Roman"/>
          <w:iCs/>
          <w:lang w:val="en-GB" w:eastAsia="en-GB"/>
        </w:rPr>
        <w:fldChar w:fldCharType="begin"/>
      </w:r>
      <w:r w:rsidRPr="00266479">
        <w:rPr>
          <w:rFonts w:eastAsia="Times New Roman"/>
          <w:iCs/>
          <w:lang w:val="it-IT" w:eastAsia="en-GB"/>
        </w:rPr>
        <w:instrText xml:space="preserve"> ADDIN EN.CITE &lt;EndNote&gt;&lt;Cite&gt;&lt;Author&gt;Storchi&lt;/Author&gt;&lt;Year&gt;1991&lt;/Year&gt;&lt;RecNum&gt;5270&lt;/RecNum&gt;&lt;Suffix&gt;`, pp. 14`, 15-18`, 24`, 53 f.`, 66&lt;/Suffix&gt;&lt;DisplayText&gt;Storchi (1991, pp. 14, 15-18, 24, 53 f., 66)&lt;/DisplayText&gt;&lt;record&gt;&lt;rec-number&gt;5270&lt;/rec-number&gt;&lt;foreign-keys&gt;&lt;key app="EN" db-id="9f2z9tt2ix2rzze2vaox5wrb0zfz9arfds25"&gt;5270&lt;/key&gt;&lt;/foreign-keys&gt;&lt;ref-type name="Book"&gt;6&lt;/ref-type&gt;&lt;contributors&gt;&lt;authors&gt;&lt;author&gt;Storchi, Mario R.&lt;/author&gt;&lt;/authors&gt;&lt;/contributors&gt;&lt;titles&gt;&lt;title&gt;Prezzi, crisi agrarie e mercato del grano nel Mezzogiorno d&amp;apos;Italia (1806-1854)&lt;/title&gt;&lt;/titles&gt;&lt;keywords&gt;&lt;keyword&gt;ILL request&lt;/keyword&gt;&lt;/keywords&gt;&lt;dates&gt;&lt;year&gt;1991&lt;/year&gt;&lt;/dates&gt;&lt;pub-location&gt;Napoli&lt;/pub-location&gt;&lt;publisher&gt;Liguori&lt;/publisher&gt;&lt;urls&gt;&lt;/urls&gt;&lt;/record&gt;&lt;/Cite&gt;&lt;/EndNote&gt;</w:instrText>
      </w:r>
      <w:r w:rsidRPr="00266479">
        <w:rPr>
          <w:rFonts w:eastAsia="Times New Roman"/>
          <w:iCs/>
          <w:lang w:val="en-GB" w:eastAsia="en-GB"/>
        </w:rPr>
        <w:fldChar w:fldCharType="separate"/>
      </w:r>
      <w:hyperlink w:anchor="_ENREF_291" w:tooltip="Storchi, 1991 #5270" w:history="1">
        <w:r w:rsidRPr="00266479">
          <w:rPr>
            <w:rFonts w:eastAsia="Times New Roman"/>
            <w:iCs/>
            <w:noProof/>
            <w:lang w:val="it-IT" w:eastAsia="en-GB"/>
          </w:rPr>
          <w:t>Storchi (1991, pp. 14, 15-18, 24, 53 f., 66</w:t>
        </w:r>
      </w:hyperlink>
      <w:r w:rsidRPr="00266479">
        <w:rPr>
          <w:rFonts w:eastAsia="Times New Roman"/>
          <w:iCs/>
          <w:noProof/>
          <w:lang w:val="it-IT" w:eastAsia="en-GB"/>
        </w:rPr>
        <w:t>)</w:t>
      </w:r>
      <w:r w:rsidRPr="00266479">
        <w:rPr>
          <w:rFonts w:eastAsia="Times New Roman"/>
          <w:iCs/>
          <w:lang w:val="en-GB" w:eastAsia="en-GB"/>
        </w:rPr>
        <w:fldChar w:fldCharType="end"/>
      </w:r>
      <w:r w:rsidRPr="00266479">
        <w:rPr>
          <w:rFonts w:eastAsia="Times New Roman"/>
          <w:iCs/>
          <w:lang w:val="it-IT" w:eastAsia="en-GB"/>
        </w:rPr>
        <w:t>.</w:t>
      </w:r>
    </w:p>
    <w:p w14:paraId="64B7A06D" w14:textId="77777777" w:rsidR="004E26D9" w:rsidRPr="00266479" w:rsidRDefault="004E26D9" w:rsidP="004A45FB">
      <w:pPr>
        <w:ind w:left="2410" w:hanging="241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Volterra:</w:t>
      </w:r>
      <w:r w:rsidRPr="00266479">
        <w:rPr>
          <w:rFonts w:eastAsia="Times New Roman"/>
          <w:iCs/>
          <w:lang w:val="it-IT" w:eastAsia="en-GB"/>
        </w:rPr>
        <w:tab/>
      </w:r>
      <w:r w:rsidRPr="00266479">
        <w:rPr>
          <w:rFonts w:eastAsia="Times New Roman"/>
          <w:iCs/>
          <w:u w:val="single"/>
          <w:lang w:val="it-IT" w:eastAsia="en-GB"/>
        </w:rPr>
        <w:t>1378-1552</w:t>
      </w:r>
      <w:r w:rsidRPr="00266479">
        <w:rPr>
          <w:rFonts w:eastAsia="Times New Roman"/>
          <w:iCs/>
          <w:lang w:val="it-IT" w:eastAsia="en-GB"/>
        </w:rPr>
        <w:t>: AS Volterra, + (Croce nera), Conventi soppressi - S. Agostino, 72-73, 80, 82; idem, S. Chiara, 92, 97, 98; G' 146: Deliberazioni degli Otto Deputati sopra l'Abbondanza, 1412-1555.</w:t>
      </w:r>
    </w:p>
    <w:p w14:paraId="73925F8B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lastRenderedPageBreak/>
        <w:t>Conversion sources</w:t>
      </w:r>
    </w:p>
    <w:p w14:paraId="5168518E" w14:textId="77777777" w:rsidR="004E26D9" w:rsidRPr="00266479" w:rsidRDefault="004E26D9" w:rsidP="004A45FB">
      <w:pPr>
        <w:rPr>
          <w:rFonts w:eastAsiaTheme="minorHAnsi"/>
          <w:lang w:val="en-GB" w:eastAsia="en-GB"/>
        </w:rPr>
      </w:pP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asini&lt;/Author&gt;&lt;Year&gt;1967&lt;/Year&gt;&lt;RecNum&gt;5297&lt;/RecNum&gt;&lt;DisplayText&gt;Basini (1967)&lt;/DisplayText&gt;&lt;record&gt;&lt;rec-number&gt;5297&lt;/rec-number&gt;&lt;foreign-keys&gt;&lt;key app="EN" db-id="9f2z9tt2ix2rzze2vaox5wrb0zfz9arfds25"&gt;5297&lt;/key&gt;&lt;/foreign-keys&gt;&lt;ref-type name="Book"&gt;6&lt;/ref-type&gt;&lt;contributors&gt;&lt;authors&gt;&lt;author&gt;Basini, Gian Luigi&lt;/author&gt;&lt;/authors&gt;&lt;/contributors&gt;&lt;titles&gt;&lt;title&gt;Zecca e monete á Modena nei secoli XVI e XVII&lt;/title&gt;&lt;/titles&gt;&lt;keywords&gt;&lt;keyword&gt;Geldgeschichte, 17. Jh.&lt;/keyword&gt;&lt;/keywords&gt;&lt;dates&gt;&lt;year&gt;1967&lt;/year&gt;&lt;/dates&gt;&lt;pub-location&gt;Parma&lt;/pub-location&gt;&lt;publisher&gt;La nazionale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9" w:tooltip="Basini, 1967 #5297" w:history="1">
        <w:r w:rsidRPr="00266479">
          <w:rPr>
            <w:rFonts w:eastAsiaTheme="minorHAnsi"/>
            <w:noProof/>
            <w:lang w:val="en-GB" w:eastAsia="en-GB"/>
          </w:rPr>
          <w:t>Basini (1967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echer&lt;/Author&gt;&lt;Year&gt;1838&lt;/Year&gt;&lt;RecNum&gt;3874&lt;/RecNum&gt;&lt;DisplayText&gt;Becher (1838)&lt;/DisplayText&gt;&lt;record&gt;&lt;rec-number&gt;3874&lt;/rec-number&gt;&lt;foreign-keys&gt;&lt;key app="EN" db-id="9f2z9tt2ix2rzze2vaox5wrb0zfz9arfds25"&gt;3874&lt;/key&gt;&lt;/foreign-keys&gt;&lt;ref-type name="Book"&gt;6&lt;/ref-type&gt;&lt;contributors&gt;&lt;authors&gt;&lt;author&gt;Becher, Siegfried&lt;/author&gt;&lt;/authors&gt;&lt;/contributors&gt;&lt;titles&gt;&lt;title&gt;Das österreichische Münzwesen vom Jahre 1524 bis 1838 in historischer, statistischer und legislativer Hinsicht&lt;/title&gt;&lt;/titles&gt;&lt;volume&gt;2: Legislativer Theil&lt;/volume&gt;&lt;keywords&gt;&lt;keyword&gt;Geldgeschichte, 16. Jh., 17. Jh., 18. Jh., Quelle&lt;/keyword&gt;&lt;/keywords&gt;&lt;dates&gt;&lt;year&gt;1838&lt;/year&gt;&lt;/dates&gt;&lt;pub-location&gt;Vienna&lt;/pub-location&gt;&lt;publisher&gt;In Commission bei Edlen v. Mösle&amp;apos;s sel. Witwe und Braumüller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4" w:tooltip="Becher, 1838 #3874" w:history="1">
        <w:r w:rsidRPr="00266479">
          <w:rPr>
            <w:rFonts w:eastAsiaTheme="minorHAnsi"/>
            <w:noProof/>
            <w:lang w:val="en-GB" w:eastAsia="en-GB"/>
          </w:rPr>
          <w:t>Becher (183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Bernocchi&lt;/Author&gt;&lt;Year&gt;1976&lt;/Year&gt;&lt;RecNum&gt;2499&lt;/RecNum&gt;&lt;DisplayText&gt;Bernocchi (1976)&lt;/DisplayText&gt;&lt;record&gt;&lt;rec-number&gt;2499&lt;/rec-number&gt;&lt;foreign-keys&gt;&lt;key app="EN" db-id="9f2z9tt2ix2rzze2vaox5wrb0zfz9arfds25"&gt;2499&lt;/key&gt;&lt;/foreign-keys&gt;&lt;ref-type name="Book"&gt;6&lt;/ref-type&gt;&lt;contributors&gt;&lt;authors&gt;&lt;author&gt;Bernocchi, Mario&lt;/author&gt;&lt;/authors&gt;&lt;/contributors&gt;&lt;titles&gt;&lt;title&gt;Le monete della Repubblica Fiorentina&lt;/title&gt;&lt;/titles&gt;&lt;volume&gt;3: Documentazione&lt;/volume&gt;&lt;keywords&gt;&lt;keyword&gt;Geldgeschichte, 14. Jh., 15. Jh., 16. Jh.&lt;/keyword&gt;&lt;/keywords&gt;&lt;dates&gt;&lt;year&gt;1976&lt;/year&gt;&lt;/dates&gt;&lt;pub-location&gt;Firenze&lt;/pub-location&gt;&lt;publisher&gt;Leo S. Olschki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8" w:tooltip="Bernocchi, 1976 #2499" w:history="1">
        <w:r w:rsidRPr="00266479">
          <w:rPr>
            <w:rFonts w:eastAsiaTheme="minorHAnsi"/>
            <w:noProof/>
            <w:lang w:val="en-GB" w:eastAsia="en-GB"/>
          </w:rPr>
          <w:t>Bernocchi (197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Cipolla&lt;/Author&gt;&lt;Year&gt;1990&lt;/Year&gt;&lt;RecNum&gt;2502&lt;/RecNum&gt;&lt;DisplayText&gt;Cipolla (1990)&lt;/DisplayText&gt;&lt;record&gt;&lt;rec-number&gt;2502&lt;/rec-number&gt;&lt;foreign-keys&gt;&lt;key app="EN" db-id="9f2z9tt2ix2rzze2vaox5wrb0zfz9arfds25"&gt;2502&lt;/key&gt;&lt;/foreign-keys&gt;&lt;ref-type name="Book"&gt;6&lt;/ref-type&gt;&lt;contributors&gt;&lt;authors&gt;&lt;author&gt;Cipolla, Carlo Maria&lt;/author&gt;&lt;/authors&gt;&lt;/contributors&gt;&lt;titles&gt;&lt;title&gt;Il governo della moneta a Firenze e a Milano nei secoli XIV-XVI&lt;/title&gt;&lt;/titles&gt;&lt;keywords&gt;&lt;keyword&gt;Geldgeschichte, 14. Jh., 15. Jh., 16. Jh.&lt;/keyword&gt;&lt;/keywords&gt;&lt;dates&gt;&lt;year&gt;1990&lt;/year&gt;&lt;/dates&gt;&lt;pub-location&gt;Bologna&lt;/pub-location&gt;&lt;publisher&gt;Società editrice il Mulino&lt;/publisher&gt;&lt;label&gt;StaBi, 1A211951&lt;/label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44" w:tooltip="Cipolla, 1990 #2502" w:history="1">
        <w:r w:rsidRPr="00266479">
          <w:rPr>
            <w:rFonts w:eastAsiaTheme="minorHAnsi"/>
            <w:noProof/>
            <w:lang w:val="en-GB" w:eastAsia="en-GB"/>
          </w:rPr>
          <w:t>Cipolla (199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Dell&amp;apos;Erba&lt;/Author&gt;&lt;Year&gt;1934&lt;/Year&gt;&lt;RecNum&gt;5264&lt;/RecNum&gt;&lt;DisplayText&gt;Dell&amp;apos;Erba (1934)&lt;/DisplayText&gt;&lt;record&gt;&lt;rec-number&gt;5264&lt;/rec-number&gt;&lt;foreign-keys&gt;&lt;key app="EN" db-id="9f2z9tt2ix2rzze2vaox5wrb0zfz9arfds25"&gt;5264&lt;/key&gt;&lt;/foreign-keys&gt;&lt;ref-type name="Journal Article"&gt;17&lt;/ref-type&gt;&lt;contributors&gt;&lt;authors&gt;&lt;author&gt;Dell&amp;apos;Erba, Luigi&lt;/author&gt;&lt;/authors&gt;&lt;/contributors&gt;&lt;titles&gt;&lt;title&gt;La riforma monetaria angioina e il suo sviluppo storico nel Reame di Napoli&lt;/title&gt;&lt;secondary-title&gt;Archivio Storico per le Province Napoletane&lt;/secondary-title&gt;&lt;/titles&gt;&lt;periodical&gt;&lt;full-title&gt;Archivio Storico per le Province Napoletane&lt;/full-title&gt;&lt;/periodical&gt;&lt;pages&gt;39-136&lt;/pages&gt;&lt;volume&gt;20&lt;/volume&gt;&lt;dates&gt;&lt;year&gt;1934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63" w:tooltip="Dell'Erba, 1934 #5264" w:history="1">
        <w:r w:rsidRPr="00266479">
          <w:rPr>
            <w:rFonts w:eastAsiaTheme="minorHAnsi"/>
            <w:noProof/>
            <w:lang w:val="en-GB" w:eastAsia="en-GB"/>
          </w:rPr>
          <w:t>Dell'Erba (1934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Felloni&lt;/Author&gt;&lt;Year&gt;1968&lt;/Year&gt;&lt;RecNum&gt;5220&lt;/RecNum&gt;&lt;DisplayText&gt;Felloni (1968)&lt;/DisplayText&gt;&lt;record&gt;&lt;rec-number&gt;5220&lt;/rec-number&gt;&lt;foreign-keys&gt;&lt;key app="EN" db-id="9f2z9tt2ix2rzze2vaox5wrb0zfz9arfds25"&gt;5220&lt;/key&gt;&lt;/foreign-keys&gt;&lt;ref-type name="Book"&gt;6&lt;/ref-type&gt;&lt;contributors&gt;&lt;authors&gt;&lt;author&gt;Felloni, G.&lt;/author&gt;&lt;/authors&gt;&lt;/contributors&gt;&lt;titles&gt;&lt;title&gt;Il Mercato Monetario in Piemonte nel Secolo XVIII&lt;/title&gt;&lt;/titles&gt;&lt;dates&gt;&lt;year&gt;1968&lt;/year&gt;&lt;/dates&gt;&lt;pub-location&gt;Milano&lt;/pub-location&gt;&lt;publisher&gt;Banca Commerciale Italiana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94" w:tooltip="Felloni, 1968 #5220" w:history="1">
        <w:r w:rsidRPr="00266479">
          <w:rPr>
            <w:rFonts w:eastAsiaTheme="minorHAnsi"/>
            <w:noProof/>
            <w:lang w:val="en-GB" w:eastAsia="en-GB"/>
          </w:rPr>
          <w:t>Felloni (196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Galeotti&lt;/Author&gt;&lt;Year&gt;1930&lt;/Year&gt;&lt;RecNum&gt;5187&lt;/RecNum&gt;&lt;DisplayText&gt;Galeotti (1930)&lt;/DisplayText&gt;&lt;record&gt;&lt;rec-number&gt;5187&lt;/rec-number&gt;&lt;foreign-keys&gt;&lt;key app="EN" db-id="9f2z9tt2ix2rzze2vaox5wrb0zfz9arfds25"&gt;5187&lt;/key&gt;&lt;/foreign-keys&gt;&lt;ref-type name="Book"&gt;6&lt;/ref-type&gt;&lt;contributors&gt;&lt;authors&gt;&lt;author&gt;Galeotti, Arrigo&lt;/author&gt;&lt;/authors&gt;&lt;/contributors&gt;&lt;titles&gt;&lt;title&gt;Le Monete del Granducato di Toscana&lt;/title&gt;&lt;/titles&gt;&lt;keywords&gt;&lt;keyword&gt;Geldgeschichte, 16. Jh., 17. Jh., 18. Jh., 19. Jh.&lt;/keyword&gt;&lt;/keywords&gt;&lt;dates&gt;&lt;year&gt;1930&lt;/year&gt;&lt;/dates&gt;&lt;pub-location&gt;Livorno&lt;/pub-location&gt;&lt;publisher&gt;S. Belforte &amp;amp; C.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06" w:tooltip="Galeotti, 1930 #5187" w:history="1">
        <w:r w:rsidRPr="00266479">
          <w:rPr>
            <w:rFonts w:eastAsiaTheme="minorHAnsi"/>
            <w:noProof/>
            <w:lang w:val="en-GB" w:eastAsia="en-GB"/>
          </w:rPr>
          <w:t>Galeotti (193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Londei&lt;/Author&gt;&lt;Year&gt;1990&lt;/Year&gt;&lt;RecNum&gt;5265&lt;/RecNum&gt;&lt;DisplayText&gt;Londei (1990)&lt;/DisplayText&gt;&lt;record&gt;&lt;rec-number&gt;5265&lt;/rec-number&gt;&lt;foreign-keys&gt;&lt;key app="EN" db-id="9f2z9tt2ix2rzze2vaox5wrb0zfz9arfds25"&gt;5265&lt;/key&gt;&lt;/foreign-keys&gt;&lt;ref-type name="Journal Article"&gt;17&lt;/ref-type&gt;&lt;contributors&gt;&lt;authors&gt;&lt;author&gt;Londei, G.&lt;/author&gt;&lt;/authors&gt;&lt;/contributors&gt;&lt;titles&gt;&lt;title&gt;La monetazione pontificia e la zecca di Roma in età moderna&lt;/title&gt;&lt;secondary-title&gt;Studi Romani&lt;/secondary-title&gt;&lt;/titles&gt;&lt;periodical&gt;&lt;full-title&gt;Studi Romani&lt;/full-title&gt;&lt;/periodical&gt;&lt;pages&gt;303-318&lt;/pages&gt;&lt;volume&gt;38&lt;/volume&gt;&lt;number&gt;1&lt;/number&gt;&lt;dates&gt;&lt;year&gt;1990&lt;/year&gt;&lt;/dates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80" w:tooltip="Londei, 1990 #5265" w:history="1">
        <w:r w:rsidRPr="00266479">
          <w:rPr>
            <w:rFonts w:eastAsiaTheme="minorHAnsi"/>
            <w:noProof/>
            <w:lang w:val="en-GB" w:eastAsia="en-GB"/>
          </w:rPr>
          <w:t>Londei (1990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Malanima&lt;/Author&gt;&lt;Year&gt;2002&lt;/Year&gt;&lt;RecNum&gt;5224&lt;/RecNum&gt;&lt;DisplayText&gt;Malanima (2002)&lt;/DisplayText&gt;&lt;record&gt;&lt;rec-number&gt;5224&lt;/rec-number&gt;&lt;foreign-keys&gt;&lt;key app="EN" db-id="9f2z9tt2ix2rzze2vaox5wrb0zfz9arfds25"&gt;5224&lt;/key&gt;&lt;/foreign-keys&gt;&lt;ref-type name="Book"&gt;6&lt;/ref-type&gt;&lt;contributors&gt;&lt;authors&gt;&lt;author&gt;Malanima, Paolo&lt;/author&gt;&lt;/authors&gt;&lt;/contributors&gt;&lt;titles&gt;&lt;title&gt;L’Economia Italiana: Dalla Crescita Medievale alla Crescita Contemporanea&lt;/title&gt;&lt;/titles&gt;&lt;dates&gt;&lt;year&gt;2002&lt;/year&gt;&lt;/dates&gt;&lt;pub-location&gt;Bologna&lt;/pub-location&gt;&lt;publisher&gt;Il Mulino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83" w:tooltip="Malanima, 2002 #5224" w:history="1">
        <w:r w:rsidRPr="00266479">
          <w:rPr>
            <w:rFonts w:eastAsiaTheme="minorHAnsi"/>
            <w:noProof/>
            <w:lang w:val="en-GB" w:eastAsia="en-GB"/>
          </w:rPr>
          <w:t>Malanima (2002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Martini&lt;/Author&gt;&lt;Year&gt;1883&lt;/Year&gt;&lt;RecNum&gt;5135&lt;/RecNum&gt;&lt;DisplayText&gt;Martini (1883)&lt;/DisplayText&gt;&lt;record&gt;&lt;rec-number&gt;5135&lt;/rec-number&gt;&lt;foreign-keys&gt;&lt;key app="EN" db-id="9f2z9tt2ix2rzze2vaox5wrb0zfz9arfds25"&gt;5135&lt;/key&gt;&lt;/foreign-keys&gt;&lt;ref-type name="Book"&gt;6&lt;/ref-type&gt;&lt;contributors&gt;&lt;authors&gt;&lt;author&gt;Martini, Angelo&lt;/author&gt;&lt;/authors&gt;&lt;/contributors&gt;&lt;titles&gt;&lt;title&gt;Manuale di metrologia ossia misure, pesi e monete in uso attualmente e anticamente presso tutti i popoli&lt;/title&gt;&lt;/titles&gt;&lt;dates&gt;&lt;year&gt;1883&lt;/year&gt;&lt;/dates&gt;&lt;pub-location&gt;Torino&lt;/pub-location&gt;&lt;publisher&gt;Loesche&lt;/publisher&gt;&lt;urls&gt;&lt;related-urls&gt;&lt;url&gt;http://www.braidense.it/dire/martini/indice.htm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85" w:tooltip="Martini, 1883 #5135" w:history="1">
        <w:r w:rsidRPr="00266479">
          <w:rPr>
            <w:rFonts w:eastAsiaTheme="minorHAnsi"/>
            <w:noProof/>
            <w:lang w:val="en-GB" w:eastAsia="en-GB"/>
          </w:rPr>
          <w:t>Martini (1883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Papadopoli&lt;/Author&gt;&lt;Year&gt;1885&lt;/Year&gt;&lt;RecNum&gt;5209&lt;/RecNum&gt;&lt;DisplayText&gt;Papadopoli (1885)&lt;/DisplayText&gt;&lt;record&gt;&lt;rec-number&gt;5209&lt;/rec-number&gt;&lt;foreign-keys&gt;&lt;key app="EN" db-id="9f2z9tt2ix2rzze2vaox5wrb0zfz9arfds25"&gt;5209&lt;/key&gt;&lt;/foreign-keys&gt;&lt;ref-type name="Pamphlet"&gt;24&lt;/ref-type&gt;&lt;contributors&gt;&lt;authors&gt;&lt;author&gt;Papadopoli, Nicolò&lt;/author&gt;&lt;/authors&gt;&lt;/contributors&gt;&lt;titles&gt;&lt;title&gt;Sul valore della moneta veneziana&lt;/title&gt;&lt;alt-title&gt;LSE Selected Pamphlets&lt;/alt-title&gt;&lt;/titles&gt;&lt;number&gt;ArticleType: research-article / Full publication date: 1885 /&lt;/number&gt;&lt;dates&gt;&lt;year&gt;1885&lt;/year&gt;&lt;/dates&gt;&lt;pub-location&gt;Venezia&lt;/pub-location&gt;&lt;publisher&gt;Tipografia Antonelli&lt;/publisher&gt;&lt;urls&gt;&lt;related-urls&gt;&lt;url&gt;http://www.jstor.org/stable/60216975&lt;/url&gt;&lt;/related-urls&gt;&lt;/urls&gt;&lt;electronic-resource-num&gt;10.2307/60216975&lt;/electronic-resource-num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23" w:tooltip="Papadopoli, 1885 #5209" w:history="1">
        <w:r w:rsidRPr="00266479">
          <w:rPr>
            <w:rFonts w:eastAsiaTheme="minorHAnsi"/>
            <w:noProof/>
            <w:lang w:val="en-GB" w:eastAsia="en-GB"/>
          </w:rPr>
          <w:t>Papadopoli (1885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Pesce&lt;/Author&gt;&lt;Year&gt;1976&lt;/Year&gt;&lt;RecNum&gt;2539&lt;/RecNum&gt;&lt;DisplayText&gt;Pesce and Felloni (1976)&lt;/DisplayText&gt;&lt;record&gt;&lt;rec-number&gt;2539&lt;/rec-number&gt;&lt;foreign-keys&gt;&lt;key app="EN" db-id="9f2z9tt2ix2rzze2vaox5wrb0zfz9arfds25"&gt;2539&lt;/key&gt;&lt;/foreign-keys&gt;&lt;ref-type name="Book"&gt;6&lt;/ref-type&gt;&lt;contributors&gt;&lt;authors&gt;&lt;author&gt;Pesce, Giovanni&lt;/author&gt;&lt;author&gt;Felloni, Giuseppe&lt;/author&gt;&lt;/authors&gt;&lt;/contributors&gt;&lt;titles&gt;&lt;title&gt;Le monete Genovesi: Storia, arte ed economia nelle monete de Genova dal 1139 al 1814&lt;/title&gt;&lt;/titles&gt;&lt;edition&gt;2&lt;/edition&gt;&lt;keywords&gt;&lt;keyword&gt;Wirtschaftsgeschichte, Geldgeschichte, 12. Jh., 13. Jh., 14. Jh., 15. Jh., 16. Jh., 17. Jh., 18. Jh.&lt;/keyword&gt;&lt;/keywords&gt;&lt;dates&gt;&lt;year&gt;1976&lt;/year&gt;&lt;/dates&gt;&lt;pub-location&gt;Genova&lt;/pub-location&gt;&lt;publisher&gt;Stringa Editore&lt;/publisher&gt;&lt;urls&gt;&lt;related-urls&gt;&lt;url&gt;C:\Dokumente und Einstellungen\Miao\Eigene Dateien\Gescannte Literatur\Pesce &amp;amp; Felloni 1975.pdf&lt;/url&gt;&lt;/related-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28" w:tooltip="Pesce, 1976 #2539" w:history="1">
        <w:r w:rsidRPr="00266479">
          <w:rPr>
            <w:rFonts w:eastAsiaTheme="minorHAnsi"/>
            <w:noProof/>
            <w:lang w:val="en-GB" w:eastAsia="en-GB"/>
          </w:rPr>
          <w:t>Pesce and Felloni (1976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Romano&lt;/Author&gt;&lt;Year&gt;1965&lt;/Year&gt;&lt;RecNum&gt;5131&lt;/RecNum&gt;&lt;DisplayText&gt;Romano (1965)&lt;/DisplayText&gt;&lt;record&gt;&lt;rec-number&gt;5131&lt;/rec-number&gt;&lt;foreign-keys&gt;&lt;key app="EN" db-id="9f2z9tt2ix2rzze2vaox5wrb0zfz9arfds25"&gt;5131&lt;/key&gt;&lt;/foreign-keys&gt;&lt;ref-type name="Book"&gt;6&lt;/ref-type&gt;&lt;contributors&gt;&lt;authors&gt;&lt;author&gt;Romano, R.&lt;/author&gt;&lt;/authors&gt;&lt;/contributors&gt;&lt;titles&gt;&lt;title&gt;Prezzi, salari e servizi a Napoli nel secolo XVIII (1734-1806)&lt;/title&gt;&lt;/titles&gt;&lt;dates&gt;&lt;year&gt;1965&lt;/year&gt;&lt;/dates&gt;&lt;pub-location&gt;Milan&lt;/pub-location&gt;&lt;publisher&gt;Banca Commerciale Italiana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57" w:tooltip="Romano, 1965 #5131" w:history="1">
        <w:r w:rsidRPr="00266479">
          <w:rPr>
            <w:rFonts w:eastAsiaTheme="minorHAnsi"/>
            <w:noProof/>
            <w:lang w:val="en-GB" w:eastAsia="en-GB"/>
          </w:rPr>
          <w:t>Romano (1965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Stumpo&lt;/Author&gt;&lt;Year&gt;1979&lt;/Year&gt;&lt;RecNum&gt;5221&lt;/RecNum&gt;&lt;DisplayText&gt;Stumpo (1979)&lt;/DisplayText&gt;&lt;record&gt;&lt;rec-number&gt;5221&lt;/rec-number&gt;&lt;foreign-keys&gt;&lt;key app="EN" db-id="9f2z9tt2ix2rzze2vaox5wrb0zfz9arfds25"&gt;5221&lt;/key&gt;&lt;/foreign-keys&gt;&lt;ref-type name="Book"&gt;6&lt;/ref-type&gt;&lt;contributors&gt;&lt;authors&gt;&lt;author&gt;Stumpo, E.&lt;/author&gt;&lt;/authors&gt;&lt;/contributors&gt;&lt;titles&gt;&lt;title&gt;Finanza e Stato Moderno nel Piemonte del Seicento&lt;/title&gt;&lt;/titles&gt;&lt;dates&gt;&lt;year&gt;1979&lt;/year&gt;&lt;/dates&gt;&lt;pub-location&gt;Rome&lt;/pub-location&gt;&lt;publisher&gt;Istituto StoricoItaliano per l’ Età Moderna e Contemporanea&lt;/publisher&gt;&lt;urls&gt;&lt;/urls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292" w:tooltip="Stumpo, 1979 #5221" w:history="1">
        <w:r w:rsidRPr="00266479">
          <w:rPr>
            <w:rFonts w:eastAsiaTheme="minorHAnsi"/>
            <w:noProof/>
            <w:lang w:val="en-GB" w:eastAsia="en-GB"/>
          </w:rPr>
          <w:t>Stumpo (1979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. </w:t>
      </w:r>
    </w:p>
    <w:p w14:paraId="2A0D8A61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 w:eastAsia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 w:eastAsia="en-GB"/>
        </w:rPr>
        <w:t>Portugal, Spain</w:t>
      </w:r>
    </w:p>
    <w:p w14:paraId="64828440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Wheat price sources</w:t>
      </w:r>
    </w:p>
    <w:p w14:paraId="7E18835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szCs w:val="22"/>
          <w:lang w:val="it-IT" w:eastAsia="en-GB"/>
        </w:rPr>
        <w:t>Alava:</w:t>
      </w:r>
      <w:r w:rsidRPr="00266479">
        <w:rPr>
          <w:rFonts w:eastAsiaTheme="minorHAnsi" w:cstheme="minorBidi"/>
          <w:szCs w:val="22"/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0D7440C8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szCs w:val="22"/>
          <w:lang w:val="it-IT" w:eastAsia="en-GB"/>
        </w:rPr>
        <w:t>Albacete:</w:t>
      </w:r>
      <w:r w:rsidRPr="00266479">
        <w:rPr>
          <w:rFonts w:eastAsiaTheme="minorHAnsi" w:cstheme="minorBidi"/>
          <w:szCs w:val="22"/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3FE602E9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szCs w:val="22"/>
          <w:lang w:val="it-IT" w:eastAsia="en-GB"/>
        </w:rPr>
        <w:t>Alicante:</w:t>
      </w:r>
      <w:r w:rsidRPr="00266479">
        <w:rPr>
          <w:rFonts w:eastAsiaTheme="minorHAnsi" w:cstheme="minorBidi"/>
          <w:szCs w:val="22"/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790-1849</w:t>
      </w:r>
      <w:r w:rsidRPr="00266479">
        <w:rPr>
          <w:rFonts w:eastAsiaTheme="minorHAnsi" w:cstheme="minorBidi"/>
          <w:szCs w:val="22"/>
          <w:lang w:val="it-IT" w:eastAsia="en-GB"/>
        </w:rPr>
        <w:t xml:space="preserve">: Barquin Gil (2001, Appendix A4, pp. 1666-167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760A7EB5" w14:textId="77777777" w:rsidR="004E26D9" w:rsidRPr="000654B2" w:rsidRDefault="004E26D9" w:rsidP="004A45FB">
      <w:pPr>
        <w:ind w:left="2410" w:hanging="2410"/>
        <w:rPr>
          <w:rFonts w:eastAsiaTheme="minorHAnsi"/>
          <w:noProof/>
          <w:lang w:val="en-GB" w:eastAsia="en-GB"/>
        </w:rPr>
      </w:pPr>
      <w:r w:rsidRPr="000654B2">
        <w:rPr>
          <w:rFonts w:eastAsiaTheme="minorHAnsi" w:cstheme="minorBidi"/>
          <w:lang w:val="en-GB" w:eastAsia="en-GB"/>
        </w:rPr>
        <w:t>Almaden:</w:t>
      </w:r>
      <w:r w:rsidRPr="000654B2">
        <w:rPr>
          <w:rFonts w:eastAsiaTheme="minorHAnsi" w:cstheme="minorBidi"/>
          <w:lang w:val="en-GB" w:eastAsia="en-GB"/>
        </w:rPr>
        <w:tab/>
      </w:r>
      <w:r w:rsidRPr="000654B2">
        <w:rPr>
          <w:rFonts w:eastAsiaTheme="minorHAnsi" w:cstheme="minorBidi"/>
          <w:u w:val="single"/>
          <w:lang w:val="en-GB" w:eastAsia="en-GB"/>
        </w:rPr>
        <w:t>1758-1835</w:t>
      </w:r>
      <w:r w:rsidRPr="000654B2">
        <w:rPr>
          <w:rFonts w:eastAsiaTheme="minorHAnsi" w:cstheme="minorBidi"/>
          <w:lang w:val="en-GB" w:eastAsia="en-GB"/>
        </w:rPr>
        <w:t xml:space="preserve">: </w:t>
      </w:r>
      <w:r w:rsidRPr="000654B2">
        <w:rPr>
          <w:rFonts w:eastAsiaTheme="minorHAnsi"/>
          <w:noProof/>
          <w:lang w:val="en-GB" w:eastAsia="en-GB"/>
        </w:rPr>
        <w:t>Dobado González (1982</w:t>
      </w:r>
      <w:r>
        <w:rPr>
          <w:rFonts w:eastAsiaTheme="minorHAnsi"/>
          <w:noProof/>
          <w:lang w:val="en-GB" w:eastAsia="en-GB"/>
        </w:rPr>
        <w:t>)</w:t>
      </w:r>
    </w:p>
    <w:p w14:paraId="0BABCC56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szCs w:val="22"/>
          <w:lang w:val="it-IT" w:eastAsia="en-GB"/>
        </w:rPr>
        <w:t>Almeria:</w:t>
      </w:r>
      <w:r w:rsidRPr="00266479">
        <w:rPr>
          <w:rFonts w:eastAsiaTheme="minorHAnsi" w:cstheme="minorBidi"/>
          <w:szCs w:val="22"/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58CAA5FB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it-IT" w:eastAsia="en-GB"/>
        </w:rPr>
      </w:pPr>
      <w:r w:rsidRPr="00266479">
        <w:rPr>
          <w:rFonts w:eastAsiaTheme="minorHAnsi" w:cstheme="minorBidi"/>
          <w:szCs w:val="22"/>
          <w:lang w:val="it-IT" w:eastAsia="en-GB"/>
        </w:rPr>
        <w:t>Avila:</w:t>
      </w:r>
      <w:r w:rsidRPr="00266479">
        <w:rPr>
          <w:rFonts w:eastAsiaTheme="minorHAnsi" w:cstheme="minorBidi"/>
          <w:szCs w:val="22"/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714E6480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Badajoz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677265EE" w14:textId="77777777" w:rsidR="004E26D9" w:rsidRPr="00266479" w:rsidRDefault="004E26D9" w:rsidP="004A45FB">
      <w:pPr>
        <w:ind w:left="2410" w:hanging="241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Balaguer:</w:t>
      </w:r>
      <w:r w:rsidRPr="00266479">
        <w:rPr>
          <w:rFonts w:eastAsiaTheme="minorHAnsi" w:cstheme="minorBidi"/>
          <w:szCs w:val="22"/>
          <w:lang w:val="en-GB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2ABD36CD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rFonts w:eastAsia="Times New Roman"/>
          <w:lang w:val="it-IT"/>
        </w:rPr>
        <w:t>Barcelona:</w:t>
      </w:r>
      <w:r w:rsidRPr="00266479">
        <w:rPr>
          <w:rFonts w:eastAsia="Times New Roman"/>
          <w:lang w:val="it-IT"/>
        </w:rPr>
        <w:tab/>
      </w:r>
      <w:r w:rsidRPr="00266479">
        <w:rPr>
          <w:rFonts w:eastAsia="Times New Roman"/>
          <w:u w:val="single"/>
          <w:lang w:val="it-IT"/>
        </w:rPr>
        <w:t>1493-1808</w:t>
      </w:r>
      <w:r w:rsidRPr="00266479">
        <w:rPr>
          <w:rFonts w:eastAsia="Times New Roman"/>
          <w:lang w:val="it-IT"/>
        </w:rPr>
        <w:t xml:space="preserve">: Feliu (1991); </w:t>
      </w:r>
      <w:r w:rsidRPr="00266479">
        <w:rPr>
          <w:rFonts w:eastAsia="Times New Roman"/>
          <w:u w:val="single"/>
          <w:lang w:val="it-IT"/>
        </w:rPr>
        <w:t>1813-1890</w:t>
      </w:r>
      <w:r w:rsidRPr="00266479">
        <w:rPr>
          <w:rFonts w:eastAsia="Times New Roman"/>
          <w:lang w:val="it-IT"/>
        </w:rPr>
        <w:t xml:space="preserve">: Sarda (1998); </w:t>
      </w:r>
      <w:r w:rsidRPr="00266479">
        <w:rPr>
          <w:rFonts w:eastAsia="Times New Roman"/>
          <w:u w:val="single"/>
          <w:lang w:val="it-IT"/>
        </w:rPr>
        <w:t>1856-1890</w:t>
      </w:r>
      <w:r w:rsidRPr="00266479">
        <w:rPr>
          <w:rFonts w:eastAsia="Times New Roman"/>
          <w:lang w:val="it-IT"/>
        </w:rPr>
        <w:t xml:space="preserve">:Sanchez-Albornoz (1975); </w:t>
      </w:r>
      <w:r w:rsidRPr="00266479">
        <w:rPr>
          <w:rFonts w:eastAsia="Times New Roman"/>
          <w:u w:val="single"/>
          <w:lang w:val="it-IT"/>
        </w:rPr>
        <w:t>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37EC1A0F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Burgos:</w:t>
      </w:r>
      <w:r w:rsidRPr="00266479">
        <w:rPr>
          <w:noProof/>
          <w:lang w:val="de-DE"/>
        </w:rPr>
        <w:tab/>
      </w:r>
      <w:r w:rsidRPr="00266479">
        <w:rPr>
          <w:rFonts w:eastAsia="Times New Roman"/>
          <w:u w:val="single"/>
          <w:lang w:val="it-IT"/>
        </w:rPr>
        <w:t>1800-1860</w:t>
      </w:r>
      <w:r w:rsidRPr="00266479">
        <w:rPr>
          <w:rFonts w:eastAsia="Times New Roman"/>
          <w:lang w:val="it-IT"/>
        </w:rPr>
        <w:t xml:space="preserve">: Martinez Vara (1999); </w:t>
      </w:r>
      <w:r w:rsidRPr="00266479">
        <w:rPr>
          <w:u w:val="single"/>
          <w:lang w:val="it-IT" w:eastAsia="en-GB"/>
        </w:rPr>
        <w:t>1814-1883:</w:t>
      </w:r>
      <w:r w:rsidRPr="00266479">
        <w:rPr>
          <w:lang w:val="it-IT" w:eastAsia="en-GB"/>
        </w:rPr>
        <w:t xml:space="preserve">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 xml:space="preserve">Sanchez-Albornoz (1975); </w:t>
      </w:r>
      <w:r w:rsidRPr="00266479">
        <w:rPr>
          <w:rFonts w:eastAsia="Times New Roman"/>
          <w:u w:val="single"/>
          <w:lang w:val="it-IT"/>
        </w:rPr>
        <w:t>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77B08524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de-DE"/>
        </w:rPr>
      </w:pPr>
      <w:r w:rsidRPr="00266479">
        <w:rPr>
          <w:rFonts w:eastAsia="Times New Roman"/>
          <w:lang w:val="de-DE"/>
        </w:rPr>
        <w:t>Caceres:</w:t>
      </w:r>
      <w:r w:rsidRPr="00266479">
        <w:rPr>
          <w:rFonts w:eastAsia="Times New Roman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49F0B229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de-DE"/>
        </w:rPr>
      </w:pPr>
      <w:r w:rsidRPr="00266479">
        <w:rPr>
          <w:rFonts w:eastAsia="Times New Roman"/>
          <w:lang w:val="de-DE"/>
        </w:rPr>
        <w:lastRenderedPageBreak/>
        <w:t>Cadiz:</w:t>
      </w:r>
      <w:r w:rsidRPr="00266479">
        <w:rPr>
          <w:rFonts w:eastAsia="Times New Roman"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31EFA0F1" w14:textId="77777777" w:rsidR="004E26D9" w:rsidRPr="00266479" w:rsidRDefault="004E26D9" w:rsidP="004A45FB">
      <w:pPr>
        <w:autoSpaceDE w:val="0"/>
        <w:autoSpaceDN w:val="0"/>
        <w:adjustRightInd w:val="0"/>
        <w:spacing w:after="0"/>
        <w:ind w:left="2410" w:hanging="2410"/>
        <w:rPr>
          <w:lang w:val="it-IT"/>
        </w:rPr>
      </w:pPr>
      <w:r w:rsidRPr="00266479">
        <w:rPr>
          <w:lang w:val="it-IT"/>
        </w:rPr>
        <w:t xml:space="preserve">Casarrubios del Monte: </w:t>
      </w:r>
      <w:r>
        <w:rPr>
          <w:lang w:val="it-IT"/>
        </w:rPr>
        <w:tab/>
      </w:r>
      <w:r w:rsidRPr="00266479">
        <w:rPr>
          <w:u w:val="single"/>
          <w:lang w:val="it-IT"/>
        </w:rPr>
        <w:t>1651-1800</w:t>
      </w:r>
      <w:r w:rsidRPr="00266479">
        <w:rPr>
          <w:lang w:val="it-IT"/>
        </w:rPr>
        <w:t xml:space="preserve">: Lopez Losa (2013) </w:t>
      </w:r>
    </w:p>
    <w:p w14:paraId="50FE136B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it-IT"/>
        </w:rPr>
      </w:pPr>
      <w:r w:rsidRPr="00266479">
        <w:rPr>
          <w:rFonts w:eastAsia="Times New Roman"/>
          <w:lang w:val="it-IT"/>
        </w:rPr>
        <w:t>Castellon:</w:t>
      </w:r>
      <w:r w:rsidRPr="00266479">
        <w:rPr>
          <w:rFonts w:eastAsia="Times New Roman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3E3BCFDB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it-IT"/>
        </w:rPr>
      </w:pPr>
      <w:r w:rsidRPr="00266479">
        <w:rPr>
          <w:rFonts w:eastAsia="Times New Roman"/>
          <w:lang w:val="it-IT"/>
        </w:rPr>
        <w:t>Cervera:</w:t>
      </w:r>
      <w:r w:rsidRPr="00266479">
        <w:rPr>
          <w:rFonts w:eastAsia="Times New Roman"/>
          <w:lang w:val="it-IT"/>
        </w:rPr>
        <w:tab/>
      </w:r>
      <w:r w:rsidRPr="00266479">
        <w:rPr>
          <w:rFonts w:eastAsia="Times New Roman"/>
          <w:u w:val="single"/>
          <w:lang w:val="it-IT"/>
        </w:rPr>
        <w:t>1753-1802</w:t>
      </w:r>
      <w:r w:rsidRPr="00266479">
        <w:rPr>
          <w:rFonts w:eastAsia="Times New Roman"/>
          <w:lang w:val="it-IT"/>
        </w:rPr>
        <w:t>: Feliu (1991)</w:t>
      </w:r>
    </w:p>
    <w:p w14:paraId="17A1D230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it-IT"/>
        </w:rPr>
      </w:pPr>
      <w:r w:rsidRPr="00266479">
        <w:rPr>
          <w:rFonts w:eastAsia="Times New Roman"/>
          <w:lang w:val="it-IT"/>
        </w:rPr>
        <w:t>Ciudad Real:</w:t>
      </w:r>
      <w:r>
        <w:rPr>
          <w:rFonts w:eastAsia="Times New Roman"/>
          <w:lang w:val="it-IT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360935CF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rFonts w:eastAsia="Times New Roman"/>
          <w:lang w:val="it-IT"/>
        </w:rPr>
        <w:t>Cordoba:</w:t>
      </w:r>
      <w:r w:rsidRPr="00266479">
        <w:rPr>
          <w:rFonts w:eastAsia="Times New Roman"/>
          <w:lang w:val="it-IT"/>
        </w:rPr>
        <w:tab/>
      </w:r>
      <w:r w:rsidRPr="00266479">
        <w:rPr>
          <w:u w:val="single"/>
          <w:lang w:val="it-IT" w:eastAsia="en-GB"/>
        </w:rPr>
        <w:t>1816-1883:</w:t>
      </w:r>
      <w:r w:rsidRPr="00266479">
        <w:rPr>
          <w:lang w:val="it-IT" w:eastAsia="en-GB"/>
        </w:rPr>
        <w:t xml:space="preserve">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>Sanchez-Albornoz (1975);</w:t>
      </w:r>
      <w:r w:rsidRPr="00266479">
        <w:rPr>
          <w:rFonts w:eastAsia="Times New Roman"/>
          <w:u w:val="single"/>
          <w:lang w:val="it-IT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1A620CC9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de-DE"/>
        </w:rPr>
      </w:pPr>
      <w:r w:rsidRPr="00266479">
        <w:rPr>
          <w:noProof/>
          <w:lang w:val="de-DE"/>
        </w:rPr>
        <w:t>Cuellar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604-1713</w:t>
      </w:r>
      <w:r w:rsidRPr="00266479">
        <w:rPr>
          <w:noProof/>
          <w:lang w:val="de-DE"/>
        </w:rPr>
        <w:t xml:space="preserve">: </w:t>
      </w:r>
      <w:r w:rsidRPr="00266479">
        <w:rPr>
          <w:rFonts w:eastAsia="Times New Roman"/>
          <w:lang w:val="it-IT"/>
        </w:rPr>
        <w:t>Alvarez Anes and Le Flem (1965)</w:t>
      </w:r>
    </w:p>
    <w:p w14:paraId="3E91328B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rFonts w:eastAsia="Times New Roman"/>
        </w:rPr>
        <w:t>Coruna:</w:t>
      </w:r>
      <w:r w:rsidRPr="00266479">
        <w:rPr>
          <w:rFonts w:eastAsia="Times New Roman"/>
        </w:rPr>
        <w:tab/>
      </w:r>
      <w:r w:rsidRPr="00266479">
        <w:rPr>
          <w:rFonts w:eastAsia="Times New Roman"/>
          <w:u w:val="single"/>
        </w:rPr>
        <w:t>1700-1825</w:t>
      </w:r>
      <w:r w:rsidRPr="00266479">
        <w:rPr>
          <w:rFonts w:eastAsia="Times New Roman"/>
        </w:rPr>
        <w:t xml:space="preserve"> (House of Commons 1826 p.67); </w:t>
      </w:r>
      <w:r w:rsidRPr="00266479">
        <w:rPr>
          <w:rFonts w:eastAsia="Times New Roman"/>
          <w:u w:val="single"/>
        </w:rPr>
        <w:t>1827-1832</w:t>
      </w:r>
      <w:r w:rsidRPr="00266479">
        <w:rPr>
          <w:rFonts w:eastAsia="Times New Roman"/>
        </w:rPr>
        <w:t xml:space="preserve">: </w:t>
      </w:r>
      <w:r w:rsidRPr="00266479">
        <w:rPr>
          <w:lang w:val="en-GB" w:eastAsia="en-GB"/>
        </w:rPr>
        <w:t xml:space="preserve">House of Commons (1828, 1829, 1830, 1831, 1834a); </w:t>
      </w:r>
      <w:r w:rsidRPr="00266479">
        <w:rPr>
          <w:u w:val="single"/>
          <w:lang w:val="en-GB" w:eastAsia="en-GB"/>
        </w:rPr>
        <w:t>1834-1883:</w:t>
      </w:r>
      <w:r w:rsidRPr="00266479">
        <w:rPr>
          <w:lang w:val="en-GB" w:eastAsia="en-GB"/>
        </w:rPr>
        <w:t xml:space="preserve"> </w:t>
      </w:r>
      <w:proofErr w:type="spellStart"/>
      <w:r w:rsidRPr="00266479">
        <w:rPr>
          <w:lang w:val="en-GB" w:eastAsia="en-GB"/>
        </w:rPr>
        <w:t>Barquin</w:t>
      </w:r>
      <w:proofErr w:type="spellEnd"/>
      <w:r w:rsidRPr="00266479">
        <w:rPr>
          <w:lang w:val="en-GB" w:eastAsia="en-GB"/>
        </w:rPr>
        <w:t xml:space="preserve"> Gil (2001); </w:t>
      </w:r>
      <w:r w:rsidRPr="00266479">
        <w:rPr>
          <w:u w:val="single"/>
          <w:lang w:val="en-GB" w:eastAsia="en-GB"/>
        </w:rPr>
        <w:t>1856-1890</w:t>
      </w:r>
      <w:r w:rsidRPr="00266479">
        <w:rPr>
          <w:lang w:val="en-GB" w:eastAsia="en-GB"/>
        </w:rPr>
        <w:t xml:space="preserve">: </w:t>
      </w:r>
      <w:r w:rsidRPr="00266479">
        <w:rPr>
          <w:rFonts w:eastAsia="Times New Roman"/>
        </w:rPr>
        <w:t>Sanchez-</w:t>
      </w:r>
      <w:proofErr w:type="spellStart"/>
      <w:r w:rsidRPr="00266479">
        <w:rPr>
          <w:rFonts w:eastAsia="Times New Roman"/>
        </w:rPr>
        <w:t>Albornoz</w:t>
      </w:r>
      <w:proofErr w:type="spellEnd"/>
      <w:r w:rsidRPr="00266479">
        <w:rPr>
          <w:rFonts w:eastAsia="Times New Roman"/>
        </w:rPr>
        <w:t xml:space="preserve"> (1975);</w:t>
      </w:r>
      <w:r w:rsidRPr="00266479">
        <w:rPr>
          <w:rFonts w:eastAsia="Times New Roman"/>
          <w:u w:val="single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634CC8D3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Cuenca:</w:t>
      </w:r>
      <w:r w:rsidRPr="00266479"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13C127B0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Fernan-Nunez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734-1808</w:t>
      </w:r>
      <w:r w:rsidRPr="00266479">
        <w:rPr>
          <w:noProof/>
          <w:lang w:val="de-DE"/>
        </w:rPr>
        <w:t xml:space="preserve">: Ponsot (1987); </w:t>
      </w:r>
    </w:p>
    <w:p w14:paraId="741C4707" w14:textId="77777777" w:rsidR="004E26D9" w:rsidRPr="00266479" w:rsidRDefault="004E26D9" w:rsidP="004A45FB">
      <w:pPr>
        <w:spacing w:after="0"/>
        <w:ind w:left="2410" w:hanging="2410"/>
        <w:rPr>
          <w:lang w:val="it-IT" w:eastAsia="en-GB"/>
        </w:rPr>
      </w:pPr>
      <w:r w:rsidRPr="00266479">
        <w:rPr>
          <w:noProof/>
          <w:lang w:val="de-DE"/>
        </w:rPr>
        <w:t>Fraga:</w:t>
      </w:r>
      <w:r w:rsidRPr="00266479">
        <w:rPr>
          <w:noProof/>
          <w:lang w:val="de-DE"/>
        </w:rPr>
        <w:tab/>
      </w:r>
      <w:r w:rsidRPr="00266479">
        <w:rPr>
          <w:u w:val="single"/>
          <w:lang w:val="it-IT" w:eastAsia="en-GB"/>
        </w:rPr>
        <w:t>1834-1883:</w:t>
      </w:r>
      <w:r w:rsidRPr="00266479">
        <w:rPr>
          <w:lang w:val="it-IT" w:eastAsia="en-GB"/>
        </w:rPr>
        <w:t xml:space="preserve"> Barquin Gil (2001)</w:t>
      </w:r>
    </w:p>
    <w:p w14:paraId="7BDDCB4E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lang w:val="it-IT" w:eastAsia="en-GB"/>
        </w:rPr>
        <w:t>Gerona:</w:t>
      </w:r>
      <w:r w:rsidRPr="00266479">
        <w:rPr>
          <w:lang w:val="it-IT" w:eastAsia="en-GB"/>
        </w:rPr>
        <w:tab/>
      </w:r>
      <w:r w:rsidRPr="00266479">
        <w:rPr>
          <w:u w:val="single"/>
          <w:lang w:val="it-IT" w:eastAsia="en-GB"/>
        </w:rPr>
        <w:t>1569-1799</w:t>
      </w:r>
      <w:r w:rsidRPr="00266479">
        <w:rPr>
          <w:lang w:val="it-IT" w:eastAsia="en-GB"/>
        </w:rPr>
        <w:t xml:space="preserve">: Feliu (1991); </w:t>
      </w:r>
      <w:r w:rsidRPr="00266479">
        <w:rPr>
          <w:u w:val="single"/>
          <w:lang w:val="it-IT" w:eastAsia="en-GB"/>
        </w:rPr>
        <w:t>1765-1883</w:t>
      </w:r>
      <w:r w:rsidRPr="00266479">
        <w:rPr>
          <w:lang w:val="it-IT" w:eastAsia="en-GB"/>
        </w:rPr>
        <w:t xml:space="preserve">: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>Sanchez-Albornoz (1975);</w:t>
      </w:r>
      <w:r w:rsidRPr="00266479">
        <w:rPr>
          <w:rFonts w:eastAsia="Times New Roman"/>
          <w:u w:val="single"/>
          <w:lang w:val="it-IT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06CD619B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Granada:</w:t>
      </w:r>
      <w:r w:rsidRPr="00266479">
        <w:rPr>
          <w:noProof/>
          <w:lang w:val="de-DE"/>
        </w:rPr>
        <w:tab/>
      </w:r>
      <w:r w:rsidRPr="00266479">
        <w:rPr>
          <w:u w:val="single"/>
          <w:lang w:val="it-IT" w:eastAsia="en-GB"/>
        </w:rPr>
        <w:t>1814-1883</w:t>
      </w:r>
      <w:r w:rsidRPr="00266479">
        <w:rPr>
          <w:lang w:val="it-IT" w:eastAsia="en-GB"/>
        </w:rPr>
        <w:t xml:space="preserve">: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>Sanchez-Albornoz (1975);</w:t>
      </w:r>
      <w:r w:rsidRPr="00266479">
        <w:rPr>
          <w:rFonts w:eastAsia="Times New Roman"/>
          <w:u w:val="single"/>
          <w:lang w:val="it-IT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10262AF0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Guadalajar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2349F26F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Guipuzco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56-1890</w:t>
      </w:r>
      <w:r w:rsidRPr="00266479">
        <w:rPr>
          <w:rFonts w:eastAsiaTheme="minorHAnsi" w:cstheme="minorBidi"/>
          <w:szCs w:val="22"/>
          <w:lang w:val="de-DE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91-1907</w:t>
      </w:r>
      <w:r w:rsidRPr="00266479">
        <w:rPr>
          <w:rFonts w:eastAsiaTheme="minorHAnsi" w:cstheme="minorBidi"/>
          <w:szCs w:val="22"/>
          <w:lang w:val="de-DE" w:eastAsia="en-GB"/>
        </w:rPr>
        <w:t>: Grupo de estudios de historia rural (1980</w:t>
      </w:r>
      <w:r>
        <w:rPr>
          <w:rFonts w:eastAsiaTheme="minorHAnsi" w:cstheme="minorBidi"/>
          <w:szCs w:val="22"/>
          <w:lang w:val="de-DE" w:eastAsia="en-GB"/>
        </w:rPr>
        <w:t>)</w:t>
      </w:r>
    </w:p>
    <w:p w14:paraId="66E65D78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Huelv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56-1890</w:t>
      </w:r>
      <w:r w:rsidRPr="00266479">
        <w:rPr>
          <w:rFonts w:eastAsiaTheme="minorHAnsi" w:cstheme="minorBidi"/>
          <w:szCs w:val="22"/>
          <w:lang w:val="de-DE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91-1907</w:t>
      </w:r>
      <w:r w:rsidRPr="00266479">
        <w:rPr>
          <w:rFonts w:eastAsiaTheme="minorHAnsi" w:cstheme="minorBidi"/>
          <w:szCs w:val="22"/>
          <w:lang w:val="de-DE" w:eastAsia="en-GB"/>
        </w:rPr>
        <w:t>: Grupo de estudios de historia rural (1980</w:t>
      </w:r>
      <w:r>
        <w:rPr>
          <w:rFonts w:eastAsiaTheme="minorHAnsi" w:cstheme="minorBidi"/>
          <w:szCs w:val="22"/>
          <w:lang w:val="de-DE" w:eastAsia="en-GB"/>
        </w:rPr>
        <w:t>)</w:t>
      </w:r>
    </w:p>
    <w:p w14:paraId="2E9CB9EF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Huesc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56-1890</w:t>
      </w:r>
      <w:r w:rsidRPr="00266479">
        <w:rPr>
          <w:rFonts w:eastAsiaTheme="minorHAnsi" w:cstheme="minorBidi"/>
          <w:szCs w:val="22"/>
          <w:lang w:val="de-DE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de-DE" w:eastAsia="en-GB"/>
        </w:rPr>
        <w:t>1891-1907</w:t>
      </w:r>
      <w:r w:rsidRPr="00266479">
        <w:rPr>
          <w:rFonts w:eastAsiaTheme="minorHAnsi" w:cstheme="minorBidi"/>
          <w:szCs w:val="22"/>
          <w:lang w:val="de-DE" w:eastAsia="en-GB"/>
        </w:rPr>
        <w:t>: Grupo de estudios de historia rural (1980</w:t>
      </w:r>
      <w:r>
        <w:rPr>
          <w:rFonts w:eastAsiaTheme="minorHAnsi" w:cstheme="minorBidi"/>
          <w:szCs w:val="22"/>
          <w:lang w:val="de-DE" w:eastAsia="en-GB"/>
        </w:rPr>
        <w:t>)</w:t>
      </w:r>
    </w:p>
    <w:p w14:paraId="4D95CA88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Jaen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0687B2E7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lastRenderedPageBreak/>
        <w:t>Leon:</w:t>
      </w:r>
      <w:r w:rsidRPr="00266479">
        <w:rPr>
          <w:noProof/>
          <w:lang w:val="de-DE"/>
        </w:rPr>
        <w:tab/>
      </w:r>
      <w:r w:rsidRPr="00266479">
        <w:rPr>
          <w:rFonts w:eastAsia="Times New Roman"/>
          <w:u w:val="single"/>
          <w:lang w:val="it-IT"/>
        </w:rPr>
        <w:t>1800-1860</w:t>
      </w:r>
      <w:r w:rsidRPr="00266479">
        <w:rPr>
          <w:rFonts w:eastAsia="Times New Roman"/>
          <w:lang w:val="it-IT"/>
        </w:rPr>
        <w:t xml:space="preserve">: Martinez Vara (1999); </w:t>
      </w:r>
      <w:r w:rsidRPr="00266479">
        <w:rPr>
          <w:u w:val="single"/>
          <w:lang w:val="it-IT" w:eastAsia="en-GB"/>
        </w:rPr>
        <w:t>1829-1883:</w:t>
      </w:r>
      <w:r w:rsidRPr="00266479">
        <w:rPr>
          <w:lang w:val="it-IT" w:eastAsia="en-GB"/>
        </w:rPr>
        <w:t xml:space="preserve">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>Sanchez-Albornoz (1975);</w:t>
      </w:r>
      <w:r w:rsidRPr="00266479">
        <w:rPr>
          <w:rFonts w:eastAsia="Times New Roman"/>
          <w:u w:val="single"/>
          <w:lang w:val="it-IT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1EE70630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Lisbon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500-1910</w:t>
      </w:r>
      <w:r w:rsidRPr="00266479">
        <w:rPr>
          <w:noProof/>
          <w:lang w:val="de-DE"/>
        </w:rPr>
        <w:t xml:space="preserve">: personal </w:t>
      </w:r>
      <w:r>
        <w:rPr>
          <w:noProof/>
          <w:lang w:val="de-DE"/>
        </w:rPr>
        <w:t xml:space="preserve">communication from </w:t>
      </w:r>
      <w:r w:rsidRPr="00266479">
        <w:rPr>
          <w:noProof/>
          <w:lang w:val="de-DE"/>
        </w:rPr>
        <w:t>Jaime Reis.</w:t>
      </w:r>
    </w:p>
    <w:p w14:paraId="1FE510BE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Lleida (Lerida):</w:t>
      </w:r>
      <w:r w:rsidRPr="00266479">
        <w:rPr>
          <w:noProof/>
          <w:lang w:val="de-DE"/>
        </w:rPr>
        <w:tab/>
      </w:r>
      <w:r w:rsidRPr="00266479">
        <w:rPr>
          <w:rFonts w:eastAsia="Times New Roman"/>
          <w:u w:val="single"/>
          <w:lang w:val="it-IT"/>
        </w:rPr>
        <w:t>1700-1802</w:t>
      </w:r>
      <w:r w:rsidRPr="00266479">
        <w:rPr>
          <w:rFonts w:eastAsia="Times New Roman"/>
          <w:lang w:val="it-IT"/>
        </w:rPr>
        <w:t xml:space="preserve">: Vicedo Ruis (1983a); </w:t>
      </w:r>
      <w:r w:rsidRPr="00266479">
        <w:rPr>
          <w:rFonts w:eastAsia="Times New Roman"/>
          <w:u w:val="single"/>
          <w:lang w:val="it-IT"/>
        </w:rPr>
        <w:t>1800-1845</w:t>
      </w:r>
      <w:r w:rsidRPr="00266479">
        <w:rPr>
          <w:rFonts w:eastAsia="Times New Roman"/>
          <w:lang w:val="it-IT"/>
        </w:rPr>
        <w:t>: Vicedo Ruis (1983 b)</w:t>
      </w:r>
      <w:r w:rsidRPr="00266479">
        <w:rPr>
          <w:u w:val="single"/>
          <w:lang w:val="it-IT" w:eastAsia="en-GB"/>
        </w:rPr>
        <w:t>1814-1883:</w:t>
      </w:r>
      <w:r w:rsidRPr="00266479">
        <w:rPr>
          <w:lang w:val="it-IT" w:eastAsia="en-GB"/>
        </w:rPr>
        <w:t xml:space="preserve">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>Sanchez-Albornoz (1975);</w:t>
      </w:r>
      <w:r w:rsidRPr="00266479">
        <w:rPr>
          <w:rFonts w:eastAsia="Times New Roman"/>
          <w:u w:val="single"/>
          <w:lang w:val="it-IT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31C0106E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Logrono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304329C6" w14:textId="77777777" w:rsidR="004E26D9" w:rsidRPr="00266479" w:rsidRDefault="004E26D9" w:rsidP="004A45FB">
      <w:pPr>
        <w:spacing w:after="0"/>
        <w:ind w:left="2410" w:hanging="2410"/>
        <w:rPr>
          <w:lang w:val="it-IT" w:eastAsia="en-GB"/>
        </w:rPr>
      </w:pPr>
      <w:r w:rsidRPr="00266479">
        <w:rPr>
          <w:noProof/>
          <w:lang w:val="de-DE"/>
        </w:rPr>
        <w:t>Lorca:</w:t>
      </w:r>
      <w:r>
        <w:rPr>
          <w:noProof/>
          <w:lang w:val="de-DE"/>
        </w:rPr>
        <w:tab/>
      </w:r>
      <w:r w:rsidRPr="00266479">
        <w:rPr>
          <w:u w:val="single"/>
          <w:lang w:val="it-IT" w:eastAsia="en-GB"/>
        </w:rPr>
        <w:t>1829-1883:</w:t>
      </w:r>
      <w:r w:rsidRPr="00266479">
        <w:rPr>
          <w:lang w:val="it-IT" w:eastAsia="en-GB"/>
        </w:rPr>
        <w:t xml:space="preserve"> Barquin Gil (2001)</w:t>
      </w:r>
    </w:p>
    <w:p w14:paraId="1BA6544B" w14:textId="77777777" w:rsidR="004E26D9" w:rsidRPr="00266479" w:rsidRDefault="004E26D9" w:rsidP="004A45FB">
      <w:pPr>
        <w:spacing w:after="0"/>
        <w:ind w:left="2410" w:hanging="2410"/>
        <w:rPr>
          <w:lang w:val="it-IT" w:eastAsia="en-GB"/>
        </w:rPr>
      </w:pPr>
      <w:r w:rsidRPr="00266479">
        <w:rPr>
          <w:lang w:val="it-IT" w:eastAsia="en-GB"/>
        </w:rPr>
        <w:t>Lugo:</w:t>
      </w:r>
      <w:r>
        <w:rPr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</w:p>
    <w:p w14:paraId="56FC8009" w14:textId="77777777" w:rsidR="004E26D9" w:rsidRPr="00266479" w:rsidRDefault="004E26D9" w:rsidP="004A45FB">
      <w:pPr>
        <w:spacing w:after="0"/>
        <w:ind w:left="2410" w:hanging="2410"/>
        <w:rPr>
          <w:lang w:val="it-IT" w:eastAsia="en-GB"/>
        </w:rPr>
      </w:pPr>
      <w:r w:rsidRPr="00266479">
        <w:rPr>
          <w:lang w:val="it-IT" w:eastAsia="en-GB"/>
        </w:rPr>
        <w:t>Madrid:</w:t>
      </w:r>
      <w:r w:rsidRPr="00266479">
        <w:rPr>
          <w:lang w:val="it-IT" w:eastAsia="en-GB"/>
        </w:rPr>
        <w:tab/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Sanchez-Albornoz (1975); </w:t>
      </w:r>
      <w:r w:rsidRPr="00266479">
        <w:rPr>
          <w:u w:val="single"/>
          <w:lang w:val="it-IT" w:eastAsia="en-GB"/>
        </w:rPr>
        <w:t>1891-1907</w:t>
      </w:r>
      <w:r w:rsidRPr="00266479">
        <w:rPr>
          <w:lang w:val="it-IT" w:eastAsia="en-GB"/>
        </w:rPr>
        <w:t xml:space="preserve">: </w:t>
      </w:r>
      <w:r w:rsidRPr="00266479">
        <w:rPr>
          <w:noProof/>
          <w:lang w:val="de-DE"/>
        </w:rPr>
        <w:t xml:space="preserve">Grupo de Estudios de historia rural </w:t>
      </w:r>
      <w:r w:rsidRPr="00266479">
        <w:rPr>
          <w:lang w:val="it-IT" w:eastAsia="en-GB"/>
        </w:rPr>
        <w:t>(1980)</w:t>
      </w:r>
    </w:p>
    <w:p w14:paraId="2FC8BB5A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lang w:val="it-IT" w:eastAsia="en-GB"/>
        </w:rPr>
        <w:t xml:space="preserve">Maduerelo: </w:t>
      </w:r>
      <w:r w:rsidRPr="00266479">
        <w:rPr>
          <w:lang w:val="it-IT" w:eastAsia="en-GB"/>
        </w:rPr>
        <w:tab/>
      </w:r>
      <w:r w:rsidRPr="00266479">
        <w:rPr>
          <w:rFonts w:eastAsia="Times New Roman"/>
          <w:u w:val="single"/>
          <w:lang w:val="it-IT"/>
        </w:rPr>
        <w:t>1613-1704</w:t>
      </w:r>
      <w:r w:rsidRPr="00266479">
        <w:rPr>
          <w:rFonts w:eastAsia="Times New Roman"/>
          <w:lang w:val="it-IT"/>
        </w:rPr>
        <w:t>: Alvarez Anes and Le Flem (1965)</w:t>
      </w:r>
    </w:p>
    <w:p w14:paraId="42C83C9E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Mallorca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317-15</w:t>
      </w:r>
      <w:r>
        <w:rPr>
          <w:noProof/>
          <w:u w:val="single"/>
          <w:lang w:val="de-DE"/>
        </w:rPr>
        <w:t>28</w:t>
      </w:r>
      <w:r w:rsidRPr="00266479">
        <w:rPr>
          <w:noProof/>
          <w:lang w:val="de-DE"/>
        </w:rPr>
        <w:t>: Portella (1993 vol. II p.</w:t>
      </w:r>
      <w:r>
        <w:rPr>
          <w:noProof/>
          <w:lang w:val="de-DE"/>
        </w:rPr>
        <w:t xml:space="preserve"> </w:t>
      </w:r>
      <w:r w:rsidRPr="00266479">
        <w:rPr>
          <w:noProof/>
          <w:lang w:val="de-DE"/>
        </w:rPr>
        <w:t xml:space="preserve">485-487), integrated with data </w:t>
      </w:r>
      <w:r w:rsidRPr="00266479">
        <w:rPr>
          <w:noProof/>
          <w:u w:val="single"/>
          <w:lang w:val="de-DE"/>
        </w:rPr>
        <w:t>1386-1397</w:t>
      </w:r>
      <w:r w:rsidRPr="00266479">
        <w:rPr>
          <w:noProof/>
          <w:lang w:val="de-DE"/>
        </w:rPr>
        <w:t>: Lopez Bonet (1986</w:t>
      </w:r>
      <w:r>
        <w:rPr>
          <w:noProof/>
          <w:lang w:val="de-DE"/>
        </w:rPr>
        <w:t>,</w:t>
      </w:r>
      <w:r w:rsidRPr="00266479">
        <w:rPr>
          <w:noProof/>
          <w:lang w:val="de-DE"/>
        </w:rPr>
        <w:t xml:space="preserve"> p.</w:t>
      </w:r>
      <w:r>
        <w:rPr>
          <w:noProof/>
          <w:lang w:val="de-DE"/>
        </w:rPr>
        <w:t xml:space="preserve"> </w:t>
      </w:r>
      <w:r w:rsidRPr="00266479">
        <w:rPr>
          <w:noProof/>
          <w:lang w:val="de-DE"/>
        </w:rPr>
        <w:t xml:space="preserve">60); </w:t>
      </w:r>
      <w:r w:rsidRPr="00266479">
        <w:rPr>
          <w:noProof/>
          <w:u w:val="single"/>
          <w:lang w:val="de-DE"/>
        </w:rPr>
        <w:t>1500-1777</w:t>
      </w:r>
      <w:r w:rsidRPr="009F64F1">
        <w:rPr>
          <w:noProof/>
          <w:lang w:val="de-DE"/>
        </w:rPr>
        <w:t>:</w:t>
      </w:r>
      <w:r w:rsidRPr="00266479">
        <w:rPr>
          <w:noProof/>
          <w:lang w:val="de-DE"/>
        </w:rPr>
        <w:t xml:space="preserve"> Benassar (1977)</w:t>
      </w:r>
    </w:p>
    <w:p w14:paraId="16CA59D6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Mansilla:</w:t>
      </w:r>
      <w:r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651-1799</w:t>
      </w:r>
      <w:r w:rsidRPr="00266479">
        <w:rPr>
          <w:noProof/>
          <w:lang w:val="de-DE"/>
        </w:rPr>
        <w:t xml:space="preserve"> Lopez Losa (2013)</w:t>
      </w:r>
    </w:p>
    <w:p w14:paraId="6BE51173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Medina:</w:t>
      </w:r>
      <w:r>
        <w:rPr>
          <w:noProof/>
          <w:lang w:val="de-DE"/>
        </w:rPr>
        <w:tab/>
      </w:r>
      <w:r w:rsidRPr="00266479">
        <w:rPr>
          <w:rFonts w:eastAsia="Times New Roman"/>
          <w:u w:val="single"/>
          <w:lang w:val="it-IT"/>
        </w:rPr>
        <w:t>1800-1860</w:t>
      </w:r>
      <w:r w:rsidRPr="00266479">
        <w:rPr>
          <w:rFonts w:eastAsia="Times New Roman"/>
          <w:lang w:val="it-IT"/>
        </w:rPr>
        <w:t>: Martinez Vara (1997)</w:t>
      </w:r>
    </w:p>
    <w:p w14:paraId="4DDB5725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Merida:</w:t>
      </w:r>
      <w:r>
        <w:rPr>
          <w:noProof/>
          <w:lang w:val="de-DE"/>
        </w:rPr>
        <w:tab/>
      </w:r>
      <w:r w:rsidRPr="00266479">
        <w:rPr>
          <w:u w:val="single"/>
          <w:lang w:val="de-DE" w:eastAsia="en-GB"/>
        </w:rPr>
        <w:t>1829-1883:</w:t>
      </w:r>
      <w:r w:rsidRPr="00266479">
        <w:rPr>
          <w:lang w:val="de-DE" w:eastAsia="en-GB"/>
        </w:rPr>
        <w:t xml:space="preserve"> Barquin Gil (2001)</w:t>
      </w:r>
    </w:p>
    <w:p w14:paraId="72AB15B5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Murcia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675-1796:</w:t>
      </w:r>
      <w:r w:rsidRPr="00266479">
        <w:rPr>
          <w:noProof/>
          <w:lang w:val="de-DE"/>
        </w:rPr>
        <w:t xml:space="preserve">Caro Lopez (1985); </w:t>
      </w:r>
      <w:r w:rsidRPr="00266479">
        <w:rPr>
          <w:u w:val="single"/>
          <w:lang w:val="de-DE" w:eastAsia="en-GB"/>
        </w:rPr>
        <w:t>1836-1883:</w:t>
      </w:r>
      <w:r w:rsidRPr="00266479">
        <w:rPr>
          <w:lang w:val="de-DE" w:eastAsia="en-GB"/>
        </w:rPr>
        <w:t xml:space="preserve"> Barquin Gil (2001); </w:t>
      </w:r>
      <w:r w:rsidRPr="00266479">
        <w:rPr>
          <w:u w:val="single"/>
          <w:lang w:val="de-DE" w:eastAsia="en-GB"/>
        </w:rPr>
        <w:t>1856-1890</w:t>
      </w:r>
      <w:r w:rsidRPr="00266479">
        <w:rPr>
          <w:lang w:val="de-DE" w:eastAsia="en-GB"/>
        </w:rPr>
        <w:t xml:space="preserve">: </w:t>
      </w:r>
      <w:r w:rsidRPr="00266479">
        <w:rPr>
          <w:rFonts w:eastAsia="Times New Roman"/>
          <w:lang w:val="de-DE"/>
        </w:rPr>
        <w:t>Sanchez-Albornoz (1975)</w:t>
      </w:r>
      <w:r w:rsidRPr="00751DF3">
        <w:rPr>
          <w:rFonts w:eastAsia="Times New Roman"/>
          <w:lang w:val="de-DE"/>
        </w:rPr>
        <w:t xml:space="preserve">; </w:t>
      </w:r>
      <w:r w:rsidRPr="00266479">
        <w:rPr>
          <w:rFonts w:eastAsia="Times New Roman"/>
          <w:u w:val="single"/>
          <w:lang w:val="de-DE"/>
        </w:rPr>
        <w:t>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286CB6D8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Orense:</w:t>
      </w:r>
      <w:r w:rsidRPr="00266479"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</w:t>
      </w:r>
      <w:r>
        <w:rPr>
          <w:rFonts w:eastAsiaTheme="minorHAnsi" w:cstheme="minorBidi"/>
          <w:szCs w:val="22"/>
          <w:lang w:val="it-IT" w:eastAsia="en-GB"/>
        </w:rPr>
        <w:t>)</w:t>
      </w:r>
      <w:r w:rsidRPr="00266479">
        <w:rPr>
          <w:noProof/>
          <w:lang w:val="de-DE"/>
        </w:rPr>
        <w:t xml:space="preserve"> </w:t>
      </w:r>
    </w:p>
    <w:p w14:paraId="6DAF3A22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Oviedo:</w:t>
      </w:r>
      <w:r w:rsidRPr="00266479">
        <w:rPr>
          <w:noProof/>
          <w:lang w:val="de-DE"/>
        </w:rPr>
        <w:tab/>
      </w:r>
      <w:r w:rsidRPr="00266479">
        <w:rPr>
          <w:rFonts w:eastAsia="Times New Roman"/>
          <w:u w:val="single"/>
          <w:lang w:val="it-IT"/>
        </w:rPr>
        <w:t>1786-1860</w:t>
      </w:r>
      <w:r w:rsidRPr="00266479">
        <w:rPr>
          <w:rFonts w:eastAsia="Times New Roman"/>
          <w:lang w:val="it-IT"/>
        </w:rPr>
        <w:t xml:space="preserve">: Martinez Vara (1997); </w:t>
      </w:r>
      <w:r w:rsidRPr="00266479">
        <w:rPr>
          <w:u w:val="single"/>
          <w:lang w:val="it-IT" w:eastAsia="en-GB"/>
        </w:rPr>
        <w:t>1801-1883:</w:t>
      </w:r>
      <w:r w:rsidRPr="00266479">
        <w:rPr>
          <w:lang w:val="it-IT" w:eastAsia="en-GB"/>
        </w:rPr>
        <w:t xml:space="preserve">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>Sanchez-Albornoz (1975)</w:t>
      </w:r>
      <w:r w:rsidRPr="00751DF3">
        <w:rPr>
          <w:rFonts w:eastAsia="Times New Roman"/>
          <w:lang w:val="it-IT"/>
        </w:rPr>
        <w:t xml:space="preserve">; </w:t>
      </w:r>
      <w:r w:rsidRPr="00266479">
        <w:rPr>
          <w:rFonts w:eastAsia="Times New Roman"/>
          <w:u w:val="single"/>
          <w:lang w:val="it-IT"/>
        </w:rPr>
        <w:t>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765616FF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Palenci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)</w:t>
      </w:r>
    </w:p>
    <w:p w14:paraId="5FBD1D29" w14:textId="77777777" w:rsidR="004E26D9" w:rsidRPr="00266479" w:rsidRDefault="004E26D9" w:rsidP="004A45FB">
      <w:pPr>
        <w:spacing w:after="0"/>
        <w:ind w:left="2410" w:hanging="2410"/>
        <w:rPr>
          <w:lang w:val="de-DE" w:eastAsia="en-GB"/>
        </w:rPr>
      </w:pPr>
      <w:r w:rsidRPr="00266479">
        <w:rPr>
          <w:noProof/>
          <w:lang w:val="de-DE"/>
        </w:rPr>
        <w:t>Pamplona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546-1766:</w:t>
      </w:r>
      <w:r w:rsidRPr="00266479">
        <w:rPr>
          <w:noProof/>
          <w:lang w:val="de-DE"/>
        </w:rPr>
        <w:t xml:space="preserve"> Cela Arizcun (1989); </w:t>
      </w:r>
      <w:r w:rsidRPr="00266479">
        <w:rPr>
          <w:noProof/>
          <w:u w:val="single"/>
          <w:lang w:val="de-DE"/>
        </w:rPr>
        <w:t>1765-1883</w:t>
      </w:r>
      <w:r w:rsidRPr="00266479">
        <w:rPr>
          <w:noProof/>
          <w:lang w:val="de-DE"/>
        </w:rPr>
        <w:t xml:space="preserve">: </w:t>
      </w:r>
      <w:r w:rsidRPr="00266479">
        <w:rPr>
          <w:lang w:val="de-DE" w:eastAsia="en-GB"/>
        </w:rPr>
        <w:t>Barquin Gil (2001)</w:t>
      </w:r>
      <w:r w:rsidRPr="00266479">
        <w:rPr>
          <w:noProof/>
          <w:u w:val="single"/>
          <w:lang w:val="de-DE"/>
        </w:rPr>
        <w:t xml:space="preserve"> </w:t>
      </w:r>
    </w:p>
    <w:p w14:paraId="751496B7" w14:textId="77777777" w:rsidR="004E26D9" w:rsidRPr="00266479" w:rsidRDefault="004E26D9" w:rsidP="004A45FB">
      <w:pPr>
        <w:spacing w:after="0"/>
        <w:ind w:left="2410" w:hanging="2410"/>
        <w:rPr>
          <w:lang w:val="de-DE" w:eastAsia="en-GB"/>
        </w:rPr>
      </w:pPr>
      <w:r w:rsidRPr="00266479">
        <w:rPr>
          <w:lang w:val="de-DE" w:eastAsia="en-GB"/>
        </w:rPr>
        <w:t>Pontevedra:</w:t>
      </w:r>
      <w:r>
        <w:rPr>
          <w:lang w:val="de-DE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)</w:t>
      </w:r>
    </w:p>
    <w:p w14:paraId="31E6EF1B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lang w:val="it-IT"/>
        </w:rPr>
      </w:pPr>
      <w:r w:rsidRPr="00266479">
        <w:rPr>
          <w:lang w:val="it-IT" w:eastAsia="en-GB"/>
        </w:rPr>
        <w:t xml:space="preserve">Rioseco: </w:t>
      </w:r>
      <w:r w:rsidRPr="00266479">
        <w:rPr>
          <w:lang w:val="it-IT" w:eastAsia="en-GB"/>
        </w:rPr>
        <w:tab/>
      </w:r>
      <w:r w:rsidRPr="00266479">
        <w:rPr>
          <w:u w:val="single"/>
          <w:lang w:val="it-IT" w:eastAsia="en-GB"/>
        </w:rPr>
        <w:t>1766-1883</w:t>
      </w:r>
      <w:r w:rsidRPr="00266479">
        <w:rPr>
          <w:lang w:val="it-IT" w:eastAsia="en-GB"/>
        </w:rPr>
        <w:t xml:space="preserve">: Barquin Gil (2001); </w:t>
      </w:r>
      <w:r w:rsidRPr="00266479">
        <w:rPr>
          <w:rFonts w:eastAsia="Times New Roman"/>
          <w:u w:val="single"/>
          <w:lang w:val="it-IT"/>
        </w:rPr>
        <w:t>1800-1860</w:t>
      </w:r>
      <w:r w:rsidRPr="00266479">
        <w:rPr>
          <w:rFonts w:eastAsia="Times New Roman"/>
          <w:lang w:val="it-IT"/>
        </w:rPr>
        <w:t>: Martinez Vara (1997)</w:t>
      </w:r>
    </w:p>
    <w:p w14:paraId="036FA5C5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bCs/>
          <w:lang w:val="it-IT"/>
        </w:rPr>
      </w:pPr>
      <w:r w:rsidRPr="00266479">
        <w:rPr>
          <w:rFonts w:eastAsia="Times New Roman"/>
          <w:bCs/>
          <w:lang w:val="it-IT"/>
        </w:rPr>
        <w:lastRenderedPageBreak/>
        <w:t>Ribera de Sort:</w:t>
      </w:r>
      <w:r w:rsidRPr="00266479">
        <w:rPr>
          <w:rFonts w:eastAsia="Times New Roman"/>
          <w:bCs/>
          <w:lang w:val="it-IT"/>
        </w:rPr>
        <w:tab/>
      </w:r>
      <w:r w:rsidRPr="00266479">
        <w:rPr>
          <w:rFonts w:eastAsia="Times New Roman"/>
          <w:bCs/>
          <w:u w:val="single"/>
          <w:lang w:val="it-IT"/>
        </w:rPr>
        <w:t>1741- 1798</w:t>
      </w:r>
      <w:r w:rsidRPr="00266479">
        <w:rPr>
          <w:rFonts w:eastAsia="Times New Roman"/>
          <w:bCs/>
          <w:lang w:val="it-IT"/>
        </w:rPr>
        <w:t xml:space="preserve">: </w:t>
      </w:r>
      <w:r w:rsidRPr="00266479">
        <w:rPr>
          <w:rFonts w:eastAsia="Times New Roman"/>
          <w:bCs/>
          <w:lang w:val="de-DE"/>
        </w:rPr>
        <w:t>Giralt i Raventos (1958)</w:t>
      </w:r>
    </w:p>
    <w:p w14:paraId="6D372A90" w14:textId="77777777" w:rsidR="004E26D9" w:rsidRPr="00266479" w:rsidRDefault="004E26D9" w:rsidP="004A45FB">
      <w:pPr>
        <w:spacing w:after="0"/>
        <w:ind w:left="2410"/>
        <w:rPr>
          <w:lang w:val="it-IT" w:eastAsia="en-GB"/>
        </w:rPr>
      </w:pPr>
      <w:r w:rsidRPr="00266479">
        <w:rPr>
          <w:rFonts w:eastAsia="Times New Roman"/>
          <w:bCs/>
          <w:lang w:val="it-IT"/>
        </w:rPr>
        <w:t>Rioseco:</w:t>
      </w:r>
      <w:r>
        <w:rPr>
          <w:rFonts w:eastAsia="Times New Roman"/>
          <w:bCs/>
          <w:lang w:val="it-IT"/>
        </w:rPr>
        <w:tab/>
      </w:r>
      <w:r w:rsidRPr="00266479">
        <w:rPr>
          <w:rFonts w:eastAsia="Times New Roman"/>
          <w:u w:val="single"/>
          <w:lang w:val="it-IT"/>
        </w:rPr>
        <w:t>1800-1860</w:t>
      </w:r>
      <w:r w:rsidRPr="00266479">
        <w:rPr>
          <w:rFonts w:eastAsia="Times New Roman"/>
          <w:lang w:val="it-IT"/>
        </w:rPr>
        <w:t xml:space="preserve">: Martinez Vara (1997); </w:t>
      </w:r>
      <w:r w:rsidRPr="00266479">
        <w:rPr>
          <w:u w:val="single"/>
          <w:lang w:val="it-IT" w:eastAsia="en-GB"/>
        </w:rPr>
        <w:t>1766-1883:</w:t>
      </w:r>
      <w:r w:rsidRPr="00266479">
        <w:rPr>
          <w:lang w:val="it-IT" w:eastAsia="en-GB"/>
        </w:rPr>
        <w:t xml:space="preserve"> Barquin Gil (2001)</w:t>
      </w:r>
    </w:p>
    <w:p w14:paraId="7868D8C2" w14:textId="77777777" w:rsidR="004E26D9" w:rsidRPr="00266479" w:rsidRDefault="004E26D9" w:rsidP="004A45FB">
      <w:pPr>
        <w:spacing w:after="0"/>
        <w:ind w:left="2410" w:hanging="2410"/>
        <w:rPr>
          <w:lang w:val="it-IT" w:eastAsia="en-GB"/>
        </w:rPr>
      </w:pPr>
      <w:r w:rsidRPr="00266479">
        <w:rPr>
          <w:lang w:val="it-IT" w:eastAsia="en-GB"/>
        </w:rPr>
        <w:t>Salamanca:</w:t>
      </w:r>
      <w:r>
        <w:rPr>
          <w:lang w:val="it-IT" w:eastAsia="en-GB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)</w:t>
      </w:r>
    </w:p>
    <w:p w14:paraId="695093D1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bCs/>
          <w:lang w:val="it-IT"/>
        </w:rPr>
      </w:pPr>
      <w:r w:rsidRPr="00266479">
        <w:rPr>
          <w:lang w:val="it-IT" w:eastAsia="en-GB"/>
        </w:rPr>
        <w:t>Sandoval;</w:t>
      </w:r>
      <w:r>
        <w:rPr>
          <w:lang w:val="it-IT" w:eastAsia="en-GB"/>
        </w:rPr>
        <w:tab/>
      </w:r>
      <w:r w:rsidRPr="00266479">
        <w:rPr>
          <w:u w:val="single"/>
          <w:lang w:val="it-IT" w:eastAsia="en-GB"/>
        </w:rPr>
        <w:t>1584- 1808</w:t>
      </w:r>
      <w:r w:rsidRPr="00266479">
        <w:rPr>
          <w:lang w:val="it-IT" w:eastAsia="en-GB"/>
        </w:rPr>
        <w:t>: Sebastian Amarila (1992)</w:t>
      </w:r>
    </w:p>
    <w:p w14:paraId="5343B72E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Santander:</w:t>
      </w:r>
      <w:r w:rsidRPr="00266479">
        <w:rPr>
          <w:noProof/>
          <w:lang w:val="de-DE"/>
        </w:rPr>
        <w:tab/>
      </w:r>
      <w:r w:rsidRPr="00266479">
        <w:rPr>
          <w:rFonts w:eastAsia="Times New Roman"/>
          <w:u w:val="single"/>
          <w:lang w:val="it-IT"/>
        </w:rPr>
        <w:t>1800-1860</w:t>
      </w:r>
      <w:r w:rsidRPr="00266479">
        <w:rPr>
          <w:rFonts w:eastAsia="Times New Roman"/>
          <w:lang w:val="it-IT"/>
        </w:rPr>
        <w:t xml:space="preserve">: Martinez Vara (1997); </w:t>
      </w:r>
      <w:r w:rsidRPr="00266479">
        <w:rPr>
          <w:u w:val="single"/>
          <w:lang w:val="it-IT" w:eastAsia="en-GB"/>
        </w:rPr>
        <w:t>1821-1883</w:t>
      </w:r>
      <w:r w:rsidRPr="00751DF3">
        <w:rPr>
          <w:lang w:val="it-IT" w:eastAsia="en-GB"/>
        </w:rPr>
        <w:t>:</w:t>
      </w:r>
      <w:r w:rsidRPr="00266479">
        <w:rPr>
          <w:lang w:val="it-IT" w:eastAsia="en-GB"/>
        </w:rPr>
        <w:t xml:space="preserve"> Barquin Gil (2001); </w:t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it-IT"/>
        </w:rPr>
        <w:t xml:space="preserve">Sanchez-Albornoz (1975); </w:t>
      </w:r>
      <w:r w:rsidRPr="00266479">
        <w:rPr>
          <w:rFonts w:eastAsia="Times New Roman"/>
          <w:u w:val="single"/>
          <w:lang w:val="it-IT"/>
        </w:rPr>
        <w:t>1891-1907</w:t>
      </w:r>
      <w:r w:rsidRPr="00751DF3">
        <w:rPr>
          <w:rFonts w:eastAsia="Times New Roman"/>
          <w:lang w:val="it-IT"/>
        </w:rPr>
        <w:t>:</w:t>
      </w:r>
      <w:r w:rsidRPr="00266479">
        <w:rPr>
          <w:noProof/>
          <w:lang w:val="de-DE"/>
        </w:rPr>
        <w:t xml:space="preserve"> Grupo de estudios de historia rural (1980)</w:t>
      </w:r>
    </w:p>
    <w:p w14:paraId="67D73C05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rFonts w:eastAsia="Times New Roman"/>
        </w:rPr>
        <w:t>Segovia:</w:t>
      </w:r>
      <w:r w:rsidRPr="00266479">
        <w:rPr>
          <w:rFonts w:eastAsia="Times New Roman"/>
        </w:rPr>
        <w:tab/>
      </w:r>
      <w:r w:rsidRPr="00266479">
        <w:rPr>
          <w:rFonts w:eastAsia="Times New Roman"/>
          <w:u w:val="single"/>
        </w:rPr>
        <w:t>1613-1704</w:t>
      </w:r>
      <w:r w:rsidRPr="00266479">
        <w:rPr>
          <w:rFonts w:eastAsia="Times New Roman"/>
        </w:rPr>
        <w:t xml:space="preserve">: Alvarez </w:t>
      </w:r>
      <w:proofErr w:type="spellStart"/>
      <w:r w:rsidRPr="00266479">
        <w:rPr>
          <w:rFonts w:eastAsia="Times New Roman"/>
        </w:rPr>
        <w:t>Anes</w:t>
      </w:r>
      <w:proofErr w:type="spellEnd"/>
      <w:r w:rsidRPr="00266479">
        <w:rPr>
          <w:rFonts w:eastAsia="Times New Roman"/>
        </w:rPr>
        <w:t xml:space="preserve"> and Le </w:t>
      </w:r>
      <w:proofErr w:type="spellStart"/>
      <w:r w:rsidRPr="00266479">
        <w:rPr>
          <w:rFonts w:eastAsia="Times New Roman"/>
        </w:rPr>
        <w:t>Flem</w:t>
      </w:r>
      <w:proofErr w:type="spellEnd"/>
      <w:r w:rsidRPr="00266479">
        <w:rPr>
          <w:rFonts w:eastAsia="Times New Roman"/>
        </w:rPr>
        <w:t xml:space="preserve"> (1965) and Perez </w:t>
      </w:r>
      <w:proofErr w:type="spellStart"/>
      <w:r w:rsidRPr="00266479">
        <w:rPr>
          <w:rFonts w:eastAsia="Times New Roman"/>
        </w:rPr>
        <w:t>Moreda</w:t>
      </w:r>
      <w:proofErr w:type="spellEnd"/>
      <w:r w:rsidRPr="00266479">
        <w:rPr>
          <w:rFonts w:eastAsia="Times New Roman"/>
        </w:rPr>
        <w:t xml:space="preserve"> et al. (provided by David </w:t>
      </w:r>
      <w:proofErr w:type="spellStart"/>
      <w:r w:rsidRPr="00266479">
        <w:rPr>
          <w:rFonts w:eastAsia="Times New Roman"/>
        </w:rPr>
        <w:t>Reher</w:t>
      </w:r>
      <w:proofErr w:type="spellEnd"/>
      <w:r w:rsidRPr="00266479">
        <w:rPr>
          <w:rFonts w:eastAsia="Times New Roman"/>
        </w:rPr>
        <w:t xml:space="preserve">), average of the two series; </w:t>
      </w:r>
      <w:r w:rsidRPr="00266479">
        <w:rPr>
          <w:rFonts w:eastAsia="Times New Roman"/>
          <w:u w:val="single"/>
        </w:rPr>
        <w:t>1705-1808</w:t>
      </w:r>
      <w:r w:rsidRPr="00266479">
        <w:rPr>
          <w:rFonts w:eastAsia="Times New Roman"/>
        </w:rPr>
        <w:t xml:space="preserve">: Perez </w:t>
      </w:r>
      <w:proofErr w:type="spellStart"/>
      <w:r w:rsidRPr="00266479">
        <w:rPr>
          <w:rFonts w:eastAsia="Times New Roman"/>
        </w:rPr>
        <w:t>Moreda</w:t>
      </w:r>
      <w:proofErr w:type="spellEnd"/>
      <w:r w:rsidRPr="00266479">
        <w:rPr>
          <w:rFonts w:eastAsia="Times New Roman"/>
        </w:rPr>
        <w:t xml:space="preserve"> et al. (provided by David </w:t>
      </w:r>
      <w:proofErr w:type="spellStart"/>
      <w:r w:rsidRPr="00266479">
        <w:rPr>
          <w:rFonts w:eastAsia="Times New Roman"/>
        </w:rPr>
        <w:t>Reher</w:t>
      </w:r>
      <w:proofErr w:type="spellEnd"/>
      <w:r w:rsidRPr="00266479">
        <w:rPr>
          <w:rFonts w:eastAsia="Times New Roman"/>
        </w:rPr>
        <w:t xml:space="preserve">); </w:t>
      </w:r>
      <w:r w:rsidRPr="00266479">
        <w:rPr>
          <w:u w:val="single"/>
          <w:lang w:eastAsia="en-GB"/>
        </w:rPr>
        <w:t>1809-1855</w:t>
      </w:r>
      <w:r w:rsidRPr="00751DF3">
        <w:rPr>
          <w:lang w:eastAsia="en-GB"/>
        </w:rPr>
        <w:t>:</w:t>
      </w:r>
      <w:r w:rsidRPr="00266479">
        <w:rPr>
          <w:lang w:eastAsia="en-GB"/>
        </w:rPr>
        <w:t xml:space="preserve"> </w:t>
      </w:r>
      <w:proofErr w:type="spellStart"/>
      <w:r w:rsidRPr="00266479">
        <w:rPr>
          <w:lang w:eastAsia="en-GB"/>
        </w:rPr>
        <w:t>Barquin</w:t>
      </w:r>
      <w:proofErr w:type="spellEnd"/>
      <w:r w:rsidRPr="00266479">
        <w:rPr>
          <w:lang w:eastAsia="en-GB"/>
        </w:rPr>
        <w:t xml:space="preserve"> Gil (2001); </w:t>
      </w:r>
      <w:r w:rsidRPr="00266479">
        <w:rPr>
          <w:u w:val="single"/>
          <w:lang w:eastAsia="en-GB"/>
        </w:rPr>
        <w:t>1856-1890</w:t>
      </w:r>
      <w:r w:rsidRPr="00266479">
        <w:rPr>
          <w:lang w:eastAsia="en-GB"/>
        </w:rPr>
        <w:t xml:space="preserve">: </w:t>
      </w:r>
      <w:r w:rsidRPr="00266479">
        <w:rPr>
          <w:rFonts w:eastAsia="Times New Roman"/>
        </w:rPr>
        <w:t>Sanchez-</w:t>
      </w:r>
      <w:proofErr w:type="spellStart"/>
      <w:r w:rsidRPr="00266479">
        <w:rPr>
          <w:rFonts w:eastAsia="Times New Roman"/>
        </w:rPr>
        <w:t>Albornoz</w:t>
      </w:r>
      <w:proofErr w:type="spellEnd"/>
      <w:r w:rsidRPr="00266479">
        <w:rPr>
          <w:rFonts w:eastAsia="Times New Roman"/>
        </w:rPr>
        <w:t xml:space="preserve"> (1975); </w:t>
      </w:r>
      <w:r w:rsidRPr="00266479">
        <w:rPr>
          <w:rFonts w:eastAsia="Times New Roman"/>
          <w:u w:val="single"/>
        </w:rPr>
        <w:t>1891-1907</w:t>
      </w:r>
      <w:r w:rsidRPr="00751DF3">
        <w:rPr>
          <w:rFonts w:eastAsia="Times New Roman"/>
        </w:rPr>
        <w:t>:</w:t>
      </w:r>
      <w:r w:rsidRPr="00266479">
        <w:rPr>
          <w:noProof/>
          <w:lang w:val="de-DE"/>
        </w:rPr>
        <w:t xml:space="preserve"> Grupo de estudios de historia rural (1980)</w:t>
      </w:r>
    </w:p>
    <w:p w14:paraId="472683A0" w14:textId="77777777" w:rsidR="004E26D9" w:rsidRPr="00266479" w:rsidRDefault="004E26D9" w:rsidP="004A45FB">
      <w:pPr>
        <w:spacing w:after="0"/>
        <w:ind w:left="2410" w:hanging="2410"/>
        <w:rPr>
          <w:rFonts w:eastAsia="Times New Roman"/>
          <w:bCs/>
          <w:lang w:val="de-DE"/>
        </w:rPr>
      </w:pPr>
      <w:r w:rsidRPr="00266479">
        <w:rPr>
          <w:noProof/>
          <w:lang w:val="de-DE"/>
        </w:rPr>
        <w:t>Seu d’Urgell:</w:t>
      </w:r>
      <w:r>
        <w:rPr>
          <w:noProof/>
          <w:lang w:val="de-DE"/>
        </w:rPr>
        <w:tab/>
      </w:r>
      <w:r w:rsidRPr="00266479">
        <w:rPr>
          <w:rFonts w:eastAsia="Times New Roman"/>
          <w:bCs/>
          <w:u w:val="single"/>
          <w:lang w:val="de-DE"/>
        </w:rPr>
        <w:t>1705- 1793</w:t>
      </w:r>
      <w:r w:rsidRPr="00266479">
        <w:rPr>
          <w:rFonts w:eastAsia="Times New Roman"/>
          <w:bCs/>
          <w:lang w:val="de-DE"/>
        </w:rPr>
        <w:t>: Giralt i Raventos (1958)</w:t>
      </w:r>
    </w:p>
    <w:p w14:paraId="2B947BF9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Sevilla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546—1833</w:t>
      </w:r>
      <w:r w:rsidRPr="00266479">
        <w:rPr>
          <w:noProof/>
          <w:lang w:val="de-DE"/>
        </w:rPr>
        <w:t xml:space="preserve">:Ponsot (1986); </w:t>
      </w:r>
      <w:r w:rsidRPr="00266479">
        <w:rPr>
          <w:noProof/>
          <w:u w:val="single"/>
          <w:lang w:val="de-DE"/>
        </w:rPr>
        <w:t>1856-1890</w:t>
      </w:r>
      <w:r w:rsidRPr="00266479">
        <w:rPr>
          <w:noProof/>
          <w:lang w:val="de-DE"/>
        </w:rPr>
        <w:t xml:space="preserve">: </w:t>
      </w:r>
      <w:r w:rsidRPr="00266479">
        <w:rPr>
          <w:rFonts w:eastAsia="Times New Roman"/>
          <w:lang w:val="de-DE"/>
        </w:rPr>
        <w:t>Sanchez-Albornoz (1975)</w:t>
      </w:r>
      <w:r w:rsidRPr="00751DF3">
        <w:rPr>
          <w:rFonts w:eastAsia="Times New Roman"/>
          <w:lang w:val="de-DE"/>
        </w:rPr>
        <w:t xml:space="preserve">; </w:t>
      </w:r>
      <w:r w:rsidRPr="00266479">
        <w:rPr>
          <w:rFonts w:eastAsia="Times New Roman"/>
          <w:u w:val="single"/>
          <w:lang w:val="de-DE"/>
        </w:rPr>
        <w:t>1891-1907</w:t>
      </w:r>
      <w:r w:rsidRPr="00751DF3">
        <w:rPr>
          <w:rFonts w:eastAsia="Times New Roman"/>
          <w:lang w:val="de-DE"/>
        </w:rPr>
        <w:t>:</w:t>
      </w:r>
      <w:r w:rsidRPr="00266479">
        <w:rPr>
          <w:noProof/>
          <w:lang w:val="de-DE"/>
        </w:rPr>
        <w:t xml:space="preserve"> Grupo de estudios de historia rural (1980)</w:t>
      </w:r>
    </w:p>
    <w:p w14:paraId="7A64DA0B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Sori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)</w:t>
      </w:r>
    </w:p>
    <w:p w14:paraId="0A0DC8FE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Tarragona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).</w:t>
      </w:r>
      <w:r>
        <w:rPr>
          <w:rFonts w:eastAsiaTheme="minorHAnsi" w:cstheme="minorBidi"/>
          <w:szCs w:val="22"/>
          <w:lang w:val="it-IT" w:eastAsia="en-GB"/>
        </w:rPr>
        <w:t xml:space="preserve"> </w:t>
      </w:r>
      <w:r w:rsidRPr="00266479">
        <w:rPr>
          <w:noProof/>
          <w:lang w:val="de-DE"/>
        </w:rPr>
        <w:t>Tarrega:</w:t>
      </w:r>
      <w:r>
        <w:rPr>
          <w:noProof/>
          <w:lang w:val="de-DE"/>
        </w:rPr>
        <w:t xml:space="preserve"> </w:t>
      </w:r>
      <w:r w:rsidRPr="00266479">
        <w:rPr>
          <w:noProof/>
          <w:u w:val="single"/>
          <w:lang w:val="de-DE"/>
        </w:rPr>
        <w:t>1719-1811:</w:t>
      </w:r>
      <w:r w:rsidRPr="00266479">
        <w:rPr>
          <w:noProof/>
          <w:lang w:val="de-DE"/>
        </w:rPr>
        <w:t xml:space="preserve"> Garrabou (1970)</w:t>
      </w:r>
    </w:p>
    <w:p w14:paraId="4DE46874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Teruel:</w:t>
      </w:r>
      <w:r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 estudios de historia rural (1980)</w:t>
      </w:r>
    </w:p>
    <w:p w14:paraId="4E87FC1D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Toledo</w:t>
      </w:r>
      <w:r w:rsidRPr="00266479">
        <w:rPr>
          <w:noProof/>
          <w:lang w:val="de-DE"/>
        </w:rPr>
        <w:tab/>
      </w:r>
      <w:r w:rsidRPr="005664A7">
        <w:rPr>
          <w:noProof/>
          <w:u w:val="single"/>
          <w:lang w:val="de-DE"/>
        </w:rPr>
        <w:t>1501-1650</w:t>
      </w:r>
      <w:r>
        <w:rPr>
          <w:noProof/>
          <w:lang w:val="de-DE"/>
        </w:rPr>
        <w:t xml:space="preserve">: Hamilton (1934); </w:t>
      </w:r>
      <w:r w:rsidRPr="00266479">
        <w:rPr>
          <w:noProof/>
          <w:u w:val="single"/>
          <w:lang w:val="de-DE"/>
        </w:rPr>
        <w:t>1835-1855</w:t>
      </w:r>
      <w:r w:rsidRPr="00266479">
        <w:rPr>
          <w:noProof/>
          <w:lang w:val="de-DE"/>
        </w:rPr>
        <w:t xml:space="preserve">: Barquin Gil (2001); </w:t>
      </w:r>
      <w:r w:rsidRPr="00266479">
        <w:rPr>
          <w:u w:val="single"/>
          <w:lang w:val="de-DE" w:eastAsia="en-GB"/>
        </w:rPr>
        <w:t>1856-1890</w:t>
      </w:r>
      <w:r w:rsidRPr="00266479">
        <w:rPr>
          <w:lang w:val="de-DE" w:eastAsia="en-GB"/>
        </w:rPr>
        <w:t xml:space="preserve">: </w:t>
      </w:r>
      <w:r w:rsidRPr="00266479">
        <w:rPr>
          <w:rFonts w:eastAsia="Times New Roman"/>
          <w:lang w:val="de-DE"/>
        </w:rPr>
        <w:t xml:space="preserve">Sanchez-Albornoz (1975); </w:t>
      </w:r>
      <w:r w:rsidRPr="00266479">
        <w:rPr>
          <w:rFonts w:eastAsia="Times New Roman"/>
          <w:u w:val="single"/>
          <w:lang w:val="de-DE"/>
        </w:rPr>
        <w:t>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51DFB36F" w14:textId="77777777" w:rsidR="004E26D9" w:rsidRPr="00266479" w:rsidRDefault="004E26D9" w:rsidP="004A45FB">
      <w:pPr>
        <w:spacing w:after="0"/>
        <w:ind w:left="2410" w:hanging="2410"/>
        <w:rPr>
          <w:lang w:val="de-DE" w:eastAsia="en-GB"/>
        </w:rPr>
      </w:pPr>
      <w:r w:rsidRPr="00266479">
        <w:rPr>
          <w:noProof/>
          <w:lang w:val="de-DE"/>
        </w:rPr>
        <w:t>Tolosa:</w:t>
      </w:r>
      <w:r>
        <w:rPr>
          <w:noProof/>
          <w:lang w:val="de-DE"/>
        </w:rPr>
        <w:tab/>
      </w:r>
      <w:r w:rsidRPr="00266479">
        <w:rPr>
          <w:u w:val="single"/>
          <w:lang w:val="de-DE" w:eastAsia="en-GB"/>
        </w:rPr>
        <w:t>1765-1883:</w:t>
      </w:r>
      <w:r w:rsidRPr="00266479">
        <w:rPr>
          <w:lang w:val="de-DE" w:eastAsia="en-GB"/>
        </w:rPr>
        <w:t xml:space="preserve"> Barquin Gil (2001)</w:t>
      </w:r>
    </w:p>
    <w:p w14:paraId="0DF38D6F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lang w:val="de-DE" w:eastAsia="en-GB"/>
        </w:rPr>
        <w:t>Torrelavega:</w:t>
      </w:r>
      <w:r w:rsidRPr="00266479">
        <w:rPr>
          <w:lang w:val="de-DE" w:eastAsia="en-GB"/>
        </w:rPr>
        <w:tab/>
      </w:r>
      <w:r w:rsidRPr="00266479">
        <w:rPr>
          <w:noProof/>
          <w:u w:val="single"/>
          <w:lang w:val="de-DE"/>
        </w:rPr>
        <w:t>1866-1883</w:t>
      </w:r>
      <w:r w:rsidRPr="00266479">
        <w:rPr>
          <w:noProof/>
          <w:lang w:val="de-DE"/>
        </w:rPr>
        <w:t xml:space="preserve">: </w:t>
      </w:r>
      <w:r w:rsidRPr="00266479">
        <w:rPr>
          <w:lang w:val="de-DE" w:eastAsia="en-GB"/>
        </w:rPr>
        <w:t>Barquin Gil (2001)</w:t>
      </w:r>
    </w:p>
    <w:p w14:paraId="53858236" w14:textId="77777777" w:rsidR="004E26D9" w:rsidRPr="00266479" w:rsidRDefault="004E26D9" w:rsidP="004A45FB">
      <w:pPr>
        <w:spacing w:after="0"/>
        <w:ind w:left="2410" w:hanging="2410"/>
        <w:rPr>
          <w:lang w:val="de-DE" w:eastAsia="en-GB"/>
        </w:rPr>
      </w:pPr>
      <w:r w:rsidRPr="00266479">
        <w:rPr>
          <w:noProof/>
          <w:lang w:val="de-DE"/>
        </w:rPr>
        <w:t>Tudela:</w:t>
      </w:r>
      <w:r w:rsidRPr="00266479">
        <w:rPr>
          <w:noProof/>
          <w:lang w:val="de-DE"/>
        </w:rPr>
        <w:tab/>
      </w:r>
      <w:r w:rsidRPr="00266479">
        <w:rPr>
          <w:u w:val="single"/>
          <w:lang w:val="de-DE" w:eastAsia="en-GB"/>
        </w:rPr>
        <w:t>1814-1883:</w:t>
      </w:r>
      <w:r w:rsidRPr="00266479">
        <w:rPr>
          <w:lang w:val="de-DE" w:eastAsia="en-GB"/>
        </w:rPr>
        <w:t xml:space="preserve"> Barquin Gil (2001)</w:t>
      </w:r>
    </w:p>
    <w:p w14:paraId="43E135DF" w14:textId="77777777" w:rsidR="004E26D9" w:rsidRPr="00266479" w:rsidRDefault="004E26D9" w:rsidP="004A45FB">
      <w:pPr>
        <w:spacing w:after="0"/>
        <w:ind w:left="2410" w:hanging="2410"/>
        <w:rPr>
          <w:lang w:val="de-DE" w:eastAsia="en-GB"/>
        </w:rPr>
      </w:pPr>
      <w:r w:rsidRPr="00266479">
        <w:rPr>
          <w:lang w:val="de-DE" w:eastAsia="en-GB"/>
        </w:rPr>
        <w:t>Valencia:</w:t>
      </w:r>
      <w:r w:rsidRPr="00266479">
        <w:rPr>
          <w:lang w:val="de-DE" w:eastAsia="en-GB"/>
        </w:rPr>
        <w:tab/>
      </w:r>
      <w:r w:rsidRPr="00266479">
        <w:rPr>
          <w:noProof/>
          <w:u w:val="single"/>
          <w:lang w:val="de-DE"/>
        </w:rPr>
        <w:t>1413-1500</w:t>
      </w:r>
      <w:r w:rsidRPr="00266479">
        <w:rPr>
          <w:noProof/>
          <w:lang w:val="de-DE"/>
        </w:rPr>
        <w:t xml:space="preserve">: Hamilton (1936 Appendix III); 1551-1650 Hamilton </w:t>
      </w:r>
      <w:r w:rsidRPr="00266479">
        <w:rPr>
          <w:lang w:val="en-GB" w:eastAsia="en-GB"/>
        </w:rPr>
        <w:t>(1934 Appendix IV and V);</w:t>
      </w:r>
      <w:r w:rsidRPr="00266479">
        <w:rPr>
          <w:u w:val="single"/>
          <w:lang w:val="en-GB" w:eastAsia="en-GB"/>
        </w:rPr>
        <w:t>1651-1800</w:t>
      </w:r>
      <w:r w:rsidRPr="00266479">
        <w:rPr>
          <w:lang w:val="en-GB" w:eastAsia="en-GB"/>
        </w:rPr>
        <w:t xml:space="preserve">: Lopez </w:t>
      </w:r>
      <w:proofErr w:type="spellStart"/>
      <w:r w:rsidRPr="00266479">
        <w:rPr>
          <w:lang w:val="en-GB" w:eastAsia="en-GB"/>
        </w:rPr>
        <w:t>Losa</w:t>
      </w:r>
      <w:proofErr w:type="spellEnd"/>
      <w:r w:rsidRPr="00266479">
        <w:rPr>
          <w:lang w:val="en-GB" w:eastAsia="en-GB"/>
        </w:rPr>
        <w:t xml:space="preserve"> (2013);</w:t>
      </w:r>
      <w:r w:rsidRPr="00751DF3">
        <w:rPr>
          <w:lang w:val="de-DE" w:eastAsia="en-GB"/>
        </w:rPr>
        <w:t xml:space="preserve"> </w:t>
      </w:r>
      <w:r w:rsidRPr="00266479">
        <w:rPr>
          <w:u w:val="single"/>
          <w:lang w:val="de-DE" w:eastAsia="en-GB"/>
        </w:rPr>
        <w:t>1719-1805</w:t>
      </w:r>
      <w:r w:rsidRPr="00266479">
        <w:rPr>
          <w:lang w:val="de-DE" w:eastAsia="en-GB"/>
        </w:rPr>
        <w:t>: Palop Ramos (1975)</w:t>
      </w:r>
    </w:p>
    <w:p w14:paraId="31DC8733" w14:textId="77777777" w:rsidR="004E26D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lang w:val="de-DE" w:eastAsia="en-GB"/>
        </w:rPr>
        <w:t>Valladolid:</w:t>
      </w:r>
      <w:r w:rsidRPr="00266479">
        <w:rPr>
          <w:lang w:val="de-DE" w:eastAsia="en-GB"/>
        </w:rPr>
        <w:tab/>
      </w:r>
      <w:r w:rsidRPr="00266479">
        <w:rPr>
          <w:u w:val="single"/>
          <w:lang w:val="it-IT" w:eastAsia="en-GB"/>
        </w:rPr>
        <w:t>1856-1890</w:t>
      </w:r>
      <w:r w:rsidRPr="00266479">
        <w:rPr>
          <w:lang w:val="it-IT" w:eastAsia="en-GB"/>
        </w:rPr>
        <w:t xml:space="preserve">: </w:t>
      </w:r>
      <w:r w:rsidRPr="00266479">
        <w:rPr>
          <w:rFonts w:eastAsia="Times New Roman"/>
          <w:lang w:val="de-DE"/>
        </w:rPr>
        <w:t xml:space="preserve">Sanchez-Albornoz (1975); </w:t>
      </w:r>
      <w:r w:rsidRPr="00266479">
        <w:rPr>
          <w:rFonts w:eastAsia="Times New Roman"/>
          <w:u w:val="single"/>
          <w:lang w:val="de-DE"/>
        </w:rPr>
        <w:t>1891-1906:</w:t>
      </w:r>
      <w:r w:rsidRPr="00266479">
        <w:rPr>
          <w:noProof/>
          <w:lang w:val="de-DE"/>
        </w:rPr>
        <w:t xml:space="preserve"> Grupo de Estudios de historia rural (1980)</w:t>
      </w:r>
      <w:r>
        <w:rPr>
          <w:noProof/>
          <w:lang w:val="de-DE"/>
        </w:rPr>
        <w:t xml:space="preserve"> </w:t>
      </w:r>
    </w:p>
    <w:p w14:paraId="743B8B89" w14:textId="77777777" w:rsidR="004E26D9" w:rsidRPr="00266479" w:rsidRDefault="004E26D9" w:rsidP="004A45FB">
      <w:pPr>
        <w:spacing w:after="0"/>
        <w:ind w:left="2410" w:hanging="2410"/>
        <w:rPr>
          <w:lang w:val="de-DE" w:eastAsia="en-GB"/>
        </w:rPr>
      </w:pPr>
      <w:r w:rsidRPr="00266479">
        <w:rPr>
          <w:lang w:val="de-DE" w:eastAsia="en-GB"/>
        </w:rPr>
        <w:lastRenderedPageBreak/>
        <w:t>Vitoria:</w:t>
      </w:r>
      <w:r>
        <w:rPr>
          <w:lang w:val="de-DE" w:eastAsia="en-GB"/>
        </w:rPr>
        <w:t xml:space="preserve"> </w:t>
      </w:r>
      <w:r>
        <w:rPr>
          <w:lang w:val="de-DE" w:eastAsia="en-GB"/>
        </w:rPr>
        <w:tab/>
      </w:r>
      <w:r w:rsidRPr="00266479">
        <w:rPr>
          <w:noProof/>
          <w:u w:val="single"/>
          <w:lang w:val="de-DE"/>
        </w:rPr>
        <w:t>1829-1859</w:t>
      </w:r>
      <w:r w:rsidRPr="00266479">
        <w:rPr>
          <w:noProof/>
          <w:lang w:val="de-DE"/>
        </w:rPr>
        <w:t xml:space="preserve">: </w:t>
      </w:r>
      <w:r w:rsidRPr="00266479">
        <w:rPr>
          <w:lang w:val="de-DE" w:eastAsia="en-GB"/>
        </w:rPr>
        <w:t>Barquin Gil (2001)</w:t>
      </w:r>
    </w:p>
    <w:p w14:paraId="2B650912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Zamora:</w:t>
      </w:r>
      <w:r w:rsidRPr="00266479">
        <w:rPr>
          <w:noProof/>
          <w:lang w:val="de-DE"/>
        </w:rPr>
        <w:tab/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56-1890</w:t>
      </w:r>
      <w:r w:rsidRPr="00266479">
        <w:rPr>
          <w:rFonts w:eastAsiaTheme="minorHAnsi" w:cstheme="minorBidi"/>
          <w:szCs w:val="22"/>
          <w:lang w:val="it-IT" w:eastAsia="en-GB"/>
        </w:rPr>
        <w:t xml:space="preserve">: Sanchez-Albornoz (1975); </w:t>
      </w:r>
      <w:r w:rsidRPr="00266479">
        <w:rPr>
          <w:rFonts w:eastAsiaTheme="minorHAnsi" w:cstheme="minorBidi"/>
          <w:szCs w:val="22"/>
          <w:u w:val="single"/>
          <w:lang w:val="it-IT" w:eastAsia="en-GB"/>
        </w:rPr>
        <w:t>1891-1907</w:t>
      </w:r>
      <w:r w:rsidRPr="00266479">
        <w:rPr>
          <w:rFonts w:eastAsiaTheme="minorHAnsi" w:cstheme="minorBidi"/>
          <w:szCs w:val="22"/>
          <w:lang w:val="it-IT" w:eastAsia="en-GB"/>
        </w:rPr>
        <w:t>: Grupo deestudios de historia rural (1980)</w:t>
      </w:r>
    </w:p>
    <w:p w14:paraId="5E19CC95" w14:textId="77777777" w:rsidR="004E26D9" w:rsidRPr="00266479" w:rsidRDefault="004E26D9" w:rsidP="004A45FB">
      <w:pPr>
        <w:spacing w:after="0"/>
        <w:ind w:left="2410" w:hanging="2410"/>
        <w:rPr>
          <w:noProof/>
          <w:lang w:val="de-DE"/>
        </w:rPr>
      </w:pPr>
      <w:r w:rsidRPr="00266479">
        <w:rPr>
          <w:noProof/>
          <w:lang w:val="de-DE"/>
        </w:rPr>
        <w:t>Zaragoza:</w:t>
      </w:r>
      <w:r w:rsidRPr="00266479">
        <w:rPr>
          <w:noProof/>
          <w:lang w:val="de-DE"/>
        </w:rPr>
        <w:tab/>
      </w:r>
      <w:r w:rsidRPr="00266479">
        <w:rPr>
          <w:noProof/>
          <w:u w:val="single"/>
          <w:lang w:val="de-DE"/>
        </w:rPr>
        <w:t>1382-1497</w:t>
      </w:r>
      <w:r w:rsidRPr="00266479">
        <w:rPr>
          <w:noProof/>
          <w:lang w:val="de-DE"/>
        </w:rPr>
        <w:t xml:space="preserve">: Hamilton (1936 Appendix III); </w:t>
      </w:r>
      <w:r w:rsidRPr="00266479">
        <w:rPr>
          <w:noProof/>
          <w:u w:val="single"/>
          <w:lang w:val="de-DE"/>
        </w:rPr>
        <w:t>1649-1813</w:t>
      </w:r>
      <w:r w:rsidRPr="00266479">
        <w:rPr>
          <w:noProof/>
          <w:lang w:val="de-DE"/>
        </w:rPr>
        <w:t xml:space="preserve">: Peiro (1987); </w:t>
      </w:r>
      <w:r w:rsidRPr="00266479">
        <w:rPr>
          <w:noProof/>
          <w:u w:val="single"/>
          <w:lang w:val="de-DE"/>
        </w:rPr>
        <w:t>1814-1855</w:t>
      </w:r>
      <w:r w:rsidRPr="00266479">
        <w:rPr>
          <w:noProof/>
          <w:lang w:val="de-DE"/>
        </w:rPr>
        <w:t xml:space="preserve">: </w:t>
      </w:r>
      <w:r w:rsidRPr="00266479">
        <w:rPr>
          <w:lang w:val="de-DE" w:eastAsia="en-GB"/>
        </w:rPr>
        <w:t xml:space="preserve">Barquin Gil (2001); </w:t>
      </w:r>
      <w:r w:rsidRPr="00266479">
        <w:rPr>
          <w:u w:val="single"/>
          <w:lang w:val="de-DE" w:eastAsia="en-GB"/>
        </w:rPr>
        <w:t>1856-1890</w:t>
      </w:r>
      <w:r w:rsidRPr="00266479">
        <w:rPr>
          <w:lang w:val="de-DE" w:eastAsia="en-GB"/>
        </w:rPr>
        <w:t xml:space="preserve">: </w:t>
      </w:r>
      <w:r w:rsidRPr="00266479">
        <w:rPr>
          <w:rFonts w:eastAsia="Times New Roman"/>
          <w:lang w:val="de-DE"/>
        </w:rPr>
        <w:t>Sanchez-Albornoz (1975);</w:t>
      </w:r>
      <w:r w:rsidRPr="00266479">
        <w:rPr>
          <w:rFonts w:eastAsia="Times New Roman"/>
          <w:u w:val="single"/>
          <w:lang w:val="de-DE"/>
        </w:rPr>
        <w:t xml:space="preserve"> 1891-1907:</w:t>
      </w:r>
      <w:r w:rsidRPr="00266479">
        <w:rPr>
          <w:noProof/>
          <w:lang w:val="de-DE"/>
        </w:rPr>
        <w:t xml:space="preserve"> Grupo de estudios de historia rural (1980)</w:t>
      </w:r>
    </w:p>
    <w:p w14:paraId="1ECA5030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="Times New Roman"/>
          <w:bCs/>
          <w:i/>
          <w:szCs w:val="22"/>
          <w:lang w:val="en-GB" w:eastAsia="en-GB"/>
        </w:rPr>
      </w:pPr>
      <w:r w:rsidRPr="00266479">
        <w:rPr>
          <w:rFonts w:eastAsia="Times New Roman"/>
          <w:bCs/>
          <w:i/>
          <w:szCs w:val="22"/>
          <w:lang w:val="en-GB" w:eastAsia="en-GB"/>
        </w:rPr>
        <w:t>Conversion sources</w:t>
      </w:r>
    </w:p>
    <w:p w14:paraId="52731608" w14:textId="77777777" w:rsidR="004E26D9" w:rsidRPr="00266479" w:rsidRDefault="004E26D9" w:rsidP="004A45FB">
      <w:pPr>
        <w:spacing w:after="0" w:line="240" w:lineRule="auto"/>
        <w:rPr>
          <w:rFonts w:eastAsia="Times New Roman"/>
        </w:rPr>
      </w:pPr>
      <w:r w:rsidRPr="00266479">
        <w:rPr>
          <w:rFonts w:eastAsia="Times New Roman"/>
        </w:rPr>
        <w:t xml:space="preserve">Carreras and </w:t>
      </w:r>
      <w:proofErr w:type="spellStart"/>
      <w:r w:rsidRPr="00266479">
        <w:rPr>
          <w:rFonts w:eastAsia="Times New Roman"/>
        </w:rPr>
        <w:t>Tafunell</w:t>
      </w:r>
      <w:proofErr w:type="spellEnd"/>
      <w:r w:rsidRPr="00266479">
        <w:rPr>
          <w:rFonts w:eastAsia="Times New Roman"/>
        </w:rPr>
        <w:t xml:space="preserve"> (2005); </w:t>
      </w:r>
      <w:proofErr w:type="spellStart"/>
      <w:r w:rsidRPr="00266479">
        <w:rPr>
          <w:rFonts w:eastAsia="Times New Roman"/>
        </w:rPr>
        <w:t>Feliu</w:t>
      </w:r>
      <w:proofErr w:type="spellEnd"/>
      <w:r w:rsidRPr="00266479">
        <w:rPr>
          <w:rFonts w:eastAsia="Times New Roman"/>
        </w:rPr>
        <w:t xml:space="preserve"> (1991); Hamilton (1934) Hamilton (1947).</w:t>
      </w:r>
    </w:p>
    <w:p w14:paraId="24210D85" w14:textId="77777777" w:rsidR="004E26D9" w:rsidRPr="00266479" w:rsidRDefault="004E26D9" w:rsidP="004A45FB">
      <w:pPr>
        <w:spacing w:after="0"/>
        <w:rPr>
          <w:szCs w:val="22"/>
          <w:lang w:eastAsia="en-GB"/>
        </w:rPr>
      </w:pPr>
    </w:p>
    <w:p w14:paraId="23106E47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 w:eastAsia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 w:eastAsia="en-GB"/>
        </w:rPr>
        <w:t>Scandinavia (Denmark, Finland, Norway, Sweden)</w:t>
      </w:r>
    </w:p>
    <w:p w14:paraId="48634DCB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Wheat price sources</w:t>
      </w:r>
    </w:p>
    <w:p w14:paraId="24AC40D6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Älvsborg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30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5-131&lt;/Suffix&gt;&lt;DisplayText&gt;Jörberg (1972, pp. 125-131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5-131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7F400E48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Ängelholm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39-1868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5-128&lt;/Suffix&gt;&lt;DisplayText&gt;Jörberg (1972, pp. 125-128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5-128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5770D75E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Bergen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30-191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>
        <w:rPr>
          <w:rFonts w:eastAsiaTheme="minorHAnsi" w:cstheme="minorBidi"/>
          <w:bCs/>
          <w:szCs w:val="22"/>
          <w:lang w:val="en-GB"/>
        </w:rPr>
        <w:t>personal communication from David Jacks</w:t>
      </w:r>
    </w:p>
    <w:p w14:paraId="1F030AB1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Copenhagen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23-1800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Friis&lt;/Author&gt;&lt;Year&gt;1958&lt;/Year&gt;&lt;RecNum&gt;4231&lt;/RecNum&gt;&lt;Suffix&gt;`, pp. 207-224&lt;/Suffix&gt;&lt;DisplayText&gt;Friis and Glamann (1958, pp. 207-224)&lt;/DisplayText&gt;&lt;record&gt;&lt;rec-number&gt;4231&lt;/rec-number&gt;&lt;foreign-keys&gt;&lt;key app="EN" db-id="9f2z9tt2ix2rzze2vaox5wrb0zfz9arfds25"&gt;4231&lt;/key&gt;&lt;/foreign-keys&gt;&lt;ref-type name="Book"&gt;6&lt;/ref-type&gt;&lt;contributors&gt;&lt;authors&gt;&lt;author&gt;Friis, Astrid&lt;/author&gt;&lt;author&gt;Glamann, Kristof&lt;/author&gt;&lt;/authors&gt;&lt;secondary-authors&gt;&lt;author&gt;Glamann, Kristof&lt;/author&gt;&lt;/secondary-authors&gt;&lt;/contributors&gt;&lt;titles&gt;&lt;title&gt;A history of prices and wages in Denmark 1660-1800&lt;/title&gt;&lt;/titles&gt;&lt;volume&gt;1&lt;/volume&gt;&lt;keywords&gt;&lt;keyword&gt;Wirtschaftsgeschichte, Preise, 17. Jh., 18. Jh.&lt;/keyword&gt;&lt;/keywords&gt;&lt;dates&gt;&lt;year&gt;1958&lt;/year&gt;&lt;/dates&gt;&lt;pub-location&gt;London, New York, Toronto&lt;/pub-location&gt;&lt;publisher&gt;Longmans, Green and Co.&lt;/publisher&gt;&lt;urls&gt;&lt;/urls&gt;&lt;language&gt;English&lt;/language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03" w:tooltip="Friis, 1958 #4231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Friis and Glamann (1958, pp. 207-224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01-190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Houses of Parliament&lt;/Author&gt;&lt;Year&gt;1905&lt;/Year&gt;&lt;RecNum&gt;5151&lt;/RecNum&gt;&lt;DisplayText&gt;Houses of Parliament (1905)&lt;/DisplayText&gt;&lt;record&gt;&lt;rec-number&gt;5151&lt;/rec-number&gt;&lt;foreign-keys&gt;&lt;key app="EN" db-id="9f2z9tt2ix2rzze2vaox5wrb0zfz9arfds25"&gt;5151&lt;/key&gt;&lt;/foreign-keys&gt;&lt;ref-type name="Book"&gt;6&lt;/ref-type&gt;&lt;contributors&gt;&lt;authors&gt;&lt;author&gt;Houses of Parliament,&lt;/author&gt;&lt;/authors&gt;&lt;/contributors&gt;&lt;titles&gt;&lt;title&gt;Second series of memoranda, statistical tables, and charts prepared in the Board of Trade with reference to various matters bearing on British and foreign trade and industrial conditions&lt;/title&gt;&lt;/titles&gt;&lt;dates&gt;&lt;year&gt;1905&lt;/year&gt;&lt;/dates&gt;&lt;pub-location&gt;London&lt;/pub-location&gt;&lt;publisher&gt;House of Commons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40" w:tooltip="Houses of Parliament, 1905 #5151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Houses of Parliament (1905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52BDDE19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Gothenburg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53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8-131&lt;/Suffix&gt;&lt;DisplayText&gt;Jörberg (1972, pp. 128-131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8-131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58FE4EF4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/>
          <w:bCs/>
          <w:szCs w:val="22"/>
          <w:lang w:val="en-GB"/>
        </w:rPr>
        <w:t>Jönköping</w:t>
      </w:r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55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7-130&lt;/Suffix&gt;&lt;DisplayText&gt;Jörberg (1972, pp. 127-130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7-130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2F27D9BB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Kalmar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76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2-130&lt;/Suffix&gt;&lt;DisplayText&gt;Jörberg (1972, pp. 122-130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2-130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26D8B4C6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Kopparberg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41-1775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0 f.&lt;/Suffix&gt;&lt;DisplayText&gt;Jörberg (1972, pp. 120 f.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0 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76-180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. 123&lt;/Suffix&gt;&lt;DisplayText&gt;Jörberg (1972, p. 123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. 123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37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6-132&lt;/Suffix&gt;&lt;DisplayText&gt;Jörberg (1972, pp. 126-132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6-13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629BE19A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Kristiansand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839-1868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 w:cstheme="minorBidi"/>
          <w:bCs/>
          <w:szCs w:val="22"/>
          <w:lang w:val="de-DE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örberg&lt;/Author&gt;&lt;Year&gt;1972&lt;/Year&gt;&lt;RecNum&gt;3289&lt;/RecNum&gt;&lt;Suffix&gt;`, pp. 125-128&lt;/Suffix&gt;&lt;DisplayText&gt;Jörberg (1972, pp. 125-128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de-DE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örberg (1972, pp. 125-128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de-DE"/>
        </w:rPr>
        <w:fldChar w:fldCharType="end"/>
      </w:r>
    </w:p>
    <w:p w14:paraId="112AAA57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Malm</w:t>
      </w:r>
      <w:r w:rsidRPr="00266479">
        <w:rPr>
          <w:rFonts w:eastAsiaTheme="minorHAnsi"/>
          <w:bCs/>
          <w:szCs w:val="22"/>
          <w:lang w:val="it-IT"/>
        </w:rPr>
        <w:t>ö:</w:t>
      </w:r>
      <w:r w:rsidRPr="00266479">
        <w:rPr>
          <w:rFonts w:eastAsiaTheme="minorHAnsi"/>
          <w:bCs/>
          <w:szCs w:val="22"/>
          <w:lang w:val="it-IT"/>
        </w:rPr>
        <w:tab/>
      </w:r>
      <w:r w:rsidRPr="00266479">
        <w:rPr>
          <w:rFonts w:eastAsiaTheme="minorHAnsi"/>
          <w:bCs/>
          <w:szCs w:val="22"/>
          <w:u w:val="single"/>
          <w:lang w:val="it-IT"/>
        </w:rPr>
        <w:t>1840-1914</w:t>
      </w:r>
      <w:r w:rsidRPr="00266479">
        <w:rPr>
          <w:rFonts w:eastAsiaTheme="minorHAnsi"/>
          <w:bCs/>
          <w:szCs w:val="22"/>
          <w:lang w:val="it-IT"/>
        </w:rPr>
        <w:t>:</w:t>
      </w:r>
      <w:r w:rsidRPr="00266479">
        <w:rPr>
          <w:rFonts w:eastAsiaTheme="minorHAnsi" w:cstheme="minorBidi"/>
          <w:bCs/>
          <w:szCs w:val="22"/>
          <w:lang w:val="it-IT"/>
        </w:rPr>
        <w:t xml:space="preserve"> </w:t>
      </w:r>
      <w:r w:rsidRPr="00266479">
        <w:rPr>
          <w:rFonts w:eastAsiaTheme="minorHAnsi" w:cstheme="minorBidi"/>
          <w:bCs/>
          <w:szCs w:val="22"/>
          <w:lang w:val="de-DE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örberg&lt;/Author&gt;&lt;Year&gt;1972&lt;/Year&gt;&lt;RecNum&gt;3289&lt;/RecNum&gt;&lt;Suffix&gt;`, pp. 128-131&lt;/Suffix&gt;&lt;DisplayText&gt;Jörberg (1972, pp. 128-131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de-DE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örberg (1972, pp. 128-131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de-DE"/>
        </w:rPr>
        <w:fldChar w:fldCharType="end"/>
      </w:r>
    </w:p>
    <w:p w14:paraId="2CD57378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/>
          <w:bCs/>
          <w:szCs w:val="22"/>
          <w:lang w:val="it-IT"/>
        </w:rPr>
        <w:t>Ö</w:t>
      </w:r>
      <w:r w:rsidRPr="00266479">
        <w:rPr>
          <w:rFonts w:eastAsiaTheme="minorHAnsi" w:cstheme="minorBidi"/>
          <w:bCs/>
          <w:szCs w:val="22"/>
          <w:lang w:val="it-IT"/>
        </w:rPr>
        <w:t>rebro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/>
          <w:bCs/>
          <w:szCs w:val="22"/>
          <w:u w:val="single"/>
          <w:lang w:val="it-IT"/>
        </w:rPr>
        <w:t>1886-1914</w:t>
      </w:r>
      <w:r w:rsidRPr="00266479">
        <w:rPr>
          <w:rFonts w:eastAsiaTheme="minorHAnsi"/>
          <w:bCs/>
          <w:szCs w:val="22"/>
          <w:lang w:val="it-IT"/>
        </w:rPr>
        <w:t>:</w:t>
      </w:r>
      <w:r w:rsidRPr="00266479">
        <w:rPr>
          <w:rFonts w:eastAsiaTheme="minorHAnsi" w:cstheme="minorBidi"/>
          <w:bCs/>
          <w:szCs w:val="22"/>
          <w:lang w:val="it-IT"/>
        </w:rPr>
        <w:t xml:space="preserve">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Jörberg&lt;/Author&gt;&lt;Year&gt;1972&lt;/Year&gt;&lt;RecNum&gt;3289&lt;/RecNum&gt;&lt;Suffix&gt;`, p. 132&lt;/Suffix&gt;&lt;DisplayText&gt;Jörberg (1972, p. 132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Jörberg (1972, p. 132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13BB8E59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it-IT"/>
        </w:rPr>
      </w:pPr>
      <w:r w:rsidRPr="00266479">
        <w:rPr>
          <w:rFonts w:eastAsiaTheme="minorHAnsi" w:cstheme="minorBidi"/>
          <w:bCs/>
          <w:szCs w:val="22"/>
          <w:lang w:val="it-IT"/>
        </w:rPr>
        <w:t>Oslo (Christiania):</w:t>
      </w:r>
      <w:r w:rsidRPr="00266479">
        <w:rPr>
          <w:rFonts w:eastAsiaTheme="minorHAnsi" w:cstheme="minorBidi"/>
          <w:bCs/>
          <w:szCs w:val="22"/>
          <w:lang w:val="it-IT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786-1826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it-IT"/>
        </w:rPr>
        <w:instrText xml:space="preserve"> ADDIN EN.CITE &lt;EndNote&gt;&lt;Cite&gt;&lt;Author&gt;House of Commons&lt;/Author&gt;&lt;Year&gt;1826&lt;/Year&gt;&lt;RecNum&gt;4203&lt;/RecNum&gt;&lt;Suffix&gt;`, p. 18&lt;/Suffix&gt;&lt;DisplayText&gt;House of Commons (1826, p. 18)&lt;/DisplayText&gt;&lt;record&gt;&lt;rec-number&gt;4203&lt;/rec-number&gt;&lt;foreign-keys&gt;&lt;key app="EN" db-id="9f2z9tt2ix2rzze2vaox5wrb0zfz9arfds25"&gt;4203&lt;/key&gt;&lt;/foreign-keys&gt;&lt;ref-type name="Book"&gt;6&lt;/ref-type&gt;&lt;contributors&gt;&lt;authors&gt;&lt;author&gt;House of Commons,&lt;/author&gt;&lt;/authors&gt;&lt;/contributors&gt;&lt;titles&gt;&lt;title&gt;Parliamentary Papers 1826-27: Foreign corn. No. 2: Returns of all accounts that have been received during the year 1826&lt;/title&gt;&lt;/titles&gt;&lt;volume&gt;XVI&lt;/volume&gt;&lt;keywords&gt;&lt;keyword&gt;Quelle, 19. Jh., Handel&lt;/keyword&gt;&lt;/keywords&gt;&lt;dates&gt;&lt;year&gt;1826&lt;/year&gt;&lt;/dates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36" w:tooltip="House of Commons, 1826 #4203" w:history="1">
        <w:r w:rsidRPr="00266479">
          <w:rPr>
            <w:rFonts w:eastAsiaTheme="minorHAnsi" w:cstheme="minorBidi"/>
            <w:bCs/>
            <w:noProof/>
            <w:szCs w:val="22"/>
            <w:lang w:val="it-IT"/>
          </w:rPr>
          <w:t>House of Commons (1826, p. 18</w:t>
        </w:r>
      </w:hyperlink>
      <w:r w:rsidRPr="00266479">
        <w:rPr>
          <w:rFonts w:eastAsiaTheme="minorHAnsi" w:cstheme="minorBidi"/>
          <w:bCs/>
          <w:noProof/>
          <w:szCs w:val="22"/>
          <w:lang w:val="it-IT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it-IT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it-IT"/>
        </w:rPr>
        <w:t>1830-1913</w:t>
      </w:r>
      <w:r w:rsidRPr="00266479">
        <w:rPr>
          <w:rFonts w:eastAsiaTheme="minorHAnsi" w:cstheme="minorBidi"/>
          <w:bCs/>
          <w:szCs w:val="22"/>
          <w:lang w:val="it-IT"/>
        </w:rPr>
        <w:t xml:space="preserve">: </w:t>
      </w:r>
      <w:r>
        <w:rPr>
          <w:rFonts w:eastAsiaTheme="minorHAnsi" w:cstheme="minorBidi"/>
          <w:bCs/>
          <w:szCs w:val="22"/>
          <w:lang w:val="it-IT"/>
        </w:rPr>
        <w:t>personal communication from David Jacks</w:t>
      </w:r>
    </w:p>
    <w:p w14:paraId="1D50B850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t>Simrishamn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/>
          <w:bCs/>
          <w:szCs w:val="22"/>
          <w:u w:val="single"/>
          <w:lang w:val="en-GB"/>
        </w:rPr>
        <w:t>1838-1868</w:t>
      </w:r>
      <w:r w:rsidRPr="00266479">
        <w:rPr>
          <w:rFonts w:eastAsiaTheme="minorHAns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 xml:space="preserve">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5-128&lt;/Suffix&gt;&lt;DisplayText&gt;Jörberg (1972, pp. 125-128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5-128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3CBB8F95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proofErr w:type="spellStart"/>
      <w:r w:rsidRPr="00266479">
        <w:rPr>
          <w:rFonts w:eastAsiaTheme="minorHAnsi" w:cstheme="minorBidi"/>
          <w:bCs/>
          <w:szCs w:val="22"/>
          <w:lang w:val="en-GB"/>
        </w:rPr>
        <w:lastRenderedPageBreak/>
        <w:t>Skaraborg</w:t>
      </w:r>
      <w:proofErr w:type="spellEnd"/>
      <w:r w:rsidRPr="00266479">
        <w:rPr>
          <w:rFonts w:eastAsiaTheme="minorHAnsi" w:cstheme="minorBidi"/>
          <w:bCs/>
          <w:szCs w:val="22"/>
          <w:lang w:val="en-GB"/>
        </w:rPr>
        <w:t>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32-1775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0 f.&lt;/Suffix&gt;&lt;DisplayText&gt;Jörberg (1972, pp. 120 f.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0 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76-180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. 122&lt;/Suffix&gt;&lt;DisplayText&gt;Jörberg (1972, p. 122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. 12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03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5-131&lt;/Suffix&gt;&lt;DisplayText&gt;Jörberg (1972, pp. 125-131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5-131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02801BA7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Stockholm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33-1775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19 ff.&lt;/Suffix&gt;&lt;DisplayText&gt;Jörberg (1972, pp. 119 ff.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19 f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76-180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. 122&lt;/Suffix&gt;&lt;DisplayText&gt;Jörberg (1972, p. 122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. 12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03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4-130&lt;/Suffix&gt;&lt;DisplayText&gt;Jörberg (1972, pp. 124-130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4-130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07B184F4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Stavanger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42-1913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>
        <w:rPr>
          <w:rFonts w:eastAsiaTheme="minorHAnsi" w:cstheme="minorBidi"/>
          <w:bCs/>
          <w:szCs w:val="22"/>
          <w:lang w:val="en-GB"/>
        </w:rPr>
        <w:t>personal communication from David Jacks</w:t>
      </w:r>
      <w:r w:rsidRPr="00266479">
        <w:rPr>
          <w:rFonts w:eastAsiaTheme="minorHAnsi" w:cstheme="minorBidi"/>
          <w:bCs/>
          <w:szCs w:val="22"/>
          <w:lang w:val="en-GB"/>
        </w:rPr>
        <w:t>.</w:t>
      </w:r>
    </w:p>
    <w:p w14:paraId="4046295C" w14:textId="77777777" w:rsidR="004E26D9" w:rsidRPr="00266479" w:rsidRDefault="004E26D9" w:rsidP="004A45FB">
      <w:pPr>
        <w:ind w:left="2410" w:hanging="2410"/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 w:cstheme="minorBidi"/>
          <w:bCs/>
          <w:szCs w:val="22"/>
          <w:lang w:val="en-GB"/>
        </w:rPr>
        <w:t>Uppsala:</w:t>
      </w:r>
      <w:r w:rsidRPr="00266479">
        <w:rPr>
          <w:rFonts w:eastAsiaTheme="minorHAnsi" w:cstheme="minorBidi"/>
          <w:bCs/>
          <w:szCs w:val="22"/>
          <w:lang w:val="en-GB"/>
        </w:rPr>
        <w:tab/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32-1775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19 ff.&lt;/Suffix&gt;&lt;DisplayText&gt;Jörberg (1972, pp. 119 ff.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19 ff.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776-1802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. 122&lt;/Suffix&gt;&lt;DisplayText&gt;Jörberg (1972, p. 122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. 12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 xml:space="preserve">; </w:t>
      </w:r>
      <w:r w:rsidRPr="00266479">
        <w:rPr>
          <w:rFonts w:eastAsiaTheme="minorHAnsi" w:cstheme="minorBidi"/>
          <w:bCs/>
          <w:szCs w:val="22"/>
          <w:u w:val="single"/>
          <w:lang w:val="en-GB"/>
        </w:rPr>
        <w:t>1803-1914</w:t>
      </w:r>
      <w:r w:rsidRPr="00266479">
        <w:rPr>
          <w:rFonts w:eastAsiaTheme="minorHAnsi" w:cstheme="minorBidi"/>
          <w:bCs/>
          <w:szCs w:val="22"/>
          <w:lang w:val="en-GB"/>
        </w:rPr>
        <w:t xml:space="preserve">: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Suffix&gt;`, pp. 124-130&lt;/Suffix&gt;&lt;DisplayText&gt;Jörberg (1972, pp. 124-130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, pp. 124-130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</w:p>
    <w:p w14:paraId="5EAD790A" w14:textId="77777777" w:rsidR="004E26D9" w:rsidRPr="00266479" w:rsidRDefault="004E26D9" w:rsidP="004A45FB">
      <w:pPr>
        <w:keepNext/>
        <w:keepLines/>
        <w:spacing w:before="120" w:after="240" w:line="240" w:lineRule="auto"/>
        <w:outlineLvl w:val="2"/>
        <w:rPr>
          <w:rFonts w:eastAsiaTheme="majorEastAsia" w:cstheme="majorBidi"/>
          <w:bCs/>
          <w:i/>
          <w:szCs w:val="22"/>
          <w:lang w:val="en-GB" w:eastAsia="en-GB"/>
        </w:rPr>
      </w:pPr>
      <w:r w:rsidRPr="00266479">
        <w:rPr>
          <w:rFonts w:eastAsiaTheme="majorEastAsia" w:cstheme="majorBidi"/>
          <w:bCs/>
          <w:i/>
          <w:szCs w:val="22"/>
          <w:lang w:val="en-GB" w:eastAsia="en-GB"/>
        </w:rPr>
        <w:t>Conversion sources</w:t>
      </w:r>
    </w:p>
    <w:p w14:paraId="40096241" w14:textId="77777777" w:rsidR="004E26D9" w:rsidRPr="00266479" w:rsidRDefault="004E26D9" w:rsidP="004A45FB">
      <w:pPr>
        <w:rPr>
          <w:rFonts w:eastAsiaTheme="minorHAnsi" w:cstheme="minorBidi"/>
          <w:bCs/>
          <w:szCs w:val="22"/>
          <w:lang w:val="en-GB"/>
        </w:rPr>
      </w:pPr>
      <w:r w:rsidRPr="00266479">
        <w:rPr>
          <w:rFonts w:eastAsiaTheme="minorHAnsi"/>
          <w:lang w:val="en-GB" w:eastAsia="en-GB"/>
        </w:rPr>
        <w:fldChar w:fldCharType="begin"/>
      </w:r>
      <w:r w:rsidRPr="00266479">
        <w:rPr>
          <w:rFonts w:eastAsiaTheme="minorHAnsi"/>
          <w:lang w:val="en-GB" w:eastAsia="en-GB"/>
        </w:rPr>
        <w:instrText xml:space="preserve"> ADDIN EN.CITE &lt;EndNote&gt;&lt;Cite&gt;&lt;Author&gt;Friis&lt;/Author&gt;&lt;Year&gt;1958&lt;/Year&gt;&lt;RecNum&gt;4231&lt;/RecNum&gt;&lt;DisplayText&gt;Friis and Glamann (1958)&lt;/DisplayText&gt;&lt;record&gt;&lt;rec-number&gt;4231&lt;/rec-number&gt;&lt;foreign-keys&gt;&lt;key app="EN" db-id="9f2z9tt2ix2rzze2vaox5wrb0zfz9arfds25"&gt;4231&lt;/key&gt;&lt;/foreign-keys&gt;&lt;ref-type name="Book"&gt;6&lt;/ref-type&gt;&lt;contributors&gt;&lt;authors&gt;&lt;author&gt;Friis, Astrid&lt;/author&gt;&lt;author&gt;Glamann, Kristof&lt;/author&gt;&lt;/authors&gt;&lt;secondary-authors&gt;&lt;author&gt;Glamann, Kristof&lt;/author&gt;&lt;/secondary-authors&gt;&lt;/contributors&gt;&lt;titles&gt;&lt;title&gt;A history of prices and wages in Denmark 1660-1800&lt;/title&gt;&lt;/titles&gt;&lt;volume&gt;1&lt;/volume&gt;&lt;keywords&gt;&lt;keyword&gt;Wirtschaftsgeschichte, Preise, 17. Jh., 18. Jh.&lt;/keyword&gt;&lt;/keywords&gt;&lt;dates&gt;&lt;year&gt;1958&lt;/year&gt;&lt;/dates&gt;&lt;pub-location&gt;London, New York, Toronto&lt;/pub-location&gt;&lt;publisher&gt;Longmans, Green and Co.&lt;/publisher&gt;&lt;urls&gt;&lt;/urls&gt;&lt;language&gt;English&lt;/language&gt;&lt;/record&gt;&lt;/Cite&gt;&lt;/EndNote&gt;</w:instrText>
      </w:r>
      <w:r w:rsidRPr="00266479">
        <w:rPr>
          <w:rFonts w:eastAsiaTheme="minorHAnsi"/>
          <w:lang w:val="en-GB" w:eastAsia="en-GB"/>
        </w:rPr>
        <w:fldChar w:fldCharType="separate"/>
      </w:r>
      <w:hyperlink w:anchor="_ENREF_103" w:tooltip="Friis, 1958 #4231" w:history="1">
        <w:r w:rsidRPr="00266479">
          <w:rPr>
            <w:rFonts w:eastAsiaTheme="minorHAnsi"/>
            <w:noProof/>
            <w:lang w:val="en-GB" w:eastAsia="en-GB"/>
          </w:rPr>
          <w:t>Friis and Glamann (1958</w:t>
        </w:r>
      </w:hyperlink>
      <w:r w:rsidRPr="00266479">
        <w:rPr>
          <w:rFonts w:eastAsiaTheme="minorHAnsi"/>
          <w:noProof/>
          <w:lang w:val="en-GB" w:eastAsia="en-GB"/>
        </w:rPr>
        <w:t>)</w:t>
      </w:r>
      <w:r w:rsidRPr="00266479">
        <w:rPr>
          <w:rFonts w:eastAsiaTheme="minorHAnsi"/>
          <w:lang w:val="en-GB" w:eastAsia="en-GB"/>
        </w:rPr>
        <w:fldChar w:fldCharType="end"/>
      </w:r>
      <w:r w:rsidRPr="00266479">
        <w:rPr>
          <w:rFonts w:eastAsiaTheme="minorHAnsi"/>
          <w:lang w:val="en-GB" w:eastAsia="en-GB"/>
        </w:rPr>
        <w:t xml:space="preserve">; </w:t>
      </w:r>
      <w:r w:rsidRPr="00266479">
        <w:rPr>
          <w:rFonts w:eastAsiaTheme="minorHAnsi" w:cstheme="minorBidi"/>
          <w:bCs/>
          <w:szCs w:val="22"/>
          <w:lang w:val="en-GB"/>
        </w:rPr>
        <w:fldChar w:fldCharType="begin"/>
      </w:r>
      <w:r w:rsidRPr="00266479">
        <w:rPr>
          <w:rFonts w:eastAsiaTheme="minorHAnsi" w:cstheme="minorBidi"/>
          <w:bCs/>
          <w:szCs w:val="22"/>
          <w:lang w:val="en-GB"/>
        </w:rPr>
        <w:instrText xml:space="preserve"> ADDIN EN.CITE &lt;EndNote&gt;&lt;Cite&gt;&lt;Author&gt;Jörberg&lt;/Author&gt;&lt;Year&gt;1972&lt;/Year&gt;&lt;RecNum&gt;3289&lt;/RecNum&gt;&lt;DisplayText&gt;Jörberg (1972)&lt;/DisplayText&gt;&lt;record&gt;&lt;rec-number&gt;3289&lt;/rec-number&gt;&lt;foreign-keys&gt;&lt;key app="EN" db-id="9f2z9tt2ix2rzze2vaox5wrb0zfz9arfds25"&gt;3289&lt;/key&gt;&lt;/foreign-keys&gt;&lt;ref-type name="Book"&gt;6&lt;/ref-type&gt;&lt;contributors&gt;&lt;authors&gt;&lt;author&gt;Jörberg, Lennart&lt;/author&gt;&lt;/authors&gt;&lt;/contributors&gt;&lt;titles&gt;&lt;title&gt;A History of Prices in Sweden 1732-1914&lt;/title&gt;&lt;/titles&gt;&lt;keywords&gt;&lt;keyword&gt;Integration, 18. Jh., 19. Jh.&lt;/keyword&gt;&lt;/keywords&gt;&lt;dates&gt;&lt;year&gt;1972&lt;/year&gt;&lt;/dates&gt;&lt;pub-location&gt;Lund&lt;/pub-location&gt;&lt;publisher&gt;CWK Gleerup&lt;/publisher&gt;&lt;urls&gt;&lt;/urls&gt;&lt;/record&gt;&lt;/Cite&gt;&lt;/EndNote&gt;</w:instrText>
      </w:r>
      <w:r w:rsidRPr="00266479">
        <w:rPr>
          <w:rFonts w:eastAsiaTheme="minorHAnsi" w:cstheme="minorBidi"/>
          <w:bCs/>
          <w:szCs w:val="22"/>
          <w:lang w:val="en-GB"/>
        </w:rPr>
        <w:fldChar w:fldCharType="separate"/>
      </w:r>
      <w:hyperlink w:anchor="_ENREF_157" w:tooltip="Jörberg, 1972 #3289" w:history="1">
        <w:r w:rsidRPr="00266479">
          <w:rPr>
            <w:rFonts w:eastAsiaTheme="minorHAnsi" w:cstheme="minorBidi"/>
            <w:bCs/>
            <w:noProof/>
            <w:szCs w:val="22"/>
            <w:lang w:val="en-GB"/>
          </w:rPr>
          <w:t>Jörberg (1972</w:t>
        </w:r>
      </w:hyperlink>
      <w:r w:rsidRPr="00266479">
        <w:rPr>
          <w:rFonts w:eastAsiaTheme="minorHAnsi" w:cstheme="minorBidi"/>
          <w:bCs/>
          <w:noProof/>
          <w:szCs w:val="22"/>
          <w:lang w:val="en-GB"/>
        </w:rPr>
        <w:t>)</w:t>
      </w:r>
      <w:r w:rsidRPr="00266479">
        <w:rPr>
          <w:rFonts w:eastAsiaTheme="minorHAnsi" w:cstheme="minorBidi"/>
          <w:bCs/>
          <w:szCs w:val="22"/>
          <w:lang w:val="en-GB"/>
        </w:rPr>
        <w:fldChar w:fldCharType="end"/>
      </w:r>
      <w:r w:rsidRPr="00266479">
        <w:rPr>
          <w:rFonts w:eastAsiaTheme="minorHAnsi" w:cstheme="minorBidi"/>
          <w:bCs/>
          <w:szCs w:val="22"/>
          <w:lang w:val="en-GB"/>
        </w:rPr>
        <w:t>.</w:t>
      </w:r>
    </w:p>
    <w:p w14:paraId="430B277D" w14:textId="77777777" w:rsidR="004E26D9" w:rsidRPr="00266479" w:rsidRDefault="004E26D9" w:rsidP="004A45FB">
      <w:pPr>
        <w:keepNext/>
        <w:keepLines/>
        <w:spacing w:before="240"/>
        <w:outlineLvl w:val="1"/>
        <w:rPr>
          <w:rFonts w:eastAsiaTheme="majorEastAsia" w:cstheme="majorBidi"/>
          <w:bCs/>
          <w:i/>
          <w:sz w:val="28"/>
          <w:szCs w:val="26"/>
          <w:lang w:val="en-GB"/>
        </w:rPr>
      </w:pPr>
      <w:r w:rsidRPr="00266479">
        <w:rPr>
          <w:rFonts w:eastAsiaTheme="majorEastAsia" w:cstheme="majorBidi"/>
          <w:bCs/>
          <w:i/>
          <w:sz w:val="28"/>
          <w:szCs w:val="26"/>
          <w:lang w:val="en-GB"/>
        </w:rPr>
        <w:t>General conversion sources for the period 1870-1913</w:t>
      </w:r>
    </w:p>
    <w:p w14:paraId="1DF6B204" w14:textId="77777777" w:rsidR="004E26D9" w:rsidRPr="00266479" w:rsidRDefault="004E26D9" w:rsidP="004A45FB">
      <w:pPr>
        <w:rPr>
          <w:rFonts w:eastAsiaTheme="minorHAnsi" w:cstheme="minorBidi"/>
          <w:szCs w:val="22"/>
          <w:lang w:val="en-GB"/>
        </w:rPr>
      </w:pP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Ciocca&lt;/Author&gt;&lt;Year&gt;1990&lt;/Year&gt;&lt;RecNum&gt;5132&lt;/RecNum&gt;&lt;DisplayText&gt;Ciocca and Ulizzi (1990)&lt;/DisplayText&gt;&lt;record&gt;&lt;rec-number&gt;5132&lt;/rec-number&gt;&lt;foreign-keys&gt;&lt;key app="EN" db-id="9f2z9tt2ix2rzze2vaox5wrb0zfz9arfds25"&gt;5132&lt;/key&gt;&lt;/foreign-keys&gt;&lt;ref-type name="Book Section"&gt;5&lt;/ref-type&gt;&lt;contributors&gt;&lt;authors&gt;&lt;author&gt;Ciocca, Pierluigi&lt;/author&gt;&lt;author&gt;Ulizzi, Adalberto&lt;/author&gt;&lt;/authors&gt;&lt;secondary-authors&gt;&lt;author&gt;Ciampi, Carlo A.&lt;/author&gt;&lt;/secondary-authors&gt;&lt;/contributors&gt;&lt;titles&gt;&lt;title&gt;I tassi di cambio nominali e “reali” dell’Italia dall’Unità nazionale al sistema monetario europeo (1861-1979)&lt;/title&gt;&lt;secondary-title&gt;Ricerche per la storia della Banca d’Italia&lt;/secondary-title&gt;&lt;/titles&gt;&lt;pages&gt;341-368&lt;/pages&gt;&lt;volume&gt;1&lt;/volume&gt;&lt;dates&gt;&lt;year&gt;1990&lt;/year&gt;&lt;/dates&gt;&lt;pub-location&gt;Bari&lt;/pub-location&gt;&lt;publisher&gt;Laterza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43" w:tooltip="Ciocca, 1990 #5132" w:history="1">
        <w:r w:rsidRPr="00266479">
          <w:rPr>
            <w:rFonts w:eastAsiaTheme="minorHAnsi" w:cstheme="minorBidi"/>
            <w:noProof/>
            <w:szCs w:val="22"/>
            <w:lang w:val="en-GB"/>
          </w:rPr>
          <w:t>Ciocca and Ulizzi (199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Denzel&lt;/Author&gt;&lt;Year&gt;2010&lt;/Year&gt;&lt;RecNum&gt;5052&lt;/RecNum&gt;&lt;DisplayText&gt;Denzel (2010)&lt;/DisplayText&gt;&lt;record&gt;&lt;rec-number&gt;5052&lt;/rec-number&gt;&lt;foreign-keys&gt;&lt;key app="EN" db-id="9f2z9tt2ix2rzze2vaox5wrb0zfz9arfds25"&gt;5052&lt;/key&gt;&lt;/foreign-keys&gt;&lt;ref-type name="Book"&gt;6&lt;/ref-type&gt;&lt;contributors&gt;&lt;authors&gt;&lt;author&gt;Denzel, Markus A.&lt;/author&gt;&lt;/authors&gt;&lt;/contributors&gt;&lt;titles&gt;&lt;title&gt;Handbook of World Exchange Rates, 1590–1914&lt;/title&gt;&lt;/titles&gt;&lt;dates&gt;&lt;year&gt;2010&lt;/year&gt;&lt;/dates&gt;&lt;pub-location&gt;Farnham&lt;/pub-location&gt;&lt;publisher&gt;Ashgate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66" w:tooltip="Denzel, 2010 #5052" w:history="1">
        <w:r w:rsidRPr="00266479">
          <w:rPr>
            <w:rFonts w:eastAsiaTheme="minorHAnsi" w:cstheme="minorBidi"/>
            <w:noProof/>
            <w:szCs w:val="22"/>
            <w:lang w:val="en-GB"/>
          </w:rPr>
          <w:t>Denzel (201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Edvinsson&lt;/Author&gt;&lt;Year&gt;2010&lt;/Year&gt;&lt;RecNum&gt;5159&lt;/RecNum&gt;&lt;DisplayText&gt;Edvinsson et al. (2010)&lt;/DisplayText&gt;&lt;record&gt;&lt;rec-number&gt;5159&lt;/rec-number&gt;&lt;foreign-keys&gt;&lt;key app="EN" db-id="9f2z9tt2ix2rzze2vaox5wrb0zfz9arfds25"&gt;5159&lt;/key&gt;&lt;/foreign-keys&gt;&lt;ref-type name="Edited Book"&gt;28&lt;/ref-type&gt;&lt;contributors&gt;&lt;authors&gt;&lt;author&gt;Edvinsson, Rodney&lt;/author&gt;&lt;author&gt;Jacobson, Tor&lt;/author&gt;&lt;author&gt;Waldenström, Daniel&lt;/author&gt;&lt;/authors&gt;&lt;/contributors&gt;&lt;titles&gt;&lt;title&gt;Historical Monetary and Financial Statistics for Sweden: Exchange rates, prices, and wages, 1277–2008&lt;/title&gt;&lt;/titles&gt;&lt;dates&gt;&lt;year&gt;2010&lt;/year&gt;&lt;/dates&gt;&lt;pub-location&gt;Stockholm&lt;/pub-location&gt;&lt;publisher&gt;Ekerlids Förlag&lt;/publisher&gt;&lt;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79" w:tooltip="Edvinsson, 2010 #5159" w:history="1">
        <w:r w:rsidRPr="00266479">
          <w:rPr>
            <w:rFonts w:eastAsiaTheme="minorHAnsi" w:cstheme="minorBidi"/>
            <w:noProof/>
            <w:szCs w:val="22"/>
            <w:lang w:val="en-GB"/>
          </w:rPr>
          <w:t>Edvinsson et al. (2010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 xml:space="preserve">; </w:t>
      </w:r>
      <w:r w:rsidRPr="00266479">
        <w:rPr>
          <w:rFonts w:eastAsiaTheme="minorHAnsi" w:cstheme="minorBidi"/>
          <w:szCs w:val="22"/>
          <w:lang w:val="en-GB"/>
        </w:rPr>
        <w:fldChar w:fldCharType="begin"/>
      </w:r>
      <w:r w:rsidRPr="00266479">
        <w:rPr>
          <w:rFonts w:eastAsiaTheme="minorHAnsi" w:cstheme="minorBidi"/>
          <w:szCs w:val="22"/>
          <w:lang w:val="en-GB"/>
        </w:rPr>
        <w:instrText xml:space="preserve"> ADDIN EN.CITE &lt;EndNote&gt;&lt;Cite&gt;&lt;Author&gt;Officer&lt;/Author&gt;&lt;Year&gt;2014&lt;/Year&gt;&lt;RecNum&gt;5105&lt;/RecNum&gt;&lt;DisplayText&gt;Officer and Williamson (2014)&lt;/DisplayText&gt;&lt;record&gt;&lt;rec-number&gt;5105&lt;/rec-number&gt;&lt;foreign-keys&gt;&lt;key app="EN" db-id="9f2z9tt2ix2rzze2vaox5wrb0zfz9arfds25"&gt;5105&lt;/key&gt;&lt;/foreign-keys&gt;&lt;ref-type name="Electronic Article"&gt;43&lt;/ref-type&gt;&lt;contributors&gt;&lt;authors&gt;&lt;author&gt;Officer, Lawrence H.&lt;/author&gt;&lt;author&gt;Williamson, Samuel H.&lt;/author&gt;&lt;/authors&gt;&lt;/contributors&gt;&lt;titles&gt;&lt;title&gt;The Price of Gold, 1257 - Present&lt;/title&gt;&lt;tertiary-title&gt;MeasuringWorth&lt;/tertiary-title&gt;&lt;/titles&gt;&lt;dates&gt;&lt;year&gt;2014&lt;/year&gt;&lt;/dates&gt;&lt;urls&gt;&lt;related-urls&gt;&lt;url&gt;http://www.measuringworth.com/gold/&lt;/url&gt;&lt;/related-urls&gt;&lt;/urls&gt;&lt;/record&gt;&lt;/Cite&gt;&lt;/EndNote&gt;</w:instrText>
      </w:r>
      <w:r w:rsidRPr="00266479">
        <w:rPr>
          <w:rFonts w:eastAsiaTheme="minorHAnsi" w:cstheme="minorBidi"/>
          <w:szCs w:val="22"/>
          <w:lang w:val="en-GB"/>
        </w:rPr>
        <w:fldChar w:fldCharType="separate"/>
      </w:r>
      <w:hyperlink w:anchor="_ENREF_214" w:tooltip="Officer, 2014 #5105" w:history="1">
        <w:r w:rsidRPr="00266479">
          <w:rPr>
            <w:rFonts w:eastAsiaTheme="minorHAnsi" w:cstheme="minorBidi"/>
            <w:noProof/>
            <w:szCs w:val="22"/>
            <w:lang w:val="en-GB"/>
          </w:rPr>
          <w:t>Officer and Williamson (2014</w:t>
        </w:r>
      </w:hyperlink>
      <w:r w:rsidRPr="00266479">
        <w:rPr>
          <w:rFonts w:eastAsiaTheme="minorHAnsi" w:cstheme="minorBidi"/>
          <w:noProof/>
          <w:szCs w:val="22"/>
          <w:lang w:val="en-GB"/>
        </w:rPr>
        <w:t>)</w:t>
      </w:r>
      <w:r w:rsidRPr="00266479">
        <w:rPr>
          <w:rFonts w:eastAsiaTheme="minorHAnsi" w:cstheme="minorBidi"/>
          <w:szCs w:val="22"/>
          <w:lang w:val="en-GB"/>
        </w:rPr>
        <w:fldChar w:fldCharType="end"/>
      </w:r>
      <w:r w:rsidRPr="00266479">
        <w:rPr>
          <w:rFonts w:eastAsiaTheme="minorHAnsi" w:cstheme="minorBidi"/>
          <w:szCs w:val="22"/>
          <w:lang w:val="en-GB"/>
        </w:rPr>
        <w:t>.</w:t>
      </w:r>
    </w:p>
    <w:bookmarkEnd w:id="1"/>
    <w:p w14:paraId="1C18017F" w14:textId="77777777" w:rsidR="004E26D9" w:rsidRDefault="004E26D9" w:rsidP="004A45FB">
      <w:pPr>
        <w:keepNext/>
        <w:keepLines/>
        <w:spacing w:before="360"/>
        <w:outlineLvl w:val="0"/>
        <w:rPr>
          <w:rFonts w:eastAsia="Times New Roman" w:cstheme="majorBidi"/>
          <w:bCs/>
          <w:sz w:val="28"/>
          <w:szCs w:val="28"/>
          <w:lang w:val="en-GB" w:eastAsia="en-GB"/>
        </w:rPr>
      </w:pPr>
      <w:r w:rsidRPr="00266479">
        <w:rPr>
          <w:rFonts w:eastAsia="Times New Roman" w:cstheme="majorBidi"/>
          <w:bCs/>
          <w:sz w:val="28"/>
          <w:szCs w:val="28"/>
          <w:lang w:val="en-GB" w:eastAsia="en-GB"/>
        </w:rPr>
        <w:t>References</w:t>
      </w:r>
    </w:p>
    <w:p w14:paraId="5FFE27E5" w14:textId="77777777" w:rsidR="004E26D9" w:rsidRDefault="004E26D9" w:rsidP="004A45FB">
      <w:pPr>
        <w:spacing w:before="120"/>
        <w:outlineLvl w:val="0"/>
        <w:rPr>
          <w:rFonts w:eastAsia="Times New Roman" w:cstheme="majorBidi"/>
          <w:bCs/>
          <w:sz w:val="28"/>
          <w:szCs w:val="28"/>
          <w:lang w:val="en-GB" w:eastAsia="en-GB"/>
        </w:rPr>
      </w:pPr>
      <w:r>
        <w:rPr>
          <w:rFonts w:eastAsia="Times New Roman" w:cstheme="majorBidi"/>
          <w:bCs/>
          <w:sz w:val="28"/>
          <w:szCs w:val="28"/>
          <w:lang w:val="en-GB" w:eastAsia="en-GB"/>
        </w:rPr>
        <w:t>Archival sources</w:t>
      </w:r>
    </w:p>
    <w:p w14:paraId="344D7653" w14:textId="77777777" w:rsidR="004E26D9" w:rsidRDefault="004E26D9" w:rsidP="004A45FB">
      <w:pPr>
        <w:spacing w:before="120"/>
        <w:outlineLvl w:val="0"/>
        <w:rPr>
          <w:rFonts w:eastAsia="Times New Roman" w:cstheme="majorBidi"/>
          <w:bCs/>
          <w:lang w:val="en-GB" w:eastAsia="en-GB"/>
        </w:rPr>
      </w:pPr>
      <w:proofErr w:type="spellStart"/>
      <w:r w:rsidRPr="0036677F">
        <w:rPr>
          <w:rFonts w:eastAsia="Times New Roman" w:cstheme="majorBidi"/>
          <w:bCs/>
          <w:lang w:val="en-GB" w:eastAsia="en-GB"/>
        </w:rPr>
        <w:t>Archivi</w:t>
      </w:r>
      <w:proofErr w:type="spellEnd"/>
      <w:r w:rsidRPr="0036677F">
        <w:rPr>
          <w:rFonts w:eastAsia="Times New Roman" w:cstheme="majorBidi"/>
          <w:bCs/>
          <w:lang w:val="en-GB" w:eastAsia="en-GB"/>
        </w:rPr>
        <w:t xml:space="preserve"> di </w:t>
      </w:r>
      <w:proofErr w:type="spellStart"/>
      <w:r w:rsidRPr="0036677F">
        <w:rPr>
          <w:rFonts w:eastAsia="Times New Roman" w:cstheme="majorBidi"/>
          <w:bCs/>
          <w:lang w:val="en-GB" w:eastAsia="en-GB"/>
        </w:rPr>
        <w:t>Stato</w:t>
      </w:r>
      <w:proofErr w:type="spellEnd"/>
      <w:r>
        <w:rPr>
          <w:rFonts w:eastAsia="Times New Roman" w:cstheme="majorBidi"/>
          <w:bCs/>
          <w:lang w:val="en-GB" w:eastAsia="en-GB"/>
        </w:rPr>
        <w:t>: Arezzo, Brescia, Firenze, Padova, Pisa, Pistoia</w:t>
      </w:r>
    </w:p>
    <w:p w14:paraId="1AC12AD7" w14:textId="77777777" w:rsidR="004E26D9" w:rsidRDefault="004E26D9" w:rsidP="004A45FB">
      <w:pPr>
        <w:spacing w:before="120"/>
        <w:outlineLvl w:val="0"/>
        <w:rPr>
          <w:rFonts w:eastAsia="Times New Roman" w:cstheme="majorBidi"/>
          <w:bCs/>
          <w:lang w:val="en-GB" w:eastAsia="en-GB"/>
        </w:rPr>
      </w:pPr>
      <w:r>
        <w:rPr>
          <w:rFonts w:eastAsia="Times New Roman" w:cstheme="majorBidi"/>
          <w:bCs/>
          <w:lang w:val="en-GB" w:eastAsia="en-GB"/>
        </w:rPr>
        <w:t>Archive of Chamber of Commerce, Pisa</w:t>
      </w:r>
    </w:p>
    <w:p w14:paraId="7F954807" w14:textId="77777777" w:rsidR="004E26D9" w:rsidRDefault="004E26D9" w:rsidP="004A45FB">
      <w:pPr>
        <w:spacing w:before="120"/>
        <w:outlineLvl w:val="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rchivio della Fraternita dei Laici di Arezzo</w:t>
      </w:r>
    </w:p>
    <w:p w14:paraId="1CF93127" w14:textId="77777777" w:rsidR="004E26D9" w:rsidRDefault="004E26D9" w:rsidP="004A45FB">
      <w:pPr>
        <w:spacing w:before="120"/>
        <w:outlineLvl w:val="0"/>
        <w:rPr>
          <w:rFonts w:eastAsia="Times New Roman"/>
          <w:iCs/>
          <w:lang w:val="it-IT" w:eastAsia="en-GB"/>
        </w:rPr>
      </w:pPr>
      <w:r w:rsidRPr="00266479">
        <w:rPr>
          <w:rFonts w:eastAsia="Times New Roman"/>
          <w:iCs/>
          <w:lang w:val="it-IT" w:eastAsia="en-GB"/>
        </w:rPr>
        <w:t>Archivio delle Istituzioni pubbliche di assistenza e beneficenza</w:t>
      </w:r>
      <w:r>
        <w:rPr>
          <w:rFonts w:eastAsia="Times New Roman"/>
          <w:iCs/>
          <w:lang w:val="it-IT" w:eastAsia="en-GB"/>
        </w:rPr>
        <w:t>, Milan</w:t>
      </w:r>
    </w:p>
    <w:p w14:paraId="1EDF5B58" w14:textId="77777777" w:rsidR="004E26D9" w:rsidRDefault="004E26D9" w:rsidP="004A45FB">
      <w:pPr>
        <w:spacing w:before="120"/>
        <w:outlineLvl w:val="0"/>
        <w:rPr>
          <w:rFonts w:eastAsia="Times New Roman" w:cstheme="majorBidi"/>
          <w:bCs/>
          <w:lang w:val="en-GB" w:eastAsia="en-GB"/>
        </w:rPr>
      </w:pPr>
      <w:proofErr w:type="spellStart"/>
      <w:r>
        <w:t>Biblioteca</w:t>
      </w:r>
      <w:proofErr w:type="spellEnd"/>
      <w:r>
        <w:t xml:space="preserve"> </w:t>
      </w:r>
      <w:proofErr w:type="spellStart"/>
      <w:r>
        <w:t>Civica</w:t>
      </w:r>
      <w:proofErr w:type="spellEnd"/>
      <w:r>
        <w:t xml:space="preserve"> Angelo Mai e </w:t>
      </w:r>
      <w:proofErr w:type="spellStart"/>
      <w:r>
        <w:t>Archivi</w:t>
      </w:r>
      <w:proofErr w:type="spellEnd"/>
      <w:r>
        <w:t xml:space="preserve"> </w:t>
      </w:r>
      <w:proofErr w:type="spellStart"/>
      <w:r>
        <w:t>storici</w:t>
      </w:r>
      <w:proofErr w:type="spellEnd"/>
      <w:r>
        <w:t xml:space="preserve"> </w:t>
      </w:r>
      <w:proofErr w:type="spellStart"/>
      <w:r>
        <w:t>comunali</w:t>
      </w:r>
      <w:proofErr w:type="spellEnd"/>
      <w:r>
        <w:t xml:space="preserve">, </w:t>
      </w:r>
      <w:r>
        <w:rPr>
          <w:rFonts w:eastAsiaTheme="minorHAnsi" w:cstheme="minorBidi"/>
          <w:szCs w:val="22"/>
          <w:lang w:val="it-IT" w:eastAsia="en-GB"/>
        </w:rPr>
        <w:t>Bergamo</w:t>
      </w:r>
    </w:p>
    <w:p w14:paraId="79BFFEF4" w14:textId="77777777" w:rsidR="004E26D9" w:rsidRDefault="004E26D9" w:rsidP="004A45FB">
      <w:pPr>
        <w:spacing w:before="120"/>
        <w:outlineLvl w:val="0"/>
        <w:rPr>
          <w:rFonts w:eastAsiaTheme="minorHAnsi" w:cstheme="minorBidi"/>
          <w:szCs w:val="22"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Farmer Archive at the University of Saskatchewan Library, Saskatoon, Saskatchewan</w:t>
      </w:r>
      <w:r>
        <w:rPr>
          <w:rFonts w:eastAsiaTheme="minorHAnsi" w:cstheme="minorBidi"/>
          <w:szCs w:val="22"/>
          <w:lang w:val="en-GB" w:eastAsia="en-GB"/>
        </w:rPr>
        <w:t xml:space="preserve"> (</w:t>
      </w:r>
      <w:hyperlink r:id="rId10" w:history="1">
        <w:r w:rsidRPr="00840AA9">
          <w:rPr>
            <w:rStyle w:val="Hyperlink"/>
            <w:rFonts w:eastAsiaTheme="minorHAnsi" w:cstheme="minorBidi"/>
            <w:szCs w:val="22"/>
            <w:lang w:val="en-GB" w:eastAsia="en-GB"/>
          </w:rPr>
          <w:t>http://sain.scaa.sk.ca/collections/david-farmer-fonds</w:t>
        </w:r>
      </w:hyperlink>
      <w:r>
        <w:rPr>
          <w:rFonts w:eastAsiaTheme="minorHAnsi" w:cstheme="minorBidi"/>
          <w:szCs w:val="22"/>
          <w:lang w:val="en-GB" w:eastAsia="en-GB"/>
        </w:rPr>
        <w:t>)</w:t>
      </w:r>
    </w:p>
    <w:p w14:paraId="55A4DB7D" w14:textId="77777777" w:rsidR="004E26D9" w:rsidRPr="0036677F" w:rsidRDefault="004E26D9" w:rsidP="004A45FB">
      <w:pPr>
        <w:spacing w:before="120"/>
        <w:outlineLvl w:val="0"/>
        <w:rPr>
          <w:rFonts w:eastAsia="Times New Roman" w:cstheme="majorBidi"/>
          <w:bCs/>
          <w:lang w:val="en-GB" w:eastAsia="en-GB"/>
        </w:rPr>
      </w:pPr>
      <w:r w:rsidRPr="00266479">
        <w:rPr>
          <w:rFonts w:eastAsiaTheme="minorHAnsi" w:cstheme="minorBidi"/>
          <w:szCs w:val="22"/>
          <w:lang w:val="en-GB" w:eastAsia="en-GB"/>
        </w:rPr>
        <w:t>London School of Economics and Political Science, Library, Beveridge Archive</w:t>
      </w:r>
    </w:p>
    <w:p w14:paraId="30852633" w14:textId="77777777" w:rsidR="004E26D9" w:rsidRPr="00266479" w:rsidRDefault="004E26D9" w:rsidP="004A45FB">
      <w:pPr>
        <w:keepNext/>
        <w:keepLines/>
        <w:spacing w:before="120"/>
        <w:outlineLvl w:val="0"/>
        <w:rPr>
          <w:rFonts w:eastAsia="Times New Roman" w:cstheme="majorBidi"/>
          <w:bCs/>
          <w:sz w:val="28"/>
          <w:szCs w:val="28"/>
          <w:lang w:val="en-GB" w:eastAsia="en-GB"/>
        </w:rPr>
      </w:pPr>
      <w:r>
        <w:rPr>
          <w:rFonts w:eastAsia="Times New Roman" w:cstheme="majorBidi"/>
          <w:bCs/>
          <w:sz w:val="28"/>
          <w:szCs w:val="28"/>
          <w:lang w:val="en-GB" w:eastAsia="en-GB"/>
        </w:rPr>
        <w:t>Published sources</w:t>
      </w:r>
    </w:p>
    <w:p w14:paraId="7F17398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r w:rsidRPr="00266479">
        <w:rPr>
          <w:rFonts w:eastAsiaTheme="minorHAnsi"/>
          <w:sz w:val="22"/>
          <w:szCs w:val="22"/>
          <w:lang w:val="en-GB" w:eastAsia="en-GB"/>
        </w:rPr>
        <w:fldChar w:fldCharType="begin"/>
      </w:r>
      <w:r w:rsidRPr="00266479">
        <w:rPr>
          <w:rFonts w:eastAsiaTheme="minorHAnsi"/>
          <w:sz w:val="22"/>
          <w:szCs w:val="22"/>
          <w:lang w:val="en-GB" w:eastAsia="en-GB"/>
        </w:rPr>
        <w:instrText xml:space="preserve"> ADDIN EN.REFLIST </w:instrText>
      </w:r>
      <w:r w:rsidRPr="00266479">
        <w:rPr>
          <w:rFonts w:eastAsiaTheme="minorHAnsi"/>
          <w:sz w:val="22"/>
          <w:szCs w:val="22"/>
          <w:lang w:val="en-GB" w:eastAsia="en-GB"/>
        </w:rPr>
        <w:fldChar w:fldCharType="separate"/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Aclocque Croy, </w:t>
      </w:r>
      <w:r w:rsidRPr="00E17A92">
        <w:rPr>
          <w:rFonts w:eastAsiaTheme="minorEastAsia"/>
          <w:sz w:val="22"/>
          <w:szCs w:val="22"/>
          <w:lang w:val="en-GB" w:eastAsia="zh-CN"/>
        </w:rPr>
        <w:t>Genevièv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Les Corporations l'industrie et le commerce a Chartres du X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 siecle a la Revolutio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Paris: Picard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17).</w:t>
      </w:r>
    </w:p>
    <w:p w14:paraId="39080448" w14:textId="77777777" w:rsidR="004E26D9" w:rsidRPr="004A45FB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4A45FB">
        <w:rPr>
          <w:rFonts w:eastAsiaTheme="minorHAnsi"/>
          <w:noProof/>
          <w:sz w:val="22"/>
          <w:szCs w:val="22"/>
          <w:lang w:val="en-GB" w:eastAsia="en-GB"/>
        </w:rPr>
        <w:t xml:space="preserve">Adamczyk, </w:t>
      </w:r>
      <w:r w:rsidRPr="004A45FB">
        <w:rPr>
          <w:rFonts w:eastAsiaTheme="minorEastAsia"/>
          <w:sz w:val="22"/>
          <w:szCs w:val="22"/>
          <w:lang w:val="en-GB" w:eastAsia="zh-CN"/>
        </w:rPr>
        <w:t>Władysław</w:t>
      </w:r>
      <w:r w:rsidRPr="004A45FB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4A45FB">
        <w:rPr>
          <w:rFonts w:eastAsiaTheme="minorHAnsi"/>
          <w:i/>
          <w:noProof/>
          <w:sz w:val="22"/>
          <w:szCs w:val="22"/>
          <w:lang w:val="en-GB" w:eastAsia="en-GB"/>
        </w:rPr>
        <w:t>Ceny w Warszawie w XVI i XVII wieku</w:t>
      </w:r>
      <w:r w:rsidRPr="004A45FB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4A45FB">
        <w:rPr>
          <w:rFonts w:eastAsiaTheme="minorHAnsi"/>
          <w:noProof/>
          <w:sz w:val="22"/>
          <w:szCs w:val="22"/>
          <w:lang w:val="de-DE" w:eastAsia="en-GB"/>
        </w:rPr>
        <w:t>Lwów: Kasa im. Mianowskiego</w:t>
      </w:r>
      <w:r w:rsidRPr="004A45FB">
        <w:rPr>
          <w:rFonts w:eastAsiaTheme="minorHAnsi"/>
          <w:noProof/>
          <w:sz w:val="22"/>
          <w:szCs w:val="22"/>
          <w:lang w:val="en-GB" w:eastAsia="en-GB"/>
        </w:rPr>
        <w:t xml:space="preserve"> (1938)</w:t>
      </w:r>
      <w:r w:rsidRPr="004A45FB"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0399163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Allen, M</w:t>
      </w:r>
      <w:r>
        <w:rPr>
          <w:rFonts w:eastAsiaTheme="minorHAnsi"/>
          <w:noProof/>
          <w:sz w:val="22"/>
          <w:szCs w:val="22"/>
          <w:lang w:val="de-DE" w:eastAsia="en-GB"/>
        </w:rPr>
        <w:t>arti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Mints and Money in Medieval Englan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Cambridge: Cambridge University Press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2012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</w:p>
    <w:p w14:paraId="22F5666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" w:name="_ENREF_4"/>
      <w:r w:rsidRPr="00266479">
        <w:rPr>
          <w:rFonts w:eastAsiaTheme="minorHAnsi"/>
          <w:noProof/>
          <w:sz w:val="22"/>
          <w:szCs w:val="22"/>
          <w:lang w:val="en-GB" w:eastAsia="en-GB"/>
        </w:rPr>
        <w:lastRenderedPageBreak/>
        <w:t>Altherr, H</w:t>
      </w:r>
      <w:r>
        <w:rPr>
          <w:rFonts w:eastAsiaTheme="minorHAnsi"/>
          <w:noProof/>
          <w:sz w:val="22"/>
          <w:szCs w:val="22"/>
          <w:lang w:val="en-GB" w:eastAsia="en-GB"/>
        </w:rPr>
        <w:t>a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Münzwesen der Schweiz bis zum Jahre 1798 auf Grundlage der eidg. Verhandlungen und Vereinbarung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n: Stämpfli &amp; Cie.</w:t>
      </w:r>
      <w:bookmarkEnd w:id="3"/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10)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</w:p>
    <w:p w14:paraId="3B66B9B7" w14:textId="77777777" w:rsidR="004E26D9" w:rsidRPr="004A45FB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  <w:lang w:val="it-IT"/>
        </w:rPr>
      </w:pPr>
      <w:r w:rsidRPr="004A45FB">
        <w:rPr>
          <w:rStyle w:val="st"/>
          <w:sz w:val="22"/>
          <w:szCs w:val="22"/>
        </w:rPr>
        <w:t>Anes Alvarez, Gonzalo and Jean-Paul le Flem</w:t>
      </w:r>
      <w:r w:rsidRPr="004A45FB">
        <w:rPr>
          <w:rFonts w:eastAsia="Times New Roman"/>
          <w:color w:val="000000"/>
          <w:sz w:val="22"/>
          <w:szCs w:val="22"/>
        </w:rPr>
        <w:t xml:space="preserve">. </w:t>
      </w:r>
      <w:r w:rsidRPr="004A45FB">
        <w:rPr>
          <w:sz w:val="22"/>
          <w:szCs w:val="22"/>
          <w:lang w:val="en-GB"/>
        </w:rPr>
        <w:t>“</w:t>
      </w:r>
      <w:r w:rsidRPr="004A45FB">
        <w:rPr>
          <w:rFonts w:eastAsia="Times New Roman"/>
          <w:color w:val="000000"/>
          <w:sz w:val="22"/>
          <w:szCs w:val="22"/>
          <w:lang w:val="it-IT"/>
        </w:rPr>
        <w:t>Las crisis del siglo XVII: Produccion agricola, precios e ingresos en tierras de Segovia.</w:t>
      </w:r>
      <w:r w:rsidRPr="004A45FB">
        <w:rPr>
          <w:sz w:val="22"/>
          <w:szCs w:val="22"/>
          <w:lang w:val="en-GB"/>
        </w:rPr>
        <w:t>”</w:t>
      </w:r>
      <w:r w:rsidRPr="004A45FB"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4A45FB">
        <w:rPr>
          <w:rFonts w:eastAsia="Times New Roman"/>
          <w:i/>
          <w:iCs/>
          <w:color w:val="000000"/>
          <w:sz w:val="22"/>
          <w:szCs w:val="22"/>
          <w:lang w:val="it-IT"/>
        </w:rPr>
        <w:t>Moneda Y Credito: Revista de Economia</w:t>
      </w:r>
      <w:r w:rsidRPr="004A45FB">
        <w:rPr>
          <w:rStyle w:val="st"/>
          <w:sz w:val="22"/>
          <w:szCs w:val="22"/>
        </w:rPr>
        <w:t xml:space="preserve"> </w:t>
      </w:r>
      <w:r w:rsidRPr="004A45FB">
        <w:rPr>
          <w:rFonts w:eastAsia="Times New Roman"/>
          <w:color w:val="000000"/>
          <w:sz w:val="22"/>
          <w:szCs w:val="22"/>
        </w:rPr>
        <w:t>(1965)</w:t>
      </w:r>
      <w:r>
        <w:rPr>
          <w:rFonts w:eastAsia="Times New Roman"/>
          <w:color w:val="000000"/>
          <w:sz w:val="22"/>
          <w:szCs w:val="22"/>
          <w:lang w:val="it-IT"/>
        </w:rPr>
        <w:t xml:space="preserve">: </w:t>
      </w:r>
      <w:r w:rsidRPr="004A45FB">
        <w:rPr>
          <w:rFonts w:eastAsia="Times New Roman"/>
          <w:color w:val="000000"/>
          <w:sz w:val="22"/>
          <w:szCs w:val="22"/>
          <w:lang w:val="it-IT"/>
        </w:rPr>
        <w:t>3-55</w:t>
      </w:r>
      <w:r>
        <w:rPr>
          <w:rFonts w:eastAsia="Times New Roman"/>
          <w:color w:val="000000"/>
          <w:sz w:val="22"/>
          <w:szCs w:val="22"/>
          <w:lang w:val="it-IT"/>
        </w:rPr>
        <w:t>.</w:t>
      </w:r>
      <w:r w:rsidRPr="004A45FB">
        <w:rPr>
          <w:rFonts w:eastAsia="Times New Roman"/>
          <w:color w:val="000000"/>
          <w:sz w:val="22"/>
          <w:szCs w:val="22"/>
          <w:lang w:val="it-IT"/>
        </w:rPr>
        <w:t xml:space="preserve"> </w:t>
      </w:r>
    </w:p>
    <w:p w14:paraId="6EEF66B6" w14:textId="77777777" w:rsidR="004E26D9" w:rsidRPr="006614EA" w:rsidRDefault="004E26D9" w:rsidP="00DC7DFC">
      <w:pPr>
        <w:pStyle w:val="Biblio"/>
      </w:pPr>
      <w:bookmarkStart w:id="4" w:name="_ENREF_3"/>
      <w:r w:rsidRPr="00907C14">
        <w:t xml:space="preserve">Anonymous. </w:t>
      </w:r>
      <w:r>
        <w:rPr>
          <w:lang w:val="en-GB"/>
        </w:rPr>
        <w:t>“</w:t>
      </w:r>
      <w:r w:rsidRPr="00907C14">
        <w:t>Ein hundert und fünf und dreyßigjähriger Auszug des mittleren Getraide-Preisses der Churstadt Wittenberg, nach dem Stadtmaaße gerechnet.</w:t>
      </w:r>
      <w:r>
        <w:rPr>
          <w:lang w:val="en-GB"/>
        </w:rPr>
        <w:t>”</w:t>
      </w:r>
      <w:r w:rsidRPr="00907C14">
        <w:t xml:space="preserve"> </w:t>
      </w:r>
      <w:r w:rsidRPr="006614EA">
        <w:rPr>
          <w:i/>
        </w:rPr>
        <w:t>Gnädigst privilegirtes Leipziger Intelligenz-Blatt</w:t>
      </w:r>
      <w:r w:rsidRPr="006614EA">
        <w:t xml:space="preserve"> </w:t>
      </w:r>
      <w:r>
        <w:t xml:space="preserve">(1765): </w:t>
      </w:r>
      <w:r w:rsidRPr="006614EA">
        <w:t>301-304.</w:t>
      </w:r>
      <w:bookmarkEnd w:id="4"/>
    </w:p>
    <w:p w14:paraId="71444E06" w14:textId="77777777" w:rsidR="004E26D9" w:rsidRPr="00DC7DFC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DC7DFC">
        <w:rPr>
          <w:sz w:val="22"/>
          <w:szCs w:val="22"/>
        </w:rPr>
        <w:t>Anonymous.</w:t>
      </w:r>
      <w:r w:rsidRPr="00DC7DFC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DC7DFC">
        <w:rPr>
          <w:rFonts w:eastAsiaTheme="minorHAnsi"/>
          <w:noProof/>
          <w:sz w:val="22"/>
          <w:szCs w:val="22"/>
          <w:lang w:val="de-DE" w:eastAsia="en-GB"/>
        </w:rPr>
        <w:t>Tabellarischer Extract der Marktgetraidepreiße, der Stadt Leipzig und Delitsch vom Jahre 1719. bis mit 1774. nach dem dresdner Scheffel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DC7DFC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rFonts w:eastAsiaTheme="minorHAnsi"/>
          <w:i/>
          <w:noProof/>
          <w:sz w:val="22"/>
          <w:szCs w:val="22"/>
          <w:lang w:val="de-DE" w:eastAsia="en-GB"/>
        </w:rPr>
        <w:t>Gnädigst privilegirtes Leipziger Intelligenz-Blatt</w:t>
      </w:r>
      <w:r w:rsidRPr="00DC7DFC">
        <w:rPr>
          <w:rFonts w:eastAsiaTheme="minorHAnsi"/>
          <w:noProof/>
          <w:sz w:val="22"/>
          <w:szCs w:val="22"/>
          <w:lang w:val="de-DE" w:eastAsia="en-GB"/>
        </w:rPr>
        <w:t xml:space="preserve"> 38 (1776): 343-346.</w:t>
      </w:r>
    </w:p>
    <w:p w14:paraId="64722A6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Anonym</w:t>
      </w:r>
      <w:r>
        <w:rPr>
          <w:rFonts w:eastAsiaTheme="minorHAnsi"/>
          <w:noProof/>
          <w:sz w:val="22"/>
          <w:szCs w:val="22"/>
          <w:lang w:val="de-DE" w:eastAsia="en-GB"/>
        </w:rPr>
        <w:t>o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esures spéciales aux diverses localités de département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nnuaire des Côtes-du-Nor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42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33-252.</w:t>
      </w:r>
    </w:p>
    <w:p w14:paraId="0AD16C6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Anonym</w:t>
      </w:r>
      <w:r>
        <w:rPr>
          <w:rFonts w:eastAsiaTheme="minorHAnsi"/>
          <w:noProof/>
          <w:sz w:val="22"/>
          <w:szCs w:val="22"/>
          <w:lang w:val="de-DE" w:eastAsia="en-GB"/>
        </w:rPr>
        <w:t>o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eise von Feldfrüchten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ahrbuch für die Amtliche Statistik des Preussischen Staat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67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08-146.</w:t>
      </w:r>
    </w:p>
    <w:p w14:paraId="1F37E9E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5" w:name="_ENREF_9"/>
      <w:r w:rsidRPr="00266479">
        <w:rPr>
          <w:rFonts w:eastAsiaTheme="minorHAnsi"/>
          <w:noProof/>
          <w:sz w:val="22"/>
          <w:szCs w:val="22"/>
          <w:lang w:val="de-DE" w:eastAsia="en-GB"/>
        </w:rPr>
        <w:t>Anonym</w:t>
      </w:r>
      <w:r>
        <w:rPr>
          <w:rFonts w:eastAsiaTheme="minorHAnsi"/>
          <w:noProof/>
          <w:sz w:val="22"/>
          <w:szCs w:val="22"/>
          <w:lang w:val="de-DE" w:eastAsia="en-GB"/>
        </w:rPr>
        <w:t>o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Grosshandelspreise für Weizen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sches Jahrbuch Deutscher Städ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94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26.</w:t>
      </w:r>
      <w:bookmarkEnd w:id="5"/>
    </w:p>
    <w:p w14:paraId="3F1632B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Anonym</w:t>
      </w:r>
      <w:r>
        <w:rPr>
          <w:rFonts w:eastAsiaTheme="minorHAnsi"/>
          <w:noProof/>
          <w:sz w:val="22"/>
          <w:szCs w:val="22"/>
          <w:lang w:val="de-DE" w:eastAsia="en-GB"/>
        </w:rPr>
        <w:t>o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ebensmittelpreise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sches Jahrbuch deutscher Städ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0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55.</w:t>
      </w:r>
    </w:p>
    <w:p w14:paraId="51A5705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" w:name="_ENREF_11"/>
      <w:r w:rsidRPr="00266479">
        <w:rPr>
          <w:rFonts w:eastAsiaTheme="minorHAnsi"/>
          <w:noProof/>
          <w:sz w:val="22"/>
          <w:szCs w:val="22"/>
          <w:lang w:val="de-DE" w:eastAsia="en-GB"/>
        </w:rPr>
        <w:t>Anonym</w:t>
      </w:r>
      <w:r>
        <w:rPr>
          <w:rFonts w:eastAsiaTheme="minorHAnsi"/>
          <w:noProof/>
          <w:sz w:val="22"/>
          <w:szCs w:val="22"/>
          <w:lang w:val="de-DE" w:eastAsia="en-GB"/>
        </w:rPr>
        <w:t>o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ebensmittelpreise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sches Jahrbuch deutscher Städ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5 (1908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13.</w:t>
      </w:r>
      <w:bookmarkEnd w:id="6"/>
    </w:p>
    <w:p w14:paraId="52D3F18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Anonym</w:t>
      </w:r>
      <w:r>
        <w:rPr>
          <w:rFonts w:eastAsiaTheme="minorHAnsi"/>
          <w:noProof/>
          <w:sz w:val="22"/>
          <w:szCs w:val="22"/>
          <w:lang w:val="de-DE" w:eastAsia="en-GB"/>
        </w:rPr>
        <w:t>o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Getreidepreise in Deutschland seit Ausgang des 18. Jahrhunderts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ierteljahrshefte zur Statistik des Deutschen Reich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4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35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73-321.</w:t>
      </w:r>
    </w:p>
    <w:p w14:paraId="27E6ABA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Arnold, P</w:t>
      </w:r>
      <w:r>
        <w:rPr>
          <w:rFonts w:eastAsiaTheme="minorHAnsi"/>
          <w:noProof/>
          <w:sz w:val="22"/>
          <w:szCs w:val="22"/>
          <w:lang w:val="de-DE" w:eastAsia="en-GB"/>
        </w:rPr>
        <w:t>au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sächsische Talerwährung von 1500 bis 1763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chweizerische Numismatische Rundschau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59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8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50-94.</w:t>
      </w:r>
    </w:p>
    <w:p w14:paraId="5754020E" w14:textId="77777777" w:rsidR="004E26D9" w:rsidRPr="00B423E4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B423E4">
        <w:rPr>
          <w:rFonts w:eastAsiaTheme="minorHAnsi"/>
          <w:noProof/>
          <w:sz w:val="22"/>
          <w:szCs w:val="22"/>
          <w:lang w:val="de-DE" w:eastAsia="en-GB"/>
        </w:rPr>
        <w:t xml:space="preserve">Arnoul, </w:t>
      </w:r>
      <w:r w:rsidRPr="00B423E4">
        <w:rPr>
          <w:rFonts w:eastAsiaTheme="minorEastAsia"/>
          <w:sz w:val="22"/>
          <w:szCs w:val="22"/>
          <w:lang w:val="en-GB" w:eastAsia="zh-CN"/>
        </w:rPr>
        <w:t>Honoré</w:t>
      </w:r>
      <w:r w:rsidRPr="00B423E4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423E4">
        <w:rPr>
          <w:rFonts w:eastAsiaTheme="minorHAnsi"/>
          <w:i/>
          <w:noProof/>
          <w:sz w:val="22"/>
          <w:szCs w:val="22"/>
          <w:lang w:val="de-DE" w:eastAsia="en-GB"/>
        </w:rPr>
        <w:t>Annuaire statistique des départements de la Haute-Vienne, de la Creuse, de la Corrèze, ressort de la cour royale de Limoges</w:t>
      </w:r>
      <w:r w:rsidRPr="00B423E4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423E4">
        <w:rPr>
          <w:rFonts w:eastAsiaTheme="minorHAnsi"/>
          <w:noProof/>
          <w:sz w:val="22"/>
          <w:szCs w:val="22"/>
          <w:lang w:val="it-IT" w:eastAsia="en-GB"/>
        </w:rPr>
        <w:t xml:space="preserve">Limoges: Bargeas </w:t>
      </w:r>
      <w:r w:rsidRPr="00B423E4">
        <w:rPr>
          <w:rFonts w:eastAsiaTheme="minorHAnsi"/>
          <w:noProof/>
          <w:sz w:val="22"/>
          <w:szCs w:val="22"/>
          <w:lang w:val="de-DE" w:eastAsia="en-GB"/>
        </w:rPr>
        <w:t>(1835)</w:t>
      </w:r>
      <w:r w:rsidRPr="00B423E4">
        <w:rPr>
          <w:rFonts w:eastAsiaTheme="minorHAnsi"/>
          <w:noProof/>
          <w:sz w:val="22"/>
          <w:szCs w:val="22"/>
          <w:lang w:val="it-IT" w:eastAsia="en-GB"/>
        </w:rPr>
        <w:t>.</w:t>
      </w:r>
    </w:p>
    <w:p w14:paraId="4CDFAB80" w14:textId="77777777" w:rsidR="004E26D9" w:rsidRPr="005C1272" w:rsidRDefault="004E26D9" w:rsidP="005C1272">
      <w:pPr>
        <w:autoSpaceDE w:val="0"/>
        <w:autoSpaceDN w:val="0"/>
        <w:adjustRightInd w:val="0"/>
        <w:spacing w:after="0" w:line="240" w:lineRule="auto"/>
        <w:ind w:left="709" w:hanging="709"/>
        <w:rPr>
          <w:rFonts w:eastAsiaTheme="minorHAnsi"/>
          <w:noProof/>
          <w:sz w:val="22"/>
          <w:szCs w:val="22"/>
          <w:lang w:val="it-IT" w:eastAsia="en-GB"/>
        </w:rPr>
      </w:pPr>
      <w:r w:rsidRPr="005C1272">
        <w:rPr>
          <w:rFonts w:eastAsiaTheme="minorHAnsi"/>
          <w:noProof/>
          <w:sz w:val="22"/>
          <w:szCs w:val="22"/>
          <w:lang w:val="it-IT" w:eastAsia="en-GB"/>
        </w:rPr>
        <w:t xml:space="preserve">Baehrel, </w:t>
      </w:r>
      <w:r w:rsidRPr="005C1272">
        <w:rPr>
          <w:rFonts w:eastAsiaTheme="minorEastAsia"/>
          <w:sz w:val="22"/>
          <w:szCs w:val="22"/>
          <w:lang w:val="en-GB" w:eastAsia="zh-CN"/>
        </w:rPr>
        <w:t>René</w:t>
      </w:r>
      <w:r w:rsidRPr="005C1272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5C1272">
        <w:rPr>
          <w:rFonts w:eastAsiaTheme="minorHAnsi"/>
          <w:i/>
          <w:noProof/>
          <w:sz w:val="22"/>
          <w:szCs w:val="22"/>
          <w:lang w:val="it-IT" w:eastAsia="en-GB"/>
        </w:rPr>
        <w:t>Une croissance: la Basse-Provence rurale (fin du seizième siècle a 1789). Essai d'économie historique statistique</w:t>
      </w:r>
      <w:r w:rsidRPr="005C1272">
        <w:rPr>
          <w:rFonts w:eastAsiaTheme="minorHAnsi"/>
          <w:noProof/>
          <w:sz w:val="22"/>
          <w:szCs w:val="22"/>
          <w:lang w:val="it-IT" w:eastAsia="en-GB"/>
        </w:rPr>
        <w:t>. Paris: S.E.V.P.E.N. (1961).</w:t>
      </w:r>
    </w:p>
    <w:p w14:paraId="3BC3343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Bandettini, P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sul mercato di Firenze dal 1800 al 1890</w:t>
      </w:r>
      <w:r w:rsidRPr="00DC7DFC">
        <w:rPr>
          <w:sz w:val="22"/>
          <w:szCs w:val="22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,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1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7).</w:t>
      </w:r>
    </w:p>
    <w:p w14:paraId="4AB7700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  <w:lang w:val="it-IT"/>
        </w:rPr>
      </w:pPr>
      <w:r w:rsidRPr="00266479">
        <w:rPr>
          <w:rFonts w:eastAsia="Times New Roman"/>
          <w:color w:val="000000"/>
          <w:sz w:val="22"/>
          <w:szCs w:val="22"/>
          <w:lang w:val="it-IT"/>
        </w:rPr>
        <w:t>Barquin Gil</w:t>
      </w:r>
      <w:r>
        <w:rPr>
          <w:rFonts w:eastAsia="Times New Roman"/>
          <w:color w:val="000000"/>
          <w:sz w:val="22"/>
          <w:szCs w:val="22"/>
          <w:lang w:val="it-IT"/>
        </w:rPr>
        <w:t xml:space="preserve">, 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R</w:t>
      </w:r>
      <w:r>
        <w:rPr>
          <w:rFonts w:eastAsia="Times New Roman"/>
          <w:color w:val="000000"/>
          <w:sz w:val="22"/>
          <w:szCs w:val="22"/>
          <w:lang w:val="it-IT"/>
        </w:rPr>
        <w:t>afael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. </w:t>
      </w:r>
      <w:r w:rsidRPr="00266479">
        <w:rPr>
          <w:rFonts w:eastAsia="Times New Roman"/>
          <w:i/>
          <w:iCs/>
          <w:color w:val="000000"/>
          <w:sz w:val="22"/>
          <w:szCs w:val="22"/>
          <w:lang w:val="it-IT"/>
        </w:rPr>
        <w:t>Precios de trigo e indices de consumo en Espana</w:t>
      </w:r>
      <w:r w:rsidRPr="005C1272">
        <w:rPr>
          <w:rFonts w:eastAsia="Times New Roman"/>
          <w:iCs/>
          <w:color w:val="000000"/>
          <w:sz w:val="22"/>
          <w:szCs w:val="22"/>
          <w:lang w:val="it-IT"/>
        </w:rPr>
        <w:t>.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Burgos:</w:t>
      </w:r>
      <w:r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Universidad de Burgos</w:t>
      </w:r>
      <w:r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(2001)</w:t>
      </w:r>
      <w:r>
        <w:rPr>
          <w:rFonts w:eastAsia="Times New Roman"/>
          <w:color w:val="000000"/>
          <w:sz w:val="22"/>
          <w:szCs w:val="22"/>
          <w:lang w:val="it-IT"/>
        </w:rPr>
        <w:t>.</w:t>
      </w:r>
    </w:p>
    <w:p w14:paraId="7A51D06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it-IT" w:eastAsia="en-GB"/>
        </w:rPr>
        <w:t>Barrow, J</w:t>
      </w:r>
      <w:r>
        <w:rPr>
          <w:rFonts w:eastAsiaTheme="minorHAnsi"/>
          <w:noProof/>
          <w:sz w:val="22"/>
          <w:szCs w:val="22"/>
          <w:lang w:val="it-IT" w:eastAsia="en-GB"/>
        </w:rPr>
        <w:t>oh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H</w:t>
      </w:r>
      <w:r>
        <w:rPr>
          <w:rFonts w:eastAsiaTheme="minorHAnsi"/>
          <w:noProof/>
          <w:sz w:val="22"/>
          <w:szCs w:val="22"/>
          <w:lang w:val="it-IT" w:eastAsia="en-GB"/>
        </w:rPr>
        <w:t>enry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he Mirror of Parliament for the Second Session of the Eleventh Parliament of Great Britain and Irelan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ondon: By The Proprietor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834).</w:t>
      </w:r>
    </w:p>
    <w:p w14:paraId="2FB3DB2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it-IT" w:eastAsia="en-GB"/>
        </w:rPr>
        <w:t>Barsanti, D</w:t>
      </w:r>
      <w:r>
        <w:rPr>
          <w:rFonts w:eastAsiaTheme="minorHAnsi"/>
          <w:noProof/>
          <w:sz w:val="22"/>
          <w:szCs w:val="22"/>
          <w:lang w:val="it-IT" w:eastAsia="en-GB"/>
        </w:rPr>
        <w:t>anil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Leonardo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Rombai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orrona nei secoli XVIII-XX: storia sociale di un territorio delle colline interne maremman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Firenze: Università Firenz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81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21EC213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Basini, G</w:t>
      </w:r>
      <w:r>
        <w:rPr>
          <w:rFonts w:eastAsiaTheme="minorHAnsi"/>
          <w:noProof/>
          <w:sz w:val="22"/>
          <w:szCs w:val="22"/>
          <w:lang w:val="de-DE" w:eastAsia="en-GB"/>
        </w:rPr>
        <w:t>i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L</w:t>
      </w:r>
      <w:r>
        <w:rPr>
          <w:rFonts w:eastAsiaTheme="minorHAnsi"/>
          <w:noProof/>
          <w:sz w:val="22"/>
          <w:szCs w:val="22"/>
          <w:lang w:val="de-DE" w:eastAsia="en-GB"/>
        </w:rPr>
        <w:t>uig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cca e monete á Modena nei secoli XVI e XVI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arma: La naziona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67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</w:p>
    <w:p w14:paraId="7AC2387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ul mercato di Modena tra Cinque e Seicento: prezzi e salar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Milano: A. Giuffrè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74).</w:t>
      </w:r>
    </w:p>
    <w:p w14:paraId="07FCAA5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7" w:name="_ENREF_2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e terre di un monastero: Un'azienda agraria emiliana dal 1650 al 175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Bologna: Pàtron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79).</w:t>
      </w:r>
      <w:bookmarkEnd w:id="7"/>
    </w:p>
    <w:p w14:paraId="031E6F6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8" w:name="_ENREF_22"/>
      <w:r w:rsidRPr="00266479">
        <w:rPr>
          <w:rFonts w:eastAsiaTheme="minorHAnsi"/>
          <w:noProof/>
          <w:sz w:val="22"/>
          <w:szCs w:val="22"/>
          <w:lang w:val="de-DE" w:eastAsia="en-GB"/>
        </w:rPr>
        <w:t>Bauernfeind, W</w:t>
      </w:r>
      <w:r>
        <w:rPr>
          <w:rFonts w:eastAsiaTheme="minorHAnsi"/>
          <w:noProof/>
          <w:sz w:val="22"/>
          <w:szCs w:val="22"/>
          <w:lang w:val="de-DE" w:eastAsia="en-GB"/>
        </w:rPr>
        <w:t>alt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aterielle Grundstrukturen im Spätmittelalter und der Frühen Neuzeit: Preisentwicklung und Agrarkonjunktur am Nürnberger Getreidemarkt von 1339 bis 167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Nürnberg: Stadtarchiv Nürnberg (1993).</w:t>
      </w:r>
      <w:bookmarkEnd w:id="8"/>
    </w:p>
    <w:p w14:paraId="41A42F3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Baulant, M</w:t>
      </w:r>
      <w:r>
        <w:rPr>
          <w:rFonts w:eastAsiaTheme="minorHAnsi"/>
          <w:noProof/>
          <w:sz w:val="22"/>
          <w:szCs w:val="22"/>
          <w:lang w:val="de-DE" w:eastAsia="en-GB"/>
        </w:rPr>
        <w:t>ichelin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e prix des grains à Paris de 1431 à 1788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nnales. Économies, Sociétés, Civilisatio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23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3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68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520-540.</w:t>
      </w:r>
    </w:p>
    <w:p w14:paraId="52B4FDD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en-GB" w:eastAsia="en-GB"/>
        </w:rPr>
        <w:t>Becher, S</w:t>
      </w:r>
      <w:r>
        <w:rPr>
          <w:rFonts w:eastAsiaTheme="minorHAnsi"/>
          <w:noProof/>
          <w:sz w:val="22"/>
          <w:szCs w:val="22"/>
          <w:lang w:val="en-GB" w:eastAsia="en-GB"/>
        </w:rPr>
        <w:t>iegfried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österreichische Münzwesen vom Jahre 1524 bis 1838 in historischer, statistischer und legislativer Hinsich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: Legislativer Theil. Vienna: In Commission bei Edlen v. Mösle's sel. Witwe und Braumüller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38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047A36C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Beissel, S</w:t>
      </w:r>
      <w:r>
        <w:rPr>
          <w:rFonts w:eastAsiaTheme="minorHAnsi"/>
          <w:noProof/>
          <w:sz w:val="22"/>
          <w:szCs w:val="22"/>
          <w:lang w:val="de-DE" w:eastAsia="en-GB"/>
        </w:rPr>
        <w:t>teph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ldwerth und Arbeitslohn Im Mittelalter: Eine Culturgeschichtliche Studi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Freiburg i.Br.: Herder'sche Verlagsbuchhandlung (1885).</w:t>
      </w:r>
    </w:p>
    <w:p w14:paraId="5F947A2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Beltrami, D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I prezzi nel portofranco e nella borsa merci di Trieste dal 1825 al 1890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rchivio Economico dell’Unificazione Italiana, serie 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2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).</w:t>
      </w:r>
    </w:p>
    <w:p w14:paraId="5E1F5920" w14:textId="77777777" w:rsidR="004E26D9" w:rsidRPr="003879B0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  <w:lang w:val="it-IT"/>
        </w:rPr>
      </w:pPr>
      <w:r w:rsidRPr="003879B0">
        <w:rPr>
          <w:rFonts w:eastAsia="Times New Roman"/>
          <w:color w:val="000000"/>
          <w:sz w:val="22"/>
          <w:szCs w:val="22"/>
          <w:lang w:val="it-IT"/>
        </w:rPr>
        <w:t xml:space="preserve">Benassar, Onofre Vaquer. </w:t>
      </w:r>
      <w:r w:rsidRPr="003879B0">
        <w:rPr>
          <w:rFonts w:eastAsia="Times New Roman"/>
          <w:i/>
          <w:iCs/>
          <w:color w:val="000000"/>
          <w:sz w:val="22"/>
          <w:szCs w:val="22"/>
          <w:lang w:val="it-IT"/>
        </w:rPr>
        <w:t xml:space="preserve">Una sociedad del Antiguo Regimen. Felanitx de Mallorca en el siglo XVI, </w:t>
      </w:r>
      <w:r w:rsidRPr="003879B0">
        <w:rPr>
          <w:sz w:val="22"/>
          <w:szCs w:val="22"/>
        </w:rPr>
        <w:t>Palma de Mallorca: Es pes de sa Palla</w:t>
      </w:r>
      <w:r>
        <w:rPr>
          <w:sz w:val="22"/>
          <w:szCs w:val="22"/>
        </w:rPr>
        <w:t xml:space="preserve"> </w:t>
      </w:r>
      <w:r w:rsidRPr="003879B0">
        <w:rPr>
          <w:rFonts w:eastAsia="Times New Roman"/>
          <w:color w:val="000000"/>
          <w:sz w:val="22"/>
          <w:szCs w:val="22"/>
          <w:lang w:val="it-IT"/>
        </w:rPr>
        <w:t>(1987)</w:t>
      </w:r>
      <w:r w:rsidRPr="003879B0">
        <w:rPr>
          <w:sz w:val="22"/>
          <w:szCs w:val="22"/>
        </w:rPr>
        <w:t>.</w:t>
      </w:r>
    </w:p>
    <w:p w14:paraId="73AAFF7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Benzenberg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F</w:t>
      </w:r>
      <w:r>
        <w:rPr>
          <w:rFonts w:eastAsiaTheme="minorHAnsi"/>
          <w:noProof/>
          <w:sz w:val="22"/>
          <w:szCs w:val="22"/>
          <w:lang w:val="de-DE" w:eastAsia="en-GB"/>
        </w:rPr>
        <w:t>riedr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Ueber Handel und Gewerbe, Steuren und Zöl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Elberfeld: H. Büschl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819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</w:p>
    <w:p w14:paraId="0218103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9" w:name="_ENREF_28"/>
      <w:r w:rsidRPr="00266479">
        <w:rPr>
          <w:rFonts w:eastAsiaTheme="minorHAnsi"/>
          <w:noProof/>
          <w:sz w:val="22"/>
          <w:szCs w:val="22"/>
          <w:lang w:val="it-IT" w:eastAsia="en-GB"/>
        </w:rPr>
        <w:t>Bernocchi, M</w:t>
      </w:r>
      <w:r>
        <w:rPr>
          <w:rFonts w:eastAsiaTheme="minorHAnsi"/>
          <w:noProof/>
          <w:sz w:val="22"/>
          <w:szCs w:val="22"/>
          <w:lang w:val="it-IT" w:eastAsia="en-GB"/>
        </w:rPr>
        <w:t>ari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e monete della Repubblica Fiorentin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, vol. 3: Documentazione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Firenze: Leo S. Olschk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76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9"/>
    </w:p>
    <w:p w14:paraId="7033C60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0" w:name="_ENREF_29"/>
      <w:r w:rsidRPr="00266479">
        <w:rPr>
          <w:rFonts w:eastAsiaTheme="minorHAnsi"/>
          <w:noProof/>
          <w:sz w:val="22"/>
          <w:szCs w:val="22"/>
          <w:lang w:val="en-GB" w:eastAsia="en-GB"/>
        </w:rPr>
        <w:lastRenderedPageBreak/>
        <w:t>Beveridge, W</w:t>
      </w:r>
      <w:r>
        <w:rPr>
          <w:rFonts w:eastAsiaTheme="minorHAnsi"/>
          <w:noProof/>
          <w:sz w:val="22"/>
          <w:szCs w:val="22"/>
          <w:lang w:val="en-GB" w:eastAsia="en-GB"/>
        </w:rPr>
        <w:t>illiam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H</w:t>
      </w:r>
      <w:r>
        <w:rPr>
          <w:rFonts w:eastAsiaTheme="minorHAnsi"/>
          <w:noProof/>
          <w:sz w:val="22"/>
          <w:szCs w:val="22"/>
          <w:lang w:val="en-GB" w:eastAsia="en-GB"/>
        </w:rPr>
        <w:t>enr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A Statistical Crime of the Seventeenth Century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Journal of Economic and Business Histor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4 (1929)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: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502-533.</w:t>
      </w:r>
      <w:bookmarkEnd w:id="10"/>
    </w:p>
    <w:p w14:paraId="0D41F56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" w:name="_ENREF_30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Blanchet, </w:t>
      </w:r>
      <w:r>
        <w:rPr>
          <w:rFonts w:eastAsiaTheme="minorHAnsi"/>
          <w:noProof/>
          <w:sz w:val="22"/>
          <w:szCs w:val="22"/>
          <w:lang w:val="en-GB" w:eastAsia="en-GB"/>
        </w:rPr>
        <w:t>Jules-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A</w:t>
      </w:r>
      <w:r>
        <w:rPr>
          <w:rFonts w:eastAsiaTheme="minorHAnsi"/>
          <w:noProof/>
          <w:sz w:val="22"/>
          <w:szCs w:val="22"/>
          <w:lang w:val="en-GB" w:eastAsia="en-GB"/>
        </w:rPr>
        <w:t>dri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Adolphe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Dieudonné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Manuel de numismatique Français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2: Monnaies royales Françaises depuis Hugues Capet jusqu'a la Révolution. Paris: Picard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16).</w:t>
      </w:r>
      <w:bookmarkEnd w:id="11"/>
    </w:p>
    <w:p w14:paraId="366F898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2" w:name="_ENREF_31"/>
      <w:r w:rsidRPr="00266479">
        <w:rPr>
          <w:rFonts w:eastAsiaTheme="minorHAnsi"/>
          <w:noProof/>
          <w:sz w:val="22"/>
          <w:szCs w:val="22"/>
          <w:lang w:val="en-GB" w:eastAsia="en-GB"/>
        </w:rPr>
        <w:t>Blockmans, F</w:t>
      </w:r>
      <w:r>
        <w:rPr>
          <w:rFonts w:eastAsiaTheme="minorHAnsi"/>
          <w:noProof/>
          <w:sz w:val="22"/>
          <w:szCs w:val="22"/>
          <w:lang w:val="en-GB" w:eastAsia="en-GB"/>
        </w:rPr>
        <w:t>ra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Wim P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Blockmans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Devaluation, Coinage and Seignorage under Louis de Nevers and Louis de Male, Counts of Flanders, 1330-84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Coinage in the Low Countries (880-1500): The Third Oxford Symposium on Coinage and Monetary Histor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edited by Nicholas J. Mayhew,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69-94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Oxford: B.A.R.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79)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2"/>
    </w:p>
    <w:p w14:paraId="6FFC644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" w:name="_ENREF_32"/>
      <w:r w:rsidRPr="00266479">
        <w:rPr>
          <w:rFonts w:eastAsiaTheme="minorHAnsi"/>
          <w:noProof/>
          <w:sz w:val="22"/>
          <w:szCs w:val="22"/>
          <w:lang w:val="en-GB" w:eastAsia="en-GB"/>
        </w:rPr>
        <w:t>Bode, W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ilhelm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J. L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ältere Münzwesen der Staaten und Städte Niedersachsen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raunschweig: Viehweg &amp; Sohn</w:t>
      </w:r>
      <w:bookmarkEnd w:id="13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47).</w:t>
      </w:r>
    </w:p>
    <w:p w14:paraId="409FB5E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4" w:name="_ENREF_33"/>
      <w:r w:rsidRPr="00266479">
        <w:rPr>
          <w:rFonts w:eastAsiaTheme="minorHAnsi"/>
          <w:noProof/>
          <w:sz w:val="22"/>
          <w:szCs w:val="22"/>
          <w:lang w:val="de-DE" w:eastAsia="en-GB"/>
        </w:rPr>
        <w:t>Bois, G</w:t>
      </w:r>
      <w:r>
        <w:rPr>
          <w:rFonts w:eastAsiaTheme="minorHAnsi"/>
          <w:noProof/>
          <w:sz w:val="22"/>
          <w:szCs w:val="22"/>
          <w:lang w:val="de-DE" w:eastAsia="en-GB"/>
        </w:rPr>
        <w:t>uy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Comptabilité et histoire des prix: le prix du froment à Rouen au XVe siècle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nnales. Économies, Sociétés, Civilisation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6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68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: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1262-1282.</w:t>
      </w:r>
      <w:bookmarkEnd w:id="14"/>
    </w:p>
    <w:p w14:paraId="4A12757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" w:name="_ENREF_34"/>
      <w:r w:rsidRPr="00266479">
        <w:rPr>
          <w:rFonts w:eastAsiaTheme="minorHAnsi"/>
          <w:noProof/>
          <w:sz w:val="22"/>
          <w:szCs w:val="22"/>
          <w:lang w:val="it-IT" w:eastAsia="en-GB"/>
        </w:rPr>
        <w:t>Borelli, G</w:t>
      </w:r>
      <w:r>
        <w:rPr>
          <w:rFonts w:eastAsiaTheme="minorHAnsi"/>
          <w:noProof/>
          <w:sz w:val="22"/>
          <w:szCs w:val="22"/>
          <w:lang w:val="it-IT" w:eastAsia="en-GB"/>
        </w:rPr>
        <w:t>iorgi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</w:t>
      </w:r>
      <w:r>
        <w:rPr>
          <w:rFonts w:eastAsiaTheme="minorHAnsi"/>
          <w:noProof/>
          <w:sz w:val="22"/>
          <w:szCs w:val="22"/>
          <w:lang w:val="it-IT" w:eastAsia="en-GB"/>
        </w:rPr>
        <w:t>'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agricoltura veronese tra '500 e '600: Una proposta di lettura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Uomini e civilta agraria in territorio verones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vol. 1: secoli XI-XVII</w:t>
      </w:r>
      <w:r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edited by Giorgio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Borelli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263-306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Verona: Banca Popolare di Verona (1982).</w:t>
      </w:r>
      <w:bookmarkEnd w:id="15"/>
    </w:p>
    <w:p w14:paraId="4130936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6" w:name="_ENREF_35"/>
      <w:r w:rsidRPr="00266479">
        <w:rPr>
          <w:rFonts w:eastAsiaTheme="minorHAnsi"/>
          <w:noProof/>
          <w:sz w:val="22"/>
          <w:szCs w:val="22"/>
          <w:lang w:val="it-IT" w:eastAsia="en-GB"/>
        </w:rPr>
        <w:t>Boutier, J</w:t>
      </w:r>
      <w:r>
        <w:rPr>
          <w:rFonts w:eastAsiaTheme="minorHAnsi"/>
          <w:noProof/>
          <w:sz w:val="22"/>
          <w:szCs w:val="22"/>
          <w:lang w:val="it-IT" w:eastAsia="en-GB"/>
        </w:rPr>
        <w:t>ea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Approche de la conjoncture économique bas-limousine: Le prix du froment et du seigle du XVI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u XVIII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siècle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Bulletin de la Société des Lettres, Sciences et Arts de la Corrèz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79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76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97-122.</w:t>
      </w:r>
      <w:bookmarkEnd w:id="16"/>
    </w:p>
    <w:p w14:paraId="7F9362A1" w14:textId="77777777" w:rsidR="004E26D9" w:rsidRPr="00907C14" w:rsidRDefault="004E26D9" w:rsidP="00F33983">
      <w:pPr>
        <w:pStyle w:val="Biblio"/>
      </w:pPr>
      <w:bookmarkStart w:id="17" w:name="_ENREF_37"/>
      <w:r w:rsidRPr="006614EA">
        <w:rPr>
          <w:lang w:val="en-GB"/>
        </w:rPr>
        <w:t>Brüggemann, L</w:t>
      </w:r>
      <w:r>
        <w:rPr>
          <w:lang w:val="en-GB"/>
        </w:rPr>
        <w:t>udwig</w:t>
      </w:r>
      <w:r w:rsidRPr="006614EA">
        <w:rPr>
          <w:lang w:val="en-GB"/>
        </w:rPr>
        <w:t xml:space="preserve"> W. </w:t>
      </w:r>
      <w:r w:rsidRPr="002A124A">
        <w:rPr>
          <w:i/>
        </w:rPr>
        <w:t>Beiträge zu der ausfürlichen Beschreibung des Königl. Preußischen Herzogthums Vor- und Hinter-Pommern</w:t>
      </w:r>
      <w:r>
        <w:t>,</w:t>
      </w:r>
      <w:r w:rsidRPr="00907C14">
        <w:t xml:space="preserve"> vol. 1. Stettin: Johann Samuel Leich</w:t>
      </w:r>
      <w:r>
        <w:t xml:space="preserve"> </w:t>
      </w:r>
      <w:r w:rsidRPr="006614EA">
        <w:rPr>
          <w:lang w:val="en-GB"/>
        </w:rPr>
        <w:t>(1800)</w:t>
      </w:r>
      <w:r w:rsidRPr="00907C14">
        <w:t>.</w:t>
      </w:r>
    </w:p>
    <w:p w14:paraId="543BABA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>Brugger, H</w:t>
      </w:r>
      <w:r>
        <w:rPr>
          <w:rFonts w:eastAsiaTheme="minorHAnsi"/>
          <w:noProof/>
          <w:sz w:val="22"/>
          <w:szCs w:val="22"/>
          <w:lang w:val="de-DE" w:eastAsia="en-GB"/>
        </w:rPr>
        <w:t>an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sches Handbuch der schweizerischen Landwirtscha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n: Verbandsdruckerei AG (1968).</w:t>
      </w:r>
      <w:bookmarkEnd w:id="17"/>
    </w:p>
    <w:p w14:paraId="1034241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8" w:name="_ENREF_38"/>
      <w:r w:rsidRPr="00266479">
        <w:rPr>
          <w:rFonts w:eastAsiaTheme="minorHAnsi"/>
          <w:noProof/>
          <w:sz w:val="22"/>
          <w:szCs w:val="22"/>
          <w:lang w:val="de-DE" w:eastAsia="en-GB"/>
        </w:rPr>
        <w:t>Cancila, O</w:t>
      </w:r>
      <w:r>
        <w:rPr>
          <w:rFonts w:eastAsiaTheme="minorHAnsi"/>
          <w:noProof/>
          <w:sz w:val="22"/>
          <w:szCs w:val="22"/>
          <w:lang w:val="de-DE" w:eastAsia="en-GB"/>
        </w:rPr>
        <w:t>razi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e mete dei cereali e del vino a Palermo dal 1407 al 1822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tudi dedicati a Carmelo Trassell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edited by Giovanna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Motta, 157-165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Rubbettino: Soveria Mannell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83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18"/>
    </w:p>
    <w:p w14:paraId="3B5A6A9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/>
        </w:rPr>
      </w:pPr>
      <w:r w:rsidRPr="00266479">
        <w:rPr>
          <w:rFonts w:eastAsiaTheme="minorHAnsi"/>
          <w:noProof/>
          <w:sz w:val="22"/>
          <w:szCs w:val="22"/>
          <w:lang w:val="de-DE"/>
        </w:rPr>
        <w:t>Carreras</w:t>
      </w:r>
      <w:r>
        <w:rPr>
          <w:rFonts w:eastAsiaTheme="minorHAnsi"/>
          <w:noProof/>
          <w:sz w:val="22"/>
          <w:szCs w:val="22"/>
          <w:lang w:val="de-DE"/>
        </w:rPr>
        <w:t>,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A</w:t>
      </w:r>
      <w:r>
        <w:rPr>
          <w:rFonts w:eastAsiaTheme="minorHAnsi"/>
          <w:noProof/>
          <w:sz w:val="22"/>
          <w:szCs w:val="22"/>
          <w:lang w:val="de-DE"/>
        </w:rPr>
        <w:t>lbert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and X</w:t>
      </w:r>
      <w:r>
        <w:rPr>
          <w:rFonts w:eastAsiaTheme="minorHAnsi"/>
          <w:noProof/>
          <w:sz w:val="22"/>
          <w:szCs w:val="22"/>
          <w:lang w:val="de-DE"/>
        </w:rPr>
        <w:t>avier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Tafunell</w:t>
      </w:r>
      <w:r>
        <w:rPr>
          <w:rFonts w:eastAsiaTheme="minorHAnsi"/>
          <w:noProof/>
          <w:sz w:val="22"/>
          <w:szCs w:val="22"/>
          <w:lang w:val="de-DE"/>
        </w:rPr>
        <w:t>.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</w:t>
      </w:r>
      <w:r w:rsidRPr="00D31980">
        <w:rPr>
          <w:rFonts w:eastAsiaTheme="minorHAnsi"/>
          <w:i/>
          <w:noProof/>
          <w:sz w:val="22"/>
          <w:szCs w:val="22"/>
          <w:lang w:val="de-DE"/>
        </w:rPr>
        <w:t>Estadísticas históricas de España. Siglos XIX-XX</w:t>
      </w:r>
      <w:r>
        <w:rPr>
          <w:rFonts w:eastAsiaTheme="minorHAnsi"/>
          <w:noProof/>
          <w:sz w:val="22"/>
          <w:szCs w:val="22"/>
          <w:lang w:val="de-DE"/>
        </w:rPr>
        <w:t>.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Bilbao: Fundación BBVA (2005)</w:t>
      </w:r>
      <w:r>
        <w:rPr>
          <w:rFonts w:eastAsiaTheme="minorHAnsi"/>
          <w:noProof/>
          <w:sz w:val="22"/>
          <w:szCs w:val="22"/>
          <w:lang w:val="de-DE"/>
        </w:rPr>
        <w:t>.</w:t>
      </w:r>
    </w:p>
    <w:p w14:paraId="16B7041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" w:name="_ENREF_39"/>
      <w:r w:rsidRPr="00266479">
        <w:rPr>
          <w:rFonts w:eastAsiaTheme="minorHAnsi"/>
          <w:noProof/>
          <w:sz w:val="22"/>
          <w:szCs w:val="22"/>
          <w:lang w:val="de-DE" w:eastAsia="en-GB"/>
        </w:rPr>
        <w:t>Castelin, K</w:t>
      </w:r>
      <w:r>
        <w:rPr>
          <w:rFonts w:eastAsiaTheme="minorHAnsi"/>
          <w:noProof/>
          <w:sz w:val="22"/>
          <w:szCs w:val="22"/>
          <w:lang w:val="de-DE" w:eastAsia="en-GB"/>
        </w:rPr>
        <w:t>are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rossus Pragensis: Der Prager Groschen und seine Teilstücke; 1300-1547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Braunschweig: Klinkhardt &amp; Bierm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73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19"/>
    </w:p>
    <w:p w14:paraId="06247771" w14:textId="77777777" w:rsidR="004E26D9" w:rsidRPr="00266479" w:rsidRDefault="004E26D9" w:rsidP="004A45FB">
      <w:pPr>
        <w:autoSpaceDE w:val="0"/>
        <w:autoSpaceDN w:val="0"/>
        <w:adjustRightInd w:val="0"/>
        <w:spacing w:after="0" w:line="240" w:lineRule="auto"/>
        <w:ind w:left="709" w:hanging="720"/>
        <w:rPr>
          <w:rFonts w:eastAsiaTheme="minorHAnsi"/>
          <w:color w:val="000000"/>
          <w:sz w:val="22"/>
          <w:szCs w:val="22"/>
          <w:lang w:val="it-IT"/>
        </w:rPr>
      </w:pPr>
      <w:r w:rsidRPr="00266479">
        <w:rPr>
          <w:rFonts w:eastAsiaTheme="minorHAnsi"/>
          <w:color w:val="000000"/>
          <w:sz w:val="22"/>
          <w:szCs w:val="22"/>
          <w:lang w:val="it-IT"/>
        </w:rPr>
        <w:t>Caro Lopez, C</w:t>
      </w:r>
      <w:r>
        <w:rPr>
          <w:rFonts w:eastAsiaTheme="minorHAnsi"/>
          <w:color w:val="000000"/>
          <w:sz w:val="22"/>
          <w:szCs w:val="22"/>
          <w:lang w:val="it-IT"/>
        </w:rPr>
        <w:t>eferino.</w:t>
      </w:r>
      <w:r w:rsidRPr="00266479">
        <w:rPr>
          <w:rFonts w:eastAsiaTheme="minorHAnsi"/>
          <w:color w:val="000000"/>
          <w:sz w:val="22"/>
          <w:szCs w:val="22"/>
          <w:lang w:val="it-IT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color w:val="000000"/>
          <w:sz w:val="22"/>
          <w:szCs w:val="22"/>
          <w:lang w:val="it-IT"/>
        </w:rPr>
        <w:t>Las Oscilaciones del Precio del Trigo en una Ciudad del Levante: El Caso de Murcia, 1675-180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Theme="minorHAnsi"/>
          <w:i/>
          <w:color w:val="000000"/>
          <w:sz w:val="22"/>
          <w:szCs w:val="22"/>
          <w:lang w:val="it-IT"/>
        </w:rPr>
        <w:t>Revista de Historia Economica</w:t>
      </w:r>
      <w:r w:rsidRPr="00266479">
        <w:rPr>
          <w:rFonts w:eastAsiaTheme="minorHAnsi"/>
          <w:color w:val="000000"/>
          <w:sz w:val="22"/>
          <w:szCs w:val="22"/>
          <w:lang w:val="it-IT"/>
        </w:rPr>
        <w:t xml:space="preserve"> </w:t>
      </w:r>
      <w:r w:rsidRPr="00D31980">
        <w:rPr>
          <w:rFonts w:eastAsiaTheme="minorHAnsi"/>
          <w:color w:val="000000"/>
          <w:sz w:val="22"/>
          <w:szCs w:val="22"/>
          <w:lang w:val="it-IT"/>
        </w:rPr>
        <w:t>5</w:t>
      </w:r>
      <w:r>
        <w:rPr>
          <w:rFonts w:eastAsiaTheme="minorHAnsi"/>
          <w:color w:val="000000"/>
          <w:sz w:val="22"/>
          <w:szCs w:val="22"/>
          <w:lang w:val="it-IT"/>
        </w:rPr>
        <w:t>, no. 2</w:t>
      </w:r>
      <w:r w:rsidRPr="00266479">
        <w:rPr>
          <w:rFonts w:eastAsiaTheme="minorHAnsi"/>
          <w:color w:val="000000"/>
          <w:sz w:val="22"/>
          <w:szCs w:val="22"/>
          <w:lang w:val="it-IT"/>
        </w:rPr>
        <w:t> (1985)</w:t>
      </w:r>
      <w:r>
        <w:rPr>
          <w:rFonts w:eastAsiaTheme="minorHAnsi"/>
          <w:color w:val="000000"/>
          <w:sz w:val="22"/>
          <w:szCs w:val="22"/>
          <w:lang w:val="it-IT"/>
        </w:rPr>
        <w:t>:</w:t>
      </w:r>
      <w:r w:rsidRPr="00266479">
        <w:rPr>
          <w:rFonts w:eastAsiaTheme="minorHAnsi"/>
          <w:color w:val="000000"/>
          <w:sz w:val="22"/>
          <w:szCs w:val="22"/>
          <w:lang w:val="it-IT"/>
        </w:rPr>
        <w:t xml:space="preserve"> 247-264. </w:t>
      </w:r>
    </w:p>
    <w:p w14:paraId="4006ED6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  <w:lang w:val="it-IT"/>
        </w:rPr>
      </w:pPr>
      <w:r w:rsidRPr="00266479">
        <w:rPr>
          <w:rFonts w:eastAsia="Times New Roman"/>
          <w:color w:val="000000"/>
          <w:sz w:val="22"/>
          <w:szCs w:val="22"/>
          <w:lang w:val="it-IT"/>
        </w:rPr>
        <w:t>Cela Ariz</w:t>
      </w:r>
      <w:r>
        <w:rPr>
          <w:rFonts w:eastAsia="Times New Roman"/>
          <w:color w:val="000000"/>
          <w:sz w:val="22"/>
          <w:szCs w:val="22"/>
          <w:lang w:val="it-IT"/>
        </w:rPr>
        <w:t>c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un, A</w:t>
      </w:r>
      <w:r>
        <w:rPr>
          <w:rFonts w:eastAsia="Times New Roman"/>
          <w:color w:val="000000"/>
          <w:sz w:val="22"/>
          <w:szCs w:val="22"/>
          <w:lang w:val="it-IT"/>
        </w:rPr>
        <w:t>lejandro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. </w:t>
      </w:r>
      <w:r w:rsidRPr="00266479">
        <w:rPr>
          <w:rFonts w:eastAsia="Times New Roman"/>
          <w:i/>
          <w:iCs/>
          <w:color w:val="000000"/>
          <w:sz w:val="22"/>
          <w:szCs w:val="22"/>
          <w:lang w:val="it-IT"/>
        </w:rPr>
        <w:t>Series Navarras De Precios De Cereales 1589-1841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. Banco de Espana. Servicio de Estudios. Estudios de Historia Economica, No. 18 (1989). </w:t>
      </w:r>
    </w:p>
    <w:p w14:paraId="64CEBA4C" w14:textId="77777777" w:rsidR="004E26D9" w:rsidRPr="00E1265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0" w:name="_ENREF_40"/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Challis, </w:t>
      </w:r>
      <w:r w:rsidRPr="00E12659">
        <w:rPr>
          <w:sz w:val="22"/>
          <w:szCs w:val="22"/>
        </w:rPr>
        <w:t>Christopher Edgar.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E12659">
        <w:rPr>
          <w:rFonts w:eastAsiaTheme="minorHAnsi"/>
          <w:i/>
          <w:noProof/>
          <w:sz w:val="22"/>
          <w:szCs w:val="22"/>
          <w:lang w:val="en-GB" w:eastAsia="en-GB"/>
        </w:rPr>
        <w:t>A New History of the Royal Mint</w:t>
      </w:r>
      <w:r w:rsidRPr="00E12659">
        <w:rPr>
          <w:rFonts w:eastAsiaTheme="minorHAnsi"/>
          <w:noProof/>
          <w:sz w:val="22"/>
          <w:szCs w:val="22"/>
          <w:lang w:val="en-GB" w:eastAsia="en-GB"/>
        </w:rPr>
        <w:t>. Cambridge: Cambridge University Press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 (1992)</w:t>
      </w:r>
      <w:r w:rsidRPr="00E1265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0"/>
    </w:p>
    <w:p w14:paraId="69CDD7B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" w:name="_ENREF_41"/>
      <w:r w:rsidRPr="00266479">
        <w:rPr>
          <w:rFonts w:eastAsiaTheme="minorHAnsi"/>
          <w:noProof/>
          <w:sz w:val="22"/>
          <w:szCs w:val="22"/>
          <w:lang w:val="en-GB" w:eastAsia="en-GB"/>
        </w:rPr>
        <w:t>Chelius, G</w:t>
      </w:r>
      <w:r>
        <w:rPr>
          <w:rFonts w:eastAsiaTheme="minorHAnsi"/>
          <w:noProof/>
          <w:sz w:val="22"/>
          <w:szCs w:val="22"/>
          <w:lang w:val="en-GB" w:eastAsia="en-GB"/>
        </w:rPr>
        <w:t>eorg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K</w:t>
      </w:r>
      <w:r>
        <w:rPr>
          <w:rFonts w:eastAsiaTheme="minorHAnsi"/>
          <w:noProof/>
          <w:sz w:val="22"/>
          <w:szCs w:val="22"/>
          <w:lang w:val="en-GB" w:eastAsia="en-GB"/>
        </w:rPr>
        <w:t>aspar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Johann Friedrich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auschild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llgemeines Comptoir-Handbu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9: Maß- und Gewichtsbuch. Frankfurt: Jägersche Buch-, Papier- und Landkartenhandlung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30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1"/>
    </w:p>
    <w:p w14:paraId="18D8723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2" w:name="_ENREF_42"/>
      <w:r w:rsidRPr="00266479">
        <w:rPr>
          <w:rFonts w:eastAsiaTheme="minorHAnsi"/>
          <w:noProof/>
          <w:sz w:val="22"/>
          <w:szCs w:val="22"/>
          <w:lang w:val="de-DE" w:eastAsia="en-GB"/>
        </w:rPr>
        <w:t>Cianci, E</w:t>
      </w:r>
      <w:r>
        <w:rPr>
          <w:rFonts w:eastAsiaTheme="minorHAnsi"/>
          <w:noProof/>
          <w:sz w:val="22"/>
          <w:szCs w:val="22"/>
          <w:lang w:val="de-DE" w:eastAsia="en-GB"/>
        </w:rPr>
        <w:t>rnest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La dinamica dei prezzi delle merci in Italia dal 1870 al 1929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Roma: Istituto poligrafico dello Stat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33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2"/>
    </w:p>
    <w:p w14:paraId="42A2D524" w14:textId="77777777" w:rsidR="004E26D9" w:rsidRPr="00E1265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3" w:name="_ENREF_43"/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Ciocca, </w:t>
      </w:r>
      <w:r w:rsidRPr="00E12659">
        <w:rPr>
          <w:rStyle w:val="st"/>
          <w:sz w:val="22"/>
          <w:szCs w:val="22"/>
        </w:rPr>
        <w:t>Pierluigi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 and Adalberto Ulizzi. </w:t>
      </w:r>
      <w:r w:rsidRPr="00DC7DFC">
        <w:rPr>
          <w:sz w:val="22"/>
          <w:szCs w:val="22"/>
          <w:lang w:val="en-GB"/>
        </w:rPr>
        <w:t>“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>I tassi di cambio nominali e “reali” dell’Italia dall’Unità nazionale al sistema monetario europeo (1861-1979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E12659">
        <w:rPr>
          <w:rFonts w:eastAsiaTheme="minorHAnsi"/>
          <w:i/>
          <w:noProof/>
          <w:sz w:val="22"/>
          <w:szCs w:val="22"/>
          <w:lang w:val="it-IT" w:eastAsia="en-GB"/>
        </w:rPr>
        <w:t>Ricerche per la storia della Banca d’Italia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>,vol. 1</w:t>
      </w:r>
      <w:r>
        <w:rPr>
          <w:rFonts w:eastAsiaTheme="minorHAnsi"/>
          <w:noProof/>
          <w:sz w:val="22"/>
          <w:szCs w:val="22"/>
          <w:lang w:val="it-IT" w:eastAsia="en-GB"/>
        </w:rPr>
        <w:t>, edited by C. A.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 Ciampi, 341-368</w:t>
      </w:r>
      <w:r w:rsidRPr="00E12659">
        <w:rPr>
          <w:rFonts w:eastAsiaTheme="minorHAnsi"/>
          <w:i/>
          <w:noProof/>
          <w:sz w:val="22"/>
          <w:szCs w:val="22"/>
          <w:lang w:val="it-IT" w:eastAsia="en-GB"/>
        </w:rPr>
        <w:t>.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 xml:space="preserve"> Bari: Laterza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E12659">
        <w:rPr>
          <w:rFonts w:eastAsiaTheme="minorHAnsi"/>
          <w:noProof/>
          <w:sz w:val="22"/>
          <w:szCs w:val="22"/>
          <w:lang w:val="it-IT" w:eastAsia="en-GB"/>
        </w:rPr>
        <w:t>(1990).</w:t>
      </w:r>
      <w:bookmarkEnd w:id="23"/>
    </w:p>
    <w:p w14:paraId="7BD7972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4" w:name="_ENREF_44"/>
      <w:r w:rsidRPr="00266479">
        <w:rPr>
          <w:rFonts w:eastAsiaTheme="minorHAnsi"/>
          <w:noProof/>
          <w:sz w:val="22"/>
          <w:szCs w:val="22"/>
          <w:lang w:val="it-IT" w:eastAsia="en-GB"/>
        </w:rPr>
        <w:t>Cipolla, C</w:t>
      </w:r>
      <w:r>
        <w:rPr>
          <w:rFonts w:eastAsiaTheme="minorHAnsi"/>
          <w:noProof/>
          <w:sz w:val="22"/>
          <w:szCs w:val="22"/>
          <w:lang w:val="it-IT" w:eastAsia="en-GB"/>
        </w:rPr>
        <w:t>arl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M</w:t>
      </w:r>
      <w:r>
        <w:rPr>
          <w:rFonts w:eastAsiaTheme="minorHAnsi"/>
          <w:noProof/>
          <w:sz w:val="22"/>
          <w:szCs w:val="22"/>
          <w:lang w:val="it-IT" w:eastAsia="en-GB"/>
        </w:rPr>
        <w:t>ari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Il governo della moneta a Firenze e a Milano nei secoli XIV-XV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Bologna: Società editrice il Mulin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9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4"/>
    </w:p>
    <w:p w14:paraId="18CE7B2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5" w:name="_ENREF_45"/>
      <w:r w:rsidRPr="00266479">
        <w:rPr>
          <w:rFonts w:eastAsiaTheme="minorHAnsi"/>
          <w:noProof/>
          <w:sz w:val="22"/>
          <w:szCs w:val="22"/>
          <w:lang w:val="en-GB" w:eastAsia="en-GB"/>
        </w:rPr>
        <w:t>Cochran-Patrick, R</w:t>
      </w:r>
      <w:r>
        <w:rPr>
          <w:rFonts w:eastAsiaTheme="minorHAnsi"/>
          <w:noProof/>
          <w:sz w:val="22"/>
          <w:szCs w:val="22"/>
          <w:lang w:val="en-GB" w:eastAsia="en-GB"/>
        </w:rPr>
        <w:t>obert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W</w:t>
      </w:r>
      <w:r>
        <w:rPr>
          <w:rFonts w:eastAsiaTheme="minorHAnsi"/>
          <w:noProof/>
          <w:sz w:val="22"/>
          <w:szCs w:val="22"/>
          <w:lang w:val="en-GB" w:eastAsia="en-GB"/>
        </w:rPr>
        <w:t>illiam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Records of the Coinage of Scotland from the Earliest Period to the Unio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, vol. 1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Edinburgh: Edmonston &amp; Dougla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76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5"/>
    </w:p>
    <w:p w14:paraId="4458364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6" w:name="_ENREF_46"/>
      <w:r w:rsidRPr="00266479">
        <w:rPr>
          <w:rFonts w:eastAsiaTheme="minorHAnsi"/>
          <w:noProof/>
          <w:sz w:val="22"/>
          <w:szCs w:val="22"/>
          <w:lang w:val="it-IT" w:eastAsia="en-GB"/>
        </w:rPr>
        <w:t>Coniglio, G</w:t>
      </w:r>
      <w:r>
        <w:rPr>
          <w:rFonts w:eastAsiaTheme="minorHAnsi"/>
          <w:noProof/>
          <w:sz w:val="22"/>
          <w:szCs w:val="22"/>
          <w:lang w:val="it-IT" w:eastAsia="en-GB"/>
        </w:rPr>
        <w:t>iusep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Il regno di Napoli al tempo di Carlo V: Amministrazione e vita economico-socia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Napoli: Edizioni Scientifiche Italiane (1951).</w:t>
      </w:r>
      <w:bookmarkEnd w:id="26"/>
    </w:p>
    <w:p w14:paraId="07262B5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" w:name="_ENREF_47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Coppejans-Desmedt, H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rijzen van granen te Tienen in stuivers per halster (1663-1779): Prix en patards par halster des céréales a Tirlemont, (1663-1779)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n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, 523-531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9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7"/>
    </w:p>
    <w:p w14:paraId="5E59664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8" w:name="_ENREF_48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Coppejans-Desmedt, H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erkuriale van graanen en brood te Eeklo: Mercuriale des céréales et du pain a Eeklo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n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vol. II (XIV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, 467-492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es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65).</w:t>
      </w:r>
      <w:bookmarkEnd w:id="28"/>
    </w:p>
    <w:p w14:paraId="26B551B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9" w:name="_ENREF_49"/>
      <w:r w:rsidRPr="00266479">
        <w:rPr>
          <w:rFonts w:eastAsiaTheme="minorHAnsi"/>
          <w:noProof/>
          <w:sz w:val="22"/>
          <w:szCs w:val="22"/>
          <w:lang w:val="it-IT" w:eastAsia="en-GB"/>
        </w:rPr>
        <w:lastRenderedPageBreak/>
        <w:t>Corazzol, G</w:t>
      </w:r>
      <w:r>
        <w:rPr>
          <w:rFonts w:eastAsiaTheme="minorHAnsi"/>
          <w:noProof/>
          <w:sz w:val="22"/>
          <w:szCs w:val="22"/>
          <w:lang w:val="it-IT" w:eastAsia="en-GB"/>
        </w:rPr>
        <w:t>ig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Fitti e livelli a grano: Un aspetto del credito rurale nel Veneto del '50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ilano: Angel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79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9"/>
    </w:p>
    <w:p w14:paraId="150C9B7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0" w:name="_ENREF_50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Craeybeckx, J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e prijzen van graan en van brood te Brussel (1501-1795)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vol. 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J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Craeybeckx, 481-503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a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30"/>
    </w:p>
    <w:p w14:paraId="1FB60B9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" w:name="_ENREF_51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Craeybeckx, J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e Prijzen van granen en van brood te Antwerpen van 1608 tot 1817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n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504-522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59b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31"/>
    </w:p>
    <w:p w14:paraId="25E7590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2" w:name="_ENREF_52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Croisiau, G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in Vlaanderen in de 15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 - Prix en Flandre au 15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iècle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vol. 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J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Craeybeckx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3-53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).</w:t>
      </w:r>
      <w:bookmarkEnd w:id="32"/>
    </w:p>
    <w:p w14:paraId="374F2BB9" w14:textId="77777777" w:rsidR="004E26D9" w:rsidRPr="0006202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3" w:name="_ENREF_53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Daguin. </w:t>
      </w:r>
      <w:bookmarkStart w:id="34" w:name="_Hlk525470122"/>
      <w:r w:rsidRPr="00DC7DFC">
        <w:rPr>
          <w:sz w:val="22"/>
          <w:szCs w:val="22"/>
          <w:lang w:val="en-GB"/>
        </w:rPr>
        <w:t>“</w:t>
      </w:r>
      <w:bookmarkEnd w:id="34"/>
      <w:r w:rsidRPr="00266479">
        <w:rPr>
          <w:rFonts w:eastAsiaTheme="minorHAnsi"/>
          <w:noProof/>
          <w:sz w:val="22"/>
          <w:szCs w:val="22"/>
          <w:lang w:val="de-DE" w:eastAsia="en-GB"/>
        </w:rPr>
        <w:t>Le prix du blé et de l'avoine et autres denrées à Langres, de 1549 à 1870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Bulletin du Comité des travaux historiques et scientifiques: Section des sciences économiques et sociales</w:t>
      </w:r>
      <w:r>
        <w:rPr>
          <w:rFonts w:eastAsiaTheme="minorHAnsi"/>
          <w:i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94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062029">
        <w:rPr>
          <w:rFonts w:eastAsiaTheme="minorHAnsi"/>
          <w:noProof/>
          <w:sz w:val="22"/>
          <w:szCs w:val="22"/>
          <w:lang w:val="en-GB" w:eastAsia="en-GB"/>
        </w:rPr>
        <w:t>341-351.</w:t>
      </w:r>
      <w:bookmarkEnd w:id="33"/>
    </w:p>
    <w:p w14:paraId="734D2B4D" w14:textId="77777777" w:rsidR="004E26D9" w:rsidRPr="0006202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5" w:name="_ENREF_54"/>
      <w:r w:rsidRPr="00062029">
        <w:rPr>
          <w:rFonts w:eastAsiaTheme="minorHAnsi"/>
          <w:noProof/>
          <w:sz w:val="22"/>
          <w:szCs w:val="22"/>
          <w:lang w:val="en-GB" w:eastAsia="en-GB"/>
        </w:rPr>
        <w:t xml:space="preserve">Dányi Dezső, </w:t>
      </w:r>
      <w:r w:rsidRPr="00062029">
        <w:rPr>
          <w:rFonts w:eastAsiaTheme="minorEastAsia"/>
          <w:sz w:val="22"/>
          <w:szCs w:val="22"/>
          <w:lang w:val="en-GB" w:eastAsia="zh-CN"/>
        </w:rPr>
        <w:t>Zimányi Vera</w:t>
      </w:r>
      <w:r w:rsidRPr="0006202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062029">
        <w:rPr>
          <w:rFonts w:eastAsiaTheme="minorHAnsi"/>
          <w:i/>
          <w:noProof/>
          <w:sz w:val="22"/>
          <w:szCs w:val="22"/>
          <w:lang w:val="en-GB" w:eastAsia="en-GB"/>
        </w:rPr>
        <w:t>Soproni árak és bérek a középkortól 1750-ig</w:t>
      </w:r>
      <w:r w:rsidRPr="00062029">
        <w:rPr>
          <w:rFonts w:eastAsiaTheme="minorHAnsi"/>
          <w:noProof/>
          <w:sz w:val="22"/>
          <w:szCs w:val="22"/>
          <w:lang w:val="en-GB" w:eastAsia="en-GB"/>
        </w:rPr>
        <w:t>. Budapest: Akademiai Kiado (1989).</w:t>
      </w:r>
      <w:bookmarkEnd w:id="35"/>
    </w:p>
    <w:p w14:paraId="728313A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6" w:name="_ENREF_55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de Belfort, A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rix commun des grains vendus sur le marché de Chateaudun depuis l'année 1583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Bulletins de la Société Dunoise: Archéologie, histoire, sciences et art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64-69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61-170.</w:t>
      </w:r>
      <w:bookmarkEnd w:id="36"/>
    </w:p>
    <w:p w14:paraId="29967A2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7" w:name="_ENREF_56"/>
      <w:r w:rsidRPr="00266479">
        <w:rPr>
          <w:rFonts w:eastAsiaTheme="minorHAnsi"/>
          <w:noProof/>
          <w:sz w:val="22"/>
          <w:szCs w:val="22"/>
          <w:lang w:val="en-GB" w:eastAsia="en-GB"/>
        </w:rPr>
        <w:t>de Hagemeister, J</w:t>
      </w:r>
      <w:r>
        <w:rPr>
          <w:rFonts w:eastAsiaTheme="minorHAnsi"/>
          <w:noProof/>
          <w:sz w:val="22"/>
          <w:szCs w:val="22"/>
          <w:lang w:val="en-GB" w:eastAsia="en-GB"/>
        </w:rPr>
        <w:t>uliu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Report on the Commerce of the Ports of New Russia, Moldavia and Wallachia Made to the Russian Government in 1835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London: Effingham Wilson Royal Exchange (1836).</w:t>
      </w:r>
      <w:bookmarkEnd w:id="37"/>
    </w:p>
    <w:p w14:paraId="0CD863A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8" w:name="_ENREF_57"/>
      <w:r w:rsidRPr="00266479">
        <w:rPr>
          <w:rFonts w:eastAsiaTheme="minorHAnsi"/>
          <w:noProof/>
          <w:sz w:val="22"/>
          <w:szCs w:val="22"/>
          <w:lang w:val="en-GB" w:eastAsia="en-GB"/>
        </w:rPr>
        <w:t>de la Roncière, C</w:t>
      </w:r>
      <w:r>
        <w:rPr>
          <w:rFonts w:eastAsiaTheme="minorHAnsi"/>
          <w:noProof/>
          <w:sz w:val="22"/>
          <w:szCs w:val="22"/>
          <w:lang w:val="en-GB" w:eastAsia="en-GB"/>
        </w:rPr>
        <w:t>harl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-M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rix et salaires à Florence au XI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 siècl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Rome: École Française de Rome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82).</w:t>
      </w:r>
      <w:bookmarkEnd w:id="38"/>
    </w:p>
    <w:p w14:paraId="6474272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9" w:name="_ENREF_58"/>
      <w:r w:rsidRPr="00266479">
        <w:rPr>
          <w:rFonts w:eastAsiaTheme="minorHAnsi"/>
          <w:noProof/>
          <w:sz w:val="22"/>
          <w:szCs w:val="22"/>
          <w:lang w:val="en-GB" w:eastAsia="en-GB"/>
        </w:rPr>
        <w:t>de La Rue, G</w:t>
      </w:r>
      <w:r>
        <w:rPr>
          <w:rFonts w:eastAsiaTheme="minorHAnsi"/>
          <w:noProof/>
          <w:sz w:val="22"/>
          <w:szCs w:val="22"/>
          <w:lang w:val="en-GB" w:eastAsia="en-GB"/>
        </w:rPr>
        <w:t>ervai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Recherches sur les variations du système monétaire en France, et sur le prix du ble a Caen de l'an 1202 a l'an 1663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Nouveaux essais historiques sur la ville de Caen et son arrondissement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vol. 1</w:t>
      </w:r>
      <w:r>
        <w:rPr>
          <w:rFonts w:eastAsiaTheme="minorHAnsi"/>
          <w:noProof/>
          <w:sz w:val="22"/>
          <w:szCs w:val="22"/>
          <w:lang w:val="en-GB" w:eastAsia="en-GB"/>
        </w:rPr>
        <w:t>, edited by Gervai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de La</w:t>
      </w:r>
      <w:r w:rsidRPr="00062029">
        <w:rPr>
          <w:rFonts w:eastAsiaTheme="minorHAnsi"/>
          <w:noProof/>
          <w:sz w:val="22"/>
          <w:szCs w:val="22"/>
          <w:lang w:val="en-GB" w:eastAsia="en-GB"/>
        </w:rPr>
        <w:t xml:space="preserve"> Rue, </w:t>
      </w:r>
      <w:r w:rsidRPr="00062029">
        <w:rPr>
          <w:rFonts w:eastAsiaTheme="minorEastAsia"/>
          <w:sz w:val="22"/>
          <w:szCs w:val="22"/>
          <w:lang w:val="en-GB" w:eastAsia="zh-CN"/>
        </w:rPr>
        <w:t>145-175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Caen: Mancel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42).</w:t>
      </w:r>
      <w:bookmarkEnd w:id="39"/>
    </w:p>
    <w:p w14:paraId="570EFE6D" w14:textId="77777777" w:rsidR="004E26D9" w:rsidRPr="0006202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40" w:name="_ENREF_59"/>
      <w:r w:rsidRPr="00062029">
        <w:rPr>
          <w:rFonts w:eastAsiaTheme="minorHAnsi"/>
          <w:noProof/>
          <w:sz w:val="22"/>
          <w:szCs w:val="22"/>
          <w:lang w:val="it-IT" w:eastAsia="en-GB"/>
        </w:rPr>
        <w:t xml:space="preserve">de Lépinois, </w:t>
      </w:r>
      <w:r w:rsidRPr="00062029">
        <w:rPr>
          <w:rFonts w:eastAsiaTheme="minorEastAsia"/>
          <w:sz w:val="22"/>
          <w:szCs w:val="22"/>
          <w:lang w:val="en-GB" w:eastAsia="zh-CN"/>
        </w:rPr>
        <w:t>Eugène de Buchère</w:t>
      </w:r>
      <w:r w:rsidRPr="0006202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062029">
        <w:rPr>
          <w:rFonts w:eastAsiaTheme="minorHAnsi"/>
          <w:i/>
          <w:noProof/>
          <w:sz w:val="22"/>
          <w:szCs w:val="22"/>
          <w:lang w:val="en-GB" w:eastAsia="en-GB"/>
        </w:rPr>
        <w:t>Histoire de Chartres</w:t>
      </w:r>
      <w:r w:rsidRPr="00062029">
        <w:rPr>
          <w:rFonts w:eastAsiaTheme="minorHAnsi"/>
          <w:noProof/>
          <w:sz w:val="22"/>
          <w:szCs w:val="22"/>
          <w:lang w:val="en-GB" w:eastAsia="en-GB"/>
        </w:rPr>
        <w:t>, vol. 1. Chartres: Garnier</w:t>
      </w:r>
      <w:r w:rsidRPr="00062029">
        <w:rPr>
          <w:rFonts w:eastAsiaTheme="minorHAnsi"/>
          <w:noProof/>
          <w:sz w:val="22"/>
          <w:szCs w:val="22"/>
          <w:lang w:val="it-IT" w:eastAsia="en-GB"/>
        </w:rPr>
        <w:t xml:space="preserve"> (1854)</w:t>
      </w:r>
      <w:r w:rsidRPr="0006202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40"/>
    </w:p>
    <w:p w14:paraId="75436DB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41" w:name="_ENREF_60"/>
      <w:r w:rsidRPr="00266479">
        <w:rPr>
          <w:rFonts w:eastAsiaTheme="minorHAnsi"/>
          <w:noProof/>
          <w:sz w:val="22"/>
          <w:szCs w:val="22"/>
          <w:lang w:val="it-IT" w:eastAsia="en-GB"/>
        </w:rPr>
        <w:t>de Maddalena, A</w:t>
      </w:r>
      <w:r>
        <w:rPr>
          <w:rFonts w:eastAsiaTheme="minorHAnsi"/>
          <w:noProof/>
          <w:sz w:val="22"/>
          <w:szCs w:val="22"/>
          <w:lang w:val="it-IT" w:eastAsia="en-GB"/>
        </w:rPr>
        <w:t>ld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ei generi commestibili e dei prodotti agricoli sul mercato di Milano dal 1815 al 1890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,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3 (1957)</w:t>
      </w:r>
      <w:r>
        <w:rPr>
          <w:rFonts w:eastAsiaTheme="minorHAnsi"/>
          <w:noProof/>
          <w:sz w:val="22"/>
          <w:szCs w:val="22"/>
          <w:lang w:val="it-IT" w:eastAsia="en-GB"/>
        </w:rPr>
        <w:t>: 15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41"/>
    </w:p>
    <w:p w14:paraId="36D508A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42" w:name="_ENREF_61"/>
      <w:r w:rsidRPr="00266479">
        <w:rPr>
          <w:rFonts w:eastAsiaTheme="minorHAnsi"/>
          <w:noProof/>
          <w:sz w:val="22"/>
          <w:szCs w:val="22"/>
          <w:lang w:val="it-IT" w:eastAsia="en-GB"/>
        </w:rPr>
        <w:t>Dehergne, J</w:t>
      </w:r>
      <w:r>
        <w:rPr>
          <w:rFonts w:eastAsiaTheme="minorHAnsi"/>
          <w:noProof/>
          <w:sz w:val="22"/>
          <w:szCs w:val="22"/>
          <w:lang w:val="it-IT" w:eastAsia="en-GB"/>
        </w:rPr>
        <w:t>oseph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e Bas-Poitou à la veille de la Révolutio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Paris: Commission d'histoire économique et sociale de la Révolution (1963).</w:t>
      </w:r>
      <w:bookmarkEnd w:id="42"/>
    </w:p>
    <w:p w14:paraId="25BAD72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43" w:name="_ENREF_62"/>
      <w:r w:rsidRPr="00266479">
        <w:rPr>
          <w:rFonts w:eastAsiaTheme="minorHAnsi"/>
          <w:noProof/>
          <w:sz w:val="22"/>
          <w:szCs w:val="22"/>
          <w:lang w:val="it-IT" w:eastAsia="en-GB"/>
        </w:rPr>
        <w:t>Delatte, I</w:t>
      </w:r>
      <w:r>
        <w:rPr>
          <w:rFonts w:eastAsiaTheme="minorHAnsi"/>
          <w:noProof/>
          <w:sz w:val="22"/>
          <w:szCs w:val="22"/>
          <w:lang w:val="it-IT" w:eastAsia="en-GB"/>
        </w:rPr>
        <w:t>va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x et salaires en Hainaut au XVIe sièc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nnales du cercle archéologique de Mon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5 (1937-38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97-114.</w:t>
      </w:r>
      <w:bookmarkEnd w:id="43"/>
    </w:p>
    <w:p w14:paraId="0BDCA1C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44" w:name="_ENREF_63"/>
      <w:r w:rsidRPr="00266479">
        <w:rPr>
          <w:rFonts w:eastAsiaTheme="minorHAnsi"/>
          <w:noProof/>
          <w:sz w:val="22"/>
          <w:szCs w:val="22"/>
          <w:lang w:val="it-IT" w:eastAsia="en-GB"/>
        </w:rPr>
        <w:t>Dell'Erba, L</w:t>
      </w:r>
      <w:r>
        <w:rPr>
          <w:rFonts w:eastAsiaTheme="minorHAnsi"/>
          <w:noProof/>
          <w:sz w:val="22"/>
          <w:szCs w:val="22"/>
          <w:lang w:val="it-IT" w:eastAsia="en-GB"/>
        </w:rPr>
        <w:t>uig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a riforma monetaria angioina e il suo sviluppo storico nel Reame di Napoli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Storico per le Province Napoletan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0 (1934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9-136.</w:t>
      </w:r>
      <w:bookmarkEnd w:id="44"/>
    </w:p>
    <w:p w14:paraId="2A37020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45" w:name="_ENREF_64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Delogu, I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sui mercati di Cagliari e di Sassari dal 1828 al 1890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,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9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4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9).</w:t>
      </w:r>
      <w:bookmarkEnd w:id="45"/>
    </w:p>
    <w:p w14:paraId="1B555289" w14:textId="77777777" w:rsidR="004E26D9" w:rsidRPr="00515AEF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46" w:name="_ENREF_65"/>
      <w:r w:rsidRPr="00515AEF">
        <w:rPr>
          <w:rFonts w:eastAsiaTheme="minorHAnsi"/>
          <w:noProof/>
          <w:sz w:val="22"/>
          <w:szCs w:val="22"/>
          <w:lang w:val="it-IT" w:eastAsia="en-GB"/>
        </w:rPr>
        <w:t xml:space="preserve">Demole, </w:t>
      </w:r>
      <w:r w:rsidRPr="00515AEF">
        <w:rPr>
          <w:rFonts w:eastAsiaTheme="minorEastAsia"/>
          <w:sz w:val="22"/>
          <w:szCs w:val="22"/>
          <w:lang w:val="en-GB" w:eastAsia="zh-CN"/>
        </w:rPr>
        <w:t>Eugène</w:t>
      </w:r>
      <w:r w:rsidRPr="00515AEF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515AEF">
        <w:rPr>
          <w:rFonts w:eastAsiaTheme="minorHAnsi"/>
          <w:i/>
          <w:noProof/>
          <w:sz w:val="22"/>
          <w:szCs w:val="22"/>
          <w:lang w:val="it-IT" w:eastAsia="en-GB"/>
        </w:rPr>
        <w:t>Histoire monétaire de Genève de 1535 à 1792</w:t>
      </w:r>
      <w:r w:rsidRPr="00515AEF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515AEF">
        <w:rPr>
          <w:rFonts w:eastAsiaTheme="minorHAnsi"/>
          <w:noProof/>
          <w:sz w:val="22"/>
          <w:szCs w:val="22"/>
          <w:lang w:val="de-DE" w:eastAsia="en-GB"/>
        </w:rPr>
        <w:t>Genève, Paris: H. Georg</w:t>
      </w:r>
      <w:r w:rsidRPr="00515AEF">
        <w:rPr>
          <w:rFonts w:eastAsiaTheme="minorHAnsi"/>
          <w:noProof/>
          <w:sz w:val="22"/>
          <w:szCs w:val="22"/>
          <w:lang w:val="it-IT" w:eastAsia="en-GB"/>
        </w:rPr>
        <w:t xml:space="preserve"> (1887)</w:t>
      </w:r>
      <w:r w:rsidRPr="00515AEF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46"/>
    </w:p>
    <w:p w14:paraId="334C07A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47" w:name="_ENREF_66"/>
      <w:r w:rsidRPr="00266479">
        <w:rPr>
          <w:rFonts w:eastAsiaTheme="minorHAnsi"/>
          <w:noProof/>
          <w:sz w:val="22"/>
          <w:szCs w:val="22"/>
          <w:lang w:val="de-DE" w:eastAsia="en-GB"/>
        </w:rPr>
        <w:t>Denzel, M</w:t>
      </w:r>
      <w:r>
        <w:rPr>
          <w:rFonts w:eastAsiaTheme="minorHAnsi"/>
          <w:noProof/>
          <w:sz w:val="22"/>
          <w:szCs w:val="22"/>
          <w:lang w:val="de-DE" w:eastAsia="en-GB"/>
        </w:rPr>
        <w:t>ark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A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Handbook of World Exchange Rates, 1590–1914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Farnham: Ashga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2010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47"/>
    </w:p>
    <w:p w14:paraId="06CE0F6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48" w:name="_ENREF_67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di Raimondo, G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Ricerche sulla storia dei prezzi a Milano fra '400 e '500: i libri mastri delle "Quattro Marie"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A dissertation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ilan: University of Mila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75-76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48"/>
    </w:p>
    <w:p w14:paraId="2A326AD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49" w:name="_ENREF_68"/>
      <w:r w:rsidRPr="00266479">
        <w:rPr>
          <w:rFonts w:eastAsiaTheme="minorHAnsi"/>
          <w:noProof/>
          <w:sz w:val="22"/>
          <w:szCs w:val="22"/>
          <w:lang w:val="de-DE" w:eastAsia="en-GB"/>
        </w:rPr>
        <w:t>Dilschmann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L</w:t>
      </w:r>
      <w:r>
        <w:rPr>
          <w:rFonts w:eastAsiaTheme="minorHAnsi"/>
          <w:noProof/>
          <w:sz w:val="22"/>
          <w:szCs w:val="22"/>
          <w:lang w:val="de-DE" w:eastAsia="en-GB"/>
        </w:rPr>
        <w:t>udewi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plomatische Geschichte und Beschreibung der Stadt und Festung Spandow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</w:t>
      </w:r>
      <w:r>
        <w:rPr>
          <w:rFonts w:eastAsiaTheme="minorHAnsi"/>
          <w:noProof/>
          <w:sz w:val="22"/>
          <w:szCs w:val="22"/>
          <w:lang w:val="de-DE" w:eastAsia="en-GB"/>
        </w:rPr>
        <w:t>: no publish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785).</w:t>
      </w:r>
      <w:bookmarkEnd w:id="49"/>
    </w:p>
    <w:p w14:paraId="6B39945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50" w:name="_ENREF_69"/>
      <w:r w:rsidRPr="00266479">
        <w:rPr>
          <w:rFonts w:eastAsiaTheme="minorHAnsi"/>
          <w:noProof/>
          <w:sz w:val="22"/>
          <w:szCs w:val="22"/>
          <w:lang w:val="de-DE" w:eastAsia="en-GB"/>
        </w:rPr>
        <w:t>Dittmann, O</w:t>
      </w:r>
      <w:r>
        <w:rPr>
          <w:rFonts w:eastAsiaTheme="minorHAnsi"/>
          <w:noProof/>
          <w:sz w:val="22"/>
          <w:szCs w:val="22"/>
          <w:lang w:val="de-DE" w:eastAsia="en-GB"/>
        </w:rPr>
        <w:t>tt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Getreidepreise in der Stadt Leipzig im XVI., XVII. und XVIII. Jahrhundert: Ein Beitrag zur Geschichte der Preisbewegun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Leipzig: Duncker &amp; Humblot (1889).</w:t>
      </w:r>
      <w:bookmarkEnd w:id="50"/>
    </w:p>
    <w:p w14:paraId="1AFBDBF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it-IT" w:eastAsia="en-GB"/>
        </w:rPr>
        <w:t>Dobado González, Rafael</w:t>
      </w:r>
      <w:r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Salarios y condiciones de trabajo en las minas de Almadén, 1758-1839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515AEF">
        <w:rPr>
          <w:rFonts w:eastAsiaTheme="minorHAnsi"/>
          <w:i/>
          <w:noProof/>
          <w:sz w:val="22"/>
          <w:szCs w:val="22"/>
          <w:lang w:val="it-IT" w:eastAsia="en-GB"/>
        </w:rPr>
        <w:t>La economia española al final del Antiguo Régime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vol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I. Manufacturas, edited by P. Tedde. Madrid: Alianza-Banco de España (1982).</w:t>
      </w:r>
    </w:p>
    <w:p w14:paraId="4B31716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51" w:name="_ENREF_70"/>
      <w:r w:rsidRPr="00266479">
        <w:rPr>
          <w:rFonts w:eastAsiaTheme="minorHAnsi"/>
          <w:noProof/>
          <w:sz w:val="22"/>
          <w:szCs w:val="22"/>
          <w:lang w:val="it-IT" w:eastAsia="en-GB"/>
        </w:rPr>
        <w:t>Doria, G</w:t>
      </w:r>
      <w:r>
        <w:rPr>
          <w:rFonts w:eastAsiaTheme="minorHAnsi"/>
          <w:noProof/>
          <w:sz w:val="22"/>
          <w:szCs w:val="22"/>
          <w:lang w:val="it-IT" w:eastAsia="en-GB"/>
        </w:rPr>
        <w:t>iorgi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Uomini e terre di un borgo collinare: Dal XVI al XVIII secol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ilano: A. Giuffrè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68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51"/>
    </w:p>
    <w:p w14:paraId="42D8A03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52" w:name="_ENREF_71"/>
      <w:r w:rsidRPr="00266479">
        <w:rPr>
          <w:rFonts w:eastAsiaTheme="minorHAnsi"/>
          <w:noProof/>
          <w:sz w:val="22"/>
          <w:szCs w:val="22"/>
          <w:lang w:val="de-DE" w:eastAsia="en-GB"/>
        </w:rPr>
        <w:t>Dost, K</w:t>
      </w:r>
      <w:r>
        <w:rPr>
          <w:rFonts w:eastAsiaTheme="minorHAnsi"/>
          <w:noProof/>
          <w:sz w:val="22"/>
          <w:szCs w:val="22"/>
          <w:lang w:val="de-DE" w:eastAsia="en-GB"/>
        </w:rPr>
        <w:t>ur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ünzen im Preußenland: Herzogtum Preußen und Provinz Ostpreußen im Königreich, 1525-1821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Essen: Eigenverlag (1990).</w:t>
      </w:r>
      <w:bookmarkEnd w:id="52"/>
    </w:p>
    <w:p w14:paraId="0B87140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53" w:name="_ENREF_72"/>
      <w:r w:rsidRPr="00266479">
        <w:rPr>
          <w:rFonts w:eastAsiaTheme="minorHAnsi"/>
          <w:noProof/>
          <w:sz w:val="22"/>
          <w:szCs w:val="22"/>
          <w:lang w:val="de-DE" w:eastAsia="en-GB"/>
        </w:rPr>
        <w:t>Doursther, H</w:t>
      </w:r>
      <w:r>
        <w:rPr>
          <w:rFonts w:eastAsiaTheme="minorHAnsi"/>
          <w:noProof/>
          <w:sz w:val="22"/>
          <w:szCs w:val="22"/>
          <w:lang w:val="de-DE" w:eastAsia="en-GB"/>
        </w:rPr>
        <w:t>orac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ctionnaire universel des poids et mesures anciens et modernes: contenant des tables de monnaies de tous les pay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Brussels: M. Haye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84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53"/>
    </w:p>
    <w:p w14:paraId="581742C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54" w:name="_ENREF_73"/>
      <w:r w:rsidRPr="00266479">
        <w:rPr>
          <w:rFonts w:eastAsiaTheme="minorHAnsi"/>
          <w:noProof/>
          <w:sz w:val="22"/>
          <w:szCs w:val="22"/>
          <w:lang w:val="en-GB" w:eastAsia="en-GB"/>
        </w:rPr>
        <w:t>Drame, S</w:t>
      </w:r>
      <w:r>
        <w:rPr>
          <w:rFonts w:eastAsiaTheme="minorHAnsi"/>
          <w:noProof/>
          <w:sz w:val="22"/>
          <w:szCs w:val="22"/>
          <w:lang w:val="en-GB" w:eastAsia="en-GB"/>
        </w:rPr>
        <w:t>ylvi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C</w:t>
      </w:r>
      <w:r>
        <w:rPr>
          <w:rFonts w:eastAsiaTheme="minorHAnsi"/>
          <w:noProof/>
          <w:sz w:val="22"/>
          <w:szCs w:val="22"/>
          <w:lang w:val="en-GB" w:eastAsia="en-GB"/>
        </w:rPr>
        <w:t>hristi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Gonfalone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Judith A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Miller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Bertrand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Roehner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Un siècle de commerce du blé en France 1825-1913: les fluctuations du champ des prix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Paris: Economica (1991).</w:t>
      </w:r>
      <w:bookmarkEnd w:id="54"/>
    </w:p>
    <w:p w14:paraId="0F69B306" w14:textId="77777777" w:rsidR="004E26D9" w:rsidRPr="00EC5AC6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55" w:name="_ENREF_74"/>
      <w:r w:rsidRPr="00EC5AC6">
        <w:rPr>
          <w:rFonts w:eastAsiaTheme="minorHAnsi"/>
          <w:noProof/>
          <w:sz w:val="22"/>
          <w:szCs w:val="22"/>
          <w:lang w:val="en-GB" w:eastAsia="en-GB"/>
        </w:rPr>
        <w:lastRenderedPageBreak/>
        <w:t xml:space="preserve">Dreyfus, </w:t>
      </w:r>
      <w:r w:rsidRPr="00EC5AC6">
        <w:rPr>
          <w:rFonts w:eastAsiaTheme="minorEastAsia"/>
          <w:sz w:val="22"/>
          <w:szCs w:val="22"/>
          <w:lang w:val="en-GB" w:eastAsia="zh-CN"/>
        </w:rPr>
        <w:t>François-G.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>Prix et population a Trèves at a Mayence au XVIII</w:t>
      </w:r>
      <w:r w:rsidRPr="00EC5AC6">
        <w:rPr>
          <w:rFonts w:eastAsiaTheme="minorHAnsi"/>
          <w:noProof/>
          <w:sz w:val="22"/>
          <w:szCs w:val="22"/>
          <w:vertAlign w:val="superscript"/>
          <w:lang w:val="en-GB" w:eastAsia="en-GB"/>
        </w:rPr>
        <w:t>e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 xml:space="preserve"> sièc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EC5AC6">
        <w:rPr>
          <w:rFonts w:eastAsiaTheme="minorHAnsi"/>
          <w:i/>
          <w:noProof/>
          <w:sz w:val="22"/>
          <w:szCs w:val="22"/>
          <w:lang w:val="en-GB" w:eastAsia="en-GB"/>
        </w:rPr>
        <w:t>Revue d'Histoire Economique et Sociale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 xml:space="preserve"> 34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>(1956): 241-261.</w:t>
      </w:r>
      <w:bookmarkEnd w:id="55"/>
    </w:p>
    <w:p w14:paraId="6505A1C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56" w:name="_ENREF_75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Duffaud, M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Note sur le prix des grains à Poitiers depuis trois siècle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Mémoires présentés par divers savants à l'Académie des Scienc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7(1862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221-337.</w:t>
      </w:r>
      <w:bookmarkEnd w:id="56"/>
    </w:p>
    <w:p w14:paraId="241C3CC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57" w:name="_ENREF_76"/>
      <w:r w:rsidRPr="00266479">
        <w:rPr>
          <w:rFonts w:eastAsiaTheme="minorHAnsi"/>
          <w:noProof/>
          <w:sz w:val="22"/>
          <w:szCs w:val="22"/>
          <w:lang w:val="en-GB" w:eastAsia="en-GB"/>
        </w:rPr>
        <w:t>Dupâquier, J</w:t>
      </w:r>
      <w:r>
        <w:rPr>
          <w:rFonts w:eastAsiaTheme="minorHAnsi"/>
          <w:noProof/>
          <w:sz w:val="22"/>
          <w:szCs w:val="22"/>
          <w:lang w:val="en-GB" w:eastAsia="en-GB"/>
        </w:rPr>
        <w:t>acqu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Jean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Meuvret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ercuriales du pays de France et du Vexin français (1640-1792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aris: S.E.V.P.E.N.</w:t>
      </w:r>
      <w:bookmarkEnd w:id="57"/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68)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</w:p>
    <w:p w14:paraId="6A53ED23" w14:textId="77777777" w:rsidR="004E26D9" w:rsidRPr="00EC5AC6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58" w:name="_ENREF_77"/>
      <w:r w:rsidRPr="00EC5AC6">
        <w:rPr>
          <w:rFonts w:eastAsiaTheme="minorHAnsi"/>
          <w:noProof/>
          <w:sz w:val="22"/>
          <w:szCs w:val="22"/>
          <w:lang w:val="en-GB" w:eastAsia="en-GB"/>
        </w:rPr>
        <w:t xml:space="preserve">Dupré de Saint-Maur, </w:t>
      </w:r>
      <w:r w:rsidRPr="00EC5AC6">
        <w:rPr>
          <w:rFonts w:eastAsiaTheme="minorEastAsia"/>
          <w:sz w:val="22"/>
          <w:szCs w:val="22"/>
          <w:lang w:val="en-GB" w:eastAsia="zh-CN"/>
        </w:rPr>
        <w:t>Nicolas François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EC5AC6">
        <w:rPr>
          <w:rFonts w:eastAsiaTheme="minorHAnsi"/>
          <w:i/>
          <w:noProof/>
          <w:sz w:val="22"/>
          <w:szCs w:val="22"/>
          <w:lang w:val="en-GB" w:eastAsia="en-GB"/>
        </w:rPr>
        <w:t>Essai sur le monnoies, ou, Réflexions sur le rapport entre l'argent et les denrées</w:t>
      </w:r>
      <w:r w:rsidRPr="00EC5AC6">
        <w:rPr>
          <w:rFonts w:eastAsiaTheme="minorHAnsi"/>
          <w:noProof/>
          <w:sz w:val="22"/>
          <w:szCs w:val="22"/>
          <w:lang w:val="en-GB" w:eastAsia="en-GB"/>
        </w:rPr>
        <w:t>. Paris: J. B. Coignard et De Bure, l'aîné (1746).</w:t>
      </w:r>
      <w:bookmarkEnd w:id="58"/>
    </w:p>
    <w:p w14:paraId="30BD51E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59" w:name="_ENREF_78"/>
      <w:r w:rsidRPr="00266479">
        <w:rPr>
          <w:rFonts w:eastAsiaTheme="minorHAnsi"/>
          <w:noProof/>
          <w:sz w:val="22"/>
          <w:szCs w:val="22"/>
          <w:lang w:val="en-GB" w:eastAsia="en-GB"/>
        </w:rPr>
        <w:t>Ebeling, D</w:t>
      </w:r>
      <w:r>
        <w:rPr>
          <w:rFonts w:eastAsiaTheme="minorHAnsi"/>
          <w:noProof/>
          <w:sz w:val="22"/>
          <w:szCs w:val="22"/>
          <w:lang w:val="en-GB" w:eastAsia="en-GB"/>
        </w:rPr>
        <w:t>ietrich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Franz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Irsigler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treideumsatz, Getreide- und Brotpreise in Köln 1368 – 1797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1: Getreideumsatz und Getreidepreise: Wochen-, Monats- und Jahrestabelle. Köln, Wien: Böhlau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76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59"/>
    </w:p>
    <w:p w14:paraId="69FCAE6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60" w:name="_ENREF_79"/>
      <w:r w:rsidRPr="00266479">
        <w:rPr>
          <w:rFonts w:eastAsiaTheme="minorHAnsi"/>
          <w:noProof/>
          <w:sz w:val="22"/>
          <w:szCs w:val="22"/>
          <w:lang w:val="de-DE" w:eastAsia="en-GB"/>
        </w:rPr>
        <w:t>Edvinsson, R</w:t>
      </w:r>
      <w:r>
        <w:rPr>
          <w:rFonts w:eastAsiaTheme="minorHAnsi"/>
          <w:noProof/>
          <w:sz w:val="22"/>
          <w:szCs w:val="22"/>
          <w:lang w:val="de-DE" w:eastAsia="en-GB"/>
        </w:rPr>
        <w:t>odney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Tor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Jacobson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Daniel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Waldenström</w:t>
      </w:r>
      <w:r>
        <w:rPr>
          <w:rFonts w:eastAsiaTheme="minorHAnsi"/>
          <w:noProof/>
          <w:sz w:val="22"/>
          <w:szCs w:val="22"/>
          <w:lang w:val="de-DE" w:eastAsia="en-GB"/>
        </w:rPr>
        <w:t>, ed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Historical Monetary and Financial Statistics for Sweden: Exchange rates, prices, and wages, 1277–2008</w:t>
      </w:r>
      <w:r w:rsidRPr="00963525">
        <w:rPr>
          <w:rFonts w:eastAsiaTheme="minorHAnsi"/>
          <w:noProof/>
          <w:sz w:val="22"/>
          <w:szCs w:val="22"/>
          <w:lang w:val="en-GB" w:eastAsia="en-GB"/>
        </w:rPr>
        <w:t>.</w:t>
      </w:r>
      <w:r>
        <w:rPr>
          <w:rFonts w:eastAsiaTheme="minorHAnsi"/>
          <w:i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Stockholm: Ekerlids Förlag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2010).</w:t>
      </w:r>
      <w:bookmarkEnd w:id="60"/>
    </w:p>
    <w:p w14:paraId="1DBAFC2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1" w:name="_ENREF_80"/>
      <w:r w:rsidRPr="00266479">
        <w:rPr>
          <w:rFonts w:eastAsiaTheme="minorHAnsi"/>
          <w:noProof/>
          <w:sz w:val="22"/>
          <w:szCs w:val="22"/>
          <w:lang w:val="de-DE" w:eastAsia="en-GB"/>
        </w:rPr>
        <w:t>Elsas, M</w:t>
      </w:r>
      <w:r>
        <w:rPr>
          <w:rFonts w:eastAsiaTheme="minorHAnsi"/>
          <w:noProof/>
          <w:sz w:val="22"/>
          <w:szCs w:val="22"/>
          <w:lang w:val="de-DE" w:eastAsia="en-GB"/>
        </w:rPr>
        <w:t>orit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J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Umriss einer Geschichte der Preise und Löhne in Deutschland vom ausgehenden Mittelalter bis zum Beginn des neunzehnten Jahrhundert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1. Leiden: A.W. Sijthoff's Uitgeversmaatschappij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36).</w:t>
      </w:r>
      <w:bookmarkEnd w:id="61"/>
    </w:p>
    <w:p w14:paraId="29677AF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2" w:name="_ENREF_8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Umriss einer Geschichte der Preise und Löhne in Deutschland vom ausgehenden Mittelalter bis zum Beginn des neunzehnten Jahrhundert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. Leiden: A.W. Sijthoffs Uitgeversmaatschappij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40).</w:t>
      </w:r>
      <w:bookmarkEnd w:id="62"/>
    </w:p>
    <w:p w14:paraId="01E5550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3" w:name="_ENREF_82"/>
      <w:r w:rsidRPr="00266479">
        <w:rPr>
          <w:rFonts w:eastAsiaTheme="minorHAnsi"/>
          <w:noProof/>
          <w:sz w:val="22"/>
          <w:szCs w:val="22"/>
          <w:lang w:val="de-DE" w:eastAsia="en-GB"/>
        </w:rPr>
        <w:t>Engel, E</w:t>
      </w:r>
      <w:r>
        <w:rPr>
          <w:rFonts w:eastAsiaTheme="minorHAnsi"/>
          <w:noProof/>
          <w:sz w:val="22"/>
          <w:szCs w:val="22"/>
          <w:lang w:val="de-DE" w:eastAsia="en-GB"/>
        </w:rPr>
        <w:t>rns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Königreich Sachsen in statistischer und staatswirthschaftlicher beziehun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Dresden: R. Kuntze (1853).</w:t>
      </w:r>
      <w:bookmarkEnd w:id="63"/>
    </w:p>
    <w:p w14:paraId="55FC050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4" w:name="_ENREF_83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Geldprägungen nach dem Leipziger Münzfuße, dem Conventionsfuße und dem 14-Thalerfuße in dem Churfürstenthume und dem Königreiche Sachse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itschrift des Statistischen Büreaus des Königl. Sächs. Ministeriums des Inner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55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9-64.</w:t>
      </w:r>
      <w:bookmarkEnd w:id="64"/>
    </w:p>
    <w:p w14:paraId="405A81D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5" w:name="_ENREF_84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Getreidepreise, die Ernteerträge und der Getreidehandel im preußischen Staat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itschrift des Königlich Preussischen Statistischen Bureau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 (1861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49-287.</w:t>
      </w:r>
      <w:bookmarkEnd w:id="65"/>
    </w:p>
    <w:p w14:paraId="6B33F5D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6" w:name="_ENREF_85"/>
      <w:r w:rsidRPr="00266479">
        <w:rPr>
          <w:rFonts w:eastAsiaTheme="minorHAnsi"/>
          <w:noProof/>
          <w:sz w:val="22"/>
          <w:szCs w:val="22"/>
          <w:lang w:val="de-DE" w:eastAsia="en-GB"/>
        </w:rPr>
        <w:t>Enno van Gelder, H</w:t>
      </w:r>
      <w:r>
        <w:rPr>
          <w:rFonts w:eastAsiaTheme="minorHAnsi"/>
          <w:noProof/>
          <w:sz w:val="22"/>
          <w:szCs w:val="22"/>
          <w:lang w:val="de-DE" w:eastAsia="en-GB"/>
        </w:rPr>
        <w:t>endrik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e Utrechtse munten ten tijde van bisschop David van Bourgondi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aarboek voor Munt- en Penningkund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58/59 (1971-72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0-50.</w:t>
      </w:r>
      <w:bookmarkEnd w:id="66"/>
    </w:p>
    <w:p w14:paraId="436AFFB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67" w:name="_ENREF_86"/>
      <w:r w:rsidRPr="00266479">
        <w:rPr>
          <w:rFonts w:eastAsiaTheme="minorHAnsi"/>
          <w:noProof/>
          <w:sz w:val="22"/>
          <w:szCs w:val="22"/>
          <w:lang w:val="de-DE" w:eastAsia="en-GB"/>
        </w:rPr>
        <w:t>Enno van Gelder, H</w:t>
      </w:r>
      <w:r>
        <w:rPr>
          <w:rFonts w:eastAsiaTheme="minorHAnsi"/>
          <w:noProof/>
          <w:sz w:val="22"/>
          <w:szCs w:val="22"/>
          <w:lang w:val="de-DE" w:eastAsia="en-GB"/>
        </w:rPr>
        <w:t>endrik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Marcel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Hoc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Les Monnaies des Pays-Bas Bourguignons et Espagnols 1434-1713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Amterdam: Schulman (1960).</w:t>
      </w:r>
      <w:bookmarkEnd w:id="67"/>
    </w:p>
    <w:p w14:paraId="7ADFE0F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68" w:name="_ENREF_87"/>
      <w:r w:rsidRPr="00266479">
        <w:rPr>
          <w:rFonts w:eastAsiaTheme="minorHAnsi"/>
          <w:noProof/>
          <w:sz w:val="22"/>
          <w:szCs w:val="22"/>
          <w:lang w:val="de-DE" w:eastAsia="en-GB"/>
        </w:rPr>
        <w:t>Fabri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</w:t>
      </w:r>
      <w:r>
        <w:rPr>
          <w:rFonts w:eastAsiaTheme="minorHAnsi"/>
          <w:noProof/>
          <w:sz w:val="22"/>
          <w:szCs w:val="22"/>
          <w:lang w:val="de-DE" w:eastAsia="en-GB"/>
        </w:rPr>
        <w:t>rns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eyträge zur Geographie, Geschichte und Staatenkund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Nürnberg: Schneider und Weige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794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68"/>
    </w:p>
    <w:p w14:paraId="79C688B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69" w:name="_ENREF_88"/>
      <w:r w:rsidRPr="00266479">
        <w:rPr>
          <w:rFonts w:eastAsiaTheme="minorHAnsi"/>
          <w:noProof/>
          <w:sz w:val="22"/>
          <w:szCs w:val="22"/>
          <w:lang w:val="en-GB" w:eastAsia="en-GB"/>
        </w:rPr>
        <w:t>Fairlie, S</w:t>
      </w:r>
      <w:r>
        <w:rPr>
          <w:rFonts w:eastAsiaTheme="minorHAnsi"/>
          <w:noProof/>
          <w:sz w:val="22"/>
          <w:szCs w:val="22"/>
          <w:lang w:val="en-GB" w:eastAsia="en-GB"/>
        </w:rPr>
        <w:t>us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The Nineteenth-Century Corn Law Reconsidered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Economic History Review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8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3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65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62-575.</w:t>
      </w:r>
      <w:bookmarkEnd w:id="69"/>
    </w:p>
    <w:p w14:paraId="5077FA2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70" w:name="_ENREF_89"/>
      <w:r w:rsidRPr="00266479">
        <w:rPr>
          <w:rFonts w:eastAsiaTheme="minorHAnsi"/>
          <w:noProof/>
          <w:sz w:val="22"/>
          <w:szCs w:val="22"/>
          <w:lang w:val="it-IT" w:eastAsia="en-GB"/>
        </w:rPr>
        <w:t>Fanfani, A</w:t>
      </w:r>
      <w:r>
        <w:rPr>
          <w:rFonts w:eastAsiaTheme="minorHAnsi"/>
          <w:noProof/>
          <w:sz w:val="22"/>
          <w:szCs w:val="22"/>
          <w:lang w:val="it-IT" w:eastAsia="en-GB"/>
        </w:rPr>
        <w:t>mintor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Indagini sulla 'Rivoluzione dei Prezzi'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Milan: Società editrice 'Vita e pensiero' (1940).</w:t>
      </w:r>
      <w:bookmarkEnd w:id="70"/>
    </w:p>
    <w:p w14:paraId="25C44EA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71" w:name="_ENREF_90"/>
      <w:r w:rsidRPr="00266479">
        <w:rPr>
          <w:rFonts w:eastAsiaTheme="minorHAnsi"/>
          <w:noProof/>
          <w:sz w:val="22"/>
          <w:szCs w:val="22"/>
          <w:lang w:val="it-IT" w:eastAsia="en-GB"/>
        </w:rPr>
        <w:t>Faraglia, F</w:t>
      </w:r>
      <w:r>
        <w:rPr>
          <w:rFonts w:eastAsiaTheme="minorHAnsi"/>
          <w:noProof/>
          <w:sz w:val="22"/>
          <w:szCs w:val="22"/>
          <w:lang w:val="it-IT" w:eastAsia="en-GB"/>
        </w:rPr>
        <w:t>ederic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toria dei prezzi in Napoli dal 1131 al 186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Napoli: G. Nobi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878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71"/>
    </w:p>
    <w:p w14:paraId="770A6E7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72" w:name="_ENREF_91"/>
      <w:r w:rsidRPr="00266479">
        <w:rPr>
          <w:rFonts w:eastAsiaTheme="minorHAnsi"/>
          <w:noProof/>
          <w:sz w:val="22"/>
          <w:szCs w:val="22"/>
          <w:lang w:val="en-GB" w:eastAsia="en-GB"/>
        </w:rPr>
        <w:t>Feavearyear, A</w:t>
      </w:r>
      <w:r>
        <w:rPr>
          <w:rFonts w:eastAsiaTheme="minorHAnsi"/>
          <w:noProof/>
          <w:sz w:val="22"/>
          <w:szCs w:val="22"/>
          <w:lang w:val="en-GB" w:eastAsia="en-GB"/>
        </w:rPr>
        <w:t>lbert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E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he Pound Sterling: A History of English Mone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ondon, Edinburgh, Glasgow: Oxford University Pres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63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72"/>
    </w:p>
    <w:p w14:paraId="663D2A4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73" w:name="_ENREF_92"/>
      <w:r w:rsidRPr="00266479">
        <w:rPr>
          <w:rFonts w:eastAsiaTheme="minorHAnsi"/>
          <w:noProof/>
          <w:sz w:val="22"/>
          <w:szCs w:val="22"/>
          <w:lang w:val="it-IT" w:eastAsia="en-GB"/>
        </w:rPr>
        <w:t>Felloni, G</w:t>
      </w:r>
      <w:r>
        <w:rPr>
          <w:rFonts w:eastAsiaTheme="minorHAnsi"/>
          <w:noProof/>
          <w:sz w:val="22"/>
          <w:szCs w:val="22"/>
          <w:lang w:val="it-IT" w:eastAsia="en-GB"/>
        </w:rPr>
        <w:t>iorgi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sul mercato di Genova dal 1815 al 1890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.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7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3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7a).</w:t>
      </w:r>
      <w:bookmarkEnd w:id="73"/>
    </w:p>
    <w:p w14:paraId="538C4F5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74" w:name="_ENREF_93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sul mercato di Torino dal 1815 al 1890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.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2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7b).</w:t>
      </w:r>
      <w:bookmarkEnd w:id="74"/>
    </w:p>
    <w:p w14:paraId="48CCC37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75" w:name="_ENREF_94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Il Mercato Monetario in Piemonte nel Secolo XVII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ilano: Banca Commerciale Italiana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68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75"/>
    </w:p>
    <w:p w14:paraId="7273F75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sz w:val="22"/>
          <w:szCs w:val="22"/>
          <w:lang w:val="it-IT"/>
        </w:rPr>
      </w:pPr>
      <w:r w:rsidRPr="00266479">
        <w:rPr>
          <w:rFonts w:eastAsia="Times New Roman"/>
          <w:sz w:val="22"/>
          <w:szCs w:val="22"/>
          <w:lang w:val="it-IT"/>
        </w:rPr>
        <w:t>Feliu, G</w:t>
      </w:r>
      <w:r>
        <w:rPr>
          <w:rFonts w:eastAsia="Times New Roman"/>
          <w:sz w:val="22"/>
          <w:szCs w:val="22"/>
          <w:lang w:val="it-IT"/>
        </w:rPr>
        <w:t>aspar.</w:t>
      </w:r>
      <w:r w:rsidRPr="00266479">
        <w:rPr>
          <w:rFonts w:eastAsia="Times New Roman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i/>
          <w:iCs/>
          <w:sz w:val="22"/>
          <w:szCs w:val="22"/>
          <w:lang w:val="it-IT"/>
        </w:rPr>
        <w:t>Precios y salarios en la Cataluna moderna</w:t>
      </w:r>
      <w:r w:rsidRPr="00417230">
        <w:rPr>
          <w:rFonts w:eastAsia="Times New Roman"/>
          <w:iCs/>
          <w:sz w:val="22"/>
          <w:szCs w:val="22"/>
          <w:lang w:val="it-IT"/>
        </w:rPr>
        <w:t>, vol. I: Alimentos</w:t>
      </w:r>
      <w:r>
        <w:rPr>
          <w:rFonts w:eastAsia="Times New Roman"/>
          <w:sz w:val="22"/>
          <w:szCs w:val="22"/>
          <w:lang w:val="it-IT"/>
        </w:rPr>
        <w:t>.</w:t>
      </w:r>
      <w:r w:rsidRPr="00266479">
        <w:rPr>
          <w:rFonts w:eastAsia="Times New Roman"/>
          <w:sz w:val="22"/>
          <w:szCs w:val="22"/>
          <w:lang w:val="it-IT"/>
        </w:rPr>
        <w:t xml:space="preserve"> Madrid: Banco de Espana</w:t>
      </w:r>
      <w:r>
        <w:rPr>
          <w:rFonts w:eastAsia="Times New Roman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sz w:val="22"/>
          <w:szCs w:val="22"/>
          <w:lang w:val="it-IT"/>
        </w:rPr>
        <w:t>(1991)</w:t>
      </w:r>
      <w:r>
        <w:rPr>
          <w:rFonts w:eastAsia="Times New Roman"/>
          <w:sz w:val="22"/>
          <w:szCs w:val="22"/>
          <w:lang w:val="it-IT"/>
        </w:rPr>
        <w:t>.</w:t>
      </w:r>
    </w:p>
    <w:p w14:paraId="65E56EAB" w14:textId="77777777" w:rsidR="004E26D9" w:rsidRPr="00417230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76" w:name="_ENREF_95"/>
      <w:r w:rsidRPr="00417230">
        <w:rPr>
          <w:rFonts w:eastAsiaTheme="minorHAnsi"/>
          <w:noProof/>
          <w:sz w:val="22"/>
          <w:szCs w:val="22"/>
          <w:lang w:val="de-DE" w:eastAsia="en-GB"/>
        </w:rPr>
        <w:t xml:space="preserve">Földes, </w:t>
      </w:r>
      <w:r w:rsidRPr="00417230">
        <w:rPr>
          <w:rFonts w:eastAsiaTheme="minorEastAsia"/>
          <w:sz w:val="22"/>
          <w:szCs w:val="22"/>
          <w:lang w:val="en-GB" w:eastAsia="zh-CN"/>
        </w:rPr>
        <w:t>Béla</w:t>
      </w:r>
      <w:r w:rsidRPr="00417230">
        <w:rPr>
          <w:rFonts w:eastAsiaTheme="minorHAnsi"/>
          <w:noProof/>
          <w:sz w:val="22"/>
          <w:szCs w:val="22"/>
          <w:lang w:val="de-DE" w:eastAsia="en-GB"/>
        </w:rPr>
        <w:t xml:space="preserve">. Die Getreidepreise im 19. Jahrhundert. </w:t>
      </w:r>
      <w:r w:rsidRPr="00417230">
        <w:rPr>
          <w:rFonts w:eastAsiaTheme="minorHAnsi"/>
          <w:i/>
          <w:noProof/>
          <w:sz w:val="22"/>
          <w:szCs w:val="22"/>
          <w:lang w:val="de-DE" w:eastAsia="en-GB"/>
        </w:rPr>
        <w:t>Jahrbücher für Nationalökonomie und Statistik</w:t>
      </w:r>
      <w:r w:rsidRPr="00417230">
        <w:rPr>
          <w:rFonts w:eastAsiaTheme="minorHAnsi"/>
          <w:noProof/>
          <w:sz w:val="22"/>
          <w:szCs w:val="22"/>
          <w:lang w:val="de-DE" w:eastAsia="en-GB"/>
        </w:rPr>
        <w:t xml:space="preserve"> 84 (3. </w:t>
      </w:r>
      <w:r w:rsidRPr="00417230">
        <w:rPr>
          <w:rFonts w:eastAsiaTheme="minorHAnsi"/>
          <w:noProof/>
          <w:sz w:val="22"/>
          <w:szCs w:val="22"/>
          <w:lang w:val="en-GB" w:eastAsia="en-GB"/>
        </w:rPr>
        <w:t>F. 29), no. 4</w:t>
      </w:r>
      <w:r w:rsidRPr="00417230">
        <w:rPr>
          <w:rFonts w:eastAsiaTheme="minorHAnsi"/>
          <w:noProof/>
          <w:sz w:val="22"/>
          <w:szCs w:val="22"/>
          <w:lang w:val="de-DE" w:eastAsia="en-GB"/>
        </w:rPr>
        <w:t xml:space="preserve"> (1905)</w:t>
      </w:r>
      <w:r w:rsidRPr="00417230">
        <w:rPr>
          <w:rFonts w:eastAsiaTheme="minorHAnsi"/>
          <w:noProof/>
          <w:sz w:val="22"/>
          <w:szCs w:val="22"/>
          <w:lang w:val="en-GB" w:eastAsia="en-GB"/>
        </w:rPr>
        <w:t>: 467-518.</w:t>
      </w:r>
      <w:bookmarkEnd w:id="76"/>
    </w:p>
    <w:p w14:paraId="2DD385D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77" w:name="_ENREF_96"/>
      <w:r w:rsidRPr="00266479">
        <w:rPr>
          <w:rFonts w:eastAsiaTheme="minorHAnsi"/>
          <w:noProof/>
          <w:sz w:val="22"/>
          <w:szCs w:val="22"/>
          <w:lang w:val="en-GB" w:eastAsia="en-GB"/>
        </w:rPr>
        <w:t>Frêche, G</w:t>
      </w:r>
      <w:r>
        <w:rPr>
          <w:rFonts w:eastAsiaTheme="minorHAnsi"/>
          <w:noProof/>
          <w:sz w:val="22"/>
          <w:szCs w:val="22"/>
          <w:lang w:val="en-GB" w:eastAsia="en-GB"/>
        </w:rPr>
        <w:t>eorg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Les Marchés d'exportation sur le canal royal des Deux-Mers (1599-1792)</w:t>
      </w:r>
      <w:r w:rsidRPr="00417230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Bulletin de la Societe D'Etudes Scientiiques de L'Aud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67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67a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35-261.</w:t>
      </w:r>
      <w:bookmarkEnd w:id="77"/>
    </w:p>
    <w:p w14:paraId="26C25C4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78" w:name="_ENREF_97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rix du blé et crises dans le Haut-Languedoc: XVII</w:t>
      </w:r>
      <w:r w:rsidRPr="00266479">
        <w:rPr>
          <w:rFonts w:eastAsiaTheme="minorHAnsi"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-XVIII</w:t>
      </w:r>
      <w:r w:rsidRPr="00266479">
        <w:rPr>
          <w:rFonts w:eastAsiaTheme="minorHAnsi"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siècle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vue du Tar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8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67b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31-459.</w:t>
      </w:r>
      <w:bookmarkEnd w:id="78"/>
    </w:p>
    <w:p w14:paraId="095ADB1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79" w:name="_ENREF_98"/>
      <w:r>
        <w:rPr>
          <w:rFonts w:ascii="TimesNewRomanPSMT" w:hAnsi="TimesNewRomanPSMT" w:cs="TimesNewRomanPSMT"/>
          <w:sz w:val="20"/>
          <w:szCs w:val="20"/>
          <w:lang w:val="en-GB" w:eastAsia="en-GB"/>
        </w:rPr>
        <w:lastRenderedPageBreak/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ercuriales en Pays de Foix: le pris des grains, du foin et du vin à Tarascon, Foix et Pamiers (1644-1792)</w:t>
      </w:r>
      <w:r w:rsidRPr="00417230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ulletins de la Société Ariégeois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5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69a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71-189.</w:t>
      </w:r>
      <w:bookmarkEnd w:id="79"/>
    </w:p>
    <w:p w14:paraId="7D94169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80" w:name="_ENREF_99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Une enquête sur les prix des produits agricoles dans la région toulousaine: XV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ièc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nnales du Mid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1, 9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69b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7-39.</w:t>
      </w:r>
      <w:bookmarkEnd w:id="80"/>
    </w:p>
    <w:p w14:paraId="3534584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81" w:name="_ENREF_100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'évolution du commerce lauragais sous l'Ancien Régim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vue du Tar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59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73-289.</w:t>
      </w:r>
      <w:bookmarkEnd w:id="81"/>
    </w:p>
    <w:p w14:paraId="342B948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82" w:name="_ENREF_10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Cinquante et une mercuriales du Massif Central (XVIe - XIXe siècle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nnales du Mid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5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9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9-52.</w:t>
      </w:r>
      <w:bookmarkEnd w:id="82"/>
    </w:p>
    <w:p w14:paraId="06ECE43F" w14:textId="77777777" w:rsidR="004E26D9" w:rsidRPr="00417230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83" w:name="_ENREF_102"/>
      <w:r w:rsidRPr="00417230">
        <w:rPr>
          <w:rFonts w:eastAsiaTheme="minorHAnsi"/>
          <w:noProof/>
          <w:sz w:val="22"/>
          <w:szCs w:val="22"/>
          <w:lang w:val="en-GB" w:eastAsia="en-GB"/>
        </w:rPr>
        <w:t xml:space="preserve">Frêche, </w:t>
      </w:r>
      <w:r w:rsidRPr="00417230">
        <w:rPr>
          <w:rFonts w:eastAsiaTheme="minorEastAsia"/>
          <w:sz w:val="22"/>
          <w:szCs w:val="22"/>
          <w:lang w:val="en-GB" w:eastAsia="zh-CN"/>
        </w:rPr>
        <w:t xml:space="preserve">Geneviève </w:t>
      </w:r>
      <w:r w:rsidRPr="00417230">
        <w:rPr>
          <w:rFonts w:eastAsiaTheme="minorHAnsi"/>
          <w:noProof/>
          <w:sz w:val="22"/>
          <w:szCs w:val="22"/>
          <w:lang w:val="en-GB" w:eastAsia="en-GB"/>
        </w:rPr>
        <w:t xml:space="preserve">and Georges Frêche. </w:t>
      </w:r>
      <w:r w:rsidRPr="00417230">
        <w:rPr>
          <w:rFonts w:eastAsiaTheme="minorHAnsi"/>
          <w:i/>
          <w:noProof/>
          <w:sz w:val="22"/>
          <w:szCs w:val="22"/>
          <w:lang w:val="en-GB" w:eastAsia="en-GB"/>
        </w:rPr>
        <w:t>Les prix des grains, des vins et des legumes à Toulouse (1486-1868): Extraits des mercuriales suivis d'une bibliographie d'histoire des prix</w:t>
      </w:r>
      <w:r w:rsidRPr="00417230">
        <w:rPr>
          <w:rFonts w:eastAsiaTheme="minorHAnsi"/>
          <w:noProof/>
          <w:sz w:val="22"/>
          <w:szCs w:val="22"/>
          <w:lang w:val="en-GB" w:eastAsia="en-GB"/>
        </w:rPr>
        <w:t>. Paris: Presses Universitaires de France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417230">
        <w:rPr>
          <w:rFonts w:eastAsiaTheme="minorHAnsi"/>
          <w:noProof/>
          <w:sz w:val="22"/>
          <w:szCs w:val="22"/>
          <w:lang w:val="en-GB" w:eastAsia="en-GB"/>
        </w:rPr>
        <w:t>(1967).</w:t>
      </w:r>
      <w:bookmarkEnd w:id="83"/>
    </w:p>
    <w:p w14:paraId="48FCEE0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84" w:name="_ENREF_103"/>
      <w:r w:rsidRPr="00266479">
        <w:rPr>
          <w:rFonts w:eastAsiaTheme="minorHAnsi"/>
          <w:noProof/>
          <w:sz w:val="22"/>
          <w:szCs w:val="22"/>
          <w:lang w:val="en-GB" w:eastAsia="en-GB"/>
        </w:rPr>
        <w:t>Friis, A</w:t>
      </w:r>
      <w:r>
        <w:rPr>
          <w:rFonts w:eastAsiaTheme="minorHAnsi"/>
          <w:noProof/>
          <w:sz w:val="22"/>
          <w:szCs w:val="22"/>
          <w:lang w:val="en-GB" w:eastAsia="en-GB"/>
        </w:rPr>
        <w:t>stri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Kristof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Glamann, K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 history of prices and wages in Denmark 1660-1800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1. London, New York, Toronto: Longmans, Green and Co.</w:t>
      </w:r>
      <w:bookmarkEnd w:id="84"/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58)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</w:p>
    <w:p w14:paraId="2A442B4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85" w:name="_ENREF_104"/>
      <w:r w:rsidRPr="00266479">
        <w:rPr>
          <w:rFonts w:eastAsiaTheme="minorHAnsi"/>
          <w:noProof/>
          <w:sz w:val="22"/>
          <w:szCs w:val="22"/>
          <w:lang w:val="en-GB" w:eastAsia="en-GB"/>
        </w:rPr>
        <w:t>Frohn, C</w:t>
      </w:r>
      <w:r>
        <w:rPr>
          <w:rFonts w:eastAsiaTheme="minorHAnsi"/>
          <w:noProof/>
          <w:sz w:val="22"/>
          <w:szCs w:val="22"/>
          <w:lang w:val="en-GB" w:eastAsia="en-GB"/>
        </w:rPr>
        <w:t>onra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Ueber Kultur, Handel und Preise des Getreides in Baier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München: Johann Baptist Strob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799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85"/>
    </w:p>
    <w:p w14:paraId="143E21F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86" w:name="_ENREF_105"/>
      <w:r w:rsidRPr="00266479">
        <w:rPr>
          <w:rFonts w:eastAsiaTheme="minorHAnsi"/>
          <w:noProof/>
          <w:sz w:val="22"/>
          <w:szCs w:val="22"/>
          <w:lang w:val="de-DE" w:eastAsia="en-GB"/>
        </w:rPr>
        <w:t>Furtak, T</w:t>
      </w:r>
      <w:r>
        <w:rPr>
          <w:rFonts w:eastAsiaTheme="minorHAnsi"/>
          <w:noProof/>
          <w:sz w:val="22"/>
          <w:szCs w:val="22"/>
          <w:lang w:val="de-DE" w:eastAsia="en-GB"/>
        </w:rPr>
        <w:t>adeus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Ceny w Gdańsku w latach 1701-1815: les prix à Gdańsk (Danzig) de 1701 à 1815; Preisgeschichte Danzigs 1701-1815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wow, Warszawa: Skład główny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35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86"/>
    </w:p>
    <w:p w14:paraId="2EAA817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87" w:name="_ENREF_106"/>
      <w:r w:rsidRPr="00266479">
        <w:rPr>
          <w:rFonts w:eastAsiaTheme="minorHAnsi"/>
          <w:noProof/>
          <w:sz w:val="22"/>
          <w:szCs w:val="22"/>
          <w:lang w:val="it-IT" w:eastAsia="en-GB"/>
        </w:rPr>
        <w:t>Galeotti, A</w:t>
      </w:r>
      <w:r>
        <w:rPr>
          <w:rFonts w:eastAsiaTheme="minorHAnsi"/>
          <w:noProof/>
          <w:sz w:val="22"/>
          <w:szCs w:val="22"/>
          <w:lang w:val="it-IT" w:eastAsia="en-GB"/>
        </w:rPr>
        <w:t>rrig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e Monete del Granducato di Toscan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ivorno: S. Belforte &amp; C.</w:t>
      </w:r>
      <w:bookmarkEnd w:id="87"/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30)</w:t>
      </w:r>
      <w:r>
        <w:rPr>
          <w:rFonts w:eastAsiaTheme="minorHAnsi"/>
          <w:noProof/>
          <w:sz w:val="22"/>
          <w:szCs w:val="22"/>
          <w:lang w:val="it-IT" w:eastAsia="en-GB"/>
        </w:rPr>
        <w:t>.</w:t>
      </w:r>
    </w:p>
    <w:p w14:paraId="5E3464B3" w14:textId="77777777" w:rsidR="004E26D9" w:rsidRPr="00D64010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D64010">
        <w:rPr>
          <w:sz w:val="22"/>
          <w:szCs w:val="22"/>
        </w:rPr>
        <w:t>Garrabou Segura, Ramon</w:t>
      </w:r>
      <w:r w:rsidRPr="00D64010">
        <w:rPr>
          <w:rFonts w:eastAsia="Times New Roman"/>
          <w:color w:val="3C3C3C"/>
          <w:sz w:val="22"/>
          <w:szCs w:val="22"/>
          <w:lang w:val="it-IT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D64010">
        <w:rPr>
          <w:rFonts w:eastAsia="Times New Roman"/>
          <w:color w:val="3C3C3C"/>
          <w:sz w:val="22"/>
          <w:szCs w:val="22"/>
          <w:lang w:val="it-IT"/>
        </w:rPr>
        <w:t>Sobre la formaci</w:t>
      </w:r>
      <w:r w:rsidRPr="00D64010">
        <w:rPr>
          <w:rFonts w:eastAsia="Times New Roman" w:hint="eastAsia"/>
          <w:color w:val="3C3C3C"/>
          <w:sz w:val="22"/>
          <w:szCs w:val="22"/>
          <w:lang w:val="it-IT"/>
        </w:rPr>
        <w:t>ó</w:t>
      </w:r>
      <w:r w:rsidRPr="00D64010">
        <w:rPr>
          <w:rFonts w:eastAsia="Times New Roman"/>
          <w:color w:val="3C3C3C"/>
          <w:sz w:val="22"/>
          <w:szCs w:val="22"/>
          <w:lang w:val="it-IT"/>
        </w:rPr>
        <w:t xml:space="preserve"> del mercat catal</w:t>
      </w:r>
      <w:r w:rsidRPr="00D64010">
        <w:rPr>
          <w:rFonts w:eastAsia="Times New Roman" w:hint="eastAsia"/>
          <w:color w:val="3C3C3C"/>
          <w:sz w:val="22"/>
          <w:szCs w:val="22"/>
          <w:lang w:val="it-IT"/>
        </w:rPr>
        <w:t>à</w:t>
      </w:r>
      <w:r w:rsidRPr="00D64010">
        <w:rPr>
          <w:rFonts w:eastAsia="Times New Roman"/>
          <w:color w:val="3C3C3C"/>
          <w:sz w:val="22"/>
          <w:szCs w:val="22"/>
          <w:lang w:val="it-IT"/>
        </w:rPr>
        <w:t xml:space="preserve"> en el segle XVIII. Una primera aproximaci</w:t>
      </w:r>
      <w:r w:rsidRPr="00D64010">
        <w:rPr>
          <w:rFonts w:eastAsia="Times New Roman" w:hint="eastAsia"/>
          <w:color w:val="3C3C3C"/>
          <w:sz w:val="22"/>
          <w:szCs w:val="22"/>
          <w:lang w:val="it-IT"/>
        </w:rPr>
        <w:t>ó</w:t>
      </w:r>
      <w:r w:rsidRPr="00D64010">
        <w:rPr>
          <w:rFonts w:eastAsia="Times New Roman"/>
          <w:color w:val="3C3C3C"/>
          <w:sz w:val="22"/>
          <w:szCs w:val="22"/>
          <w:lang w:val="it-IT"/>
        </w:rPr>
        <w:t xml:space="preserve"> a base dels preus dels grans a T</w:t>
      </w:r>
      <w:r w:rsidRPr="00D64010">
        <w:rPr>
          <w:rFonts w:eastAsia="Times New Roman" w:hint="eastAsia"/>
          <w:color w:val="3C3C3C"/>
          <w:sz w:val="22"/>
          <w:szCs w:val="22"/>
          <w:lang w:val="it-IT"/>
        </w:rPr>
        <w:t>à</w:t>
      </w:r>
      <w:r w:rsidRPr="00D64010">
        <w:rPr>
          <w:rFonts w:eastAsia="Times New Roman"/>
          <w:color w:val="3C3C3C"/>
          <w:sz w:val="22"/>
          <w:szCs w:val="22"/>
          <w:lang w:val="it-IT"/>
        </w:rPr>
        <w:t>rrega (1732-1811)</w:t>
      </w:r>
      <w:r>
        <w:rPr>
          <w:rFonts w:eastAsia="Times New Roman"/>
          <w:color w:val="3C3C3C"/>
          <w:sz w:val="22"/>
          <w:szCs w:val="22"/>
          <w:lang w:val="it-IT"/>
        </w:rPr>
        <w:t>.</w:t>
      </w:r>
      <w:r w:rsidRPr="00DC7DFC">
        <w:rPr>
          <w:sz w:val="22"/>
          <w:szCs w:val="22"/>
          <w:lang w:val="en-GB"/>
        </w:rPr>
        <w:t>”</w:t>
      </w:r>
      <w:r w:rsidRPr="00D64010">
        <w:rPr>
          <w:rFonts w:eastAsia="Times New Roman" w:hint="eastAsia"/>
          <w:color w:val="3C3C3C"/>
          <w:sz w:val="22"/>
          <w:szCs w:val="22"/>
          <w:lang w:val="it-IT"/>
        </w:rPr>
        <w:t> </w:t>
      </w:r>
      <w:r w:rsidRPr="00D64010">
        <w:rPr>
          <w:rFonts w:eastAsia="Times New Roman"/>
          <w:i/>
          <w:iCs/>
          <w:color w:val="3C3C3C"/>
          <w:sz w:val="22"/>
          <w:szCs w:val="22"/>
          <w:bdr w:val="none" w:sz="0" w:space="0" w:color="auto" w:frame="1"/>
          <w:lang w:val="it-IT"/>
        </w:rPr>
        <w:t>Recerques</w:t>
      </w:r>
      <w:r w:rsidRPr="00D64010">
        <w:rPr>
          <w:rFonts w:eastAsia="Times New Roman"/>
          <w:color w:val="3C3C3C"/>
          <w:sz w:val="22"/>
          <w:szCs w:val="22"/>
          <w:lang w:val="it-IT"/>
        </w:rPr>
        <w:t xml:space="preserve"> 1</w:t>
      </w:r>
      <w:r>
        <w:rPr>
          <w:rFonts w:eastAsia="Times New Roman"/>
          <w:color w:val="3C3C3C"/>
          <w:sz w:val="22"/>
          <w:szCs w:val="22"/>
          <w:lang w:val="it-IT"/>
        </w:rPr>
        <w:t xml:space="preserve"> </w:t>
      </w:r>
      <w:r w:rsidRPr="00D64010">
        <w:rPr>
          <w:rFonts w:eastAsia="Times New Roman"/>
          <w:color w:val="3C3C3C"/>
          <w:sz w:val="22"/>
          <w:szCs w:val="22"/>
          <w:lang w:val="it-IT"/>
        </w:rPr>
        <w:t>(1970): 83-121.</w:t>
      </w:r>
    </w:p>
    <w:p w14:paraId="1B081E0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88" w:name="_ENREF_107"/>
      <w:r w:rsidRPr="00266479">
        <w:rPr>
          <w:rFonts w:eastAsiaTheme="minorHAnsi"/>
          <w:noProof/>
          <w:sz w:val="22"/>
          <w:szCs w:val="22"/>
          <w:lang w:val="de-DE" w:eastAsia="en-GB"/>
        </w:rPr>
        <w:t>Gascon, R</w:t>
      </w:r>
      <w:r>
        <w:rPr>
          <w:rFonts w:eastAsiaTheme="minorHAnsi"/>
          <w:noProof/>
          <w:sz w:val="22"/>
          <w:szCs w:val="22"/>
          <w:lang w:val="de-DE" w:eastAsia="en-GB"/>
        </w:rPr>
        <w:t>ichar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Grand commerce et vie urbaine au XVIe siècle: Lyon et ses marchands (environs de 1520 - environs de 158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aris et La Haye: Ecole pratique des hautes étud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71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88"/>
    </w:p>
    <w:p w14:paraId="2174440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89" w:name="_ENREF_108"/>
      <w:r w:rsidRPr="00266479">
        <w:rPr>
          <w:rFonts w:eastAsiaTheme="minorHAnsi"/>
          <w:noProof/>
          <w:sz w:val="22"/>
          <w:szCs w:val="22"/>
          <w:lang w:val="it-IT" w:eastAsia="en-GB"/>
        </w:rPr>
        <w:t>Gasparini, D</w:t>
      </w:r>
      <w:r>
        <w:rPr>
          <w:rFonts w:eastAsiaTheme="minorHAnsi"/>
          <w:noProof/>
          <w:sz w:val="22"/>
          <w:szCs w:val="22"/>
          <w:lang w:val="it-IT" w:eastAsia="en-GB"/>
        </w:rPr>
        <w:t>anil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oblemi annonari della città e del suo contado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tudi trevisani: bollettino degli istituti di cultura del Comune di Trevis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-6 (1987).</w:t>
      </w:r>
      <w:bookmarkEnd w:id="89"/>
    </w:p>
    <w:p w14:paraId="046208A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90" w:name="_ENREF_109"/>
      <w:r w:rsidRPr="00266479">
        <w:rPr>
          <w:rFonts w:eastAsiaTheme="minorHAnsi"/>
          <w:noProof/>
          <w:sz w:val="22"/>
          <w:szCs w:val="22"/>
          <w:lang w:val="en-GB" w:eastAsia="en-GB"/>
        </w:rPr>
        <w:t>Gemmill, E</w:t>
      </w:r>
      <w:r>
        <w:rPr>
          <w:rFonts w:eastAsiaTheme="minorHAnsi"/>
          <w:noProof/>
          <w:sz w:val="22"/>
          <w:szCs w:val="22"/>
          <w:lang w:val="en-GB" w:eastAsia="en-GB"/>
        </w:rPr>
        <w:t>lizabeth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icholas J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Mayhew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Changing Values in Medieval Scotland: a Study of Prices, Money, and Weights and Measur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Cambridge, New York: Cambridge University Press (1995).</w:t>
      </w:r>
      <w:bookmarkEnd w:id="90"/>
    </w:p>
    <w:p w14:paraId="3FF28ED0" w14:textId="77777777" w:rsidR="004E26D9" w:rsidRPr="00D64010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91" w:name="_ENREF_110"/>
      <w:r w:rsidRPr="00D64010">
        <w:rPr>
          <w:rFonts w:eastAsiaTheme="minorHAnsi"/>
          <w:noProof/>
          <w:sz w:val="22"/>
          <w:szCs w:val="22"/>
          <w:lang w:val="en-GB" w:eastAsia="en-GB"/>
        </w:rPr>
        <w:t xml:space="preserve">Genicot, </w:t>
      </w:r>
      <w:r w:rsidRPr="00D64010">
        <w:rPr>
          <w:rFonts w:eastAsiaTheme="minorEastAsia"/>
          <w:sz w:val="22"/>
          <w:szCs w:val="22"/>
          <w:lang w:val="en-GB" w:eastAsia="zh-CN"/>
        </w:rPr>
        <w:t>Léopold</w:t>
      </w:r>
      <w:r w:rsidRPr="00D64010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D64010">
        <w:rPr>
          <w:rFonts w:eastAsiaTheme="minorHAnsi"/>
          <w:noProof/>
          <w:sz w:val="22"/>
          <w:szCs w:val="22"/>
          <w:lang w:val="en-GB" w:eastAsia="en-GB"/>
        </w:rPr>
        <w:t>Le Prix du Froment à Namur de 1773 a 1840 (avec un diagramme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D64010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D64010">
        <w:rPr>
          <w:rFonts w:eastAsiaTheme="minorHAnsi"/>
          <w:i/>
          <w:noProof/>
          <w:sz w:val="22"/>
          <w:szCs w:val="22"/>
          <w:lang w:val="en-GB" w:eastAsia="en-GB"/>
        </w:rPr>
        <w:t>Annales de la Société archéologique de Namur</w:t>
      </w:r>
      <w:r w:rsidRPr="00D64010">
        <w:rPr>
          <w:rFonts w:eastAsiaTheme="minorHAnsi"/>
          <w:noProof/>
          <w:sz w:val="22"/>
          <w:szCs w:val="22"/>
          <w:lang w:val="en-GB" w:eastAsia="en-GB"/>
        </w:rPr>
        <w:t xml:space="preserve"> 43 (1938-39): 239-276.</w:t>
      </w:r>
      <w:bookmarkEnd w:id="91"/>
    </w:p>
    <w:p w14:paraId="575D987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92" w:name="_ENREF_111"/>
      <w:r w:rsidRPr="00266479">
        <w:rPr>
          <w:rFonts w:eastAsiaTheme="minorHAnsi"/>
          <w:noProof/>
          <w:sz w:val="22"/>
          <w:szCs w:val="22"/>
          <w:lang w:val="en-GB" w:eastAsia="en-GB"/>
        </w:rPr>
        <w:t>Géraud-Parracha, G</w:t>
      </w:r>
      <w:r>
        <w:rPr>
          <w:rFonts w:eastAsiaTheme="minorHAnsi"/>
          <w:noProof/>
          <w:sz w:val="22"/>
          <w:szCs w:val="22"/>
          <w:lang w:val="en-GB" w:eastAsia="en-GB"/>
        </w:rPr>
        <w:t>uillaum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Le commerce des vins et des eaux-de-vie en Languedoc sous l'Ancien Régim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Montpellier: Déhan (1957).</w:t>
      </w:r>
      <w:bookmarkEnd w:id="92"/>
    </w:p>
    <w:p w14:paraId="3CAF752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93" w:name="_ENREF_112"/>
      <w:r w:rsidRPr="00266479">
        <w:rPr>
          <w:rFonts w:eastAsiaTheme="minorHAnsi"/>
          <w:noProof/>
          <w:sz w:val="22"/>
          <w:szCs w:val="22"/>
          <w:lang w:val="en-GB" w:eastAsia="en-GB"/>
        </w:rPr>
        <w:t>Gerhard, H</w:t>
      </w:r>
      <w:r>
        <w:rPr>
          <w:rFonts w:eastAsiaTheme="minorHAnsi"/>
          <w:noProof/>
          <w:sz w:val="22"/>
          <w:szCs w:val="22"/>
          <w:lang w:val="en-GB" w:eastAsia="en-GB"/>
        </w:rPr>
        <w:t>a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-J</w:t>
      </w:r>
      <w:r>
        <w:rPr>
          <w:rFonts w:eastAsiaTheme="minorHAnsi"/>
          <w:noProof/>
          <w:sz w:val="22"/>
          <w:szCs w:val="22"/>
          <w:lang w:val="en-GB" w:eastAsia="en-GB"/>
        </w:rPr>
        <w:t>ürge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K</w:t>
      </w:r>
      <w:r>
        <w:rPr>
          <w:rFonts w:eastAsiaTheme="minorHAnsi"/>
          <w:noProof/>
          <w:sz w:val="22"/>
          <w:szCs w:val="22"/>
          <w:lang w:val="en-GB" w:eastAsia="en-GB"/>
        </w:rPr>
        <w:t>ar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H</w:t>
      </w:r>
      <w:r>
        <w:rPr>
          <w:rFonts w:eastAsiaTheme="minorHAnsi"/>
          <w:noProof/>
          <w:sz w:val="22"/>
          <w:szCs w:val="22"/>
          <w:lang w:val="en-GB" w:eastAsia="en-GB"/>
        </w:rPr>
        <w:t>einrich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Kaufhold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Preise im vor- und frühindustriellen Deutschlan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Göttingen Schwartz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90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93"/>
    </w:p>
    <w:p w14:paraId="322D7A0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94" w:name="_ENREF_113"/>
      <w:r w:rsidRPr="00266479">
        <w:rPr>
          <w:rFonts w:eastAsiaTheme="minorHAnsi"/>
          <w:noProof/>
          <w:sz w:val="22"/>
          <w:szCs w:val="22"/>
          <w:lang w:val="de-DE" w:eastAsia="en-GB"/>
        </w:rPr>
        <w:t>Giacchero, G</w:t>
      </w:r>
      <w:r>
        <w:rPr>
          <w:rFonts w:eastAsiaTheme="minorHAnsi"/>
          <w:noProof/>
          <w:sz w:val="22"/>
          <w:szCs w:val="22"/>
          <w:lang w:val="de-DE" w:eastAsia="en-GB"/>
        </w:rPr>
        <w:t>iuli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Il Seicento e le Compere di San Giorgi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Genova: Sagep (1979).</w:t>
      </w:r>
      <w:bookmarkEnd w:id="94"/>
    </w:p>
    <w:p w14:paraId="15AE84B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95" w:name="_ENREF_114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Gibson, A. J. S.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Thomas C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Smout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rices, Food and Wages in Scotland 1550-1780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Cambridge: Cambridge University Press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95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95"/>
    </w:p>
    <w:p w14:paraId="6325CF65" w14:textId="77777777" w:rsidR="004E26D9" w:rsidRPr="00266479" w:rsidRDefault="004E26D9" w:rsidP="004A45FB">
      <w:pPr>
        <w:spacing w:after="0" w:line="240" w:lineRule="auto"/>
        <w:ind w:left="720" w:hanging="720"/>
        <w:textAlignment w:val="baseline"/>
        <w:outlineLvl w:val="1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="Times New Roman"/>
          <w:color w:val="000000"/>
          <w:sz w:val="22"/>
          <w:szCs w:val="22"/>
          <w:bdr w:val="none" w:sz="0" w:space="0" w:color="auto" w:frame="1"/>
          <w:lang w:val="it-IT"/>
        </w:rPr>
        <w:t>Giralt i Raventos, E</w:t>
      </w:r>
      <w:r>
        <w:rPr>
          <w:rFonts w:eastAsia="Times New Roman"/>
          <w:color w:val="000000"/>
          <w:sz w:val="22"/>
          <w:szCs w:val="22"/>
          <w:bdr w:val="none" w:sz="0" w:space="0" w:color="auto" w:frame="1"/>
          <w:lang w:val="it-IT"/>
        </w:rPr>
        <w:t>mili</w:t>
      </w:r>
      <w:r w:rsidRPr="00266479">
        <w:rPr>
          <w:rFonts w:eastAsia="Times New Roman"/>
          <w:color w:val="000000"/>
          <w:sz w:val="22"/>
          <w:szCs w:val="22"/>
          <w:bdr w:val="none" w:sz="0" w:space="0" w:color="auto" w:frame="1"/>
          <w:lang w:val="it-IT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="Times New Roman"/>
          <w:color w:val="000000"/>
          <w:sz w:val="22"/>
          <w:szCs w:val="22"/>
          <w:bdr w:val="none" w:sz="0" w:space="0" w:color="auto" w:frame="1"/>
          <w:lang w:val="it-IT"/>
        </w:rPr>
        <w:t>En torno al precio del trigo en Barcelona durante el siglo XV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="Times New Roman"/>
          <w:color w:val="000000"/>
          <w:sz w:val="22"/>
          <w:szCs w:val="22"/>
          <w:bdr w:val="none" w:sz="0" w:space="0" w:color="auto" w:frame="1"/>
          <w:lang w:val="it-IT"/>
        </w:rPr>
        <w:t xml:space="preserve"> </w:t>
      </w:r>
      <w:r w:rsidRPr="00266479">
        <w:rPr>
          <w:rFonts w:eastAsiaTheme="minorHAnsi"/>
          <w:i/>
          <w:color w:val="000000"/>
          <w:szCs w:val="22"/>
          <w:bdr w:val="none" w:sz="0" w:space="0" w:color="auto" w:frame="1"/>
          <w:lang w:val="it-IT"/>
        </w:rPr>
        <w:t>Hispania</w:t>
      </w:r>
      <w:r w:rsidRPr="00266479">
        <w:rPr>
          <w:rFonts w:eastAsiaTheme="minorHAnsi"/>
          <w:color w:val="000000"/>
          <w:szCs w:val="22"/>
          <w:bdr w:val="none" w:sz="0" w:space="0" w:color="auto" w:frame="1"/>
          <w:lang w:val="it-IT"/>
        </w:rPr>
        <w:t xml:space="preserve"> </w:t>
      </w:r>
      <w:r w:rsidRPr="00266479">
        <w:rPr>
          <w:rFonts w:eastAsiaTheme="minorHAnsi"/>
          <w:color w:val="000000"/>
          <w:sz w:val="22"/>
          <w:szCs w:val="22"/>
          <w:bdr w:val="none" w:sz="0" w:space="0" w:color="auto" w:frame="1"/>
          <w:lang w:val="it-IT"/>
        </w:rPr>
        <w:t>70</w:t>
      </w:r>
      <w:r w:rsidRPr="00266479">
        <w:rPr>
          <w:rFonts w:eastAsia="Times New Roman"/>
          <w:color w:val="000000"/>
          <w:sz w:val="22"/>
          <w:szCs w:val="22"/>
          <w:bdr w:val="none" w:sz="0" w:space="0" w:color="auto" w:frame="1"/>
          <w:lang w:val="it-IT"/>
        </w:rPr>
        <w:t xml:space="preserve"> (1958)</w:t>
      </w:r>
      <w:r>
        <w:rPr>
          <w:rFonts w:eastAsiaTheme="minorHAnsi"/>
          <w:color w:val="000000"/>
          <w:sz w:val="22"/>
          <w:szCs w:val="22"/>
          <w:bdr w:val="none" w:sz="0" w:space="0" w:color="auto" w:frame="1"/>
          <w:lang w:val="it-IT"/>
        </w:rPr>
        <w:t>:</w:t>
      </w:r>
      <w:r w:rsidRPr="00266479">
        <w:rPr>
          <w:rFonts w:eastAsiaTheme="minorHAnsi"/>
          <w:color w:val="000000"/>
          <w:sz w:val="22"/>
          <w:szCs w:val="22"/>
          <w:bdr w:val="none" w:sz="0" w:space="0" w:color="auto" w:frame="1"/>
          <w:lang w:val="it-IT"/>
        </w:rPr>
        <w:t xml:space="preserve"> 38-81</w:t>
      </w:r>
    </w:p>
    <w:p w14:paraId="3C92460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96" w:name="_ENREF_115"/>
      <w:r w:rsidRPr="00266479">
        <w:rPr>
          <w:rFonts w:eastAsiaTheme="minorHAnsi"/>
          <w:noProof/>
          <w:sz w:val="22"/>
          <w:szCs w:val="22"/>
          <w:lang w:val="it-IT" w:eastAsia="en-GB"/>
        </w:rPr>
        <w:t>Goldthwaite, R</w:t>
      </w:r>
      <w:r>
        <w:rPr>
          <w:rFonts w:eastAsiaTheme="minorHAnsi"/>
          <w:noProof/>
          <w:sz w:val="22"/>
          <w:szCs w:val="22"/>
          <w:lang w:val="it-IT" w:eastAsia="en-GB"/>
        </w:rPr>
        <w:t>ichard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el grano a Firenze dal XIV al XVI secolo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Banks, Palaces and En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repreneurs in Renaissance Florenc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en-GB" w:eastAsia="en-GB"/>
        </w:rPr>
        <w:t>edited by Richard A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Goldthwaite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5-37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Aldershot: Variorum Reprints, VI (1995).</w:t>
      </w:r>
      <w:bookmarkEnd w:id="96"/>
    </w:p>
    <w:p w14:paraId="52949F4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it-IT"/>
        </w:rPr>
        <w:t>Gori, O</w:t>
      </w:r>
      <w:r>
        <w:rPr>
          <w:rFonts w:eastAsiaTheme="minorHAnsi"/>
          <w:noProof/>
          <w:sz w:val="22"/>
          <w:szCs w:val="22"/>
          <w:lang w:val="it-IT"/>
        </w:rPr>
        <w:t>rsola</w:t>
      </w:r>
      <w:r w:rsidRPr="00266479">
        <w:rPr>
          <w:rFonts w:eastAsiaTheme="minorHAnsi"/>
          <w:noProof/>
          <w:sz w:val="22"/>
          <w:szCs w:val="22"/>
          <w:lang w:val="it-IT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/>
        </w:rPr>
        <w:t>Mercato e prezzi del grano a Firenze nel secolo XVII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/>
        </w:rPr>
        <w:t>Archivio storico italiano</w:t>
      </w:r>
      <w:r w:rsidRPr="00266479">
        <w:rPr>
          <w:rFonts w:eastAsiaTheme="minorHAnsi"/>
          <w:noProof/>
          <w:sz w:val="22"/>
          <w:szCs w:val="22"/>
          <w:lang w:val="it-IT"/>
        </w:rPr>
        <w:t xml:space="preserve"> 147 (1989)</w:t>
      </w:r>
      <w:r>
        <w:rPr>
          <w:rFonts w:eastAsiaTheme="minorHAnsi"/>
          <w:noProof/>
          <w:sz w:val="22"/>
          <w:szCs w:val="22"/>
          <w:lang w:val="it-IT"/>
        </w:rPr>
        <w:t xml:space="preserve">: </w:t>
      </w:r>
      <w:r w:rsidRPr="00266479">
        <w:rPr>
          <w:rFonts w:eastAsiaTheme="minorHAnsi"/>
          <w:noProof/>
          <w:sz w:val="22"/>
          <w:szCs w:val="22"/>
          <w:lang w:val="it-IT"/>
        </w:rPr>
        <w:t>525-623.</w:t>
      </w:r>
    </w:p>
    <w:p w14:paraId="2AAF5DD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97" w:name="_ENREF_116"/>
      <w:r w:rsidRPr="00266479">
        <w:rPr>
          <w:rFonts w:eastAsiaTheme="minorHAnsi"/>
          <w:noProof/>
          <w:sz w:val="22"/>
          <w:szCs w:val="22"/>
          <w:lang w:val="it-IT" w:eastAsia="en-GB"/>
        </w:rPr>
        <w:t>Górkiewicz, M</w:t>
      </w:r>
      <w:r>
        <w:rPr>
          <w:rFonts w:eastAsiaTheme="minorHAnsi"/>
          <w:noProof/>
          <w:sz w:val="22"/>
          <w:szCs w:val="22"/>
          <w:lang w:val="it-IT" w:eastAsia="en-GB"/>
        </w:rPr>
        <w:t>aria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Ceny w Krakowie w latach 1796-1914: Les prix á Cracovie de 1796 á 1914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oznan: Nakladem Poznanskiego Towarzystwa Przyjaciol Nauk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0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97"/>
    </w:p>
    <w:p w14:paraId="24B0661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98" w:name="_ENREF_117"/>
      <w:r w:rsidRPr="00266479">
        <w:rPr>
          <w:rFonts w:eastAsiaTheme="minorHAnsi"/>
          <w:noProof/>
          <w:sz w:val="22"/>
          <w:szCs w:val="22"/>
          <w:lang w:val="de-DE" w:eastAsia="en-GB"/>
        </w:rPr>
        <w:t>Göttmann, F</w:t>
      </w:r>
      <w:r>
        <w:rPr>
          <w:rFonts w:eastAsiaTheme="minorHAnsi"/>
          <w:noProof/>
          <w:sz w:val="22"/>
          <w:szCs w:val="22"/>
          <w:lang w:val="de-DE" w:eastAsia="en-GB"/>
        </w:rPr>
        <w:t>rank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treidemarkt am Bodensee: Raum - Wirtschaft - Politik - Gesellschaft (1650-1810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St. Katharinen: Scripta Mercaturae Verla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91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98"/>
    </w:p>
    <w:p w14:paraId="1E49376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99" w:name="_ENREF_118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Granger, C. W. J.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C. M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Elliott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A Fresh Look at Wheat Prices and Markets in the Eighteenth Century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Economic History Review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20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2 (1967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257-265.</w:t>
      </w:r>
      <w:bookmarkEnd w:id="99"/>
    </w:p>
    <w:p w14:paraId="79E03DD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00" w:name="_ENREF_119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Gras, L.-J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Le prix du blé Saint-Etienne pendant trois Siècle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nnales de la Société impériale d'agriculture, industrie, sciences, arts et belles-lettres du département de la Loir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26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06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37-154.</w:t>
      </w:r>
      <w:bookmarkEnd w:id="100"/>
    </w:p>
    <w:p w14:paraId="2AB15AD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01" w:name="_ENREF_120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Grolle, J. J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De Muntslag van de graven van Holland tot de Bourgondische unificatie in 1434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1: Inleiding en Catalogus. Amsterdam: De Nederlandsche Bank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2000).</w:t>
      </w:r>
      <w:bookmarkEnd w:id="101"/>
    </w:p>
    <w:p w14:paraId="70F7B09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2" w:name="_ENREF_121"/>
      <w:r w:rsidRPr="00266479">
        <w:rPr>
          <w:rFonts w:eastAsiaTheme="minorHAnsi"/>
          <w:noProof/>
          <w:sz w:val="22"/>
          <w:szCs w:val="22"/>
          <w:lang w:val="de-DE" w:eastAsia="en-GB"/>
        </w:rPr>
        <w:lastRenderedPageBreak/>
        <w:t xml:space="preserve">Grossherzogliches Statistisches Bureau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Einjährige Durchschnittspreise in ganzen und zehntel Schilling Courant. 1771-187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eiträge zur Statistik Mecklenburg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7, 3-4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73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2-25.</w:t>
      </w:r>
      <w:bookmarkEnd w:id="102"/>
    </w:p>
    <w:p w14:paraId="693D942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Grupo de estudios de historia rural. </w:t>
      </w:r>
      <w:r w:rsidRPr="00F2745D">
        <w:rPr>
          <w:rFonts w:eastAsiaTheme="minorHAnsi"/>
          <w:i/>
          <w:noProof/>
          <w:sz w:val="22"/>
          <w:szCs w:val="22"/>
          <w:lang w:val="de-DE" w:eastAsia="en-GB"/>
        </w:rPr>
        <w:t>Los precios del trigo y la cebada en Espana 1891-1907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ervicio de estudios del Banco de Espana (1980). </w:t>
      </w:r>
    </w:p>
    <w:p w14:paraId="7A6A529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3" w:name="_ENREF_122"/>
      <w:r w:rsidRPr="00266479">
        <w:rPr>
          <w:rFonts w:eastAsiaTheme="minorHAnsi"/>
          <w:noProof/>
          <w:sz w:val="22"/>
          <w:szCs w:val="22"/>
          <w:lang w:val="de-DE" w:eastAsia="en-GB"/>
        </w:rPr>
        <w:t>Haas-Zumbühl, F</w:t>
      </w:r>
      <w:r>
        <w:rPr>
          <w:rFonts w:eastAsiaTheme="minorHAnsi"/>
          <w:noProof/>
          <w:sz w:val="22"/>
          <w:szCs w:val="22"/>
          <w:lang w:val="de-DE" w:eastAsia="en-GB"/>
        </w:rPr>
        <w:t>ran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Kernenpreise und Brotpreise in Luzern von 1601 bis 1900: zusammengestellt und per 100 kg resp. 1 kg umgerechnet; die Fleischpreise in Luzern von 1501-190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itschrift für schweizerische Statistik, Beilage Nr. 16</w:t>
      </w:r>
      <w:r w:rsidRPr="00F2745D">
        <w:rPr>
          <w:rFonts w:eastAsiaTheme="minorHAnsi"/>
          <w:noProof/>
          <w:sz w:val="22"/>
          <w:szCs w:val="22"/>
          <w:lang w:val="de-DE" w:eastAsia="en-GB"/>
        </w:rPr>
        <w:t>,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9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03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69-374.</w:t>
      </w:r>
      <w:bookmarkEnd w:id="103"/>
    </w:p>
    <w:p w14:paraId="5BEF7FA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sz w:val="22"/>
          <w:szCs w:val="22"/>
        </w:rPr>
      </w:pPr>
      <w:r w:rsidRPr="00266479">
        <w:rPr>
          <w:rFonts w:eastAsia="Times New Roman"/>
          <w:sz w:val="22"/>
          <w:szCs w:val="22"/>
        </w:rPr>
        <w:t>Hamilton, E</w:t>
      </w:r>
      <w:r>
        <w:rPr>
          <w:rFonts w:eastAsia="Times New Roman"/>
          <w:sz w:val="22"/>
          <w:szCs w:val="22"/>
        </w:rPr>
        <w:t>arl</w:t>
      </w:r>
      <w:r w:rsidRPr="00266479">
        <w:rPr>
          <w:rFonts w:eastAsia="Times New Roman"/>
          <w:sz w:val="22"/>
          <w:szCs w:val="22"/>
        </w:rPr>
        <w:t xml:space="preserve"> J. </w:t>
      </w:r>
      <w:r w:rsidRPr="00266479">
        <w:rPr>
          <w:rFonts w:eastAsia="Times New Roman"/>
          <w:i/>
          <w:iCs/>
          <w:sz w:val="22"/>
          <w:szCs w:val="22"/>
        </w:rPr>
        <w:t>American treasure and the price revolution in Spain</w:t>
      </w:r>
      <w:r w:rsidRPr="00266479">
        <w:rPr>
          <w:rFonts w:eastAsia="Times New Roman"/>
          <w:sz w:val="22"/>
          <w:szCs w:val="22"/>
        </w:rPr>
        <w:t>. Cambridge: Harvard University Press (1934)</w:t>
      </w:r>
      <w:r>
        <w:rPr>
          <w:rFonts w:eastAsia="Times New Roman"/>
          <w:sz w:val="22"/>
          <w:szCs w:val="22"/>
        </w:rPr>
        <w:t>.</w:t>
      </w:r>
    </w:p>
    <w:p w14:paraId="0E016CB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sz w:val="22"/>
          <w:szCs w:val="22"/>
        </w:rPr>
      </w:pPr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F2745D">
        <w:rPr>
          <w:rFonts w:eastAsia="Times New Roman"/>
          <w:i/>
          <w:sz w:val="22"/>
          <w:szCs w:val="22"/>
        </w:rPr>
        <w:t>Money, prices and wages in Valencia, Aragon and Navarre, 1351-1500</w:t>
      </w:r>
      <w:r w:rsidRPr="00266479">
        <w:rPr>
          <w:rFonts w:eastAsia="Times New Roman"/>
          <w:sz w:val="22"/>
          <w:szCs w:val="22"/>
        </w:rPr>
        <w:t xml:space="preserve">. Cambridge, MA </w:t>
      </w:r>
      <w:r>
        <w:rPr>
          <w:rFonts w:eastAsia="Times New Roman"/>
          <w:sz w:val="22"/>
          <w:szCs w:val="22"/>
        </w:rPr>
        <w:t>(</w:t>
      </w:r>
      <w:r w:rsidRPr="00266479">
        <w:rPr>
          <w:rFonts w:eastAsia="Times New Roman"/>
          <w:sz w:val="22"/>
          <w:szCs w:val="22"/>
        </w:rPr>
        <w:t>1936</w:t>
      </w:r>
      <w:r>
        <w:rPr>
          <w:rFonts w:eastAsia="Times New Roman"/>
          <w:sz w:val="22"/>
          <w:szCs w:val="22"/>
        </w:rPr>
        <w:t>).</w:t>
      </w:r>
    </w:p>
    <w:p w14:paraId="67B42E5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sz w:val="22"/>
          <w:szCs w:val="22"/>
        </w:rPr>
      </w:pPr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="Times New Roman"/>
          <w:i/>
          <w:iCs/>
          <w:sz w:val="22"/>
          <w:szCs w:val="22"/>
        </w:rPr>
        <w:t xml:space="preserve"> War and Prices in Spain 1651-1800</w:t>
      </w:r>
      <w:r w:rsidRPr="00266479">
        <w:rPr>
          <w:rFonts w:eastAsia="Times New Roman"/>
          <w:sz w:val="22"/>
          <w:szCs w:val="22"/>
        </w:rPr>
        <w:t>. Cambridge: Harvard University Press</w:t>
      </w:r>
      <w:r>
        <w:rPr>
          <w:rFonts w:eastAsia="Times New Roman"/>
          <w:sz w:val="22"/>
          <w:szCs w:val="22"/>
        </w:rPr>
        <w:t xml:space="preserve"> </w:t>
      </w:r>
      <w:r w:rsidRPr="00266479">
        <w:rPr>
          <w:rFonts w:eastAsia="Times New Roman"/>
          <w:sz w:val="22"/>
          <w:szCs w:val="22"/>
        </w:rPr>
        <w:t>(1947)</w:t>
      </w:r>
      <w:r>
        <w:rPr>
          <w:rFonts w:eastAsia="Times New Roman"/>
          <w:sz w:val="22"/>
          <w:szCs w:val="22"/>
        </w:rPr>
        <w:t>.</w:t>
      </w:r>
    </w:p>
    <w:p w14:paraId="0662067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4" w:name="_ENREF_123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anauer, A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Études économiques sur l'Alsace ancienne et modern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, vol. 2: Denrées et salaires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aris, Strasbourg: A. Durand &amp; Pédone-Lauri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78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04"/>
    </w:p>
    <w:p w14:paraId="799DB9D2" w14:textId="77777777" w:rsidR="004E26D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5" w:name="_ENREF_124"/>
      <w:r w:rsidRPr="00266479">
        <w:rPr>
          <w:rFonts w:eastAsiaTheme="minorHAnsi"/>
          <w:noProof/>
          <w:sz w:val="22"/>
          <w:szCs w:val="22"/>
          <w:lang w:val="de-DE" w:eastAsia="en-GB"/>
        </w:rPr>
        <w:t>Hansen, J</w:t>
      </w:r>
      <w:r>
        <w:rPr>
          <w:rFonts w:eastAsiaTheme="minorHAnsi"/>
          <w:noProof/>
          <w:sz w:val="22"/>
          <w:szCs w:val="22"/>
          <w:lang w:val="de-DE" w:eastAsia="en-GB"/>
        </w:rPr>
        <w:t>ohannes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eiträge zur Geschichte des Getreidehandels und der Getreidepolitik Lübeck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Lübeck: Max Schmidt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12).</w:t>
      </w:r>
      <w:bookmarkEnd w:id="105"/>
    </w:p>
    <w:p w14:paraId="32EEA3E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6" w:name="_ENREF_163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arley, </w:t>
      </w:r>
      <w:r>
        <w:rPr>
          <w:rFonts w:eastAsiaTheme="minorHAnsi"/>
          <w:noProof/>
          <w:sz w:val="22"/>
          <w:szCs w:val="22"/>
          <w:lang w:val="en-GB" w:eastAsia="en-GB"/>
        </w:rPr>
        <w:t>C. Knick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Transportation, the World Wheat Trade, and the Kuznets Cycle, 1850–1913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Explorations in Economic History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7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8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18-250.</w:t>
      </w:r>
      <w:bookmarkEnd w:id="106"/>
    </w:p>
    <w:p w14:paraId="08129D1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07" w:name="_ENREF_125"/>
      <w:r w:rsidRPr="00266479">
        <w:rPr>
          <w:rFonts w:eastAsiaTheme="minorHAnsi"/>
          <w:noProof/>
          <w:sz w:val="22"/>
          <w:szCs w:val="22"/>
          <w:lang w:val="de-DE" w:eastAsia="en-GB"/>
        </w:rPr>
        <w:t>Hauser, H</w:t>
      </w:r>
      <w:r>
        <w:rPr>
          <w:rFonts w:eastAsiaTheme="minorHAnsi"/>
          <w:noProof/>
          <w:sz w:val="22"/>
          <w:szCs w:val="22"/>
          <w:lang w:val="de-DE" w:eastAsia="en-GB"/>
        </w:rPr>
        <w:t>enr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cherches et documents sur l'histoire des prix en France de 1500 à 180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aris: Les Presses Modern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36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07"/>
    </w:p>
    <w:p w14:paraId="4D20B8A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8" w:name="_ENREF_126"/>
      <w:r w:rsidRPr="00266479">
        <w:rPr>
          <w:rFonts w:eastAsiaTheme="minorHAnsi"/>
          <w:noProof/>
          <w:sz w:val="22"/>
          <w:szCs w:val="22"/>
          <w:lang w:val="en-GB" w:eastAsia="en-GB"/>
        </w:rPr>
        <w:t>Heers, J</w:t>
      </w:r>
      <w:r>
        <w:rPr>
          <w:rFonts w:eastAsiaTheme="minorHAnsi"/>
          <w:noProof/>
          <w:sz w:val="22"/>
          <w:szCs w:val="22"/>
          <w:lang w:val="en-GB" w:eastAsia="en-GB"/>
        </w:rPr>
        <w:t>acqu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Gênes au XVe siècle: activité économique et problèmes sociaux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aris: S.E.V.P.E.N.</w:t>
      </w:r>
      <w:bookmarkEnd w:id="108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61)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</w:p>
    <w:p w14:paraId="7B595EF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09" w:name="_ENREF_127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Helferich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Württembergische Getreide- und Weinpreise 1456-1628: Ein Beitrag zur Geschichte der Geldentwerthung nach der Entdeckung von Amerika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itschrift für die gesammte Staatswissenscha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4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58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71-502.</w:t>
      </w:r>
      <w:bookmarkEnd w:id="109"/>
    </w:p>
    <w:p w14:paraId="2E9E458A" w14:textId="77777777" w:rsidR="004E26D9" w:rsidRPr="00507C3D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0" w:name="_ENREF_128"/>
      <w:r w:rsidRPr="00507C3D">
        <w:rPr>
          <w:rFonts w:eastAsiaTheme="minorHAnsi"/>
          <w:noProof/>
          <w:sz w:val="22"/>
          <w:szCs w:val="22"/>
          <w:lang w:val="de-DE" w:eastAsia="en-GB"/>
        </w:rPr>
        <w:t xml:space="preserve">Hélin, Étienne. </w:t>
      </w:r>
      <w:r w:rsidRPr="00DC7DFC">
        <w:rPr>
          <w:sz w:val="22"/>
          <w:szCs w:val="22"/>
          <w:lang w:val="en-GB"/>
        </w:rPr>
        <w:t>“</w:t>
      </w:r>
      <w:r w:rsidRPr="00507C3D">
        <w:rPr>
          <w:rFonts w:eastAsiaTheme="minorHAnsi"/>
          <w:noProof/>
          <w:sz w:val="22"/>
          <w:szCs w:val="22"/>
          <w:lang w:val="de-DE" w:eastAsia="en-GB"/>
        </w:rPr>
        <w:t>Prix des céréales à Luxembourg XVIIe - XVIIIe siècles.</w:t>
      </w:r>
      <w:r w:rsidRPr="00DC7DFC">
        <w:rPr>
          <w:sz w:val="22"/>
          <w:szCs w:val="22"/>
          <w:lang w:val="en-GB"/>
        </w:rPr>
        <w:t>”</w:t>
      </w:r>
      <w:r w:rsidRPr="00507C3D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507C3D">
        <w:rPr>
          <w:rFonts w:eastAsiaTheme="minorHAnsi"/>
          <w:i/>
          <w:noProof/>
          <w:sz w:val="22"/>
          <w:szCs w:val="22"/>
          <w:lang w:val="de-DE" w:eastAsia="en-GB"/>
        </w:rPr>
        <w:t>Marché des céréales à Ruremonde, Luxembourg, Namur et Diest aux XVIIe et XVIIIe siècles</w:t>
      </w:r>
      <w:r w:rsidRPr="00507C3D">
        <w:rPr>
          <w:rFonts w:eastAsiaTheme="minorHAnsi"/>
          <w:noProof/>
          <w:sz w:val="22"/>
          <w:szCs w:val="22"/>
          <w:lang w:val="de-DE" w:eastAsia="en-GB"/>
        </w:rPr>
        <w:t xml:space="preserve">, edited by Joseph </w:t>
      </w:r>
      <w:r w:rsidRPr="00507C3D">
        <w:rPr>
          <w:rFonts w:eastAsiaTheme="minorHAnsi"/>
          <w:noProof/>
          <w:sz w:val="22"/>
          <w:szCs w:val="22"/>
          <w:lang w:val="en-GB" w:eastAsia="en-GB"/>
        </w:rPr>
        <w:t xml:space="preserve">Ruwet, </w:t>
      </w:r>
      <w:r w:rsidRPr="00507C3D">
        <w:rPr>
          <w:rFonts w:eastAsiaTheme="minorHAnsi"/>
          <w:noProof/>
          <w:sz w:val="22"/>
          <w:szCs w:val="22"/>
          <w:lang w:val="de-DE" w:eastAsia="en-GB"/>
        </w:rPr>
        <w:t>Étienne</w:t>
      </w:r>
      <w:r w:rsidRPr="00507C3D">
        <w:rPr>
          <w:rFonts w:eastAsiaTheme="minorHAnsi"/>
          <w:noProof/>
          <w:sz w:val="22"/>
          <w:szCs w:val="22"/>
          <w:lang w:val="en-GB" w:eastAsia="en-GB"/>
        </w:rPr>
        <w:t xml:space="preserve"> Hélin, </w:t>
      </w:r>
      <w:r w:rsidRPr="00507C3D">
        <w:rPr>
          <w:rFonts w:eastAsiaTheme="minorEastAsia"/>
          <w:sz w:val="22"/>
          <w:szCs w:val="22"/>
          <w:lang w:val="en-GB" w:eastAsia="zh-CN"/>
        </w:rPr>
        <w:t>Françoise</w:t>
      </w:r>
      <w:r w:rsidRPr="00507C3D">
        <w:rPr>
          <w:rFonts w:eastAsiaTheme="minorHAnsi"/>
          <w:noProof/>
          <w:sz w:val="22"/>
          <w:szCs w:val="22"/>
          <w:lang w:val="en-GB" w:eastAsia="en-GB"/>
        </w:rPr>
        <w:t xml:space="preserve"> Ladrier and Leo van Buyten, 185-280</w:t>
      </w:r>
      <w:r w:rsidRPr="00507C3D">
        <w:rPr>
          <w:rFonts w:eastAsiaTheme="minorHAnsi"/>
          <w:i/>
          <w:noProof/>
          <w:sz w:val="22"/>
          <w:szCs w:val="22"/>
          <w:lang w:val="en-GB" w:eastAsia="en-GB"/>
        </w:rPr>
        <w:t>.</w:t>
      </w:r>
      <w:r w:rsidRPr="00507C3D">
        <w:rPr>
          <w:rFonts w:eastAsiaTheme="minorHAnsi"/>
          <w:noProof/>
          <w:sz w:val="22"/>
          <w:szCs w:val="22"/>
          <w:lang w:val="en-GB" w:eastAsia="en-GB"/>
        </w:rPr>
        <w:t xml:space="preserve"> Louvain: Publications Universitaires de Louvain</w:t>
      </w:r>
      <w:r w:rsidRPr="00507C3D">
        <w:rPr>
          <w:rFonts w:eastAsiaTheme="minorHAnsi"/>
          <w:noProof/>
          <w:sz w:val="22"/>
          <w:szCs w:val="22"/>
          <w:lang w:val="de-DE" w:eastAsia="en-GB"/>
        </w:rPr>
        <w:t xml:space="preserve"> (1966)</w:t>
      </w:r>
      <w:r w:rsidRPr="00507C3D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10"/>
    </w:p>
    <w:p w14:paraId="08DE7E0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1" w:name="_ENREF_129"/>
      <w:r w:rsidRPr="00266479">
        <w:rPr>
          <w:rFonts w:eastAsiaTheme="minorHAnsi"/>
          <w:noProof/>
          <w:sz w:val="22"/>
          <w:szCs w:val="22"/>
          <w:lang w:val="en-GB" w:eastAsia="en-GB"/>
        </w:rPr>
        <w:t>Herbert, C</w:t>
      </w:r>
      <w:r>
        <w:rPr>
          <w:rFonts w:eastAsiaTheme="minorHAnsi"/>
          <w:noProof/>
          <w:sz w:val="22"/>
          <w:szCs w:val="22"/>
          <w:lang w:val="en-GB" w:eastAsia="en-GB"/>
        </w:rPr>
        <w:t>laud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J</w:t>
      </w:r>
      <w:r>
        <w:rPr>
          <w:rFonts w:eastAsiaTheme="minorHAnsi"/>
          <w:noProof/>
          <w:sz w:val="22"/>
          <w:szCs w:val="22"/>
          <w:lang w:val="en-GB" w:eastAsia="en-GB"/>
        </w:rPr>
        <w:t>acqu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Essai sur la police générale des grains, sur leurs prix &amp; sur les effets de l'agricultur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Berlin: no publisher (1755).</w:t>
      </w:r>
      <w:bookmarkEnd w:id="111"/>
    </w:p>
    <w:p w14:paraId="5A9488A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2" w:name="_ENREF_130"/>
      <w:r w:rsidRPr="00266479">
        <w:rPr>
          <w:rFonts w:eastAsiaTheme="minorHAnsi"/>
          <w:noProof/>
          <w:sz w:val="22"/>
          <w:szCs w:val="22"/>
          <w:lang w:val="en-GB" w:eastAsia="en-GB"/>
        </w:rPr>
        <w:t>Herlihy, D</w:t>
      </w:r>
      <w:r>
        <w:rPr>
          <w:rFonts w:eastAsiaTheme="minorHAnsi"/>
          <w:noProof/>
          <w:sz w:val="22"/>
          <w:szCs w:val="22"/>
          <w:lang w:val="en-GB" w:eastAsia="en-GB"/>
        </w:rPr>
        <w:t>avi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isa in the Early Renaissance: A Study of Urban Growth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New Haven: Yale University Press (1958).</w:t>
      </w:r>
      <w:bookmarkEnd w:id="112"/>
    </w:p>
    <w:p w14:paraId="0F4C94B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3" w:name="_ENREF_131"/>
      <w:r w:rsidRPr="00266479">
        <w:rPr>
          <w:rFonts w:eastAsiaTheme="minorHAnsi"/>
          <w:noProof/>
          <w:sz w:val="22"/>
          <w:szCs w:val="22"/>
          <w:lang w:val="en-GB" w:eastAsia="en-GB"/>
        </w:rPr>
        <w:t>Hill, F</w:t>
      </w:r>
      <w:r>
        <w:rPr>
          <w:rFonts w:eastAsiaTheme="minorHAnsi"/>
          <w:noProof/>
          <w:sz w:val="22"/>
          <w:szCs w:val="22"/>
          <w:lang w:val="en-GB" w:eastAsia="en-GB"/>
        </w:rPr>
        <w:t>ranci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udor and Stuart Lincol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Cambridge: Cambridge University Press (1956).</w:t>
      </w:r>
      <w:bookmarkEnd w:id="113"/>
    </w:p>
    <w:p w14:paraId="07F2F77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14" w:name="_ENREF_132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irsch, J. C. (1756)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es Teutschen Reichs Münz-Archiv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. Nürnberg: Adam Jonathan Felßeckers seel. Erben.</w:t>
      </w:r>
      <w:bookmarkEnd w:id="114"/>
    </w:p>
    <w:p w14:paraId="0F0C842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5" w:name="_ENREF_133"/>
      <w:r w:rsidRPr="00266479">
        <w:rPr>
          <w:rFonts w:eastAsiaTheme="minorHAnsi"/>
          <w:noProof/>
          <w:sz w:val="22"/>
          <w:szCs w:val="22"/>
          <w:lang w:val="de-DE" w:eastAsia="en-GB"/>
        </w:rPr>
        <w:t>Hirsch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C</w:t>
      </w:r>
      <w:r>
        <w:rPr>
          <w:rFonts w:eastAsiaTheme="minorHAnsi"/>
          <w:noProof/>
          <w:sz w:val="22"/>
          <w:szCs w:val="22"/>
          <w:lang w:val="de-DE" w:eastAsia="en-GB"/>
        </w:rPr>
        <w:t>hristop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es Teutschen Reichs Münz-Archiv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vol. 6. Nürnberg: Adam Jonathan Felßeckers seel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Erb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76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15"/>
    </w:p>
    <w:p w14:paraId="6E36593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6" w:name="_ENREF_134"/>
      <w:r w:rsidRPr="00266479">
        <w:rPr>
          <w:rFonts w:eastAsiaTheme="minorHAnsi"/>
          <w:noProof/>
          <w:sz w:val="22"/>
          <w:szCs w:val="22"/>
          <w:lang w:val="en-GB" w:eastAsia="en-GB"/>
        </w:rPr>
        <w:t>Hoszowski, S</w:t>
      </w:r>
      <w:r>
        <w:rPr>
          <w:rFonts w:eastAsiaTheme="minorHAnsi"/>
          <w:noProof/>
          <w:sz w:val="22"/>
          <w:szCs w:val="22"/>
          <w:lang w:val="en-GB" w:eastAsia="en-GB"/>
        </w:rPr>
        <w:t>tanislaw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Ceny we Lwowie w XVI i XVII wieku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Lwów: Institut pour l'encouragement de la création scientifique polonaise (1928).</w:t>
      </w:r>
      <w:bookmarkEnd w:id="116"/>
    </w:p>
    <w:p w14:paraId="360910F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17" w:name="_ENREF_135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Ceny we Lwowie w latach 1701-1914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wów: Kasa Im. Rektora J. Mianowskiego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34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17"/>
    </w:p>
    <w:p w14:paraId="14DC649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8" w:name="_ENREF_136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ouse of Commons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arliamentary Papers 1826-27: Foreign corn. No. 2: Returns of all accounts that have been received during the year 1826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XVI (1826).</w:t>
      </w:r>
      <w:bookmarkEnd w:id="118"/>
    </w:p>
    <w:p w14:paraId="660BC9A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19" w:name="_ENREF_137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arliamentary Papers 1826-27: Foreign corn. Further Accounts No. 2. Consuls Retur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XVI. London: no pulisher (1827a).</w:t>
      </w:r>
      <w:bookmarkEnd w:id="119"/>
    </w:p>
    <w:p w14:paraId="6D44BD0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20" w:name="_ENREF_13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arliamentary Papers 1826-27: Foreign corn. No. 2: Returns of all accounts that have been received during the year 1826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XVI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27b).</w:t>
      </w:r>
      <w:bookmarkEnd w:id="120"/>
    </w:p>
    <w:p w14:paraId="011389F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21" w:name="_ENREF_139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Parliamentary Papers 1842: An Account of the Annual Average Price of Wheat in Dublin, in Each Year from 1828-1841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XL. London: House of Commons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42).</w:t>
      </w:r>
      <w:bookmarkEnd w:id="121"/>
    </w:p>
    <w:p w14:paraId="65A057A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22" w:name="_ENREF_140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ouses of Parliament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Second series of memoranda, statistical tables, and charts prepared in the Board of Trade with reference to various matters bearing on British and foreign trade and industrial conditio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ondon: House of Common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05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22"/>
    </w:p>
    <w:p w14:paraId="534F0E0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23" w:name="_ENREF_141"/>
      <w:r w:rsidRPr="00266479">
        <w:rPr>
          <w:rFonts w:eastAsiaTheme="minorHAnsi"/>
          <w:noProof/>
          <w:sz w:val="22"/>
          <w:szCs w:val="22"/>
          <w:lang w:val="de-DE" w:eastAsia="en-GB"/>
        </w:rPr>
        <w:t>Hunger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G</w:t>
      </w:r>
      <w:r>
        <w:rPr>
          <w:rFonts w:eastAsiaTheme="minorHAnsi"/>
          <w:noProof/>
          <w:sz w:val="22"/>
          <w:szCs w:val="22"/>
          <w:lang w:val="de-DE" w:eastAsia="en-GB"/>
        </w:rPr>
        <w:t>ottfri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Kurze Geschichte der Abgaben, besonders der Konsumtions- und Handelsabgaben in Sachs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Dresden: Johann Samuel Gerlach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789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123"/>
    </w:p>
    <w:p w14:paraId="1ADA644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24" w:name="_ENREF_142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Il Sole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Il Sole (daily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ilano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ad annum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24"/>
    </w:p>
    <w:p w14:paraId="4746F9E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25" w:name="_ENREF_143"/>
      <w:r w:rsidRPr="00266479">
        <w:rPr>
          <w:rFonts w:eastAsiaTheme="minorHAnsi"/>
          <w:noProof/>
          <w:sz w:val="22"/>
          <w:szCs w:val="22"/>
          <w:lang w:val="de-DE" w:eastAsia="en-GB"/>
        </w:rPr>
        <w:lastRenderedPageBreak/>
        <w:t>Ilisch, P</w:t>
      </w:r>
      <w:r>
        <w:rPr>
          <w:rFonts w:eastAsiaTheme="minorHAnsi"/>
          <w:noProof/>
          <w:sz w:val="22"/>
          <w:szCs w:val="22"/>
          <w:lang w:val="de-DE" w:eastAsia="en-GB"/>
        </w:rPr>
        <w:t>et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Westfälische Münzgeschichte der Neuzeit vom 16. bis zum 18. Jahrhunder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Münster: Westfäl</w:t>
      </w:r>
      <w:r>
        <w:rPr>
          <w:rFonts w:eastAsiaTheme="minorHAnsi"/>
          <w:noProof/>
          <w:sz w:val="22"/>
          <w:szCs w:val="22"/>
          <w:lang w:val="de-DE" w:eastAsia="en-GB"/>
        </w:rPr>
        <w:t>isch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Landesmuseum für Kunst u</w:t>
      </w:r>
      <w:r>
        <w:rPr>
          <w:rFonts w:eastAsiaTheme="minorHAnsi"/>
          <w:noProof/>
          <w:sz w:val="22"/>
          <w:szCs w:val="22"/>
          <w:lang w:val="de-DE" w:eastAsia="en-GB"/>
        </w:rPr>
        <w:t>n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Kulturgeschichte (1982).</w:t>
      </w:r>
      <w:bookmarkEnd w:id="125"/>
    </w:p>
    <w:p w14:paraId="08EDC62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26" w:name="_ENREF_144"/>
      <w:r w:rsidRPr="00266479">
        <w:rPr>
          <w:rFonts w:eastAsiaTheme="minorHAnsi"/>
          <w:noProof/>
          <w:sz w:val="22"/>
          <w:szCs w:val="22"/>
          <w:lang w:val="de-DE" w:eastAsia="en-GB"/>
        </w:rPr>
        <w:t>Institut national de la statistique et des études économiques</w:t>
      </w:r>
      <w:r>
        <w:rPr>
          <w:rFonts w:eastAsiaTheme="minorHAnsi"/>
          <w:noProof/>
          <w:sz w:val="22"/>
          <w:szCs w:val="22"/>
          <w:lang w:val="de-DE" w:eastAsia="en-GB"/>
        </w:rPr>
        <w:t>, 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nnuaire statistique de la France</w:t>
      </w:r>
      <w:r w:rsidRPr="00B73FEB">
        <w:rPr>
          <w:rFonts w:eastAsiaTheme="minorHAnsi"/>
          <w:noProof/>
          <w:sz w:val="22"/>
          <w:szCs w:val="22"/>
          <w:lang w:val="de-DE" w:eastAsia="en-GB"/>
        </w:rPr>
        <w:t>.</w:t>
      </w:r>
      <w:r>
        <w:rPr>
          <w:rFonts w:eastAsiaTheme="minorHAnsi"/>
          <w:i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aris: INSEE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95-1913).</w:t>
      </w:r>
      <w:bookmarkEnd w:id="126"/>
    </w:p>
    <w:p w14:paraId="24D842C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de-DE"/>
        </w:rPr>
        <w:t xml:space="preserve">Institut national de la statistique et des études économiques du Grand-Duché de Luxembourg. </w:t>
      </w:r>
      <w:r w:rsidRPr="00266479">
        <w:rPr>
          <w:rFonts w:eastAsiaTheme="minorHAnsi"/>
          <w:i/>
          <w:noProof/>
          <w:sz w:val="22"/>
          <w:szCs w:val="22"/>
          <w:lang w:val="it-IT"/>
        </w:rPr>
        <w:t xml:space="preserve">Statistiques Historiques. </w:t>
      </w:r>
      <w:r w:rsidRPr="00266479">
        <w:rPr>
          <w:rFonts w:eastAsiaTheme="minorHAnsi"/>
          <w:noProof/>
          <w:sz w:val="22"/>
          <w:szCs w:val="22"/>
          <w:lang w:val="it-IT"/>
        </w:rPr>
        <w:t>Luxembourg: Ministère de l'Économie</w:t>
      </w:r>
      <w:r>
        <w:rPr>
          <w:rFonts w:eastAsiaTheme="minorHAnsi"/>
          <w:noProof/>
          <w:sz w:val="22"/>
          <w:szCs w:val="22"/>
          <w:lang w:val="it-IT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/>
        </w:rPr>
        <w:t>(1990)</w:t>
      </w:r>
      <w:r w:rsidRPr="00266479">
        <w:rPr>
          <w:rFonts w:eastAsiaTheme="minorHAnsi"/>
          <w:noProof/>
          <w:sz w:val="22"/>
          <w:szCs w:val="22"/>
          <w:lang w:val="it-IT"/>
        </w:rPr>
        <w:t>.</w:t>
      </w:r>
    </w:p>
    <w:p w14:paraId="1785A58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27" w:name="_ENREF_145"/>
      <w:r w:rsidRPr="00266479">
        <w:rPr>
          <w:rFonts w:eastAsiaTheme="minorHAnsi"/>
          <w:noProof/>
          <w:sz w:val="22"/>
          <w:szCs w:val="22"/>
          <w:lang w:val="it-IT" w:eastAsia="en-GB"/>
        </w:rPr>
        <w:t>Iradiel Murugarren, P</w:t>
      </w:r>
      <w:r>
        <w:rPr>
          <w:rFonts w:eastAsiaTheme="minorHAnsi"/>
          <w:noProof/>
          <w:sz w:val="22"/>
          <w:szCs w:val="22"/>
          <w:lang w:val="it-IT" w:eastAsia="en-GB"/>
        </w:rPr>
        <w:t>aulin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rogreso agrario, desequilibrio social y agricultura de transición: la propiedad del Colegio de España en Bolonia (siglos XIV y XV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Bolonia: Publicaciones del Real Colegio de Españ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78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27"/>
    </w:p>
    <w:p w14:paraId="7D2B12F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28" w:name="_ENREF_146"/>
      <w:r w:rsidRPr="00266479">
        <w:rPr>
          <w:rFonts w:eastAsiaTheme="minorHAnsi"/>
          <w:noProof/>
          <w:sz w:val="22"/>
          <w:szCs w:val="22"/>
          <w:lang w:val="de-DE" w:eastAsia="en-GB"/>
        </w:rPr>
        <w:t>Irsigler, F</w:t>
      </w:r>
      <w:r>
        <w:rPr>
          <w:rFonts w:eastAsiaTheme="minorHAnsi"/>
          <w:noProof/>
          <w:sz w:val="22"/>
          <w:szCs w:val="22"/>
          <w:lang w:val="de-DE" w:eastAsia="en-GB"/>
        </w:rPr>
        <w:t>ran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DC7DFC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Getreide- und Brotpreise, Brotgewicht und Getreideverbrauch in Köln vom Spätmittelalter bis zum Ende des Ancien Régim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DC7DFC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wei Jahrtausende Kölner Wirtscha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ol. 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Hermann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Kellenbenz, 519-539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Köln: Greven Verlag (1975).</w:t>
      </w:r>
      <w:bookmarkEnd w:id="128"/>
    </w:p>
    <w:p w14:paraId="7883640B" w14:textId="77777777" w:rsidR="004E26D9" w:rsidRPr="00B73FEB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29" w:name="_ENREF_147"/>
      <w:r w:rsidRPr="00B73FEB">
        <w:rPr>
          <w:rFonts w:eastAsiaTheme="minorHAnsi"/>
          <w:noProof/>
          <w:sz w:val="22"/>
          <w:szCs w:val="22"/>
          <w:lang w:val="en-GB" w:eastAsia="en-GB"/>
        </w:rPr>
        <w:t xml:space="preserve">Jacks, David S. </w:t>
      </w:r>
      <w:bookmarkEnd w:id="129"/>
      <w:r w:rsidRPr="00B73FEB">
        <w:rPr>
          <w:sz w:val="22"/>
          <w:szCs w:val="22"/>
          <w:lang w:val="en-GB"/>
        </w:rPr>
        <w:t>“Intra- and International Commodity Market Integration in the Atlantic Economy, 1800</w:t>
      </w:r>
      <w:r>
        <w:rPr>
          <w:sz w:val="22"/>
          <w:szCs w:val="22"/>
          <w:lang w:val="en-GB"/>
        </w:rPr>
        <w:t>-</w:t>
      </w:r>
      <w:r w:rsidRPr="00B73FEB">
        <w:rPr>
          <w:sz w:val="22"/>
          <w:szCs w:val="22"/>
          <w:lang w:val="en-GB"/>
        </w:rPr>
        <w:t xml:space="preserve">1913.” </w:t>
      </w:r>
      <w:r w:rsidRPr="00B73FEB">
        <w:rPr>
          <w:i/>
          <w:sz w:val="22"/>
          <w:szCs w:val="22"/>
          <w:lang w:val="en-GB"/>
        </w:rPr>
        <w:t>Explorations in Economic History</w:t>
      </w:r>
      <w:r w:rsidRPr="00B73FEB">
        <w:rPr>
          <w:sz w:val="22"/>
          <w:szCs w:val="22"/>
          <w:lang w:val="en-GB"/>
        </w:rPr>
        <w:t xml:space="preserve"> 42, no. 3 (2005): 381-413.</w:t>
      </w:r>
    </w:p>
    <w:p w14:paraId="63A203C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30" w:name="_ENREF_14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What Drove 19th Century Commodity Market Integration?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Explorations in Economic Histor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43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3 (2006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383-412.</w:t>
      </w:r>
      <w:bookmarkEnd w:id="130"/>
    </w:p>
    <w:p w14:paraId="597837B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1" w:name="_ENREF_149"/>
      <w:r w:rsidRPr="00266479">
        <w:rPr>
          <w:rFonts w:eastAsiaTheme="minorHAnsi"/>
          <w:noProof/>
          <w:sz w:val="22"/>
          <w:szCs w:val="22"/>
          <w:lang w:val="en-GB" w:eastAsia="en-GB"/>
        </w:rPr>
        <w:t>Jacob, W</w:t>
      </w:r>
      <w:r>
        <w:rPr>
          <w:rFonts w:eastAsiaTheme="minorHAnsi"/>
          <w:noProof/>
          <w:sz w:val="22"/>
          <w:szCs w:val="22"/>
          <w:lang w:val="en-GB" w:eastAsia="en-GB"/>
        </w:rPr>
        <w:t>illiam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Report on the Trade in Foreign Corn, and on the Agriculture of the North of Europ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ondon: Ridgwa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26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31"/>
    </w:p>
    <w:p w14:paraId="73FE77C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2" w:name="_ENREF_150"/>
      <w:r w:rsidRPr="00266479">
        <w:rPr>
          <w:rFonts w:eastAsiaTheme="minorHAnsi"/>
          <w:noProof/>
          <w:sz w:val="22"/>
          <w:szCs w:val="22"/>
          <w:lang w:val="de-DE" w:eastAsia="en-GB"/>
        </w:rPr>
        <w:t>Jacobs, A</w:t>
      </w:r>
      <w:r>
        <w:rPr>
          <w:rFonts w:eastAsiaTheme="minorHAnsi"/>
          <w:noProof/>
          <w:sz w:val="22"/>
          <w:szCs w:val="22"/>
          <w:lang w:val="de-DE" w:eastAsia="en-GB"/>
        </w:rPr>
        <w:t>lfr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Han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Richter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Großhandelspreise in Deutschland von 1792 bis 1934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: Hanseatische Verlagsanstalt Hamburg (1935).</w:t>
      </w:r>
      <w:bookmarkEnd w:id="132"/>
    </w:p>
    <w:p w14:paraId="04467A7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3" w:name="_ENREF_151"/>
      <w:r w:rsidRPr="00266479">
        <w:rPr>
          <w:rFonts w:eastAsiaTheme="minorHAnsi"/>
          <w:noProof/>
          <w:sz w:val="22"/>
          <w:szCs w:val="22"/>
          <w:lang w:val="de-DE" w:eastAsia="en-GB"/>
        </w:rPr>
        <w:t>Jacopetti, I</w:t>
      </w:r>
      <w:r>
        <w:rPr>
          <w:rFonts w:eastAsiaTheme="minorHAnsi"/>
          <w:noProof/>
          <w:sz w:val="22"/>
          <w:szCs w:val="22"/>
          <w:lang w:val="de-DE" w:eastAsia="en-GB"/>
        </w:rPr>
        <w:t>rca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N</w:t>
      </w:r>
      <w:r>
        <w:rPr>
          <w:rFonts w:eastAsiaTheme="minorHAnsi"/>
          <w:noProof/>
          <w:sz w:val="22"/>
          <w:szCs w:val="22"/>
          <w:lang w:val="de-DE" w:eastAsia="en-GB"/>
        </w:rPr>
        <w:t>icola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onete e prezzi a Cremona dal XVI al XVIII secol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Cremona: Athenaeum cremonense (1965).</w:t>
      </w:r>
      <w:bookmarkEnd w:id="133"/>
    </w:p>
    <w:p w14:paraId="1ED416D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4" w:name="_ENREF_152"/>
      <w:r w:rsidRPr="00266479">
        <w:rPr>
          <w:rFonts w:eastAsiaTheme="minorHAnsi"/>
          <w:noProof/>
          <w:sz w:val="22"/>
          <w:szCs w:val="22"/>
          <w:lang w:val="de-DE" w:eastAsia="en-GB"/>
        </w:rPr>
        <w:t>Jägers, R</w:t>
      </w:r>
      <w:r>
        <w:rPr>
          <w:rFonts w:eastAsiaTheme="minorHAnsi"/>
          <w:noProof/>
          <w:sz w:val="22"/>
          <w:szCs w:val="22"/>
          <w:lang w:val="de-DE" w:eastAsia="en-GB"/>
        </w:rPr>
        <w:t>egin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uisburg im 18. Jahrhundert: Sozialstruktur und Bevölkerungsbewegung einer niederrheinischen Kleinstadt im Ancien Regime (1713-1814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Köln: Böhlau (2001).</w:t>
      </w:r>
      <w:bookmarkEnd w:id="134"/>
    </w:p>
    <w:p w14:paraId="497D357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5" w:name="_ENREF_153"/>
      <w:r w:rsidRPr="00266479">
        <w:rPr>
          <w:rFonts w:eastAsiaTheme="minorHAnsi"/>
          <w:noProof/>
          <w:sz w:val="22"/>
          <w:szCs w:val="22"/>
          <w:lang w:val="de-DE" w:eastAsia="en-GB"/>
        </w:rPr>
        <w:t>Janáček, J</w:t>
      </w:r>
      <w:r>
        <w:rPr>
          <w:rFonts w:eastAsiaTheme="minorHAnsi"/>
          <w:noProof/>
          <w:sz w:val="22"/>
          <w:szCs w:val="22"/>
          <w:lang w:val="de-DE" w:eastAsia="en-GB"/>
        </w:rPr>
        <w:t>osef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udolfinské drahotní řády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Praha: Českoslov. akad. věd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57).</w:t>
      </w:r>
      <w:bookmarkEnd w:id="135"/>
    </w:p>
    <w:p w14:paraId="6379A7C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6" w:name="_ENREF_154"/>
      <w:r w:rsidRPr="00266479">
        <w:rPr>
          <w:rFonts w:eastAsiaTheme="minorHAnsi"/>
          <w:noProof/>
          <w:sz w:val="22"/>
          <w:szCs w:val="22"/>
          <w:lang w:val="de-DE" w:eastAsia="en-GB"/>
        </w:rPr>
        <w:t>Jesse, W</w:t>
      </w:r>
      <w:r>
        <w:rPr>
          <w:rFonts w:eastAsiaTheme="minorHAnsi"/>
          <w:noProof/>
          <w:sz w:val="22"/>
          <w:szCs w:val="22"/>
          <w:lang w:val="de-DE" w:eastAsia="en-GB"/>
        </w:rPr>
        <w:t>ilhelm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er Wendische Münzverei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Lübeck: Hansischer Geschichtsverein (1928).</w:t>
      </w:r>
      <w:bookmarkEnd w:id="136"/>
    </w:p>
    <w:p w14:paraId="4D26F71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7" w:name="_ENREF_155"/>
      <w:r w:rsidRPr="00266479">
        <w:rPr>
          <w:rFonts w:eastAsiaTheme="minorHAnsi"/>
          <w:noProof/>
          <w:sz w:val="22"/>
          <w:szCs w:val="22"/>
          <w:lang w:val="de-DE" w:eastAsia="en-GB"/>
        </w:rPr>
        <w:t>Jesse, W</w:t>
      </w:r>
      <w:r>
        <w:rPr>
          <w:rFonts w:eastAsiaTheme="minorHAnsi"/>
          <w:noProof/>
          <w:sz w:val="22"/>
          <w:szCs w:val="22"/>
          <w:lang w:val="de-DE" w:eastAsia="en-GB"/>
        </w:rPr>
        <w:t>ilhelm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Heinrich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Buck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Münzen der Stadt Braunschweig von 1499 bis 168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raunschweig: Weisenhaus-Buchdruckerei und Verlag (1962).</w:t>
      </w:r>
      <w:bookmarkEnd w:id="137"/>
    </w:p>
    <w:p w14:paraId="6AE290E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38" w:name="_ENREF_156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Jessen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Neun und vierzigjähriges Verzeichnis der Kornpreise in Lübeck, nach Lasten</w:t>
      </w:r>
      <w:r w:rsidRPr="00B73FEB">
        <w:rPr>
          <w:sz w:val="22"/>
          <w:szCs w:val="22"/>
          <w:lang w:val="en-GB"/>
        </w:rPr>
        <w:t>.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chleswig-Holsteinische Blätter für Polizei und Kultu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0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25-228.</w:t>
      </w:r>
      <w:bookmarkEnd w:id="138"/>
    </w:p>
    <w:p w14:paraId="10DE2D2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39" w:name="_ENREF_157"/>
      <w:r w:rsidRPr="00266479">
        <w:rPr>
          <w:rFonts w:eastAsiaTheme="minorHAnsi"/>
          <w:noProof/>
          <w:sz w:val="22"/>
          <w:szCs w:val="22"/>
          <w:lang w:val="de-DE" w:eastAsia="en-GB"/>
        </w:rPr>
        <w:t>Jörberg, L</w:t>
      </w:r>
      <w:r>
        <w:rPr>
          <w:rFonts w:eastAsiaTheme="minorHAnsi"/>
          <w:noProof/>
          <w:sz w:val="22"/>
          <w:szCs w:val="22"/>
          <w:lang w:val="de-DE" w:eastAsia="en-GB"/>
        </w:rPr>
        <w:t>ennar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 History of Prices in Sweden 1732-1914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Lund: CWK Gleerup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72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39"/>
    </w:p>
    <w:p w14:paraId="3676602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0" w:name="_ENREF_158"/>
      <w:r w:rsidRPr="00266479">
        <w:rPr>
          <w:rFonts w:eastAsiaTheme="minorHAnsi"/>
          <w:noProof/>
          <w:sz w:val="22"/>
          <w:szCs w:val="22"/>
          <w:lang w:val="en-GB" w:eastAsia="en-GB"/>
        </w:rPr>
        <w:t>Joseph, P</w:t>
      </w:r>
      <w:r>
        <w:rPr>
          <w:rFonts w:eastAsiaTheme="minorHAnsi"/>
          <w:noProof/>
          <w:sz w:val="22"/>
          <w:szCs w:val="22"/>
          <w:lang w:val="en-GB" w:eastAsia="en-GB"/>
        </w:rPr>
        <w:t>au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Eduard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Fellner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Münzen von Frankfurt-am-Main nebst einer münzgeschichtlichen Einleitung und mehreren Anhängen: Das Mittelalter. Die Neuzei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Frankfurt: J. Baer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96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40"/>
    </w:p>
    <w:p w14:paraId="7654444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1" w:name="_ENREF_159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Kaiserliches Statistisches Amt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Weizenpreise in den 50 Jahren 1845 bis 1894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ierteljahrshefte zur Statistik des Deutschen Reich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 (1895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: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19.</w:t>
      </w:r>
      <w:bookmarkEnd w:id="141"/>
    </w:p>
    <w:p w14:paraId="19CB94B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2" w:name="_ENREF_160"/>
      <w:r w:rsidRPr="00266479">
        <w:rPr>
          <w:rFonts w:eastAsiaTheme="minorHAnsi"/>
          <w:noProof/>
          <w:sz w:val="22"/>
          <w:szCs w:val="22"/>
          <w:lang w:val="de-DE" w:eastAsia="en-GB"/>
        </w:rPr>
        <w:t>Kerl, B</w:t>
      </w:r>
      <w:r>
        <w:rPr>
          <w:rFonts w:eastAsiaTheme="minorHAnsi"/>
          <w:noProof/>
          <w:sz w:val="22"/>
          <w:szCs w:val="22"/>
          <w:lang w:val="de-DE" w:eastAsia="en-GB"/>
        </w:rPr>
        <w:t>run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Oberha</w:t>
      </w:r>
      <w:r>
        <w:rPr>
          <w:rFonts w:eastAsiaTheme="minorHAnsi"/>
          <w:i/>
          <w:noProof/>
          <w:sz w:val="22"/>
          <w:szCs w:val="22"/>
          <w:lang w:val="de-DE" w:eastAsia="en-GB"/>
        </w:rPr>
        <w:t>r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r Hüttenprocesse zur Gewinnung von Silber, Kupfer, Blei und arseniger Säure</w:t>
      </w:r>
      <w:r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Clausthal: Verlag der Grosse'schen Buchhandlung (1860).</w:t>
      </w:r>
      <w:bookmarkEnd w:id="142"/>
    </w:p>
    <w:p w14:paraId="3215B46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3" w:name="_ENREF_161"/>
      <w:r w:rsidRPr="00266479">
        <w:rPr>
          <w:rFonts w:eastAsiaTheme="minorHAnsi"/>
          <w:noProof/>
          <w:sz w:val="22"/>
          <w:szCs w:val="22"/>
          <w:lang w:val="de-DE" w:eastAsia="en-GB"/>
        </w:rPr>
        <w:t>Kius, O</w:t>
      </w:r>
      <w:r>
        <w:rPr>
          <w:rFonts w:eastAsiaTheme="minorHAnsi"/>
          <w:noProof/>
          <w:sz w:val="22"/>
          <w:szCs w:val="22"/>
          <w:lang w:val="de-DE" w:eastAsia="en-GB"/>
        </w:rPr>
        <w:t>tt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Preis- und Lohnverhältnisse des sechszehnten Jahrhunderts in Thüringen I</w:t>
      </w:r>
      <w:r w:rsidRPr="00B73FEB">
        <w:rPr>
          <w:sz w:val="22"/>
          <w:szCs w:val="22"/>
          <w:lang w:val="en-GB"/>
        </w:rPr>
        <w:t>.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ahrbücher für Nationalökonomie und Statistik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 (1864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65-78.</w:t>
      </w:r>
      <w:bookmarkEnd w:id="143"/>
    </w:p>
    <w:p w14:paraId="05B6D7E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44" w:name="_ENREF_162"/>
      <w:r w:rsidRPr="00266479">
        <w:rPr>
          <w:rFonts w:eastAsiaTheme="minorHAnsi"/>
          <w:noProof/>
          <w:sz w:val="22"/>
          <w:szCs w:val="22"/>
          <w:lang w:val="de-DE" w:eastAsia="en-GB"/>
        </w:rPr>
        <w:t>Klotzsch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F</w:t>
      </w:r>
      <w:r>
        <w:rPr>
          <w:rFonts w:eastAsiaTheme="minorHAnsi"/>
          <w:noProof/>
          <w:sz w:val="22"/>
          <w:szCs w:val="22"/>
          <w:lang w:val="de-DE" w:eastAsia="en-GB"/>
        </w:rPr>
        <w:t>riedr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ersuch einer Chur-Sächschen Münzgeschichte: von den ältesten, bis auf jetzige Zeit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vol. 2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Chemnitz: Johann Christoph Stöße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78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44"/>
    </w:p>
    <w:p w14:paraId="5285251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5" w:name="_ENREF_164"/>
      <w:r w:rsidRPr="00266479">
        <w:rPr>
          <w:rFonts w:eastAsiaTheme="minorHAnsi"/>
          <w:noProof/>
          <w:sz w:val="22"/>
          <w:szCs w:val="22"/>
          <w:lang w:val="de-DE" w:eastAsia="en-GB"/>
        </w:rPr>
        <w:t>Koppmann, K</w:t>
      </w:r>
      <w:r>
        <w:rPr>
          <w:rFonts w:eastAsiaTheme="minorHAnsi"/>
          <w:noProof/>
          <w:sz w:val="22"/>
          <w:szCs w:val="22"/>
          <w:lang w:val="de-DE" w:eastAsia="en-GB"/>
        </w:rPr>
        <w:t>arl, 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Kämmereirechnungen der Stadt Hambur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s. 1-7. Hamburg: Hermann Grüning; Gräfe &amp; Sillem (1869-94).</w:t>
      </w:r>
      <w:bookmarkEnd w:id="145"/>
    </w:p>
    <w:p w14:paraId="58EBAB7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6" w:name="_ENREF_171"/>
      <w:r w:rsidRPr="00266479">
        <w:rPr>
          <w:rFonts w:eastAsiaTheme="minorHAnsi"/>
          <w:noProof/>
          <w:sz w:val="22"/>
          <w:szCs w:val="22"/>
          <w:lang w:val="de-DE" w:eastAsia="en-GB"/>
        </w:rPr>
        <w:t>Krackowizer, F</w:t>
      </w:r>
      <w:r>
        <w:rPr>
          <w:rFonts w:eastAsiaTheme="minorHAnsi"/>
          <w:noProof/>
          <w:sz w:val="22"/>
          <w:szCs w:val="22"/>
          <w:lang w:val="de-DE" w:eastAsia="en-GB"/>
        </w:rPr>
        <w:t>erdinan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schichte der Stadt Gmunden in Ober-Oesterre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3. Gmunden: Commissionsverlag (1900).</w:t>
      </w:r>
      <w:bookmarkEnd w:id="146"/>
    </w:p>
    <w:p w14:paraId="641E714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7" w:name="_ENREF_172"/>
      <w:r w:rsidRPr="00266479">
        <w:rPr>
          <w:rFonts w:eastAsiaTheme="minorHAnsi"/>
          <w:noProof/>
          <w:sz w:val="22"/>
          <w:szCs w:val="22"/>
          <w:lang w:val="de-DE" w:eastAsia="en-GB"/>
        </w:rPr>
        <w:t>Kresse, Z</w:t>
      </w:r>
      <w:r>
        <w:rPr>
          <w:rFonts w:eastAsiaTheme="minorHAnsi"/>
          <w:noProof/>
          <w:sz w:val="22"/>
          <w:szCs w:val="22"/>
          <w:lang w:val="de-DE" w:eastAsia="en-GB"/>
        </w:rPr>
        <w:t>acharia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schichte der Landwirthschaft des Altenburgischen Osterland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Altenburg: H.A. Pierer (1845).</w:t>
      </w:r>
      <w:bookmarkEnd w:id="147"/>
    </w:p>
    <w:p w14:paraId="7EEC008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48" w:name="_ENREF_173"/>
      <w:r w:rsidRPr="00266479">
        <w:rPr>
          <w:rFonts w:eastAsiaTheme="minorHAnsi"/>
          <w:noProof/>
          <w:sz w:val="22"/>
          <w:szCs w:val="22"/>
          <w:lang w:val="de-DE" w:eastAsia="en-GB"/>
        </w:rPr>
        <w:t>Krüger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F</w:t>
      </w:r>
      <w:r>
        <w:rPr>
          <w:rFonts w:eastAsiaTheme="minorHAnsi"/>
          <w:noProof/>
          <w:sz w:val="22"/>
          <w:szCs w:val="22"/>
          <w:lang w:val="de-DE" w:eastAsia="en-GB"/>
        </w:rPr>
        <w:t>riedr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ollständiges Handbuch der Münzen, Masse und Gewichte aller Länder der Erd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Quedlinburg, Leipzig: Gottfried Bass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83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48"/>
    </w:p>
    <w:p w14:paraId="3EDD88DF" w14:textId="77777777" w:rsidR="004E26D9" w:rsidRPr="00756B2B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49" w:name="_ENREF_174"/>
      <w:r w:rsidRPr="00756B2B">
        <w:rPr>
          <w:rFonts w:eastAsiaTheme="minorHAnsi"/>
          <w:noProof/>
          <w:sz w:val="22"/>
          <w:szCs w:val="22"/>
          <w:lang w:val="en-GB" w:eastAsia="en-GB"/>
        </w:rPr>
        <w:t xml:space="preserve">Labrousse, Ernest, Ruggiero Romano and </w:t>
      </w:r>
      <w:r w:rsidRPr="00756B2B">
        <w:rPr>
          <w:rFonts w:eastAsiaTheme="minorEastAsia"/>
          <w:sz w:val="22"/>
          <w:szCs w:val="22"/>
          <w:lang w:val="en-GB" w:eastAsia="zh-CN"/>
        </w:rPr>
        <w:t xml:space="preserve">François-Georges </w:t>
      </w:r>
      <w:r w:rsidRPr="00756B2B">
        <w:rPr>
          <w:rFonts w:eastAsiaTheme="minorHAnsi"/>
          <w:noProof/>
          <w:sz w:val="22"/>
          <w:szCs w:val="22"/>
          <w:lang w:val="en-GB" w:eastAsia="en-GB"/>
        </w:rPr>
        <w:t xml:space="preserve">Dreyfus. </w:t>
      </w:r>
      <w:r w:rsidRPr="00756B2B">
        <w:rPr>
          <w:rFonts w:eastAsiaTheme="minorHAnsi"/>
          <w:i/>
          <w:noProof/>
          <w:sz w:val="22"/>
          <w:szCs w:val="22"/>
          <w:lang w:val="de-DE" w:eastAsia="en-GB"/>
        </w:rPr>
        <w:t>Le prix du froment en France au temps de la monnaie stable (1726-1913)</w:t>
      </w:r>
      <w:r w:rsidRPr="00756B2B">
        <w:rPr>
          <w:rFonts w:eastAsiaTheme="minorHAnsi"/>
          <w:noProof/>
          <w:sz w:val="22"/>
          <w:szCs w:val="22"/>
          <w:lang w:val="de-DE" w:eastAsia="en-GB"/>
        </w:rPr>
        <w:t>. Paris: S.E.V.P.E.N.</w:t>
      </w:r>
      <w:bookmarkEnd w:id="149"/>
      <w:r w:rsidRPr="00756B2B">
        <w:rPr>
          <w:rFonts w:eastAsiaTheme="minorHAnsi"/>
          <w:noProof/>
          <w:sz w:val="22"/>
          <w:szCs w:val="22"/>
          <w:lang w:val="en-GB" w:eastAsia="en-GB"/>
        </w:rPr>
        <w:t xml:space="preserve"> (1970).</w:t>
      </w:r>
    </w:p>
    <w:p w14:paraId="53D8ABA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/>
        </w:rPr>
        <w:t xml:space="preserve">Lausitzisches Magazin. </w:t>
      </w:r>
      <w:r w:rsidRPr="00266479">
        <w:rPr>
          <w:rFonts w:eastAsiaTheme="minorHAnsi"/>
          <w:i/>
          <w:noProof/>
          <w:sz w:val="22"/>
          <w:szCs w:val="22"/>
          <w:lang w:val="de-DE"/>
        </w:rPr>
        <w:t>Lausitzisches Magazin oder Sammlung verschiedener Abhandlungen und Nachrichten zum Behuf der Natur-, Kunst-, Welt- und Vaterlandsgeschichte, der Sitten, und der schönen Wissenschafte (twice-monthly magazin)</w:t>
      </w:r>
      <w:r w:rsidRPr="00266479">
        <w:rPr>
          <w:rFonts w:eastAsiaTheme="minorHAnsi"/>
          <w:noProof/>
          <w:sz w:val="22"/>
          <w:szCs w:val="22"/>
          <w:lang w:val="de-DE"/>
        </w:rPr>
        <w:t>. Görlitz: Joh. Friedr. Fickelscherer(ad annum).</w:t>
      </w:r>
    </w:p>
    <w:p w14:paraId="3A3DFAF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50" w:name="_ENREF_175"/>
      <w:r w:rsidRPr="00266479">
        <w:rPr>
          <w:rFonts w:eastAsiaTheme="minorHAnsi"/>
          <w:noProof/>
          <w:sz w:val="22"/>
          <w:szCs w:val="22"/>
          <w:lang w:val="de-DE" w:eastAsia="en-GB"/>
        </w:rPr>
        <w:lastRenderedPageBreak/>
        <w:t>Le Roy Ladurie, E</w:t>
      </w:r>
      <w:r>
        <w:rPr>
          <w:rFonts w:eastAsiaTheme="minorHAnsi"/>
          <w:noProof/>
          <w:sz w:val="22"/>
          <w:szCs w:val="22"/>
          <w:lang w:val="de-DE" w:eastAsia="en-GB"/>
        </w:rPr>
        <w:t>mmanue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Les Paysans de Languedoc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aris: S.E.V.P.E.N.</w:t>
      </w:r>
      <w:bookmarkEnd w:id="150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66)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76D097C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51" w:name="_ENREF_176"/>
      <w:r w:rsidRPr="00266479">
        <w:rPr>
          <w:rFonts w:eastAsiaTheme="minorHAnsi"/>
          <w:noProof/>
          <w:sz w:val="22"/>
          <w:szCs w:val="22"/>
          <w:lang w:val="en-GB" w:eastAsia="en-GB"/>
        </w:rPr>
        <w:t>Lefebvre-Teillard, A</w:t>
      </w:r>
      <w:r>
        <w:rPr>
          <w:rFonts w:eastAsiaTheme="minorHAnsi"/>
          <w:noProof/>
          <w:sz w:val="22"/>
          <w:szCs w:val="22"/>
          <w:lang w:val="en-GB" w:eastAsia="en-GB"/>
        </w:rPr>
        <w:t>nn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La Population de Dole au 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 Siecle: Étude d'histoire économique et social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Paris: Presses Universitaires de France (1969).</w:t>
      </w:r>
      <w:bookmarkEnd w:id="151"/>
    </w:p>
    <w:p w14:paraId="3B5BE89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52" w:name="_ENREF_177"/>
      <w:r w:rsidRPr="00266479">
        <w:rPr>
          <w:rFonts w:eastAsiaTheme="minorHAnsi"/>
          <w:noProof/>
          <w:sz w:val="22"/>
          <w:szCs w:val="22"/>
          <w:lang w:val="it-IT" w:eastAsia="en-GB"/>
        </w:rPr>
        <w:t>Lefèvre, P</w:t>
      </w:r>
      <w:r>
        <w:rPr>
          <w:rFonts w:eastAsiaTheme="minorHAnsi"/>
          <w:noProof/>
          <w:sz w:val="22"/>
          <w:szCs w:val="22"/>
          <w:lang w:val="it-IT" w:eastAsia="en-GB"/>
        </w:rPr>
        <w:t>ierr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e commerce des grains et la question du pain à Lille de 1713 à 1789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ille: Camille Robb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25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52"/>
    </w:p>
    <w:p w14:paraId="4FF7ACC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53" w:name="_ENREF_178"/>
      <w:r w:rsidRPr="00266479">
        <w:rPr>
          <w:rFonts w:eastAsiaTheme="minorHAnsi"/>
          <w:noProof/>
          <w:sz w:val="22"/>
          <w:szCs w:val="22"/>
          <w:lang w:val="de-DE" w:eastAsia="en-GB"/>
        </w:rPr>
        <w:t>Leonhardi, F</w:t>
      </w:r>
      <w:r>
        <w:rPr>
          <w:rFonts w:eastAsiaTheme="minorHAnsi"/>
          <w:noProof/>
          <w:sz w:val="22"/>
          <w:szCs w:val="22"/>
          <w:lang w:val="de-DE" w:eastAsia="en-GB"/>
        </w:rPr>
        <w:t>riedr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G</w:t>
      </w:r>
      <w:r>
        <w:rPr>
          <w:rFonts w:eastAsiaTheme="minorHAnsi"/>
          <w:noProof/>
          <w:sz w:val="22"/>
          <w:szCs w:val="22"/>
          <w:lang w:val="de-DE" w:eastAsia="en-GB"/>
        </w:rPr>
        <w:t>ottlob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Oekonomische Hefte oder Sammlung von Nachrichten, Erfahrungen und Beobachtungen für den Land- und Stadtwir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7. Leipzig: Expedition des allg. litter. Anzeigers (1796).</w:t>
      </w:r>
      <w:bookmarkEnd w:id="153"/>
    </w:p>
    <w:p w14:paraId="6BABE45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4" w:name="_ENREF_179"/>
      <w:r w:rsidRPr="00266479">
        <w:rPr>
          <w:rFonts w:eastAsiaTheme="minorHAnsi"/>
          <w:noProof/>
          <w:sz w:val="22"/>
          <w:szCs w:val="22"/>
          <w:lang w:val="de-DE" w:eastAsia="en-GB"/>
        </w:rPr>
        <w:t>Lombardini, G</w:t>
      </w:r>
      <w:r>
        <w:rPr>
          <w:rFonts w:eastAsiaTheme="minorHAnsi"/>
          <w:noProof/>
          <w:sz w:val="22"/>
          <w:szCs w:val="22"/>
          <w:lang w:val="de-DE" w:eastAsia="en-GB"/>
        </w:rPr>
        <w:t>abrie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Pane e denaro a Bassano tra il 1501 e il 1799: Prezzi del grano e politica dell'approvigionamento dei cereali tra il 1501 e il 1799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Vicenza: Neri Pozza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63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154"/>
    </w:p>
    <w:p w14:paraId="3C63071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5" w:name="_ENREF_180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Londei, </w:t>
      </w:r>
      <w:r>
        <w:rPr>
          <w:rFonts w:eastAsiaTheme="minorHAnsi"/>
          <w:noProof/>
          <w:sz w:val="22"/>
          <w:szCs w:val="22"/>
          <w:lang w:val="it-IT" w:eastAsia="en-GB"/>
        </w:rPr>
        <w:t>Luig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a monetazione pontificia e la zecca di Roma in età moderna</w:t>
      </w:r>
      <w:r w:rsidRPr="00B73FEB">
        <w:rPr>
          <w:sz w:val="22"/>
          <w:szCs w:val="22"/>
          <w:lang w:val="en-GB"/>
        </w:rPr>
        <w:t>.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tudi Roman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8, 1 (1990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03-318.</w:t>
      </w:r>
      <w:bookmarkEnd w:id="155"/>
    </w:p>
    <w:p w14:paraId="3E12D298" w14:textId="77777777" w:rsidR="004E26D9" w:rsidRPr="00266479" w:rsidRDefault="004E26D9" w:rsidP="004A45FB">
      <w:pPr>
        <w:autoSpaceDE w:val="0"/>
        <w:autoSpaceDN w:val="0"/>
        <w:adjustRightInd w:val="0"/>
        <w:spacing w:after="0" w:line="240" w:lineRule="auto"/>
        <w:ind w:left="720" w:hanging="720"/>
        <w:rPr>
          <w:rFonts w:eastAsiaTheme="minorHAnsi"/>
          <w:b/>
          <w:noProof/>
          <w:color w:val="FF0000"/>
          <w:sz w:val="22"/>
          <w:szCs w:val="22"/>
          <w:lang w:val="it-IT" w:eastAsia="en-GB"/>
        </w:rPr>
      </w:pPr>
      <w:r w:rsidRPr="00266479">
        <w:rPr>
          <w:rFonts w:eastAsiaTheme="minorHAnsi"/>
          <w:bCs/>
          <w:sz w:val="22"/>
          <w:szCs w:val="22"/>
          <w:lang w:val="it-IT"/>
        </w:rPr>
        <w:t>L</w:t>
      </w:r>
      <w:r>
        <w:rPr>
          <w:rFonts w:eastAsiaTheme="minorHAnsi"/>
          <w:bCs/>
          <w:sz w:val="22"/>
          <w:szCs w:val="22"/>
          <w:lang w:val="it-IT"/>
        </w:rPr>
        <w:t>ó</w:t>
      </w:r>
      <w:r w:rsidRPr="00266479">
        <w:rPr>
          <w:rFonts w:eastAsiaTheme="minorHAnsi"/>
          <w:bCs/>
          <w:sz w:val="22"/>
          <w:szCs w:val="22"/>
          <w:lang w:val="it-IT"/>
        </w:rPr>
        <w:t>pez Bonet</w:t>
      </w:r>
      <w:r>
        <w:rPr>
          <w:rFonts w:eastAsiaTheme="minorHAnsi"/>
          <w:bCs/>
          <w:sz w:val="22"/>
          <w:szCs w:val="22"/>
          <w:lang w:val="it-IT"/>
        </w:rPr>
        <w:t>,</w:t>
      </w:r>
      <w:r w:rsidRPr="00266479">
        <w:rPr>
          <w:rFonts w:eastAsiaTheme="minorHAnsi"/>
          <w:bCs/>
          <w:sz w:val="22"/>
          <w:szCs w:val="22"/>
          <w:lang w:val="it-IT"/>
        </w:rPr>
        <w:t xml:space="preserve"> J</w:t>
      </w:r>
      <w:r>
        <w:rPr>
          <w:rFonts w:eastAsiaTheme="minorHAnsi"/>
          <w:bCs/>
          <w:sz w:val="22"/>
          <w:szCs w:val="22"/>
          <w:lang w:val="it-IT"/>
        </w:rPr>
        <w:t xml:space="preserve">osé </w:t>
      </w:r>
      <w:r w:rsidRPr="00266479">
        <w:rPr>
          <w:rFonts w:eastAsiaTheme="minorHAnsi"/>
          <w:bCs/>
          <w:sz w:val="22"/>
          <w:szCs w:val="22"/>
          <w:lang w:val="it-IT"/>
        </w:rPr>
        <w:t>F</w:t>
      </w:r>
      <w:r>
        <w:rPr>
          <w:rFonts w:eastAsiaTheme="minorHAnsi"/>
          <w:bCs/>
          <w:sz w:val="22"/>
          <w:szCs w:val="22"/>
          <w:lang w:val="it-IT"/>
        </w:rPr>
        <w:t>rancesco.</w:t>
      </w:r>
      <w:r w:rsidRPr="00266479">
        <w:rPr>
          <w:rFonts w:eastAsiaTheme="minorHAnsi"/>
          <w:bCs/>
          <w:sz w:val="22"/>
          <w:szCs w:val="22"/>
          <w:lang w:val="it-IT"/>
        </w:rPr>
        <w:t xml:space="preserve"> </w:t>
      </w:r>
      <w:r w:rsidRPr="00266479">
        <w:rPr>
          <w:rFonts w:eastAsiaTheme="minorHAnsi"/>
          <w:bCs/>
          <w:i/>
          <w:sz w:val="22"/>
          <w:szCs w:val="22"/>
          <w:lang w:val="it-IT"/>
        </w:rPr>
        <w:t>Comunidad y corona: el precio de servir (las cargas sobre el consumo en el siglo xiv en mallorca)</w:t>
      </w:r>
      <w:r w:rsidRPr="00266479">
        <w:rPr>
          <w:rFonts w:eastAsiaTheme="minorHAnsi"/>
          <w:bCs/>
          <w:sz w:val="22"/>
          <w:szCs w:val="22"/>
          <w:lang w:val="it-IT"/>
        </w:rPr>
        <w:t xml:space="preserve"> Palma de Mallorca (1986)</w:t>
      </w:r>
      <w:r>
        <w:rPr>
          <w:rFonts w:eastAsiaTheme="minorHAnsi"/>
          <w:bCs/>
          <w:sz w:val="22"/>
          <w:szCs w:val="22"/>
          <w:lang w:val="it-IT"/>
        </w:rPr>
        <w:t>.</w:t>
      </w:r>
    </w:p>
    <w:p w14:paraId="7325ECA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6" w:name="_ENREF_181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MAIC: Ministero di agricoltura industria e commercio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Movimento dei prezzi di alcuni generi alimentari dal 1862 al 1885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Roma: Botta (1886).</w:t>
      </w:r>
      <w:bookmarkEnd w:id="156"/>
    </w:p>
    <w:p w14:paraId="10F3CD6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7" w:name="_ENREF_182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MAIC: Ministero di agricoltura industria e commercio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Bollettino settimanale dei prezzi dei prodotti del grano e del pane (weekly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Roma: Direzione generaledella statistica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ad annum).</w:t>
      </w:r>
      <w:bookmarkEnd w:id="157"/>
    </w:p>
    <w:p w14:paraId="741BDE6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8" w:name="_ENREF_183"/>
      <w:r w:rsidRPr="00266479">
        <w:rPr>
          <w:rFonts w:eastAsiaTheme="minorHAnsi"/>
          <w:noProof/>
          <w:sz w:val="22"/>
          <w:szCs w:val="22"/>
          <w:lang w:val="it-IT" w:eastAsia="en-GB"/>
        </w:rPr>
        <w:t>Malanima, P</w:t>
      </w:r>
      <w:r>
        <w:rPr>
          <w:rFonts w:eastAsiaTheme="minorHAnsi"/>
          <w:noProof/>
          <w:sz w:val="22"/>
          <w:szCs w:val="22"/>
          <w:lang w:val="it-IT" w:eastAsia="en-GB"/>
        </w:rPr>
        <w:t>aol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’Economia Italiana: Dalla Crescita Medievale alla Crescita Contemporane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Bologna: Il Mulino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2002).</w:t>
      </w:r>
      <w:bookmarkEnd w:id="158"/>
    </w:p>
    <w:p w14:paraId="6C30FF0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59" w:name="_ENREF_184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Mantellier, P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Mémoire sur la valeur des principales denrées et marchandises qui se vendaient ou se consommaient en la ville d'Orléans au cours des XIV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 XV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 XVI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 XVII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et XVIII</w:t>
      </w:r>
      <w:r w:rsidRPr="00266479">
        <w:rPr>
          <w:rFonts w:eastAsiaTheme="minorHAnsi"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siècles</w:t>
      </w:r>
      <w:r w:rsidRPr="00B73FEB">
        <w:rPr>
          <w:sz w:val="22"/>
          <w:szCs w:val="22"/>
          <w:lang w:val="en-GB"/>
        </w:rPr>
        <w:t>.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Mémoires de la Société archéologique de l'Orléanai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862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03-500.</w:t>
      </w:r>
      <w:bookmarkEnd w:id="159"/>
    </w:p>
    <w:p w14:paraId="2EB453B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it-IT" w:eastAsia="en-GB"/>
        </w:rPr>
        <w:t>Martinez Vara, T</w:t>
      </w:r>
      <w:r>
        <w:rPr>
          <w:rFonts w:eastAsiaTheme="minorHAnsi"/>
          <w:noProof/>
          <w:sz w:val="22"/>
          <w:szCs w:val="22"/>
          <w:lang w:val="it-IT" w:eastAsia="en-GB"/>
        </w:rPr>
        <w:t>omás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Una estimacion del cost de la vida en Santander, 1800-1860</w:t>
      </w:r>
      <w:r w:rsidRPr="00B73FEB">
        <w:rPr>
          <w:sz w:val="22"/>
          <w:szCs w:val="22"/>
          <w:lang w:val="en-GB"/>
        </w:rPr>
        <w:t>.”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i/>
          <w:iCs/>
          <w:color w:val="000000"/>
          <w:sz w:val="22"/>
          <w:szCs w:val="22"/>
          <w:lang w:val="it-IT"/>
        </w:rPr>
        <w:t>Revista de Historia Economica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15</w:t>
      </w:r>
      <w:r>
        <w:rPr>
          <w:rFonts w:eastAsia="Times New Roman"/>
          <w:color w:val="000000"/>
          <w:sz w:val="22"/>
          <w:szCs w:val="22"/>
          <w:lang w:val="it-IT"/>
        </w:rPr>
        <w:t>, no. 1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9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7)</w:t>
      </w:r>
      <w:r>
        <w:rPr>
          <w:rFonts w:eastAsia="Times New Roman"/>
          <w:color w:val="000000"/>
          <w:sz w:val="22"/>
          <w:szCs w:val="22"/>
          <w:lang w:val="it-IT"/>
        </w:rPr>
        <w:t>: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87-124</w:t>
      </w:r>
    </w:p>
    <w:p w14:paraId="56FD22F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60" w:name="_ENREF_185"/>
      <w:r w:rsidRPr="00266479">
        <w:rPr>
          <w:rFonts w:eastAsiaTheme="minorHAnsi"/>
          <w:noProof/>
          <w:sz w:val="22"/>
          <w:szCs w:val="22"/>
          <w:lang w:val="it-IT" w:eastAsia="en-GB"/>
        </w:rPr>
        <w:t>Martini, A</w:t>
      </w:r>
      <w:r>
        <w:rPr>
          <w:rFonts w:eastAsiaTheme="minorHAnsi"/>
          <w:noProof/>
          <w:sz w:val="22"/>
          <w:szCs w:val="22"/>
          <w:lang w:val="it-IT" w:eastAsia="en-GB"/>
        </w:rPr>
        <w:t>ngel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Manuale di metrologia ossia misure, pesi e monete in uso attualmente e anticamente presso tutti i popol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Torino: Loesche (1883).</w:t>
      </w:r>
      <w:bookmarkEnd w:id="160"/>
    </w:p>
    <w:p w14:paraId="48327AF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61" w:name="_ENREF_186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Mauri, L., Alfonsi, R., Carena, A., Pizzardi, G. and Montesano, A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l movimente dei prezzi in Toscana das 1748 als 1805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Giornale degli Economisti e Annali di Economi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9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7/8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70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637-659.</w:t>
      </w:r>
      <w:bookmarkEnd w:id="161"/>
    </w:p>
    <w:p w14:paraId="53A4933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62" w:name="_ENREF_187"/>
      <w:r w:rsidRPr="00266479">
        <w:rPr>
          <w:rFonts w:eastAsiaTheme="minorHAnsi"/>
          <w:noProof/>
          <w:sz w:val="22"/>
          <w:szCs w:val="22"/>
          <w:lang w:val="it-IT" w:eastAsia="en-GB"/>
        </w:rPr>
        <w:t>Mazzini, C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arlo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M</w:t>
      </w:r>
      <w:r>
        <w:rPr>
          <w:rFonts w:eastAsiaTheme="minorHAnsi"/>
          <w:noProof/>
          <w:sz w:val="22"/>
          <w:szCs w:val="22"/>
          <w:lang w:val="it-IT" w:eastAsia="en-GB"/>
        </w:rPr>
        <w:t>assimilian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 xml:space="preserve">La Toscana agricola: sulle condizioni dell'agricoltora e degli agricoltori nelle provincie di Firenze, Siena, Arezzo, Lucca, Pisa e Livorno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Firenze: Felice Piaggi (1882).</w:t>
      </w:r>
      <w:bookmarkEnd w:id="162"/>
    </w:p>
    <w:p w14:paraId="6BB0D9B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63" w:name="_ENREF_188"/>
      <w:r w:rsidRPr="00266479">
        <w:rPr>
          <w:rFonts w:eastAsiaTheme="minorHAnsi"/>
          <w:noProof/>
          <w:sz w:val="22"/>
          <w:szCs w:val="22"/>
          <w:lang w:val="de-DE" w:eastAsia="en-GB"/>
        </w:rPr>
        <w:t>Meidinger, F</w:t>
      </w:r>
      <w:r>
        <w:rPr>
          <w:rFonts w:eastAsiaTheme="minorHAnsi"/>
          <w:noProof/>
          <w:sz w:val="22"/>
          <w:szCs w:val="22"/>
          <w:lang w:val="de-DE" w:eastAsia="en-GB"/>
        </w:rPr>
        <w:t>ran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</w:t>
      </w:r>
      <w:r>
        <w:rPr>
          <w:rFonts w:eastAsiaTheme="minorHAnsi"/>
          <w:noProof/>
          <w:sz w:val="22"/>
          <w:szCs w:val="22"/>
          <w:lang w:val="de-DE" w:eastAsia="en-GB"/>
        </w:rPr>
        <w:t>ebasti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eschreibung Der Churfürstlichen Haupt- und Regierungs-Stadt Landshu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andshut: Maximilian Hag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785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163"/>
    </w:p>
    <w:p w14:paraId="7A9CD31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64" w:name="_ENREF_189"/>
      <w:r w:rsidRPr="00266479">
        <w:rPr>
          <w:rFonts w:eastAsiaTheme="minorHAnsi"/>
          <w:noProof/>
          <w:sz w:val="22"/>
          <w:szCs w:val="22"/>
          <w:lang w:val="it-IT" w:eastAsia="en-GB"/>
        </w:rPr>
        <w:t>Menzione, A</w:t>
      </w:r>
      <w:r>
        <w:rPr>
          <w:rFonts w:eastAsiaTheme="minorHAnsi"/>
          <w:noProof/>
          <w:sz w:val="22"/>
          <w:szCs w:val="22"/>
          <w:lang w:val="it-IT" w:eastAsia="en-GB"/>
        </w:rPr>
        <w:t>ndre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Agricoltura e proprietà fondiaria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rato: storia di una città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vol. 2: Un microcosmo in movimento (1494-1815)</w:t>
      </w:r>
      <w:r>
        <w:rPr>
          <w:sz w:val="22"/>
          <w:szCs w:val="22"/>
          <w:lang w:val="en-GB"/>
        </w:rPr>
        <w:t>,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edited by Elen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Fasano Guarini and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Fernand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Braudel, 133-216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Firenze: Le Monnier (1986).</w:t>
      </w:r>
      <w:bookmarkEnd w:id="164"/>
    </w:p>
    <w:p w14:paraId="6D5AE73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65" w:name="_ENREF_190"/>
      <w:r w:rsidRPr="00266479">
        <w:rPr>
          <w:rFonts w:eastAsiaTheme="minorHAnsi"/>
          <w:noProof/>
          <w:sz w:val="22"/>
          <w:szCs w:val="22"/>
          <w:lang w:val="it-IT" w:eastAsia="en-GB"/>
        </w:rPr>
        <w:t>Meroni, U</w:t>
      </w:r>
      <w:r>
        <w:rPr>
          <w:rFonts w:eastAsiaTheme="minorHAnsi"/>
          <w:noProof/>
          <w:sz w:val="22"/>
          <w:szCs w:val="22"/>
          <w:lang w:val="it-IT" w:eastAsia="en-GB"/>
        </w:rPr>
        <w:t>bald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Cremona fedelissim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 vol. 2: Popolazione, industria e commercio, imposte camerali, commercio dei grani, moneta e prezzi a Cremona durante la dominazione spagnola. Cremona: Athenaeum Cremonense (1957).</w:t>
      </w:r>
      <w:bookmarkEnd w:id="165"/>
    </w:p>
    <w:p w14:paraId="5364AB9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66" w:name="_ENREF_191"/>
      <w:r w:rsidRPr="00266479">
        <w:rPr>
          <w:rFonts w:eastAsiaTheme="minorHAnsi"/>
          <w:noProof/>
          <w:sz w:val="22"/>
          <w:szCs w:val="22"/>
          <w:lang w:val="it-IT" w:eastAsia="en-GB"/>
        </w:rPr>
        <w:t>Mestayer, M</w:t>
      </w:r>
      <w:r>
        <w:rPr>
          <w:rFonts w:eastAsiaTheme="minorHAnsi"/>
          <w:noProof/>
          <w:sz w:val="22"/>
          <w:szCs w:val="22"/>
          <w:lang w:val="it-IT" w:eastAsia="en-GB"/>
        </w:rPr>
        <w:t>oniqu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es prix du blé et de l'avoine de 1329 à 1793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vue du Nor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5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63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57-176.</w:t>
      </w:r>
      <w:bookmarkEnd w:id="166"/>
    </w:p>
    <w:p w14:paraId="58181A9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67" w:name="_ENREF_192"/>
      <w:r w:rsidRPr="00266479">
        <w:rPr>
          <w:rFonts w:eastAsiaTheme="minorHAnsi"/>
          <w:noProof/>
          <w:sz w:val="22"/>
          <w:szCs w:val="22"/>
          <w:lang w:val="de-DE" w:eastAsia="en-GB"/>
        </w:rPr>
        <w:t>Metz, R</w:t>
      </w:r>
      <w:r>
        <w:rPr>
          <w:rFonts w:eastAsiaTheme="minorHAnsi"/>
          <w:noProof/>
          <w:sz w:val="22"/>
          <w:szCs w:val="22"/>
          <w:lang w:val="de-DE" w:eastAsia="en-GB"/>
        </w:rPr>
        <w:t>ain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ld, Währung und Preisentwicklung: Der Niederrheinraum im europäischen Vergleich 1350-180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Frankfurt: Fritz Knapp (1990).</w:t>
      </w:r>
      <w:bookmarkEnd w:id="167"/>
    </w:p>
    <w:p w14:paraId="2FC034E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68" w:name="_ENREF_193"/>
      <w:r w:rsidRPr="00266479">
        <w:rPr>
          <w:rFonts w:eastAsiaTheme="minorHAnsi"/>
          <w:noProof/>
          <w:sz w:val="22"/>
          <w:szCs w:val="22"/>
          <w:lang w:val="de-DE" w:eastAsia="en-GB"/>
        </w:rPr>
        <w:t>Meyer, J</w:t>
      </w:r>
      <w:r>
        <w:rPr>
          <w:rFonts w:eastAsiaTheme="minorHAnsi"/>
          <w:noProof/>
          <w:sz w:val="22"/>
          <w:szCs w:val="22"/>
          <w:lang w:val="de-DE" w:eastAsia="en-GB"/>
        </w:rPr>
        <w:t>e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La noblesse bretonne au 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sièc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. Paris: S.E.V.P.E.N.</w:t>
      </w:r>
      <w:bookmarkEnd w:id="168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66)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7BBA179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69" w:name="_ENREF_194"/>
      <w:r w:rsidRPr="00266479">
        <w:rPr>
          <w:rFonts w:eastAsiaTheme="minorHAnsi"/>
          <w:noProof/>
          <w:sz w:val="22"/>
          <w:szCs w:val="22"/>
          <w:lang w:val="de-DE" w:eastAsia="en-GB"/>
        </w:rPr>
        <w:t>Mika, A</w:t>
      </w:r>
      <w:r>
        <w:rPr>
          <w:rFonts w:eastAsiaTheme="minorHAnsi"/>
          <w:noProof/>
          <w:sz w:val="22"/>
          <w:szCs w:val="22"/>
          <w:lang w:val="de-DE" w:eastAsia="en-GB"/>
        </w:rPr>
        <w:t>loi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Nástin vývoje cen zemědělského zboží v Čechách v letech 1424-1547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Český časopis historický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7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 (1959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545-571.</w:t>
      </w:r>
      <w:bookmarkEnd w:id="169"/>
    </w:p>
    <w:p w14:paraId="2D2728D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70" w:name="_ENREF_195"/>
      <w:r w:rsidRPr="00266479">
        <w:rPr>
          <w:rFonts w:eastAsiaTheme="minorHAnsi"/>
          <w:noProof/>
          <w:sz w:val="22"/>
          <w:szCs w:val="22"/>
          <w:lang w:val="de-DE" w:eastAsia="en-GB"/>
        </w:rPr>
        <w:t>Miller zu Aichholz, V</w:t>
      </w:r>
      <w:r>
        <w:rPr>
          <w:rFonts w:eastAsiaTheme="minorHAnsi"/>
          <w:noProof/>
          <w:sz w:val="22"/>
          <w:szCs w:val="22"/>
          <w:lang w:val="de-DE" w:eastAsia="en-GB"/>
        </w:rPr>
        <w:t>ikto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August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Löhr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uard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Holzmair</w:t>
      </w:r>
      <w:r>
        <w:rPr>
          <w:rFonts w:eastAsiaTheme="minorHAnsi"/>
          <w:noProof/>
          <w:sz w:val="22"/>
          <w:szCs w:val="22"/>
          <w:lang w:val="de-DE" w:eastAsia="en-GB"/>
        </w:rPr>
        <w:t>, ed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Österreichische Münzprägungen, 1519-1938</w:t>
      </w:r>
      <w:r w:rsidRPr="008B3BB2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Wien: Verlag Bundessammlung von Medaillen, Münzen und Geldzeichen (1948).</w:t>
      </w:r>
      <w:bookmarkEnd w:id="170"/>
    </w:p>
    <w:p w14:paraId="525669B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71" w:name="_ENREF_196"/>
      <w:r w:rsidRPr="00266479">
        <w:rPr>
          <w:rFonts w:eastAsiaTheme="minorHAnsi"/>
          <w:noProof/>
          <w:sz w:val="22"/>
          <w:szCs w:val="22"/>
          <w:lang w:val="it-IT" w:eastAsia="en-GB"/>
        </w:rPr>
        <w:t>Mira, G</w:t>
      </w:r>
      <w:r>
        <w:rPr>
          <w:rFonts w:eastAsiaTheme="minorHAnsi"/>
          <w:noProof/>
          <w:sz w:val="22"/>
          <w:szCs w:val="22"/>
          <w:lang w:val="it-IT" w:eastAsia="en-GB"/>
        </w:rPr>
        <w:t>iusepp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ei cereali a Como dal 1512 al 1658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Rivista Internazionale di Scienze Social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2 (1941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95-211.</w:t>
      </w:r>
      <w:bookmarkEnd w:id="171"/>
    </w:p>
    <w:p w14:paraId="58217DD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72" w:name="_ENREF_197"/>
      <w:r w:rsidRPr="00266479">
        <w:rPr>
          <w:rFonts w:eastAsiaTheme="minorHAnsi"/>
          <w:noProof/>
          <w:sz w:val="22"/>
          <w:szCs w:val="22"/>
          <w:lang w:val="en-GB" w:eastAsia="en-GB"/>
        </w:rPr>
        <w:t>Mireaux, E</w:t>
      </w:r>
      <w:r>
        <w:rPr>
          <w:rFonts w:eastAsiaTheme="minorHAnsi"/>
          <w:noProof/>
          <w:sz w:val="22"/>
          <w:szCs w:val="22"/>
          <w:lang w:val="en-GB" w:eastAsia="en-GB"/>
        </w:rPr>
        <w:t>mil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Une province française au temps du Grand Roi: la Bri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Paris: Hachette (1958).</w:t>
      </w:r>
      <w:bookmarkEnd w:id="172"/>
    </w:p>
    <w:p w14:paraId="17E6B44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73" w:name="_ENREF_198"/>
      <w:r w:rsidRPr="00266479">
        <w:rPr>
          <w:rFonts w:eastAsiaTheme="minorHAnsi"/>
          <w:noProof/>
          <w:sz w:val="22"/>
          <w:szCs w:val="22"/>
          <w:lang w:val="en-GB" w:eastAsia="en-GB"/>
        </w:rPr>
        <w:t>Mitchell, B</w:t>
      </w:r>
      <w:r>
        <w:rPr>
          <w:rFonts w:eastAsiaTheme="minorHAnsi"/>
          <w:noProof/>
          <w:sz w:val="22"/>
          <w:szCs w:val="22"/>
          <w:lang w:val="en-GB" w:eastAsia="en-GB"/>
        </w:rPr>
        <w:t>ri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R.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Phyllis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Deane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bstract of British Historical Statistic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Cambridge: Cambridge University Press (1971).</w:t>
      </w:r>
      <w:bookmarkEnd w:id="173"/>
    </w:p>
    <w:p w14:paraId="089F8AC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74" w:name="_ENREF_199"/>
      <w:r w:rsidRPr="00266479">
        <w:rPr>
          <w:rFonts w:eastAsiaTheme="minorHAnsi"/>
          <w:noProof/>
          <w:sz w:val="22"/>
          <w:szCs w:val="22"/>
          <w:lang w:val="en-GB" w:eastAsia="en-GB"/>
        </w:rPr>
        <w:lastRenderedPageBreak/>
        <w:t>Morineau, M</w:t>
      </w:r>
      <w:r>
        <w:rPr>
          <w:rFonts w:eastAsiaTheme="minorHAnsi"/>
          <w:noProof/>
          <w:sz w:val="22"/>
          <w:szCs w:val="22"/>
          <w:lang w:val="en-GB" w:eastAsia="en-GB"/>
        </w:rPr>
        <w:t>iche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Flottes de commerce et trafics français en Méditerranée au XVII</w:t>
      </w:r>
      <w:r w:rsidRPr="00266479">
        <w:rPr>
          <w:rFonts w:eastAsiaTheme="minorHAnsi"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siècle (jusqu'en 1669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XV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 Siècl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86-87 (1970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35-171.</w:t>
      </w:r>
      <w:bookmarkEnd w:id="174"/>
    </w:p>
    <w:p w14:paraId="6B9A91A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75" w:name="_ENREF_200"/>
      <w:r w:rsidRPr="00266479">
        <w:rPr>
          <w:rFonts w:eastAsiaTheme="minorHAnsi"/>
          <w:noProof/>
          <w:sz w:val="22"/>
          <w:szCs w:val="22"/>
          <w:lang w:val="en-GB" w:eastAsia="en-GB"/>
        </w:rPr>
        <w:t>Mueller, R</w:t>
      </w:r>
      <w:r>
        <w:rPr>
          <w:rFonts w:eastAsiaTheme="minorHAnsi"/>
          <w:noProof/>
          <w:sz w:val="22"/>
          <w:szCs w:val="22"/>
          <w:lang w:val="en-GB" w:eastAsia="en-GB"/>
        </w:rPr>
        <w:t>einhol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C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he Venetian Money Market: Banks, Panics, and the Public Debt, 1200-1500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Baltimore, London: Johns Hopkins University Press (1997).</w:t>
      </w:r>
      <w:bookmarkEnd w:id="175"/>
    </w:p>
    <w:p w14:paraId="23D1E24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76" w:name="_ENREF_201"/>
      <w:r w:rsidRPr="00266479">
        <w:rPr>
          <w:rFonts w:eastAsiaTheme="minorHAnsi"/>
          <w:noProof/>
          <w:sz w:val="22"/>
          <w:szCs w:val="22"/>
          <w:lang w:val="en-GB" w:eastAsia="en-GB"/>
        </w:rPr>
        <w:t>Munro, J</w:t>
      </w:r>
      <w:r>
        <w:rPr>
          <w:rFonts w:eastAsiaTheme="minorHAnsi"/>
          <w:noProof/>
          <w:sz w:val="22"/>
          <w:szCs w:val="22"/>
          <w:lang w:val="en-GB" w:eastAsia="en-GB"/>
        </w:rPr>
        <w:t>oh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H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Wool, Cloth, and Gold: The Struggle for Bullion in Anglo-Burgundian Trade, 1340-1478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Brussels, Toronto: University of Toronto Press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72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176"/>
    </w:p>
    <w:p w14:paraId="45E34D8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77" w:name="_ENREF_202"/>
      <w:r w:rsidRPr="00266479">
        <w:rPr>
          <w:rFonts w:eastAsiaTheme="minorHAnsi"/>
          <w:noProof/>
          <w:sz w:val="22"/>
          <w:szCs w:val="22"/>
          <w:lang w:val="de-DE" w:eastAsia="en-GB"/>
        </w:rPr>
        <w:t>Nagl, A</w:t>
      </w:r>
      <w:r>
        <w:rPr>
          <w:rFonts w:eastAsiaTheme="minorHAnsi"/>
          <w:noProof/>
          <w:sz w:val="22"/>
          <w:szCs w:val="22"/>
          <w:lang w:val="de-DE" w:eastAsia="en-GB"/>
        </w:rPr>
        <w:t>lfr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österreichische Münzordnung vom Jahre 1481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Numismatische Zeitschri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1(1908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57-161.</w:t>
      </w:r>
      <w:bookmarkEnd w:id="177"/>
    </w:p>
    <w:p w14:paraId="3C23398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78" w:name="_ENREF_203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österreichische Münzordnung Kaiser Maximilians I. von 1510 und 1511 und ihre Vorgeschicht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Numismatische Zeitschri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53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2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11-141.</w:t>
      </w:r>
      <w:bookmarkEnd w:id="178"/>
    </w:p>
    <w:p w14:paraId="2E62839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79" w:name="_ENREF_204"/>
      <w:r w:rsidRPr="00266479">
        <w:rPr>
          <w:rFonts w:eastAsiaTheme="minorHAnsi"/>
          <w:noProof/>
          <w:sz w:val="22"/>
          <w:szCs w:val="22"/>
          <w:lang w:val="de-DE" w:eastAsia="en-GB"/>
        </w:rPr>
        <w:t>Naudé, W</w:t>
      </w:r>
      <w:r>
        <w:rPr>
          <w:rFonts w:eastAsiaTheme="minorHAnsi"/>
          <w:noProof/>
          <w:sz w:val="22"/>
          <w:szCs w:val="22"/>
          <w:lang w:val="de-DE" w:eastAsia="en-GB"/>
        </w:rPr>
        <w:t>ilhelm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Getreidehandelspolitik und Kriegsmagazinverwaltung Brandenburg-Preußens bis 174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. Berlin: Paul Parey (1901).</w:t>
      </w:r>
      <w:bookmarkEnd w:id="179"/>
    </w:p>
    <w:p w14:paraId="145F6E1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0" w:name="_ENREF_205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Getreidehandelspolitik und Kriegsmagazinverwaltung Preußens 1740-1756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3. Berlin: Paul Parey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10).</w:t>
      </w:r>
      <w:bookmarkEnd w:id="180"/>
    </w:p>
    <w:p w14:paraId="2C0EEBE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1" w:name="_ENREF_206"/>
      <w:r w:rsidRPr="00266479">
        <w:rPr>
          <w:rFonts w:eastAsiaTheme="minorHAnsi"/>
          <w:noProof/>
          <w:sz w:val="22"/>
          <w:szCs w:val="22"/>
          <w:lang w:val="de-DE" w:eastAsia="en-GB"/>
        </w:rPr>
        <w:t>Nelkenbrecher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C</w:t>
      </w:r>
      <w:r>
        <w:rPr>
          <w:rFonts w:eastAsiaTheme="minorHAnsi"/>
          <w:noProof/>
          <w:sz w:val="22"/>
          <w:szCs w:val="22"/>
          <w:lang w:val="de-DE" w:eastAsia="en-GB"/>
        </w:rPr>
        <w:t>hristi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F. E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Feller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F. W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Grimm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. C. Nelkenbrecher's allgemeines Taschenbuch der Münz-, Maass- und Gewichtskunde, der Wechsel-, Geld- und Fonds- Curse u. s. w. nebst alphabetischem Verzeichniss der Action-Gesellschaften. Bearbeitet von F. E. Feller und F. W. Grimm. Mit neuen Münz-Tabellen versehen von C. Neubau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: Georg Reimer (1858).</w:t>
      </w:r>
      <w:bookmarkEnd w:id="181"/>
    </w:p>
    <w:p w14:paraId="537BDED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2" w:name="_ENREF_207"/>
      <w:r w:rsidRPr="00266479">
        <w:rPr>
          <w:rFonts w:eastAsiaTheme="minorHAnsi"/>
          <w:noProof/>
          <w:sz w:val="22"/>
          <w:szCs w:val="22"/>
          <w:lang w:val="de-DE" w:eastAsia="en-GB"/>
        </w:rPr>
        <w:t>Nelkenbrecher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C</w:t>
      </w:r>
      <w:r>
        <w:rPr>
          <w:rFonts w:eastAsiaTheme="minorHAnsi"/>
          <w:noProof/>
          <w:sz w:val="22"/>
          <w:szCs w:val="22"/>
          <w:lang w:val="de-DE" w:eastAsia="en-GB"/>
        </w:rPr>
        <w:t>hristi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Mark Rudolph Balthazar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Gerhardt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Nelkenbrechers Taschenbuch der Münz-Maaß und Gewichtskunde für Kaufleu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: Arnold Wever (1793).</w:t>
      </w:r>
      <w:bookmarkEnd w:id="182"/>
    </w:p>
    <w:p w14:paraId="521FEE1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3" w:name="_ENREF_208"/>
      <w:r w:rsidRPr="00266479">
        <w:rPr>
          <w:rFonts w:eastAsiaTheme="minorHAnsi"/>
          <w:noProof/>
          <w:sz w:val="22"/>
          <w:szCs w:val="22"/>
          <w:lang w:val="de-DE" w:eastAsia="en-GB"/>
        </w:rPr>
        <w:t>Nelkenbrecher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C</w:t>
      </w:r>
      <w:r>
        <w:rPr>
          <w:rFonts w:eastAsiaTheme="minorHAnsi"/>
          <w:noProof/>
          <w:sz w:val="22"/>
          <w:szCs w:val="22"/>
          <w:lang w:val="de-DE" w:eastAsia="en-GB"/>
        </w:rPr>
        <w:t>hristi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J. P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Schellenberg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. C. Nelkenbrechers allgemeines Taschenbuch der Münz-, Maaß- und Gewichtskunde für Banquiers und Kaufleu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: Sandersche Buchhandlung (1820).</w:t>
      </w:r>
      <w:bookmarkEnd w:id="183"/>
    </w:p>
    <w:p w14:paraId="2DFDACF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/>
        </w:rPr>
        <w:t xml:space="preserve">Neuer Görlitzer Anzeiger. </w:t>
      </w:r>
      <w:r w:rsidRPr="00266479">
        <w:rPr>
          <w:rFonts w:eastAsiaTheme="minorHAnsi"/>
          <w:i/>
          <w:noProof/>
          <w:sz w:val="22"/>
          <w:szCs w:val="22"/>
          <w:lang w:val="de-DE"/>
        </w:rPr>
        <w:t>Neuer Görlitzer Anzeiger: allgemeines Intelligenzblatt zum Behufe der Justiz, Polizey, Chronik und des bürgerlichen Gewerbes in der Lausitz (local weekly newspaper)</w:t>
      </w:r>
      <w:r w:rsidRPr="00266479">
        <w:rPr>
          <w:rFonts w:eastAsiaTheme="minorHAnsi"/>
          <w:noProof/>
          <w:sz w:val="22"/>
          <w:szCs w:val="22"/>
          <w:lang w:val="de-DE"/>
        </w:rPr>
        <w:t>. Görlitz (ad annum).</w:t>
      </w:r>
    </w:p>
    <w:p w14:paraId="77E24E6F" w14:textId="77777777" w:rsidR="004E26D9" w:rsidRPr="008333A5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4" w:name="_ENREF_209"/>
      <w:r w:rsidRPr="008333A5">
        <w:rPr>
          <w:rFonts w:eastAsiaTheme="minorHAnsi"/>
          <w:noProof/>
          <w:sz w:val="22"/>
          <w:szCs w:val="22"/>
          <w:lang w:val="de-DE" w:eastAsia="en-GB"/>
        </w:rPr>
        <w:t xml:space="preserve">Neveux, </w:t>
      </w:r>
      <w:r w:rsidRPr="008333A5">
        <w:rPr>
          <w:rFonts w:eastAsiaTheme="minorEastAsia"/>
          <w:sz w:val="22"/>
          <w:szCs w:val="22"/>
          <w:lang w:val="en-GB" w:eastAsia="zh-CN"/>
        </w:rPr>
        <w:t>François</w:t>
      </w:r>
      <w:r w:rsidRPr="008333A5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8333A5">
        <w:rPr>
          <w:rFonts w:eastAsiaTheme="minorHAnsi"/>
          <w:noProof/>
          <w:sz w:val="22"/>
          <w:szCs w:val="22"/>
          <w:lang w:val="de-DE" w:eastAsia="en-GB"/>
        </w:rPr>
        <w:t>Villages et villes de Normandie à la fin du Moyen Âge: le cas des villages entre Caen, Bayeux et Falais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8333A5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8333A5">
        <w:rPr>
          <w:rFonts w:eastAsiaTheme="minorHAnsi"/>
          <w:i/>
          <w:noProof/>
          <w:sz w:val="22"/>
          <w:szCs w:val="22"/>
          <w:lang w:val="de-DE" w:eastAsia="en-GB"/>
        </w:rPr>
        <w:t>Actes des congrès de la Société des historiens médiévistes de l'enseignement supérieur public</w:t>
      </w:r>
      <w:r>
        <w:rPr>
          <w:rFonts w:eastAsiaTheme="minorHAnsi"/>
          <w:i/>
          <w:noProof/>
          <w:sz w:val="22"/>
          <w:szCs w:val="22"/>
          <w:lang w:val="de-DE" w:eastAsia="en-GB"/>
        </w:rPr>
        <w:t xml:space="preserve"> </w:t>
      </w:r>
      <w:r w:rsidRPr="008333A5">
        <w:rPr>
          <w:rFonts w:eastAsiaTheme="minorHAnsi"/>
          <w:noProof/>
          <w:sz w:val="22"/>
          <w:szCs w:val="22"/>
          <w:lang w:val="de-DE" w:eastAsia="en-GB"/>
        </w:rPr>
        <w:t>21 (199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8333A5">
        <w:rPr>
          <w:rFonts w:eastAsiaTheme="minorHAnsi"/>
          <w:noProof/>
          <w:sz w:val="22"/>
          <w:szCs w:val="22"/>
          <w:lang w:val="de-DE" w:eastAsia="en-GB"/>
        </w:rPr>
        <w:t xml:space="preserve"> 149-160.</w:t>
      </w:r>
      <w:bookmarkEnd w:id="184"/>
    </w:p>
    <w:p w14:paraId="3FE7E11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5" w:name="_ENREF_210"/>
      <w:r w:rsidRPr="00266479">
        <w:rPr>
          <w:rFonts w:eastAsiaTheme="minorHAnsi"/>
          <w:noProof/>
          <w:sz w:val="22"/>
          <w:szCs w:val="22"/>
          <w:lang w:val="de-DE" w:eastAsia="en-GB"/>
        </w:rPr>
        <w:t>Neveux, H</w:t>
      </w:r>
      <w:r>
        <w:rPr>
          <w:rFonts w:eastAsiaTheme="minorHAnsi"/>
          <w:noProof/>
          <w:sz w:val="22"/>
          <w:szCs w:val="22"/>
          <w:lang w:val="de-DE" w:eastAsia="en-GB"/>
        </w:rPr>
        <w:t>ugu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es prix du froment dans une région exportatrice de céréales: le Cambrésis de 1370 à 158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8333A5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vue historiqu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50 (1973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21-336.</w:t>
      </w:r>
      <w:bookmarkEnd w:id="185"/>
    </w:p>
    <w:p w14:paraId="3DB26D5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6" w:name="_ENREF_21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ie et déclin d'une structure économique: Les grains du Cambrésis fin du XIVe-début du XVIIe sièc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Paris-La Haye, New York: Mouton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80).</w:t>
      </w:r>
      <w:bookmarkEnd w:id="186"/>
    </w:p>
    <w:p w14:paraId="0119A1D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7" w:name="_ENREF_212"/>
      <w:r w:rsidRPr="00266479">
        <w:rPr>
          <w:rFonts w:eastAsiaTheme="minorHAnsi"/>
          <w:noProof/>
          <w:sz w:val="22"/>
          <w:szCs w:val="22"/>
          <w:lang w:val="de-DE" w:eastAsia="en-GB"/>
        </w:rPr>
        <w:t>North, M</w:t>
      </w:r>
      <w:r>
        <w:rPr>
          <w:rFonts w:eastAsiaTheme="minorHAnsi"/>
          <w:noProof/>
          <w:sz w:val="22"/>
          <w:szCs w:val="22"/>
          <w:lang w:val="de-DE" w:eastAsia="en-GB"/>
        </w:rPr>
        <w:t>ichae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Amtswirtschaften von Osterode und Soldau: Vergleichende Untersuchungen zur Wirtschaft im frühmodernen Staat am Beispiel des Herzogtums Preußen in der zweiten Hälfte des 16. und in der ersten Hälfte des 17. Jahrhundert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: Duncker &amp; Humblot (1982).</w:t>
      </w:r>
      <w:bookmarkEnd w:id="187"/>
    </w:p>
    <w:p w14:paraId="4F62528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188" w:name="_ENREF_213"/>
      <w:r w:rsidRPr="00266479">
        <w:rPr>
          <w:rFonts w:eastAsiaTheme="minorHAnsi"/>
          <w:noProof/>
          <w:sz w:val="22"/>
          <w:szCs w:val="22"/>
          <w:lang w:val="de-DE" w:eastAsia="en-GB"/>
        </w:rPr>
        <w:t>Oberschelp, R</w:t>
      </w:r>
      <w:r>
        <w:rPr>
          <w:rFonts w:eastAsiaTheme="minorHAnsi"/>
          <w:noProof/>
          <w:sz w:val="22"/>
          <w:szCs w:val="22"/>
          <w:lang w:val="de-DE" w:eastAsia="en-GB"/>
        </w:rPr>
        <w:t>einhard, 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Beiträge zur niedersächsischen Preisgeschichte des 16. bis 19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Jahrhunderts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Hildesheim: August Lax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86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188"/>
    </w:p>
    <w:p w14:paraId="0A05D3D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189" w:name="_ENREF_214"/>
      <w:r w:rsidRPr="00266479">
        <w:rPr>
          <w:rFonts w:eastAsiaTheme="minorHAnsi"/>
          <w:noProof/>
          <w:sz w:val="22"/>
          <w:szCs w:val="22"/>
          <w:lang w:val="en-GB" w:eastAsia="en-GB"/>
        </w:rPr>
        <w:t>Officer, L</w:t>
      </w:r>
      <w:r>
        <w:rPr>
          <w:rFonts w:eastAsiaTheme="minorHAnsi"/>
          <w:noProof/>
          <w:sz w:val="22"/>
          <w:szCs w:val="22"/>
          <w:lang w:val="en-GB" w:eastAsia="en-GB"/>
        </w:rPr>
        <w:t>awrenc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H.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Samuel H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Williamson. The Price of Gold, 1257 - Present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easuringWorth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2014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; http://www.measuringworth.com/docs/GoldBackground.pdf</w:t>
      </w:r>
      <w:bookmarkEnd w:id="189"/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1C9C1A79" w14:textId="77777777" w:rsidR="004E26D9" w:rsidRPr="00266479" w:rsidRDefault="004E26D9" w:rsidP="004A45FB">
      <w:pPr>
        <w:spacing w:after="0" w:line="240" w:lineRule="auto"/>
        <w:ind w:left="709" w:hanging="720"/>
        <w:rPr>
          <w:rFonts w:eastAsiaTheme="minorHAnsi"/>
          <w:spacing w:val="-3"/>
          <w:sz w:val="22"/>
          <w:szCs w:val="22"/>
          <w:lang w:val="de-DE"/>
        </w:rPr>
      </w:pPr>
      <w:bookmarkStart w:id="190" w:name="_ENREF_215"/>
      <w:r w:rsidRPr="00266479">
        <w:rPr>
          <w:rFonts w:eastAsiaTheme="minorHAnsi"/>
          <w:i/>
          <w:sz w:val="22"/>
          <w:szCs w:val="22"/>
          <w:lang w:val="de-DE"/>
        </w:rPr>
        <w:t>ÖSH</w:t>
      </w:r>
      <w:r w:rsidRPr="00266479">
        <w:rPr>
          <w:rFonts w:eastAsiaTheme="minorHAnsi"/>
          <w:sz w:val="22"/>
          <w:szCs w:val="22"/>
          <w:lang w:val="de-DE"/>
        </w:rPr>
        <w:t>.</w:t>
      </w:r>
      <w:r w:rsidRPr="00266479">
        <w:rPr>
          <w:rFonts w:eastAsiaTheme="minorHAnsi"/>
          <w:spacing w:val="-3"/>
          <w:sz w:val="22"/>
          <w:szCs w:val="22"/>
          <w:lang w:val="de-DE"/>
        </w:rPr>
        <w:t xml:space="preserve"> </w:t>
      </w:r>
      <w:r w:rsidRPr="00266479">
        <w:rPr>
          <w:rFonts w:eastAsiaTheme="minorHAnsi"/>
          <w:i/>
          <w:sz w:val="22"/>
          <w:szCs w:val="22"/>
          <w:lang w:val="de-DE"/>
        </w:rPr>
        <w:t>Öst</w:t>
      </w:r>
      <w:r w:rsidRPr="00266479">
        <w:rPr>
          <w:rFonts w:eastAsiaTheme="minorHAnsi"/>
          <w:i/>
          <w:spacing w:val="-3"/>
          <w:sz w:val="22"/>
          <w:szCs w:val="22"/>
          <w:lang w:val="de-DE"/>
        </w:rPr>
        <w:t>erreichisches Statistisches Handbuch 1882(-1913).</w:t>
      </w:r>
      <w:r w:rsidRPr="00266479">
        <w:rPr>
          <w:rFonts w:eastAsiaTheme="minorHAnsi"/>
          <w:spacing w:val="-3"/>
          <w:sz w:val="22"/>
          <w:szCs w:val="22"/>
          <w:lang w:val="de-DE"/>
        </w:rPr>
        <w:t xml:space="preserve"> Vienna: k.k. Statistische Central-Commission</w:t>
      </w:r>
      <w:r>
        <w:rPr>
          <w:rFonts w:eastAsiaTheme="minorHAnsi"/>
          <w:spacing w:val="-3"/>
          <w:sz w:val="22"/>
          <w:szCs w:val="22"/>
          <w:lang w:val="de-DE"/>
        </w:rPr>
        <w:t xml:space="preserve"> </w:t>
      </w:r>
      <w:r w:rsidRPr="00266479">
        <w:rPr>
          <w:rFonts w:eastAsiaTheme="minorHAnsi"/>
          <w:sz w:val="22"/>
          <w:szCs w:val="22"/>
          <w:lang w:val="de-DE"/>
        </w:rPr>
        <w:t>(1883-1914)</w:t>
      </w:r>
      <w:r w:rsidRPr="00266479">
        <w:rPr>
          <w:rFonts w:eastAsiaTheme="minorHAnsi"/>
          <w:spacing w:val="-3"/>
          <w:sz w:val="22"/>
          <w:szCs w:val="22"/>
          <w:lang w:val="de-DE"/>
        </w:rPr>
        <w:t>.</w:t>
      </w:r>
    </w:p>
    <w:p w14:paraId="2BB05F1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sz w:val="22"/>
          <w:szCs w:val="22"/>
          <w:lang w:val="it-IT"/>
        </w:rPr>
      </w:pPr>
      <w:r w:rsidRPr="00266479">
        <w:rPr>
          <w:rFonts w:eastAsiaTheme="minorHAnsi"/>
          <w:sz w:val="22"/>
          <w:szCs w:val="22"/>
          <w:lang w:val="fr-FR"/>
        </w:rPr>
        <w:t>Palop Ramos, Jose Miguel</w:t>
      </w:r>
      <w:r>
        <w:rPr>
          <w:rFonts w:eastAsiaTheme="minorHAnsi"/>
          <w:sz w:val="22"/>
          <w:szCs w:val="22"/>
          <w:lang w:val="fr-FR"/>
        </w:rPr>
        <w:t>.</w:t>
      </w:r>
      <w:r w:rsidRPr="00266479">
        <w:rPr>
          <w:rFonts w:eastAsiaTheme="minorHAnsi"/>
          <w:sz w:val="22"/>
          <w:szCs w:val="22"/>
          <w:lang w:val="fr-FR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sz w:val="22"/>
          <w:szCs w:val="22"/>
          <w:lang w:val="fr-FR"/>
        </w:rPr>
        <w:t>Precios del trigo en Valenci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sz w:val="22"/>
          <w:szCs w:val="22"/>
          <w:lang w:val="fr-FR"/>
        </w:rPr>
        <w:t xml:space="preserve"> </w:t>
      </w:r>
      <w:r w:rsidRPr="00266479">
        <w:rPr>
          <w:rFonts w:eastAsiaTheme="minorHAnsi"/>
          <w:i/>
          <w:sz w:val="22"/>
          <w:szCs w:val="22"/>
          <w:lang w:val="fr-FR"/>
        </w:rPr>
        <w:t xml:space="preserve">Cuadernos de Historia. </w:t>
      </w:r>
      <w:r w:rsidRPr="00266479">
        <w:rPr>
          <w:rFonts w:eastAsiaTheme="minorHAnsi"/>
          <w:i/>
          <w:sz w:val="22"/>
          <w:szCs w:val="22"/>
          <w:lang w:val="it-IT"/>
        </w:rPr>
        <w:t>Anexos de la Revista Hispania</w:t>
      </w:r>
      <w:r w:rsidRPr="00266479">
        <w:rPr>
          <w:rFonts w:eastAsiaTheme="minorHAnsi"/>
          <w:sz w:val="22"/>
          <w:szCs w:val="22"/>
          <w:lang w:val="it-IT"/>
        </w:rPr>
        <w:t xml:space="preserve">, </w:t>
      </w:r>
      <w:r w:rsidRPr="008846BE">
        <w:rPr>
          <w:rFonts w:eastAsiaTheme="minorHAnsi"/>
          <w:sz w:val="22"/>
          <w:szCs w:val="22"/>
          <w:lang w:val="it-IT"/>
        </w:rPr>
        <w:t>5</w:t>
      </w:r>
      <w:r>
        <w:rPr>
          <w:rFonts w:eastAsiaTheme="minorHAnsi"/>
          <w:sz w:val="22"/>
          <w:szCs w:val="22"/>
          <w:lang w:val="it-IT"/>
        </w:rPr>
        <w:t xml:space="preserve"> </w:t>
      </w:r>
      <w:r w:rsidRPr="00266479">
        <w:rPr>
          <w:rFonts w:eastAsiaTheme="minorHAnsi"/>
          <w:sz w:val="22"/>
          <w:szCs w:val="22"/>
          <w:lang w:val="fr-FR"/>
        </w:rPr>
        <w:t>(1975)</w:t>
      </w:r>
      <w:r>
        <w:rPr>
          <w:rFonts w:eastAsiaTheme="minorHAnsi"/>
          <w:sz w:val="22"/>
          <w:szCs w:val="22"/>
          <w:lang w:val="it-IT"/>
        </w:rPr>
        <w:t>.</w:t>
      </w:r>
      <w:r w:rsidRPr="00266479">
        <w:rPr>
          <w:rFonts w:eastAsiaTheme="minorHAnsi"/>
          <w:sz w:val="22"/>
          <w:szCs w:val="22"/>
          <w:lang w:val="it-IT"/>
        </w:rPr>
        <w:t xml:space="preserve"> </w:t>
      </w:r>
    </w:p>
    <w:p w14:paraId="283D962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val="it-IT" w:eastAsia="en-GB"/>
        </w:rPr>
        <w:t>Palumbo, L</w:t>
      </w:r>
      <w:r>
        <w:rPr>
          <w:rFonts w:eastAsiaTheme="minorHAnsi"/>
          <w:noProof/>
          <w:sz w:val="22"/>
          <w:szCs w:val="22"/>
          <w:lang w:val="it-IT" w:eastAsia="en-GB"/>
        </w:rPr>
        <w:t>orenz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65)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l prezzo delle derrate agricole sulla piazza di Molfetta dal 1778 al 1805.</w:t>
      </w:r>
      <w:r w:rsidRPr="00B73FEB">
        <w:rPr>
          <w:sz w:val="22"/>
          <w:szCs w:val="22"/>
          <w:lang w:val="en-GB"/>
        </w:rPr>
        <w:t>”</w:t>
      </w:r>
      <w:r>
        <w:rPr>
          <w:rFonts w:eastAsiaTheme="minorHAnsi"/>
          <w:sz w:val="22"/>
          <w:szCs w:val="22"/>
          <w:lang w:val="fr-FR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nnali di Storia Economica e Socia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6, 120-144.</w:t>
      </w:r>
      <w:bookmarkEnd w:id="190"/>
    </w:p>
    <w:p w14:paraId="5DB54B7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1" w:name="_ENREF_216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l prezzo delle derrate agricole sulla piazza di Molfetta dal 1806 al 1861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sz w:val="22"/>
          <w:szCs w:val="22"/>
          <w:lang w:val="fr-FR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storico puglies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1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68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42-277.</w:t>
      </w:r>
      <w:bookmarkEnd w:id="191"/>
    </w:p>
    <w:p w14:paraId="0F1D58D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2" w:name="_ENREF_217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er una storia dei prezzi in terra di Bari nel XVI e XVII secolo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sz w:val="22"/>
          <w:szCs w:val="22"/>
          <w:lang w:val="fr-FR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Giornale degli Economisti e Annali di Economi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0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3/4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71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99-213.</w:t>
      </w:r>
      <w:bookmarkEnd w:id="192"/>
    </w:p>
    <w:p w14:paraId="73E621E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3" w:name="_ENREF_21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Prezzi e salari in terra di Bari (1530-1860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Bari: Grafica Bigiemme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9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193"/>
    </w:p>
    <w:p w14:paraId="5EB0313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4" w:name="_ENREF_219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sul mercato di Acquaviva delle Fonti dal 1700 al 1875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sz w:val="22"/>
          <w:szCs w:val="22"/>
          <w:lang w:val="fr-FR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roblemi di storia delle campagne meridionali nell'età moderna e contemporane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edited by Lorenzo Palumbo,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335-352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Bari: Dedalo libri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81).</w:t>
      </w:r>
      <w:bookmarkEnd w:id="194"/>
    </w:p>
    <w:p w14:paraId="285C630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5" w:name="_ENREF_220"/>
      <w:r w:rsidRPr="00266479">
        <w:rPr>
          <w:rFonts w:eastAsiaTheme="minorHAnsi"/>
          <w:noProof/>
          <w:sz w:val="22"/>
          <w:szCs w:val="22"/>
          <w:lang w:val="it-IT" w:eastAsia="en-GB"/>
        </w:rPr>
        <w:lastRenderedPageBreak/>
        <w:t>Palumbo, L</w:t>
      </w:r>
      <w:r>
        <w:rPr>
          <w:rFonts w:eastAsiaTheme="minorHAnsi"/>
          <w:noProof/>
          <w:sz w:val="22"/>
          <w:szCs w:val="22"/>
          <w:lang w:val="it-IT" w:eastAsia="en-GB"/>
        </w:rPr>
        <w:t>orenz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Giovanni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Rossiello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Mercati di Terra di Bari a fine Settecento (1675-1700)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Storico Puglies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7 (1984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39-159.</w:t>
      </w:r>
      <w:bookmarkEnd w:id="195"/>
    </w:p>
    <w:p w14:paraId="7B507DF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6" w:name="_ENREF_22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Mercati di Terra di Bari nella prima metà del Settecento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Storico Puglies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8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85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165-198.</w:t>
      </w:r>
      <w:bookmarkEnd w:id="196"/>
    </w:p>
    <w:p w14:paraId="59FCD52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7" w:name="_ENREF_222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Pannier, E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rix des grains sur le marché d'Abbéville depuis l'année 1590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Mémoires de la Société impériale d'Emulation d'Abbévil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XI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867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11-229.</w:t>
      </w:r>
      <w:bookmarkEnd w:id="197"/>
    </w:p>
    <w:p w14:paraId="53892496" w14:textId="77777777" w:rsidR="004E26D9" w:rsidRPr="00610D1C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8" w:name="_ENREF_223"/>
      <w:r w:rsidRPr="00610D1C">
        <w:rPr>
          <w:rFonts w:eastAsiaTheme="minorHAnsi"/>
          <w:noProof/>
          <w:sz w:val="22"/>
          <w:szCs w:val="22"/>
          <w:lang w:val="it-IT" w:eastAsia="en-GB"/>
        </w:rPr>
        <w:t xml:space="preserve">Papadopoli, </w:t>
      </w:r>
      <w:r w:rsidRPr="00610D1C">
        <w:rPr>
          <w:rFonts w:eastAsiaTheme="minorEastAsia"/>
          <w:sz w:val="22"/>
          <w:szCs w:val="22"/>
          <w:lang w:val="en-GB" w:eastAsia="zh-CN"/>
        </w:rPr>
        <w:t>Nicolò</w:t>
      </w:r>
      <w:r w:rsidRPr="00610D1C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610D1C">
        <w:rPr>
          <w:rFonts w:eastAsiaTheme="minorHAnsi"/>
          <w:i/>
          <w:noProof/>
          <w:sz w:val="22"/>
          <w:szCs w:val="22"/>
          <w:lang w:val="it-IT" w:eastAsia="en-GB"/>
        </w:rPr>
        <w:t>Sul valore della moneta veneziana</w:t>
      </w:r>
      <w:r w:rsidRPr="00610D1C">
        <w:rPr>
          <w:rFonts w:eastAsiaTheme="minorHAnsi"/>
          <w:noProof/>
          <w:sz w:val="22"/>
          <w:szCs w:val="22"/>
          <w:lang w:val="it-IT" w:eastAsia="en-GB"/>
        </w:rPr>
        <w:t>. Venezia: Tipografia Antonelli (1885).</w:t>
      </w:r>
      <w:bookmarkEnd w:id="198"/>
    </w:p>
    <w:p w14:paraId="4F4D60E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199" w:name="_ENREF_224"/>
      <w:r w:rsidRPr="00266479">
        <w:rPr>
          <w:rFonts w:eastAsiaTheme="minorHAnsi"/>
          <w:noProof/>
          <w:sz w:val="22"/>
          <w:szCs w:val="22"/>
          <w:lang w:val="it-IT" w:eastAsia="en-GB"/>
        </w:rPr>
        <w:t>Parenti, G</w:t>
      </w:r>
      <w:r>
        <w:rPr>
          <w:rFonts w:eastAsiaTheme="minorHAnsi"/>
          <w:noProof/>
          <w:sz w:val="22"/>
          <w:szCs w:val="22"/>
          <w:lang w:val="it-IT" w:eastAsia="en-GB"/>
        </w:rPr>
        <w:t>iusepp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rezzi e mercato del grano a Siena, 1546-1765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Firenze: Università degli Studi di Firenze (1942).</w:t>
      </w:r>
      <w:bookmarkEnd w:id="199"/>
    </w:p>
    <w:p w14:paraId="668BC35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00" w:name="_ENREF_225"/>
      <w:r w:rsidRPr="00266479">
        <w:rPr>
          <w:rFonts w:eastAsiaTheme="minorHAnsi"/>
          <w:noProof/>
          <w:sz w:val="22"/>
          <w:szCs w:val="22"/>
          <w:lang w:val="it-IT" w:eastAsia="en-GB"/>
        </w:rPr>
        <w:t>Paucton, A</w:t>
      </w:r>
      <w:r>
        <w:rPr>
          <w:rFonts w:eastAsiaTheme="minorHAnsi"/>
          <w:noProof/>
          <w:sz w:val="22"/>
          <w:szCs w:val="22"/>
          <w:lang w:val="it-IT" w:eastAsia="en-GB"/>
        </w:rPr>
        <w:t>lexis-Jean-Pierr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Métrologie, ou traité des mesures, poids et monnoies des anciens peuples &amp; des modern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Paris: La Veuve Desaint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78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00"/>
    </w:p>
    <w:p w14:paraId="1AD2457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</w:rPr>
      </w:pPr>
      <w:r w:rsidRPr="00266479">
        <w:rPr>
          <w:rFonts w:eastAsia="Times New Roman"/>
          <w:color w:val="000000"/>
          <w:sz w:val="22"/>
          <w:szCs w:val="22"/>
        </w:rPr>
        <w:t>Peiro, A</w:t>
      </w:r>
      <w:r>
        <w:rPr>
          <w:rFonts w:eastAsia="Times New Roman"/>
          <w:color w:val="000000"/>
          <w:sz w:val="22"/>
          <w:szCs w:val="22"/>
        </w:rPr>
        <w:t>ntonio.</w:t>
      </w:r>
      <w:r w:rsidRPr="00266479">
        <w:rPr>
          <w:rFonts w:eastAsia="Times New Roman"/>
          <w:color w:val="000000"/>
          <w:sz w:val="22"/>
          <w:szCs w:val="22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="Times New Roman"/>
          <w:color w:val="000000"/>
          <w:sz w:val="22"/>
          <w:szCs w:val="22"/>
        </w:rPr>
        <w:t>El Mercado de Cereales Y Aceites aragoneses (Siglos XVII-XX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="Times New Roman"/>
          <w:i/>
          <w:iCs/>
          <w:color w:val="000000"/>
          <w:sz w:val="22"/>
          <w:szCs w:val="22"/>
        </w:rPr>
        <w:t>Agricultura y Sociedad</w:t>
      </w:r>
      <w:r w:rsidRPr="00266479">
        <w:rPr>
          <w:rFonts w:eastAsia="Times New Roman"/>
          <w:color w:val="000000"/>
          <w:sz w:val="22"/>
          <w:szCs w:val="22"/>
        </w:rPr>
        <w:t xml:space="preserve"> </w:t>
      </w:r>
      <w:r w:rsidRPr="00266479">
        <w:rPr>
          <w:rFonts w:eastAsia="Times New Roman"/>
          <w:bCs/>
          <w:color w:val="000000"/>
          <w:sz w:val="22"/>
          <w:szCs w:val="22"/>
        </w:rPr>
        <w:t>43</w:t>
      </w:r>
      <w:r>
        <w:rPr>
          <w:rFonts w:eastAsia="Times New Roman"/>
          <w:bCs/>
          <w:color w:val="000000"/>
          <w:sz w:val="22"/>
          <w:szCs w:val="22"/>
        </w:rPr>
        <w:t xml:space="preserve"> </w:t>
      </w:r>
      <w:r w:rsidRPr="00266479">
        <w:rPr>
          <w:rFonts w:eastAsia="Times New Roman"/>
          <w:color w:val="000000"/>
          <w:sz w:val="22"/>
          <w:szCs w:val="22"/>
        </w:rPr>
        <w:t>(1987)</w:t>
      </w:r>
      <w:r>
        <w:rPr>
          <w:rFonts w:eastAsia="Times New Roman"/>
          <w:bCs/>
          <w:color w:val="000000"/>
          <w:sz w:val="22"/>
          <w:szCs w:val="22"/>
        </w:rPr>
        <w:t xml:space="preserve">: </w:t>
      </w:r>
      <w:r w:rsidRPr="00266479">
        <w:rPr>
          <w:rFonts w:eastAsia="Times New Roman"/>
          <w:color w:val="000000"/>
          <w:sz w:val="22"/>
          <w:szCs w:val="22"/>
        </w:rPr>
        <w:t>213-241.</w:t>
      </w:r>
    </w:p>
    <w:p w14:paraId="0FBEA93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01" w:name="_ENREF_226"/>
      <w:r w:rsidRPr="00266479">
        <w:rPr>
          <w:rFonts w:eastAsiaTheme="minorHAnsi"/>
          <w:noProof/>
          <w:sz w:val="22"/>
          <w:szCs w:val="22"/>
          <w:lang w:val="en-GB" w:eastAsia="en-GB"/>
        </w:rPr>
        <w:t>Pelc, J</w:t>
      </w:r>
      <w:r>
        <w:rPr>
          <w:rFonts w:eastAsiaTheme="minorHAnsi"/>
          <w:noProof/>
          <w:sz w:val="22"/>
          <w:szCs w:val="22"/>
          <w:lang w:val="en-GB" w:eastAsia="en-GB"/>
        </w:rPr>
        <w:t>uli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Ceny w Krakowie w latach 1369-1600 [i.e. tysiąc trzysta sześćdziesiąt dziewięć-tysiąc sześćset]: Les prix à Cracovie de 1369 à 1600. Z 16 diagramami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Lwów Skł. gł. Kasa im. J. Mianowskiego (1935).</w:t>
      </w:r>
      <w:bookmarkEnd w:id="201"/>
    </w:p>
    <w:p w14:paraId="206D659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02" w:name="_ENREF_227"/>
      <w:r w:rsidRPr="00266479">
        <w:rPr>
          <w:rFonts w:eastAsiaTheme="minorHAnsi"/>
          <w:noProof/>
          <w:sz w:val="22"/>
          <w:szCs w:val="22"/>
          <w:lang w:val="en-GB" w:eastAsia="en-GB"/>
        </w:rPr>
        <w:t>Perrot, J</w:t>
      </w:r>
      <w:r>
        <w:rPr>
          <w:rFonts w:eastAsiaTheme="minorHAnsi"/>
          <w:noProof/>
          <w:sz w:val="22"/>
          <w:szCs w:val="22"/>
          <w:lang w:val="en-GB" w:eastAsia="en-GB"/>
        </w:rPr>
        <w:t>e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-C</w:t>
      </w:r>
      <w:r>
        <w:rPr>
          <w:rFonts w:eastAsiaTheme="minorHAnsi"/>
          <w:noProof/>
          <w:sz w:val="22"/>
          <w:szCs w:val="22"/>
          <w:lang w:val="en-GB" w:eastAsia="en-GB"/>
        </w:rPr>
        <w:t>laud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nèse d'une ville moderne: Caen au 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sièc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vol. 2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aris: Mouto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75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02"/>
    </w:p>
    <w:p w14:paraId="1FDE17F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03" w:name="_ENREF_228"/>
      <w:r w:rsidRPr="00266479">
        <w:rPr>
          <w:rFonts w:eastAsiaTheme="minorHAnsi"/>
          <w:noProof/>
          <w:sz w:val="22"/>
          <w:szCs w:val="22"/>
          <w:lang w:val="it-IT" w:eastAsia="en-GB"/>
        </w:rPr>
        <w:t>Pesce, G</w:t>
      </w:r>
      <w:r>
        <w:rPr>
          <w:rFonts w:eastAsiaTheme="minorHAnsi"/>
          <w:noProof/>
          <w:sz w:val="22"/>
          <w:szCs w:val="22"/>
          <w:lang w:val="it-IT" w:eastAsia="en-GB"/>
        </w:rPr>
        <w:t>iovann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nd Felloni, G</w:t>
      </w:r>
      <w:r>
        <w:rPr>
          <w:rFonts w:eastAsiaTheme="minorHAnsi"/>
          <w:noProof/>
          <w:sz w:val="22"/>
          <w:szCs w:val="22"/>
          <w:lang w:val="it-IT" w:eastAsia="en-GB"/>
        </w:rPr>
        <w:t>iusepp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e monete Genovesi: Storia, arte ed economia nelle monete de Genova dal 1139 al 1814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Genova: Stringa Editore (1976).</w:t>
      </w:r>
      <w:bookmarkEnd w:id="203"/>
    </w:p>
    <w:p w14:paraId="2649F94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04" w:name="_ENREF_229"/>
      <w:r w:rsidRPr="00266479">
        <w:rPr>
          <w:rFonts w:eastAsiaTheme="minorHAnsi"/>
          <w:noProof/>
          <w:sz w:val="22"/>
          <w:szCs w:val="22"/>
          <w:lang w:val="it-IT" w:eastAsia="en-GB"/>
        </w:rPr>
        <w:t>Petino, A</w:t>
      </w:r>
      <w:r>
        <w:rPr>
          <w:rFonts w:eastAsiaTheme="minorHAnsi"/>
          <w:noProof/>
          <w:sz w:val="22"/>
          <w:szCs w:val="22"/>
          <w:lang w:val="it-IT" w:eastAsia="en-GB"/>
        </w:rPr>
        <w:t>ntoni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rimi assaggi sulla "Rivoluzione dei prezzi" in Sicilia: I prezzi del grano, dell'orzo, dell'olio, del vino, del cacio a Catania dal 1512 al 1630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tudi in onore di Gino Luzzatt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,vol. 2, 198-226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Milano: A. Giuffrè (1949).</w:t>
      </w:r>
      <w:bookmarkEnd w:id="204"/>
    </w:p>
    <w:p w14:paraId="7EEC17F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05" w:name="_ENREF_230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spetti e momenti di politica granaria a Catania ed in Sicilia nel quattrocent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Catania: Universita di Catania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2).</w:t>
      </w:r>
      <w:bookmarkEnd w:id="205"/>
    </w:p>
    <w:p w14:paraId="42613BE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06" w:name="_ENREF_23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i alcuni prodotti agricoli sui mercati di Palermo e di Catania dal 1801 al 1890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,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8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5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9).</w:t>
      </w:r>
      <w:bookmarkStart w:id="207" w:name="_ENREF_232"/>
      <w:bookmarkEnd w:id="206"/>
    </w:p>
    <w:p w14:paraId="2743AB1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r w:rsidRPr="00266479">
        <w:rPr>
          <w:rFonts w:eastAsiaTheme="minorHAnsi"/>
          <w:noProof/>
          <w:sz w:val="22"/>
          <w:szCs w:val="22"/>
          <w:lang w:eastAsia="en-GB"/>
        </w:rPr>
        <w:t>Pieyns, J</w:t>
      </w:r>
      <w:r>
        <w:rPr>
          <w:rFonts w:eastAsiaTheme="minorHAnsi"/>
          <w:noProof/>
          <w:sz w:val="22"/>
          <w:szCs w:val="22"/>
          <w:lang w:eastAsia="en-GB"/>
        </w:rPr>
        <w:t>ean</w:t>
      </w:r>
      <w:r w:rsidRPr="00266479">
        <w:rPr>
          <w:rFonts w:eastAsiaTheme="minorHAnsi"/>
          <w:noProof/>
          <w:sz w:val="22"/>
          <w:szCs w:val="22"/>
          <w:lang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eastAsia="en-GB"/>
        </w:rPr>
        <w:t xml:space="preserve">Wigbold </w:t>
      </w:r>
      <w:r w:rsidRPr="00266479">
        <w:rPr>
          <w:rFonts w:eastAsiaTheme="minorHAnsi"/>
          <w:noProof/>
          <w:sz w:val="22"/>
          <w:szCs w:val="22"/>
          <w:lang w:eastAsia="en-GB"/>
        </w:rPr>
        <w:t xml:space="preserve">Tijms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De graanprijzen van Luik (1400-1940): De effracties van de schepenen (1400) 1409-1792, de clericale effracties (1528-1793) en de effracties van het département de l'Ourthe en de provincie Luik sedert 1794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Studies over de sociaal-economische geschiedenis van Limburg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38</w:t>
      </w:r>
      <w:r w:rsidRPr="00266479">
        <w:rPr>
          <w:rFonts w:eastAsiaTheme="minorHAnsi"/>
          <w:noProof/>
          <w:sz w:val="22"/>
          <w:szCs w:val="22"/>
          <w:lang w:eastAsia="en-GB"/>
        </w:rPr>
        <w:t xml:space="preserve"> (1993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67-154.</w:t>
      </w:r>
      <w:bookmarkEnd w:id="207"/>
    </w:p>
    <w:p w14:paraId="6A08591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08" w:name="_ENREF_233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Pinchera, S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i alcuni cereali e dell’olio di oliva sui mercati dello Stato Pontificio (dal 1823 al 1860) ed a Roma (dal 1823 al 1890)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Archivio Economico dell’Unificazione Italiana. Serie 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5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4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7).</w:t>
      </w:r>
      <w:bookmarkEnd w:id="208"/>
    </w:p>
    <w:p w14:paraId="5D4EB43A" w14:textId="77777777" w:rsidR="004E26D9" w:rsidRPr="00E73A1C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09" w:name="_ENREF_234"/>
      <w:r w:rsidRPr="00E73A1C">
        <w:rPr>
          <w:rFonts w:eastAsiaTheme="minorHAnsi"/>
          <w:noProof/>
          <w:sz w:val="22"/>
          <w:szCs w:val="22"/>
          <w:lang w:val="it-IT" w:eastAsia="en-GB"/>
        </w:rPr>
        <w:t xml:space="preserve">Pluquet, </w:t>
      </w:r>
      <w:r w:rsidRPr="00E73A1C">
        <w:rPr>
          <w:rFonts w:eastAsiaTheme="minorEastAsia"/>
          <w:sz w:val="22"/>
          <w:szCs w:val="22"/>
          <w:lang w:val="en-GB" w:eastAsia="zh-CN"/>
        </w:rPr>
        <w:t>Frédéric</w:t>
      </w:r>
      <w:r w:rsidRPr="00E73A1C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E73A1C">
        <w:rPr>
          <w:rFonts w:eastAsiaTheme="minorHAnsi"/>
          <w:i/>
          <w:noProof/>
          <w:sz w:val="22"/>
          <w:szCs w:val="22"/>
          <w:lang w:val="it-IT" w:eastAsia="en-GB"/>
        </w:rPr>
        <w:t>Essai historique sur la ville de Bayeux et son arrondissement</w:t>
      </w:r>
      <w:r w:rsidRPr="00E73A1C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E73A1C">
        <w:rPr>
          <w:rFonts w:eastAsiaTheme="minorHAnsi"/>
          <w:noProof/>
          <w:sz w:val="22"/>
          <w:szCs w:val="22"/>
          <w:lang w:val="en-GB" w:eastAsia="en-GB"/>
        </w:rPr>
        <w:t>Caen: T. Chalopin</w:t>
      </w:r>
      <w:r w:rsidRPr="00E73A1C">
        <w:rPr>
          <w:rFonts w:eastAsiaTheme="minorHAnsi"/>
          <w:noProof/>
          <w:sz w:val="22"/>
          <w:szCs w:val="22"/>
          <w:lang w:val="it-IT" w:eastAsia="en-GB"/>
        </w:rPr>
        <w:t xml:space="preserve"> (1829)</w:t>
      </w:r>
      <w:r w:rsidRPr="00E73A1C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09"/>
    </w:p>
    <w:p w14:paraId="2F64EBF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0" w:name="_ENREF_235"/>
      <w:r w:rsidRPr="00266479">
        <w:rPr>
          <w:rFonts w:eastAsiaTheme="minorHAnsi"/>
          <w:noProof/>
          <w:sz w:val="22"/>
          <w:szCs w:val="22"/>
          <w:lang w:val="en-GB" w:eastAsia="en-GB"/>
        </w:rPr>
        <w:t>Poitrineau, A</w:t>
      </w:r>
      <w:r>
        <w:rPr>
          <w:rFonts w:eastAsiaTheme="minorHAnsi"/>
          <w:noProof/>
          <w:sz w:val="22"/>
          <w:szCs w:val="22"/>
          <w:lang w:val="en-GB" w:eastAsia="en-GB"/>
        </w:rPr>
        <w:t>be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Les Anciennes mesures locales du Sud-Ouest d'après les tables de conversio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Clermont: Presses Université Blaise-Pasca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96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10"/>
    </w:p>
    <w:p w14:paraId="4DBE175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/>
        </w:rPr>
      </w:pPr>
      <w:r w:rsidRPr="00266479">
        <w:rPr>
          <w:rFonts w:eastAsiaTheme="minorHAnsi"/>
          <w:noProof/>
          <w:sz w:val="22"/>
          <w:szCs w:val="22"/>
          <w:lang w:val="it-IT"/>
        </w:rPr>
        <w:t>Ponsot, P</w:t>
      </w:r>
      <w:r>
        <w:rPr>
          <w:rFonts w:eastAsiaTheme="minorHAnsi"/>
          <w:noProof/>
          <w:sz w:val="22"/>
          <w:szCs w:val="22"/>
          <w:lang w:val="it-IT"/>
        </w:rPr>
        <w:t>ierre</w:t>
      </w:r>
      <w:r w:rsidRPr="00266479">
        <w:rPr>
          <w:rFonts w:eastAsiaTheme="minorHAnsi"/>
          <w:noProof/>
          <w:sz w:val="22"/>
          <w:szCs w:val="22"/>
          <w:lang w:val="it-IT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/>
        </w:rPr>
        <w:t>Atlas de Historia Economica de la Baja Andalucia (Siglos XVI - XIX)</w:t>
      </w:r>
      <w:r w:rsidRPr="00266479">
        <w:rPr>
          <w:rFonts w:eastAsiaTheme="minorHAnsi"/>
          <w:noProof/>
          <w:sz w:val="22"/>
          <w:szCs w:val="22"/>
          <w:lang w:val="it-IT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/>
        </w:rPr>
        <w:t>Editoriales Andaluzas Unidas</w:t>
      </w:r>
      <w:r>
        <w:rPr>
          <w:rFonts w:eastAsiaTheme="minorHAnsi"/>
          <w:noProof/>
          <w:sz w:val="22"/>
          <w:szCs w:val="22"/>
          <w:lang w:val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/>
        </w:rPr>
        <w:t>(1986)</w:t>
      </w:r>
      <w:r>
        <w:rPr>
          <w:rFonts w:eastAsiaTheme="minorHAnsi"/>
          <w:noProof/>
          <w:sz w:val="22"/>
          <w:szCs w:val="22"/>
          <w:lang w:val="it-IT"/>
        </w:rPr>
        <w:t>.</w:t>
      </w:r>
    </w:p>
    <w:p w14:paraId="1093051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1" w:name="_ENREF_236"/>
      <w:r w:rsidRPr="00266479">
        <w:rPr>
          <w:rFonts w:eastAsiaTheme="minorHAnsi"/>
          <w:noProof/>
          <w:sz w:val="22"/>
          <w:szCs w:val="22"/>
          <w:lang w:val="de-DE" w:eastAsia="en-GB"/>
        </w:rPr>
        <w:t>Popelka, F</w:t>
      </w:r>
      <w:r>
        <w:rPr>
          <w:rFonts w:eastAsiaTheme="minorHAnsi"/>
          <w:noProof/>
          <w:sz w:val="22"/>
          <w:szCs w:val="22"/>
          <w:lang w:val="de-DE" w:eastAsia="en-GB"/>
        </w:rPr>
        <w:t>rit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Lebensmittelpreise und Löhne in Graz vom 16. bis zum 18. Jahrhundert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ierteljahrsschrift für Sozial- und Wirtschaftsgeschich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3 (1930), 157-218.</w:t>
      </w:r>
      <w:bookmarkEnd w:id="211"/>
    </w:p>
    <w:p w14:paraId="7336B63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2" w:name="_ENREF_237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Portal, C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aleur du setier de blé à Cordes de 1593 à 1695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vue du Tar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2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95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6-88.</w:t>
      </w:r>
      <w:bookmarkEnd w:id="212"/>
    </w:p>
    <w:p w14:paraId="14FA4A8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/>
        </w:rPr>
        <w:t>Portella J</w:t>
      </w:r>
      <w:r>
        <w:rPr>
          <w:rFonts w:eastAsiaTheme="minorHAnsi"/>
          <w:noProof/>
          <w:sz w:val="22"/>
          <w:szCs w:val="22"/>
          <w:lang w:val="de-DE"/>
        </w:rPr>
        <w:t>.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/>
        </w:rPr>
        <w:t>El negoci feudal de Mallorca (segles XIII-XV). Drets i rendes de les senyories laiques i eclesiàstique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/>
        </w:rPr>
        <w:t xml:space="preserve"> PhD thesis presented at the Autonomous University of Barcelona, 2 vols.</w:t>
      </w:r>
      <w:r w:rsidRPr="005712A4">
        <w:rPr>
          <w:rFonts w:eastAsiaTheme="minorHAnsi"/>
          <w:noProof/>
          <w:sz w:val="22"/>
          <w:szCs w:val="22"/>
          <w:lang w:val="de-DE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/>
        </w:rPr>
        <w:t>(1993)</w:t>
      </w:r>
      <w:r>
        <w:rPr>
          <w:rFonts w:eastAsiaTheme="minorHAnsi"/>
          <w:noProof/>
          <w:sz w:val="22"/>
          <w:szCs w:val="22"/>
          <w:lang w:val="de-DE"/>
        </w:rPr>
        <w:t>.</w:t>
      </w:r>
    </w:p>
    <w:p w14:paraId="610A0D5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13" w:name="_ENREF_238"/>
      <w:r w:rsidRPr="00266479">
        <w:rPr>
          <w:rFonts w:eastAsiaTheme="minorHAnsi"/>
          <w:noProof/>
          <w:sz w:val="22"/>
          <w:szCs w:val="22"/>
          <w:lang w:val="de-DE" w:eastAsia="en-GB"/>
        </w:rPr>
        <w:t>Posthumus, N</w:t>
      </w:r>
      <w:r>
        <w:rPr>
          <w:rFonts w:eastAsiaTheme="minorHAnsi"/>
          <w:noProof/>
          <w:sz w:val="22"/>
          <w:szCs w:val="22"/>
          <w:lang w:val="de-DE" w:eastAsia="en-GB"/>
        </w:rPr>
        <w:t>icolaa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W</w:t>
      </w:r>
      <w:r>
        <w:rPr>
          <w:rFonts w:eastAsiaTheme="minorHAnsi"/>
          <w:noProof/>
          <w:sz w:val="22"/>
          <w:szCs w:val="22"/>
          <w:lang w:val="de-DE" w:eastAsia="en-GB"/>
        </w:rPr>
        <w:t>ilhelmus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Nederlandsche Prijsgeschiedeni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vol. 1: Goederenprijzen op de beurs van Amsterdam 1585-1914, wisselkoersen te Amsterdam 1609-1914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Leiden: Brill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4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13"/>
    </w:p>
    <w:p w14:paraId="59AF66F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14" w:name="_ENREF_239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Inquiry into the history of prices in Hollan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Leiden: E. J. Bril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964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14"/>
    </w:p>
    <w:p w14:paraId="390E558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15" w:name="_ENREF_240"/>
      <w:r w:rsidRPr="00266479">
        <w:rPr>
          <w:rFonts w:eastAsiaTheme="minorHAnsi"/>
          <w:noProof/>
          <w:sz w:val="22"/>
          <w:szCs w:val="22"/>
          <w:lang w:val="it-IT" w:eastAsia="en-GB"/>
        </w:rPr>
        <w:t>Prato, G</w:t>
      </w:r>
      <w:r>
        <w:rPr>
          <w:rFonts w:eastAsiaTheme="minorHAnsi"/>
          <w:noProof/>
          <w:sz w:val="22"/>
          <w:szCs w:val="22"/>
          <w:lang w:val="it-IT" w:eastAsia="en-GB"/>
        </w:rPr>
        <w:t>iusepp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a vita economica in Piemonte a mezzo il secolo XVII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Torino: Societa Tipografico-Editrice Nazionale (1908).</w:t>
      </w:r>
      <w:bookmarkEnd w:id="215"/>
    </w:p>
    <w:p w14:paraId="75F39AD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6" w:name="_ENREF_241"/>
      <w:r w:rsidRPr="00266479">
        <w:rPr>
          <w:rFonts w:eastAsiaTheme="minorHAnsi"/>
          <w:noProof/>
          <w:sz w:val="22"/>
          <w:szCs w:val="22"/>
          <w:lang w:val="it-IT" w:eastAsia="en-GB"/>
        </w:rPr>
        <w:t>Praun, G</w:t>
      </w:r>
      <w:r>
        <w:rPr>
          <w:rFonts w:eastAsiaTheme="minorHAnsi"/>
          <w:noProof/>
          <w:sz w:val="22"/>
          <w:szCs w:val="22"/>
          <w:lang w:val="it-IT" w:eastAsia="en-GB"/>
        </w:rPr>
        <w:t>eorg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</w:t>
      </w:r>
      <w:r>
        <w:rPr>
          <w:rFonts w:eastAsiaTheme="minorHAnsi"/>
          <w:noProof/>
          <w:sz w:val="22"/>
          <w:szCs w:val="22"/>
          <w:lang w:val="it-IT" w:eastAsia="en-GB"/>
        </w:rPr>
        <w:t>ndrea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S</w:t>
      </w:r>
      <w:r>
        <w:rPr>
          <w:rFonts w:eastAsiaTheme="minorHAnsi"/>
          <w:noProof/>
          <w:sz w:val="22"/>
          <w:szCs w:val="22"/>
          <w:lang w:val="it-IT" w:eastAsia="en-GB"/>
        </w:rPr>
        <w:t>eptimus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v</w:t>
      </w:r>
      <w:r>
        <w:rPr>
          <w:rFonts w:eastAsiaTheme="minorHAnsi"/>
          <w:noProof/>
          <w:sz w:val="22"/>
          <w:szCs w:val="22"/>
          <w:lang w:val="it-IT" w:eastAsia="en-GB"/>
        </w:rPr>
        <w:t>o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rundliche Nachricht von dem Münzwesen insgemein, insbesondere aber von dem Deutschen Münzwesen älterer und neuerer Zeiten: und dann auch von dem Französischen, Spanischen, Niederländschen, Englischen und Dänischen Münzwes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Leipzig: Weygandsche Buchhandlung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784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16"/>
    </w:p>
    <w:p w14:paraId="1D882DE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noProof/>
          <w:sz w:val="22"/>
          <w:szCs w:val="22"/>
          <w:lang w:val="de-DE" w:eastAsia="en-GB"/>
        </w:rPr>
        <w:lastRenderedPageBreak/>
        <w:t xml:space="preserve">Preisstatistik. </w:t>
      </w:r>
      <w:r w:rsidRPr="00266479">
        <w:rPr>
          <w:rFonts w:eastAsiaTheme="minorHAnsi"/>
          <w:i/>
          <w:sz w:val="22"/>
          <w:szCs w:val="22"/>
          <w:lang w:val="de-DE"/>
        </w:rPr>
        <w:t>Preisstatistik</w:t>
      </w:r>
      <w:r w:rsidRPr="00266479">
        <w:rPr>
          <w:rFonts w:eastAsiaTheme="minorHAnsi"/>
          <w:sz w:val="22"/>
          <w:szCs w:val="22"/>
          <w:lang w:val="de-DE"/>
        </w:rPr>
        <w:t>. Budapest: Magyar Kir. Központi Statisztikai Hivata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13)</w:t>
      </w:r>
      <w:r w:rsidRPr="00266479">
        <w:rPr>
          <w:rFonts w:eastAsiaTheme="minorHAnsi"/>
          <w:sz w:val="22"/>
          <w:szCs w:val="22"/>
          <w:lang w:val="de-DE"/>
        </w:rPr>
        <w:t>.</w:t>
      </w:r>
    </w:p>
    <w:p w14:paraId="0C55E43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7" w:name="_ENREF_242"/>
      <w:r w:rsidRPr="00266479">
        <w:rPr>
          <w:rFonts w:eastAsiaTheme="minorHAnsi"/>
          <w:noProof/>
          <w:sz w:val="22"/>
          <w:szCs w:val="22"/>
          <w:lang w:val="de-DE" w:eastAsia="en-GB"/>
        </w:rPr>
        <w:t>Pribram, A</w:t>
      </w:r>
      <w:r>
        <w:rPr>
          <w:rFonts w:eastAsiaTheme="minorHAnsi"/>
          <w:noProof/>
          <w:sz w:val="22"/>
          <w:szCs w:val="22"/>
          <w:lang w:val="de-DE" w:eastAsia="en-GB"/>
        </w:rPr>
        <w:t>lfr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F</w:t>
      </w:r>
      <w:r>
        <w:rPr>
          <w:rFonts w:eastAsiaTheme="minorHAnsi"/>
          <w:noProof/>
          <w:sz w:val="22"/>
          <w:szCs w:val="22"/>
          <w:lang w:val="de-DE" w:eastAsia="en-GB"/>
        </w:rPr>
        <w:t>ranci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aterialen zur Geschichte der Preise und Löhne in Österre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vol. 1. </w:t>
      </w:r>
      <w:r>
        <w:rPr>
          <w:rFonts w:eastAsiaTheme="minorHAnsi"/>
          <w:noProof/>
          <w:sz w:val="22"/>
          <w:szCs w:val="22"/>
          <w:lang w:val="de-DE" w:eastAsia="en-GB"/>
        </w:rPr>
        <w:t>Vienna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: Carl Ueberreuters Verlag (1938).</w:t>
      </w:r>
      <w:bookmarkEnd w:id="217"/>
    </w:p>
    <w:p w14:paraId="5621D28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8" w:name="_ENREF_243"/>
      <w:r w:rsidRPr="00266479">
        <w:rPr>
          <w:rFonts w:eastAsiaTheme="minorHAnsi"/>
          <w:noProof/>
          <w:sz w:val="22"/>
          <w:szCs w:val="22"/>
          <w:lang w:val="de-DE" w:eastAsia="en-GB"/>
        </w:rPr>
        <w:t>Priester, P</w:t>
      </w:r>
      <w:r>
        <w:rPr>
          <w:rFonts w:eastAsiaTheme="minorHAnsi"/>
          <w:noProof/>
          <w:sz w:val="22"/>
          <w:szCs w:val="22"/>
          <w:lang w:val="de-DE" w:eastAsia="en-GB"/>
        </w:rPr>
        <w:t>et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R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schiedenis van de zeeuwse landbouw circa 1600-191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Wageningen Afdeling Agrarische Geschiedenis Landbouwuniversiteit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98).</w:t>
      </w:r>
      <w:bookmarkEnd w:id="218"/>
    </w:p>
    <w:p w14:paraId="6A963AC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19" w:name="_ENREF_244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Pugliese, S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ue secoli di vita agricola: produzione e valore dei terreni, contratti agrari, salari e prezzi nel Vercellese nei secoli XVIII e XIX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Milano, Torino, Roma: Fratelli Bocca (1908).</w:t>
      </w:r>
      <w:bookmarkEnd w:id="219"/>
    </w:p>
    <w:p w14:paraId="2059541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20" w:name="_ENREF_245"/>
      <w:r w:rsidRPr="00266479">
        <w:rPr>
          <w:rFonts w:eastAsiaTheme="minorHAnsi"/>
          <w:noProof/>
          <w:sz w:val="22"/>
          <w:szCs w:val="22"/>
          <w:lang w:val="de-DE" w:eastAsia="en-GB"/>
        </w:rPr>
        <w:t>Pusch, G</w:t>
      </w:r>
      <w:r>
        <w:rPr>
          <w:rFonts w:eastAsiaTheme="minorHAnsi"/>
          <w:noProof/>
          <w:sz w:val="22"/>
          <w:szCs w:val="22"/>
          <w:lang w:val="de-DE" w:eastAsia="en-GB"/>
        </w:rPr>
        <w:t>ottfri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atliche Münz- und Geldpolitik in den Niederlanden unter den burgundischen und habsburgischen Herrschern besonders unter Kaiser Karl V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München: Val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Höflin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32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20"/>
    </w:p>
    <w:p w14:paraId="1DFC870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21" w:name="_ENREF_246"/>
      <w:r w:rsidRPr="00266479">
        <w:rPr>
          <w:rFonts w:eastAsiaTheme="minorHAnsi"/>
          <w:noProof/>
          <w:sz w:val="22"/>
          <w:szCs w:val="22"/>
          <w:lang w:val="it-IT" w:eastAsia="en-GB"/>
        </w:rPr>
        <w:t>Rambaud, A</w:t>
      </w:r>
      <w:r>
        <w:rPr>
          <w:rFonts w:eastAsiaTheme="minorHAnsi"/>
          <w:noProof/>
          <w:sz w:val="22"/>
          <w:szCs w:val="22"/>
          <w:lang w:val="it-IT" w:eastAsia="en-GB"/>
        </w:rPr>
        <w:t>drie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a chambre d'abondance de la ville de Lyon (1643-1777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Lyon: J. Poncet (1911).</w:t>
      </w:r>
      <w:bookmarkEnd w:id="221"/>
    </w:p>
    <w:p w14:paraId="7BD4A44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22" w:name="_ENREF_247"/>
      <w:r w:rsidRPr="00266479">
        <w:rPr>
          <w:rFonts w:eastAsiaTheme="minorHAnsi"/>
          <w:noProof/>
          <w:sz w:val="22"/>
          <w:szCs w:val="22"/>
          <w:lang w:val="it-IT" w:eastAsia="en-GB"/>
        </w:rPr>
        <w:t>Raveau, P</w:t>
      </w:r>
      <w:r>
        <w:rPr>
          <w:rFonts w:eastAsiaTheme="minorHAnsi"/>
          <w:noProof/>
          <w:sz w:val="22"/>
          <w:szCs w:val="22"/>
          <w:lang w:val="it-IT" w:eastAsia="en-GB"/>
        </w:rPr>
        <w:t>aul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Essai sur la situation économique et l'état social en Poitou au XV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 xml:space="preserve"> sièc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aris: M. Rivièr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31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22"/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</w:p>
    <w:p w14:paraId="27AF335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23" w:name="_ENREF_248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Reichs-Gesetz-Blatt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Reichs-Gesetz-Blatt für das Kaiserthum Oesterre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XXXIII, Nr. 101. vom 6. Juni 1857.</w:t>
      </w:r>
      <w:bookmarkEnd w:id="223"/>
    </w:p>
    <w:p w14:paraId="0751CB6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24" w:name="_ENREF_249"/>
      <w:r w:rsidRPr="00266479">
        <w:rPr>
          <w:rFonts w:eastAsiaTheme="minorHAnsi"/>
          <w:noProof/>
          <w:sz w:val="22"/>
          <w:szCs w:val="22"/>
          <w:lang w:val="de-DE" w:eastAsia="en-GB"/>
        </w:rPr>
        <w:t>Reinhardt, V</w:t>
      </w:r>
      <w:r>
        <w:rPr>
          <w:rFonts w:eastAsiaTheme="minorHAnsi"/>
          <w:noProof/>
          <w:sz w:val="22"/>
          <w:szCs w:val="22"/>
          <w:lang w:val="de-DE" w:eastAsia="en-GB"/>
        </w:rPr>
        <w:t>olk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Überleben in der frühneuzeitlichen Stadt: Annona und Getreideversorgung in Rom 1563-1797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Tübingen: Niemeyer (1991).</w:t>
      </w:r>
      <w:bookmarkEnd w:id="224"/>
    </w:p>
    <w:p w14:paraId="67F501B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25" w:name="_ENREF_250"/>
      <w:r w:rsidRPr="00266479">
        <w:rPr>
          <w:rFonts w:eastAsiaTheme="minorHAnsi"/>
          <w:noProof/>
          <w:sz w:val="22"/>
          <w:szCs w:val="22"/>
          <w:lang w:val="de-DE" w:eastAsia="en-GB"/>
        </w:rPr>
        <w:t>Ritzmann-Blickenstorfer, H</w:t>
      </w:r>
      <w:r>
        <w:rPr>
          <w:rFonts w:eastAsiaTheme="minorHAnsi"/>
          <w:noProof/>
          <w:sz w:val="22"/>
          <w:szCs w:val="22"/>
          <w:lang w:val="de-DE" w:eastAsia="en-GB"/>
        </w:rPr>
        <w:t>ein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Historische Statistik der Schweiz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Zürich: Chronos Verlag (1996).</w:t>
      </w:r>
      <w:bookmarkEnd w:id="225"/>
    </w:p>
    <w:p w14:paraId="3D5088E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26" w:name="_ENREF_251"/>
      <w:r w:rsidRPr="00266479">
        <w:rPr>
          <w:rFonts w:eastAsiaTheme="minorHAnsi"/>
          <w:noProof/>
          <w:sz w:val="22"/>
          <w:szCs w:val="22"/>
          <w:lang w:val="de-DE" w:eastAsia="en-GB"/>
        </w:rPr>
        <w:t>Rive, J</w:t>
      </w:r>
      <w:r>
        <w:rPr>
          <w:rFonts w:eastAsiaTheme="minorHAnsi"/>
          <w:noProof/>
          <w:sz w:val="22"/>
          <w:szCs w:val="22"/>
          <w:lang w:val="de-DE" w:eastAsia="en-GB"/>
        </w:rPr>
        <w:t>osef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G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Über das Bauerngüterwesen in den Grafschaften Mark, Recklinghausen, Dortmund und Hohen-Limburg, in dem vormaligen Stifte Essen, Herzogthume Cleve (an östlicher Rheinseite) und in den Herrschaften Broich und Wertherbru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Köln: Bachem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824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26"/>
    </w:p>
    <w:p w14:paraId="55A0C63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27" w:name="_ENREF_252"/>
      <w:r w:rsidRPr="00266479">
        <w:rPr>
          <w:rFonts w:eastAsiaTheme="minorHAnsi"/>
          <w:noProof/>
          <w:sz w:val="22"/>
          <w:szCs w:val="22"/>
          <w:lang w:val="en-GB" w:eastAsia="en-GB"/>
        </w:rPr>
        <w:t>Rogers, J</w:t>
      </w:r>
      <w:r>
        <w:rPr>
          <w:rFonts w:eastAsiaTheme="minorHAnsi"/>
          <w:noProof/>
          <w:sz w:val="22"/>
          <w:szCs w:val="22"/>
          <w:lang w:val="en-GB" w:eastAsia="en-GB"/>
        </w:rPr>
        <w:t>am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E</w:t>
      </w:r>
      <w:r>
        <w:rPr>
          <w:rFonts w:eastAsiaTheme="minorHAnsi"/>
          <w:noProof/>
          <w:sz w:val="22"/>
          <w:szCs w:val="22"/>
          <w:lang w:val="en-GB" w:eastAsia="en-GB"/>
        </w:rPr>
        <w:t>dwi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T</w:t>
      </w:r>
      <w:r>
        <w:rPr>
          <w:rFonts w:eastAsiaTheme="minorHAnsi"/>
          <w:noProof/>
          <w:sz w:val="22"/>
          <w:szCs w:val="22"/>
          <w:lang w:val="en-GB" w:eastAsia="en-GB"/>
        </w:rPr>
        <w:t>horold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 History of Agriculture and Prices in England: from the Year after the Oxford Parliament (1259) to the Commencement of the Continental War (179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2: 1259-1400. Oxford: Clarendon Press (1866).</w:t>
      </w:r>
      <w:bookmarkEnd w:id="227"/>
    </w:p>
    <w:p w14:paraId="13E0B34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28" w:name="_ENREF_253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 History of Agriculture and Prices in England: from the Year after the Oxford Parliament (1259) to the Commencement of the Continental War (179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3: 1401-1582. Oxford: Clarendon Press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87a).</w:t>
      </w:r>
      <w:bookmarkEnd w:id="228"/>
    </w:p>
    <w:p w14:paraId="2E49697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29" w:name="_ENREF_254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 History of Agriculture and Prices in England: from the Year after the Oxford Parliament (1259) to the Commencement of the Continental War (179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6: 1583-1702. Oxford: Clarendon Press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887b).</w:t>
      </w:r>
      <w:bookmarkEnd w:id="229"/>
    </w:p>
    <w:p w14:paraId="5160553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30" w:name="_ENREF_255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 History of Agriculture and Prices in England: from the Year after the Oxford Parliament (1259) to the Commencement of the Continental War (179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, vol. 7, I: 1703-1793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Oxford: Clarendon Press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02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30"/>
    </w:p>
    <w:p w14:paraId="77B3294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31" w:name="_ENREF_256"/>
      <w:r w:rsidRPr="00266479">
        <w:rPr>
          <w:rFonts w:eastAsiaTheme="minorHAnsi"/>
          <w:noProof/>
          <w:sz w:val="22"/>
          <w:szCs w:val="22"/>
          <w:lang w:val="it-IT" w:eastAsia="en-GB"/>
        </w:rPr>
        <w:t>Romani, M</w:t>
      </w:r>
      <w:r>
        <w:rPr>
          <w:rFonts w:eastAsiaTheme="minorHAnsi"/>
          <w:noProof/>
          <w:sz w:val="22"/>
          <w:szCs w:val="22"/>
          <w:lang w:val="it-IT" w:eastAsia="en-GB"/>
        </w:rPr>
        <w:t>arzi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</w:t>
      </w:r>
      <w:r>
        <w:rPr>
          <w:rFonts w:eastAsiaTheme="minorHAnsi"/>
          <w:noProof/>
          <w:sz w:val="22"/>
          <w:szCs w:val="22"/>
          <w:lang w:val="it-IT" w:eastAsia="en-GB"/>
        </w:rPr>
        <w:t>chille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Nella spirale di una crisi: Popolazione, mercato e prezzi a Parma tra cinque e seicent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Milano: A. Giuffrè (1975).</w:t>
      </w:r>
      <w:bookmarkEnd w:id="231"/>
    </w:p>
    <w:p w14:paraId="2F42748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2" w:name="_ENREF_257"/>
      <w:r w:rsidRPr="00266479">
        <w:rPr>
          <w:rFonts w:eastAsiaTheme="minorHAnsi"/>
          <w:noProof/>
          <w:sz w:val="22"/>
          <w:szCs w:val="22"/>
          <w:lang w:val="it-IT" w:eastAsia="en-GB"/>
        </w:rPr>
        <w:t>Romano, R</w:t>
      </w:r>
      <w:r>
        <w:rPr>
          <w:rFonts w:eastAsiaTheme="minorHAnsi"/>
          <w:noProof/>
          <w:sz w:val="22"/>
          <w:szCs w:val="22"/>
          <w:lang w:val="it-IT" w:eastAsia="en-GB"/>
        </w:rPr>
        <w:t>uggier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rezzi, salari e servizi a Napoli nel secolo XVIII (1734-1806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ilan: Banca Commerciale Italian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65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32"/>
    </w:p>
    <w:p w14:paraId="237C8D9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3" w:name="_ENREF_258"/>
      <w:r w:rsidRPr="00266479">
        <w:rPr>
          <w:rFonts w:eastAsiaTheme="minorHAnsi"/>
          <w:noProof/>
          <w:sz w:val="22"/>
          <w:szCs w:val="22"/>
          <w:lang w:val="de-DE" w:eastAsia="en-GB"/>
        </w:rPr>
        <w:t>Roscher, W</w:t>
      </w:r>
      <w:r>
        <w:rPr>
          <w:rFonts w:eastAsiaTheme="minorHAnsi"/>
          <w:noProof/>
          <w:sz w:val="22"/>
          <w:szCs w:val="22"/>
          <w:lang w:val="de-DE" w:eastAsia="en-GB"/>
        </w:rPr>
        <w:t>ilhelm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Ein Beitrag zur Geschichte der Kornpreise und Bäckertaxe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itschrift für die gesamte Staatswissenscha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3 (1857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61-475.</w:t>
      </w:r>
      <w:bookmarkEnd w:id="233"/>
    </w:p>
    <w:p w14:paraId="7C50EF6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34" w:name="_ENREF_259"/>
      <w:r w:rsidRPr="00266479">
        <w:rPr>
          <w:rFonts w:eastAsiaTheme="minorHAnsi"/>
          <w:noProof/>
          <w:sz w:val="22"/>
          <w:szCs w:val="22"/>
          <w:lang w:val="de-DE" w:eastAsia="en-GB"/>
        </w:rPr>
        <w:t>Rosenthal, G</w:t>
      </w:r>
      <w:r>
        <w:rPr>
          <w:rFonts w:eastAsiaTheme="minorHAnsi"/>
          <w:noProof/>
          <w:sz w:val="22"/>
          <w:szCs w:val="22"/>
          <w:lang w:val="de-DE" w:eastAsia="en-GB"/>
        </w:rPr>
        <w:t>ottfrie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</w:t>
      </w:r>
      <w:r>
        <w:rPr>
          <w:rFonts w:eastAsiaTheme="minorHAnsi"/>
          <w:noProof/>
          <w:sz w:val="22"/>
          <w:szCs w:val="22"/>
          <w:lang w:val="de-DE" w:eastAsia="en-GB"/>
        </w:rPr>
        <w:t>rns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schichte des Erfurtischen Getraide-Preises von 1651 bis 1775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Erfurt: Keys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784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34"/>
    </w:p>
    <w:p w14:paraId="47FD7E4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5" w:name="_ENREF_260"/>
      <w:r w:rsidRPr="00266479">
        <w:rPr>
          <w:rFonts w:eastAsiaTheme="minorHAnsi"/>
          <w:noProof/>
          <w:sz w:val="22"/>
          <w:szCs w:val="22"/>
          <w:lang w:val="it-IT" w:eastAsia="en-GB"/>
        </w:rPr>
        <w:t>Rossiello, G</w:t>
      </w:r>
      <w:r>
        <w:rPr>
          <w:rFonts w:eastAsiaTheme="minorHAnsi"/>
          <w:noProof/>
          <w:sz w:val="22"/>
          <w:szCs w:val="22"/>
          <w:lang w:val="it-IT" w:eastAsia="en-GB"/>
        </w:rPr>
        <w:t>iovanni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and Palumbo, L</w:t>
      </w:r>
      <w:r>
        <w:rPr>
          <w:rFonts w:eastAsiaTheme="minorHAnsi"/>
          <w:noProof/>
          <w:sz w:val="22"/>
          <w:szCs w:val="22"/>
          <w:lang w:val="it-IT" w:eastAsia="en-GB"/>
        </w:rPr>
        <w:t>orenz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Salari di contadini in Terra di Bari durante l'età della restaurazione (con 7 tav.)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rchivio Storico Puglies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4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81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01-317.</w:t>
      </w:r>
      <w:bookmarkEnd w:id="235"/>
    </w:p>
    <w:p w14:paraId="62E1B89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6" w:name="_ENREF_261"/>
      <w:r w:rsidRPr="00266479">
        <w:rPr>
          <w:rFonts w:eastAsiaTheme="minorHAnsi"/>
          <w:noProof/>
          <w:sz w:val="22"/>
          <w:szCs w:val="22"/>
          <w:lang w:val="de-DE" w:eastAsia="en-GB"/>
        </w:rPr>
        <w:t>Salz, A</w:t>
      </w:r>
      <w:r>
        <w:rPr>
          <w:rFonts w:eastAsiaTheme="minorHAnsi"/>
          <w:noProof/>
          <w:sz w:val="22"/>
          <w:szCs w:val="22"/>
          <w:lang w:val="de-DE" w:eastAsia="en-GB"/>
        </w:rPr>
        <w:t>rthu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schichte der böhmischen Industrie in der Neuzei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München: Duncker &amp; Humblot (1913).</w:t>
      </w:r>
      <w:bookmarkEnd w:id="236"/>
    </w:p>
    <w:p w14:paraId="08725F8E" w14:textId="77777777" w:rsidR="004E26D9" w:rsidRPr="00C3690D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7" w:name="_ENREF_262"/>
      <w:r w:rsidRPr="00C3690D">
        <w:rPr>
          <w:rFonts w:eastAsiaTheme="minorHAnsi"/>
          <w:noProof/>
          <w:sz w:val="22"/>
          <w:szCs w:val="22"/>
          <w:lang w:val="de-DE" w:eastAsia="en-GB"/>
        </w:rPr>
        <w:t xml:space="preserve">Sanchez-Albornoz, </w:t>
      </w:r>
      <w:r w:rsidRPr="00C3690D">
        <w:rPr>
          <w:rFonts w:eastAsiaTheme="minorEastAsia"/>
          <w:sz w:val="22"/>
          <w:szCs w:val="22"/>
          <w:lang w:val="en-GB" w:eastAsia="zh-CN"/>
        </w:rPr>
        <w:t>Nicolás</w:t>
      </w:r>
      <w:r w:rsidRPr="00C3690D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C3690D">
        <w:rPr>
          <w:rFonts w:eastAsiaTheme="minorHAnsi"/>
          <w:i/>
          <w:noProof/>
          <w:sz w:val="22"/>
          <w:szCs w:val="22"/>
          <w:lang w:val="de-DE" w:eastAsia="en-GB"/>
        </w:rPr>
        <w:t>Los precios agricolas durante la segunda mitad del siglo XIX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C3690D">
        <w:rPr>
          <w:rFonts w:eastAsiaTheme="minorHAnsi"/>
          <w:noProof/>
          <w:sz w:val="22"/>
          <w:szCs w:val="22"/>
          <w:lang w:val="de-DE" w:eastAsia="en-GB"/>
        </w:rPr>
        <w:t>Madrid: Servicio de Estudios del Banco de Espana (1975).</w:t>
      </w:r>
    </w:p>
    <w:p w14:paraId="26C88C0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8" w:name="_ENREF_263"/>
      <w:bookmarkEnd w:id="237"/>
      <w:r w:rsidRPr="00266479">
        <w:rPr>
          <w:rFonts w:eastAsiaTheme="minorHAnsi"/>
          <w:noProof/>
          <w:sz w:val="22"/>
          <w:szCs w:val="22"/>
          <w:lang w:val="de-DE" w:eastAsia="en-GB"/>
        </w:rPr>
        <w:t>Schalk, C</w:t>
      </w:r>
      <w:r>
        <w:rPr>
          <w:rFonts w:eastAsiaTheme="minorHAnsi"/>
          <w:noProof/>
          <w:sz w:val="22"/>
          <w:szCs w:val="22"/>
          <w:lang w:val="de-DE" w:eastAsia="en-GB"/>
        </w:rPr>
        <w:t>ar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er Münzfuß der Wiener Pfennige in den Jahren 1424 bis 1480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Numismatische Zeitschrif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2 (188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86-282, 324-378.</w:t>
      </w:r>
      <w:bookmarkEnd w:id="238"/>
    </w:p>
    <w:p w14:paraId="76AFA56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39" w:name="_ENREF_264"/>
      <w:r w:rsidRPr="00266479">
        <w:rPr>
          <w:rFonts w:eastAsiaTheme="minorHAnsi"/>
          <w:noProof/>
          <w:sz w:val="22"/>
          <w:szCs w:val="22"/>
          <w:lang w:val="de-DE" w:eastAsia="en-GB"/>
        </w:rPr>
        <w:t>Schebek, E</w:t>
      </w:r>
      <w:r>
        <w:rPr>
          <w:rFonts w:eastAsiaTheme="minorHAnsi"/>
          <w:noProof/>
          <w:sz w:val="22"/>
          <w:szCs w:val="22"/>
          <w:lang w:val="de-DE" w:eastAsia="en-GB"/>
        </w:rPr>
        <w:t>dmun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Collectiv-Ausstellung von Beiträgen zur Geschichte der Preise veranstaltet zur Weltausstellung 1873 Wien von der Handels- und Gewerbekammer in Prag: Geschichte der Preis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Prag: Mercy (1873).</w:t>
      </w:r>
      <w:bookmarkEnd w:id="239"/>
    </w:p>
    <w:p w14:paraId="4B6A471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0" w:name="_ENREF_265"/>
      <w:r w:rsidRPr="00266479">
        <w:rPr>
          <w:rFonts w:eastAsiaTheme="minorHAnsi"/>
          <w:noProof/>
          <w:sz w:val="22"/>
          <w:szCs w:val="22"/>
          <w:lang w:val="de-DE" w:eastAsia="en-GB"/>
        </w:rPr>
        <w:t>Scheel, H. v</w:t>
      </w:r>
      <w:r>
        <w:rPr>
          <w:rFonts w:eastAsiaTheme="minorHAnsi"/>
          <w:noProof/>
          <w:sz w:val="22"/>
          <w:szCs w:val="22"/>
          <w:lang w:val="de-DE" w:eastAsia="en-GB"/>
        </w:rPr>
        <w:t>o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Untersuchungen über den Einfluss der Fruchtpreise auf die Bevölkerungsbewegung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ahrbücher für Nationalökonomie und Statistik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6 (1866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61-172.</w:t>
      </w:r>
      <w:bookmarkEnd w:id="240"/>
    </w:p>
    <w:p w14:paraId="473677B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1" w:name="_ENREF_266"/>
      <w:r w:rsidRPr="00266479">
        <w:rPr>
          <w:rFonts w:eastAsiaTheme="minorHAnsi"/>
          <w:noProof/>
          <w:sz w:val="22"/>
          <w:szCs w:val="22"/>
          <w:lang w:val="de-DE" w:eastAsia="en-GB"/>
        </w:rPr>
        <w:t>Schmelzer, M</w:t>
      </w:r>
      <w:r>
        <w:rPr>
          <w:rFonts w:eastAsiaTheme="minorHAnsi"/>
          <w:noProof/>
          <w:sz w:val="22"/>
          <w:szCs w:val="22"/>
          <w:lang w:val="de-DE" w:eastAsia="en-GB"/>
        </w:rPr>
        <w:t>atthia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187D74">
        <w:rPr>
          <w:rFonts w:eastAsiaTheme="minorHAnsi"/>
          <w:i/>
          <w:noProof/>
          <w:sz w:val="22"/>
          <w:szCs w:val="22"/>
          <w:lang w:val="de-DE" w:eastAsia="en-GB"/>
        </w:rPr>
        <w:t>Geschichte der Preise und Löhne in Rattenberg vom Ende des 15. bis in die 2. Hälfte des 19. Jahrhundert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Innsbruck: Uni</w:t>
      </w:r>
      <w:r>
        <w:rPr>
          <w:rFonts w:eastAsiaTheme="minorHAnsi"/>
          <w:noProof/>
          <w:sz w:val="22"/>
          <w:szCs w:val="22"/>
          <w:lang w:val="de-DE" w:eastAsia="en-GB"/>
        </w:rPr>
        <w:t>versitä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nsbruck (1972).</w:t>
      </w:r>
      <w:bookmarkEnd w:id="241"/>
    </w:p>
    <w:p w14:paraId="0F9B0444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2" w:name="_ENREF_267"/>
      <w:r w:rsidRPr="00266479">
        <w:rPr>
          <w:rFonts w:eastAsiaTheme="minorHAnsi"/>
          <w:noProof/>
          <w:sz w:val="22"/>
          <w:szCs w:val="22"/>
          <w:lang w:val="de-DE" w:eastAsia="en-GB"/>
        </w:rPr>
        <w:lastRenderedPageBreak/>
        <w:t>Schneider, K</w:t>
      </w:r>
      <w:r>
        <w:rPr>
          <w:rFonts w:eastAsiaTheme="minorHAnsi"/>
          <w:noProof/>
          <w:sz w:val="22"/>
          <w:szCs w:val="22"/>
          <w:lang w:val="de-DE" w:eastAsia="en-GB"/>
        </w:rPr>
        <w:t>onra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Hamburg während der Kipper- und Wipperzeit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Zeitschrift des Vereins für hamburgische Geschich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67 (1981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7–74.</w:t>
      </w:r>
      <w:bookmarkEnd w:id="242"/>
    </w:p>
    <w:p w14:paraId="48FF704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3" w:name="_ENREF_26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Frankfurt und die Kipper- und Wipperinflation der Jahre 1619-1623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Frankfurt: Stadtarchiv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90).</w:t>
      </w:r>
      <w:bookmarkEnd w:id="243"/>
    </w:p>
    <w:p w14:paraId="0A8444B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4" w:name="_ENREF_269"/>
      <w:r w:rsidRPr="00266479">
        <w:rPr>
          <w:rFonts w:eastAsiaTheme="minorHAnsi"/>
          <w:noProof/>
          <w:sz w:val="22"/>
          <w:szCs w:val="22"/>
          <w:lang w:val="de-DE" w:eastAsia="en-GB"/>
        </w:rPr>
        <w:t>Scholler, E</w:t>
      </w:r>
      <w:r>
        <w:rPr>
          <w:rFonts w:eastAsiaTheme="minorHAnsi"/>
          <w:noProof/>
          <w:sz w:val="22"/>
          <w:szCs w:val="22"/>
          <w:lang w:val="de-DE" w:eastAsia="en-GB"/>
        </w:rPr>
        <w:t>rns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er Reichsstadt Nürnberg Geld- und Münzwesen in älterer und neuerer Zeit (Ein Beitrag zur reichsstädtischen Wirtschaftsgeschichte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Nürnberg</w:t>
      </w:r>
      <w:r>
        <w:rPr>
          <w:rFonts w:eastAsiaTheme="minorHAnsi"/>
          <w:noProof/>
          <w:sz w:val="22"/>
          <w:szCs w:val="22"/>
          <w:lang w:val="de-DE" w:eastAsia="en-GB"/>
        </w:rPr>
        <w:t>: G. Heydolp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16).</w:t>
      </w:r>
      <w:bookmarkEnd w:id="244"/>
    </w:p>
    <w:p w14:paraId="0F4DEFC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5" w:name="_ENREF_270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Scholliers, E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en lonen to Antwerpen (15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n 16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 - Prix et salaires à Anvers (15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t 16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iècles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r den geschiedenis van prijzen en lonen in Vlaanderen a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J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Craeybeckx, 241-480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).</w:t>
      </w:r>
      <w:bookmarkEnd w:id="245"/>
    </w:p>
    <w:p w14:paraId="3BF4C5C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6" w:name="_ENREF_271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en lonen te Antwerpen en in het Antwerpse (16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19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 - Prix et salaires à Anvers et dans la région anversois (16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19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iècles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ol. 2,2 (XIV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Scholliers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65).</w:t>
      </w:r>
      <w:bookmarkEnd w:id="246"/>
    </w:p>
    <w:p w14:paraId="3854B31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7" w:name="_ENREF_272"/>
      <w:r w:rsidRPr="00266479">
        <w:rPr>
          <w:rFonts w:eastAsiaTheme="minorHAnsi"/>
          <w:noProof/>
          <w:sz w:val="22"/>
          <w:szCs w:val="22"/>
          <w:lang w:val="de-DE" w:eastAsia="en-GB"/>
        </w:rPr>
        <w:t>Schrötter, F</w:t>
      </w:r>
      <w:r>
        <w:rPr>
          <w:rFonts w:eastAsiaTheme="minorHAnsi"/>
          <w:noProof/>
          <w:sz w:val="22"/>
          <w:szCs w:val="22"/>
          <w:lang w:val="de-DE" w:eastAsia="en-GB"/>
        </w:rPr>
        <w:t>riedr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F</w:t>
      </w:r>
      <w:r>
        <w:rPr>
          <w:rFonts w:eastAsiaTheme="minorHAnsi"/>
          <w:noProof/>
          <w:sz w:val="22"/>
          <w:szCs w:val="22"/>
          <w:lang w:val="de-DE" w:eastAsia="en-GB"/>
        </w:rPr>
        <w:t>reiher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v</w:t>
      </w:r>
      <w:r>
        <w:rPr>
          <w:rFonts w:eastAsiaTheme="minorHAnsi"/>
          <w:noProof/>
          <w:sz w:val="22"/>
          <w:szCs w:val="22"/>
          <w:lang w:val="de-DE" w:eastAsia="en-GB"/>
        </w:rPr>
        <w:t>o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preussische Münzwesen im 18. Jahrhundert: Münzgeschichtlicher Tei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1: Die Münzverwaltung der Könige Friedrich I. und Friedrich Wilhelm I. 1701-1740. Berlin: Paul Parey (1904).</w:t>
      </w:r>
      <w:bookmarkEnd w:id="247"/>
    </w:p>
    <w:p w14:paraId="2466877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8" w:name="_ENREF_273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as Münzwesen Brandenburgs während der Geltung des Münzfußes von Zinna und Leipzig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Hohenzollernjahrbu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07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63-74.</w:t>
      </w:r>
      <w:bookmarkEnd w:id="248"/>
    </w:p>
    <w:p w14:paraId="0C67B67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49" w:name="_ENREF_274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Preussische Münzwesen im 18. Jahrhundert: Münzgeschichtlicher Tei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: Die Begründung des preussischen Münzsystems durch Friedrich den Grossen und Grauman: 1740-1755. Berlin: Parey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08).</w:t>
      </w:r>
      <w:bookmarkEnd w:id="249"/>
    </w:p>
    <w:p w14:paraId="01D01C6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0" w:name="_ENREF_275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Preussische Münzwesen im 18. Jahrhundert: Münzgeschichtlicher Tei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3: Das Geld des siebenjährigen Krieges und die Münzreform nach dem Frieden: 1755 - 1765. Berlin: Parey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10).</w:t>
      </w:r>
      <w:bookmarkEnd w:id="250"/>
    </w:p>
    <w:p w14:paraId="27DF144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1" w:name="_ENREF_276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as Preussische Münzwesen im 18. Jahrhundert: Münzgeschichtlicher Tei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4: Die letzten vierzig Jahre: 1765 - 1806. Berlin: Paul Parey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13).</w:t>
      </w:r>
      <w:bookmarkEnd w:id="251"/>
    </w:p>
    <w:p w14:paraId="3418E43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2" w:name="_ENREF_277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Münzen Friedrich Wilhelms des Großen Kurfürsten und Friedrichs III. von Brandenburg: Münz- und Geldgeschichte 1640-170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: C.A. Schwetschke &amp; Sohn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22).</w:t>
      </w:r>
      <w:bookmarkEnd w:id="252"/>
    </w:p>
    <w:p w14:paraId="39F82AA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3" w:name="_ENREF_27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Wörterbuch der Münzkund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erlin, Leipzig: de Gruyter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30).</w:t>
      </w:r>
      <w:bookmarkEnd w:id="253"/>
    </w:p>
    <w:p w14:paraId="008A5C7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4" w:name="_ENREF_279"/>
      <w:r w:rsidRPr="00266479">
        <w:rPr>
          <w:rFonts w:eastAsiaTheme="minorHAnsi"/>
          <w:noProof/>
          <w:sz w:val="22"/>
          <w:szCs w:val="22"/>
          <w:lang w:val="de-DE" w:eastAsia="en-GB"/>
        </w:rPr>
        <w:t>Schulze, W</w:t>
      </w:r>
      <w:r>
        <w:rPr>
          <w:rFonts w:eastAsiaTheme="minorHAnsi"/>
          <w:noProof/>
          <w:sz w:val="22"/>
          <w:szCs w:val="22"/>
          <w:lang w:val="de-DE" w:eastAsia="en-GB"/>
        </w:rPr>
        <w:t>ill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Löhne und Preise in Deutschland, 1750 bis 1850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Jahrbuch für Wirtschaftsgeschich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4 (1965), 266-280.</w:t>
      </w:r>
      <w:bookmarkEnd w:id="254"/>
    </w:p>
    <w:p w14:paraId="5709C90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b/>
          <w:noProof/>
          <w:color w:val="FF0000"/>
          <w:sz w:val="22"/>
          <w:szCs w:val="22"/>
          <w:lang w:val="de-DE" w:eastAsia="en-GB"/>
        </w:rPr>
      </w:pPr>
      <w:r w:rsidRPr="00266479">
        <w:rPr>
          <w:rFonts w:eastAsiaTheme="minorHAnsi"/>
          <w:sz w:val="22"/>
          <w:szCs w:val="22"/>
          <w:lang w:val="fr-FR"/>
        </w:rPr>
        <w:t xml:space="preserve">Sebastián Amarila, J. A. </w:t>
      </w:r>
      <w:r w:rsidRPr="00266479">
        <w:rPr>
          <w:rFonts w:eastAsiaTheme="minorHAnsi"/>
          <w:i/>
          <w:sz w:val="22"/>
          <w:szCs w:val="22"/>
          <w:lang w:val="fr-FR"/>
        </w:rPr>
        <w:t>Agricultura y rentas monásticas en tierras de León: Santa María de Sandoval (1167-1835)</w:t>
      </w:r>
      <w:r>
        <w:rPr>
          <w:rFonts w:eastAsiaTheme="minorHAnsi"/>
          <w:sz w:val="22"/>
          <w:szCs w:val="22"/>
          <w:lang w:val="fr-FR"/>
        </w:rPr>
        <w:t>.</w:t>
      </w:r>
      <w:r w:rsidRPr="00266479">
        <w:rPr>
          <w:rFonts w:eastAsiaTheme="minorHAnsi"/>
          <w:sz w:val="22"/>
          <w:szCs w:val="22"/>
          <w:lang w:val="fr-FR"/>
        </w:rPr>
        <w:t xml:space="preserve"> Madrid: Universidad Complutense de Madrid, Facultad de Ciencias Económicas y Empresariales</w:t>
      </w:r>
      <w:r>
        <w:rPr>
          <w:rFonts w:eastAsiaTheme="minorHAnsi"/>
          <w:sz w:val="22"/>
          <w:szCs w:val="22"/>
          <w:lang w:val="fr-FR"/>
        </w:rPr>
        <w:t xml:space="preserve"> </w:t>
      </w:r>
      <w:r w:rsidRPr="00266479">
        <w:rPr>
          <w:rFonts w:eastAsiaTheme="minorHAnsi"/>
          <w:sz w:val="22"/>
          <w:szCs w:val="22"/>
          <w:lang w:val="fr-FR"/>
        </w:rPr>
        <w:t>(1992)</w:t>
      </w:r>
      <w:r>
        <w:rPr>
          <w:rFonts w:eastAsiaTheme="minorHAnsi"/>
          <w:sz w:val="22"/>
          <w:szCs w:val="22"/>
          <w:lang w:val="fr-FR"/>
        </w:rPr>
        <w:t>.</w:t>
      </w:r>
    </w:p>
    <w:p w14:paraId="2D71C0D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5" w:name="_ENREF_280"/>
      <w:r w:rsidRPr="00266479">
        <w:rPr>
          <w:rFonts w:eastAsiaTheme="minorHAnsi"/>
          <w:noProof/>
          <w:sz w:val="22"/>
          <w:szCs w:val="22"/>
          <w:lang w:val="de-DE" w:eastAsia="en-GB"/>
        </w:rPr>
        <w:t>Seuffert, G</w:t>
      </w:r>
      <w:r>
        <w:rPr>
          <w:rFonts w:eastAsiaTheme="minorHAnsi"/>
          <w:noProof/>
          <w:sz w:val="22"/>
          <w:szCs w:val="22"/>
          <w:lang w:val="de-DE" w:eastAsia="en-GB"/>
        </w:rPr>
        <w:t>eor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K</w:t>
      </w:r>
      <w:r>
        <w:rPr>
          <w:rFonts w:eastAsiaTheme="minorHAnsi"/>
          <w:noProof/>
          <w:sz w:val="22"/>
          <w:szCs w:val="22"/>
          <w:lang w:val="de-DE" w:eastAsia="en-GB"/>
        </w:rPr>
        <w:t>ar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L</w:t>
      </w:r>
      <w:r>
        <w:rPr>
          <w:rFonts w:eastAsiaTheme="minorHAnsi"/>
          <w:noProof/>
          <w:sz w:val="22"/>
          <w:szCs w:val="22"/>
          <w:lang w:val="de-DE" w:eastAsia="en-GB"/>
        </w:rPr>
        <w:t>eopol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k des Getreide- und Viktualien-Handels im Königreiche Bayern mit Berücksichtigung des Ausland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Munich: J.G. Weiß (1857).</w:t>
      </w:r>
      <w:bookmarkEnd w:id="255"/>
    </w:p>
    <w:p w14:paraId="7FFF3531" w14:textId="77777777" w:rsidR="004E26D9" w:rsidRPr="007F58A1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6" w:name="_ENREF_281"/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Siegel, </w:t>
      </w:r>
      <w:r w:rsidRPr="007F58A1">
        <w:rPr>
          <w:rFonts w:eastAsiaTheme="minorEastAsia"/>
          <w:sz w:val="22"/>
          <w:szCs w:val="22"/>
          <w:lang w:val="en-GB" w:eastAsia="zh-CN"/>
        </w:rPr>
        <w:t>Stanisław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7F58A1">
        <w:rPr>
          <w:rFonts w:eastAsiaTheme="minorHAnsi"/>
          <w:i/>
          <w:noProof/>
          <w:sz w:val="22"/>
          <w:szCs w:val="22"/>
          <w:lang w:val="de-DE" w:eastAsia="en-GB"/>
        </w:rPr>
        <w:t>Ceny w Warszawie w Latach 1701-1815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>. Lwów: Kasa im. J. Mianowskiego (1936).</w:t>
      </w:r>
      <w:bookmarkEnd w:id="256"/>
    </w:p>
    <w:p w14:paraId="7CA8912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7" w:name="_ENREF_282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Ceny w Warszawie w latach 1816-1916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Poznan: Nakł. Poznańskiego Towarzystwa Przyjaciół Nauk (1949).</w:t>
      </w:r>
      <w:bookmarkEnd w:id="257"/>
    </w:p>
    <w:p w14:paraId="69D4BAC3" w14:textId="77777777" w:rsidR="004E26D9" w:rsidRPr="007F58A1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8" w:name="_ENREF_283"/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Sivéry, </w:t>
      </w:r>
      <w:r w:rsidRPr="007F58A1">
        <w:rPr>
          <w:rFonts w:eastAsiaTheme="minorEastAsia"/>
          <w:sz w:val="22"/>
          <w:szCs w:val="22"/>
          <w:lang w:val="en-GB" w:eastAsia="zh-CN"/>
        </w:rPr>
        <w:t>Gérard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>L'évolution du prix du blé à Valenciennes aux XIV</w:t>
      </w:r>
      <w:r w:rsidRPr="007F58A1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 et XV</w:t>
      </w:r>
      <w:r w:rsidRPr="007F58A1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 siècles.</w:t>
      </w:r>
      <w:r w:rsidRPr="00B73FEB">
        <w:rPr>
          <w:sz w:val="22"/>
          <w:szCs w:val="22"/>
          <w:lang w:val="en-GB"/>
        </w:rPr>
        <w:t>”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7F58A1">
        <w:rPr>
          <w:rFonts w:eastAsiaTheme="minorHAnsi"/>
          <w:i/>
          <w:noProof/>
          <w:sz w:val="22"/>
          <w:szCs w:val="22"/>
          <w:lang w:val="de-DE" w:eastAsia="en-GB"/>
        </w:rPr>
        <w:t>Revue du Nord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 47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>(1965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 xml:space="preserve"> 177-194.</w:t>
      </w:r>
      <w:bookmarkEnd w:id="258"/>
    </w:p>
    <w:p w14:paraId="210DBCF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JB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sches Jahrbuch der österreichischen Monarchie 1870-(1881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Vienna: k.k. Statistische Central Commission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72-1884).</w:t>
      </w:r>
    </w:p>
    <w:p w14:paraId="2716CEF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59" w:name="_ENREF_284"/>
      <w:r w:rsidRPr="00266479">
        <w:rPr>
          <w:rFonts w:eastAsiaTheme="minorHAnsi"/>
          <w:noProof/>
          <w:sz w:val="22"/>
          <w:szCs w:val="22"/>
          <w:lang w:val="de-DE" w:eastAsia="en-GB"/>
        </w:rPr>
        <w:t>Skalweit, A</w:t>
      </w:r>
      <w:r>
        <w:rPr>
          <w:rFonts w:eastAsiaTheme="minorHAnsi"/>
          <w:noProof/>
          <w:sz w:val="22"/>
          <w:szCs w:val="22"/>
          <w:lang w:val="de-DE" w:eastAsia="en-GB"/>
        </w:rPr>
        <w:t>ugus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Getreidehandelspolitik und die Kriegsmagazinverwaltung Preußens 1756-1806</w:t>
      </w:r>
      <w:r>
        <w:rPr>
          <w:rFonts w:eastAsiaTheme="minorHAnsi"/>
          <w:i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Berlin: Keip (1931/86).</w:t>
      </w:r>
      <w:bookmarkEnd w:id="259"/>
    </w:p>
    <w:p w14:paraId="310F541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60" w:name="_ENREF_285"/>
      <w:r w:rsidRPr="00266479">
        <w:rPr>
          <w:rFonts w:eastAsiaTheme="minorHAnsi"/>
          <w:noProof/>
          <w:sz w:val="22"/>
          <w:szCs w:val="22"/>
          <w:lang w:val="de-DE" w:eastAsia="en-GB"/>
        </w:rPr>
        <w:t>Soetbeer, A</w:t>
      </w:r>
      <w:r>
        <w:rPr>
          <w:rFonts w:eastAsiaTheme="minorHAnsi"/>
          <w:noProof/>
          <w:sz w:val="22"/>
          <w:szCs w:val="22"/>
          <w:lang w:val="de-DE" w:eastAsia="en-GB"/>
        </w:rPr>
        <w:t>dolp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eiträge zur Statistik der Preis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Hamburg: Kümpe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858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60"/>
    </w:p>
    <w:p w14:paraId="3418E4B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61" w:name="_ENREF_286"/>
      <w:r w:rsidRPr="00266479">
        <w:rPr>
          <w:rFonts w:eastAsiaTheme="minorHAnsi"/>
          <w:noProof/>
          <w:sz w:val="22"/>
          <w:szCs w:val="22"/>
          <w:lang w:val="en-GB" w:eastAsia="en-GB"/>
        </w:rPr>
        <w:t>Solar, P</w:t>
      </w:r>
      <w:r>
        <w:rPr>
          <w:rFonts w:eastAsiaTheme="minorHAnsi"/>
          <w:noProof/>
          <w:sz w:val="22"/>
          <w:szCs w:val="22"/>
          <w:lang w:val="en-GB" w:eastAsia="en-GB"/>
        </w:rPr>
        <w:t>eter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M. and Klovland, J</w:t>
      </w:r>
      <w:r>
        <w:rPr>
          <w:rFonts w:eastAsiaTheme="minorHAnsi"/>
          <w:noProof/>
          <w:sz w:val="22"/>
          <w:szCs w:val="22"/>
          <w:lang w:val="en-GB" w:eastAsia="en-GB"/>
        </w:rPr>
        <w:t>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T</w:t>
      </w:r>
      <w:r>
        <w:rPr>
          <w:rFonts w:eastAsiaTheme="minorHAnsi"/>
          <w:noProof/>
          <w:sz w:val="22"/>
          <w:szCs w:val="22"/>
          <w:lang w:val="en-GB" w:eastAsia="en-GB"/>
        </w:rPr>
        <w:t>or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New series for agricultural prices in London, 1770–1914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Economic History Review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64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1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2011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72-87.</w:t>
      </w:r>
      <w:bookmarkEnd w:id="261"/>
    </w:p>
    <w:p w14:paraId="3A0A564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62" w:name="_ENREF_287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Spaggiari, P. L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ei generi di maggior consumo sul mercato di Parma dal 1821 al 1890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rchivio Economico dell’Unificazione Italiana. Serie I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59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62"/>
    </w:p>
    <w:p w14:paraId="399DDFC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63" w:name="_ENREF_288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Statistischer Verein für das Königreich Sachsen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Uebersicht der jährlichen Durchschnitte der Taxen für die Bäcker auf die Zeit vom Jahre 1820 bis mit 1831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ittheilungen des Statistischen Vereins für das Königreich Sachs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: enthaltend die bürgerlichen und local-Verhältnisse der Haupt- und Residenzstadt Dresden (1832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66-67.</w:t>
      </w:r>
      <w:bookmarkEnd w:id="263"/>
    </w:p>
    <w:p w14:paraId="789EAF4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64" w:name="_ENREF_289"/>
      <w:r w:rsidRPr="00266479">
        <w:rPr>
          <w:rFonts w:eastAsiaTheme="minorHAnsi"/>
          <w:noProof/>
          <w:sz w:val="22"/>
          <w:szCs w:val="22"/>
          <w:lang w:val="de-DE" w:eastAsia="en-GB"/>
        </w:rPr>
        <w:lastRenderedPageBreak/>
        <w:t xml:space="preserve">Statistisches Bureau des Großherzogthums Oldenburg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Statistische Nachrichten über den Freistaat Oldenburg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Oldenburg: Gerhard Stalling (1860).</w:t>
      </w:r>
      <w:bookmarkEnd w:id="264"/>
    </w:p>
    <w:p w14:paraId="7AB73CC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65" w:name="_ENREF_290"/>
      <w:r w:rsidRPr="00266479">
        <w:rPr>
          <w:rFonts w:eastAsiaTheme="minorHAnsi"/>
          <w:noProof/>
          <w:sz w:val="22"/>
          <w:szCs w:val="22"/>
          <w:lang w:val="de-DE" w:eastAsia="en-GB"/>
        </w:rPr>
        <w:t>Steubing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H</w:t>
      </w:r>
      <w:r>
        <w:rPr>
          <w:rFonts w:eastAsiaTheme="minorHAnsi"/>
          <w:noProof/>
          <w:sz w:val="22"/>
          <w:szCs w:val="22"/>
          <w:lang w:val="de-DE" w:eastAsia="en-GB"/>
        </w:rPr>
        <w:t>erm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Topographie der Stadt Herbor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Marburg: Neue Akademische Buchhandlung (1792).</w:t>
      </w:r>
      <w:bookmarkEnd w:id="265"/>
    </w:p>
    <w:p w14:paraId="62A2FC5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66" w:name="_ENREF_291"/>
      <w:r w:rsidRPr="00266479">
        <w:rPr>
          <w:rFonts w:eastAsiaTheme="minorHAnsi"/>
          <w:noProof/>
          <w:sz w:val="22"/>
          <w:szCs w:val="22"/>
          <w:lang w:val="de-DE" w:eastAsia="en-GB"/>
        </w:rPr>
        <w:t>Storchi, M</w:t>
      </w:r>
      <w:r>
        <w:rPr>
          <w:rFonts w:eastAsiaTheme="minorHAnsi"/>
          <w:noProof/>
          <w:sz w:val="22"/>
          <w:szCs w:val="22"/>
          <w:lang w:val="de-DE" w:eastAsia="en-GB"/>
        </w:rPr>
        <w:t>ari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R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rezzi, crisi agrarie e mercato del grano nel Mezzogiorno d'Italia (1806-1854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Napoli: Liguori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91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66"/>
    </w:p>
    <w:p w14:paraId="21B7D7B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67" w:name="_ENREF_292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Stumpo, E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Finanza e Stato Moderno nel Piemonte del Seicento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Rome: Istituto StoricoItaliano per l’ Età Moderna e Contemporanea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79).</w:t>
      </w:r>
      <w:bookmarkEnd w:id="267"/>
    </w:p>
    <w:p w14:paraId="24DC861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68" w:name="_ENREF_293"/>
      <w:r w:rsidRPr="00266479">
        <w:rPr>
          <w:rFonts w:eastAsiaTheme="minorHAnsi"/>
          <w:noProof/>
          <w:sz w:val="22"/>
          <w:szCs w:val="22"/>
          <w:lang w:val="it-IT" w:eastAsia="en-GB"/>
        </w:rPr>
        <w:t>Szpak, J</w:t>
      </w:r>
      <w:r>
        <w:rPr>
          <w:rFonts w:eastAsiaTheme="minorHAnsi"/>
          <w:noProof/>
          <w:sz w:val="22"/>
          <w:szCs w:val="22"/>
          <w:lang w:val="it-IT" w:eastAsia="en-GB"/>
        </w:rPr>
        <w:t>a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Rewolucja cen XVI wieku a funkcjonowanie gospodarki dworskiej w starostwach Prus Królewskich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 Krakow: Akademia Ekonomiczna w Krakowie (1982).</w:t>
      </w:r>
      <w:bookmarkEnd w:id="268"/>
    </w:p>
    <w:p w14:paraId="3B0FFF2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69" w:name="_ENREF_294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Targetti, R., Lenti, R., Somaini, V., Bonfiglio, R. and Agnati, A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l movimento dei prezzi nel ducato di Milano das 1600 al 1700</w:t>
      </w:r>
      <w:r w:rsidRPr="007F58A1"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iornale degli Economisti e Annali di Economia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3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/4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(1964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82-346.</w:t>
      </w:r>
      <w:bookmarkEnd w:id="269"/>
    </w:p>
    <w:p w14:paraId="6FBD931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0" w:name="_ENREF_295"/>
      <w:r w:rsidRPr="00266479">
        <w:rPr>
          <w:rFonts w:eastAsiaTheme="minorHAnsi"/>
          <w:noProof/>
          <w:sz w:val="22"/>
          <w:szCs w:val="22"/>
          <w:lang w:val="de-DE" w:eastAsia="en-GB"/>
        </w:rPr>
        <w:t>Terhalle, H</w:t>
      </w:r>
      <w:r>
        <w:rPr>
          <w:rFonts w:eastAsiaTheme="minorHAnsi"/>
          <w:noProof/>
          <w:sz w:val="22"/>
          <w:szCs w:val="22"/>
          <w:lang w:val="de-DE" w:eastAsia="en-GB"/>
        </w:rPr>
        <w:t>erm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etreidepreise in Vreden 1652-1891: das Protokollbuch der Vredener Getreidepreise als historische Quel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Vreden: Heimatverein Vreden (1981).</w:t>
      </w:r>
      <w:bookmarkEnd w:id="270"/>
    </w:p>
    <w:p w14:paraId="56C03A6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1" w:name="_ENREF_296"/>
      <w:r w:rsidRPr="00266479">
        <w:rPr>
          <w:rFonts w:eastAsiaTheme="minorHAnsi"/>
          <w:noProof/>
          <w:sz w:val="22"/>
          <w:szCs w:val="22"/>
          <w:lang w:val="de-DE" w:eastAsia="en-GB"/>
        </w:rPr>
        <w:t>Thümmel, H</w:t>
      </w:r>
      <w:r>
        <w:rPr>
          <w:rFonts w:eastAsiaTheme="minorHAnsi"/>
          <w:noProof/>
          <w:sz w:val="22"/>
          <w:szCs w:val="22"/>
          <w:lang w:val="de-DE" w:eastAsia="en-GB"/>
        </w:rPr>
        <w:t>an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v</w:t>
      </w:r>
      <w:r>
        <w:rPr>
          <w:rFonts w:eastAsiaTheme="minorHAnsi"/>
          <w:noProof/>
          <w:sz w:val="22"/>
          <w:szCs w:val="22"/>
          <w:lang w:val="de-DE" w:eastAsia="en-GB"/>
        </w:rPr>
        <w:t>o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Tabellarische Uebersicht der Getraide-Preise im Herzogthume Altenburg vom Jahre 1650 bis 1817: nebst patriotischen Vorschlägen zu Einführung eines allgemeinen Getraide- Mass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Altenburg: no publisher (1818).</w:t>
      </w:r>
      <w:bookmarkEnd w:id="271"/>
    </w:p>
    <w:p w14:paraId="278DA76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2" w:name="_ENREF_297"/>
      <w:r w:rsidRPr="00266479">
        <w:rPr>
          <w:rFonts w:eastAsiaTheme="minorHAnsi"/>
          <w:noProof/>
          <w:sz w:val="22"/>
          <w:szCs w:val="22"/>
          <w:lang w:val="de-DE" w:eastAsia="en-GB"/>
        </w:rPr>
        <w:t>Tijms, W</w:t>
      </w:r>
      <w:r>
        <w:rPr>
          <w:rFonts w:eastAsiaTheme="minorHAnsi"/>
          <w:noProof/>
          <w:sz w:val="22"/>
          <w:szCs w:val="22"/>
          <w:lang w:val="de-DE" w:eastAsia="en-GB"/>
        </w:rPr>
        <w:t>igbol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van granen en peulvruchten te Arnhem, Breda, Deventer, 's-Hertogenbosch, Kampen, Koevorden, Maastricht, Nijmegen, Deel XI-1: Arnhem 1543-1914; Breda 1535-1976; Deventer 1714-1804; 's-Hertogenbosch 1725-1817; Kampen 1645-1847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Historia Agricultura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1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1 (1977).</w:t>
      </w:r>
      <w:bookmarkEnd w:id="272"/>
    </w:p>
    <w:p w14:paraId="005B4142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73" w:name="_ENREF_29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van granen en peulvruchten te Arnhem, Breda, Deventer, 's-Hertogenbosch, Kampen, Koevorden, Maastricht, Nijmegen, Deel XI-2: Koevorden 1639-1909; Maastricht 1342-1914; Nijmegen 1558-1916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Historia Agricultura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1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2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8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73"/>
    </w:p>
    <w:p w14:paraId="47E32E9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74" w:name="_ENREF_299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De effractie van Sint Andries te Roermond (1599-1948)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Studies over de sociaal-economische geschiedenis van Limburg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34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89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12-163.</w:t>
      </w:r>
      <w:bookmarkEnd w:id="274"/>
    </w:p>
    <w:p w14:paraId="717FE1E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5" w:name="_ENREF_300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Groninger Graanprijzen: de prijzen van agrarische producten tussen 1546 en 199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Groningen: Nederlands Agronomisch Historisch Inst.</w:t>
      </w:r>
      <w:bookmarkEnd w:id="275"/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2000)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</w:p>
    <w:p w14:paraId="520A2AD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6" w:name="_ENREF_301"/>
      <w:r w:rsidRPr="00266479">
        <w:rPr>
          <w:rFonts w:eastAsiaTheme="minorHAnsi"/>
          <w:noProof/>
          <w:sz w:val="22"/>
          <w:szCs w:val="22"/>
          <w:lang w:val="de-DE" w:eastAsia="en-GB"/>
        </w:rPr>
        <w:t>Tits-Dieuaide, M</w:t>
      </w:r>
      <w:r>
        <w:rPr>
          <w:rFonts w:eastAsiaTheme="minorHAnsi"/>
          <w:noProof/>
          <w:sz w:val="22"/>
          <w:szCs w:val="22"/>
          <w:lang w:val="de-DE" w:eastAsia="en-GB"/>
        </w:rPr>
        <w:t>ari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J</w:t>
      </w:r>
      <w:r>
        <w:rPr>
          <w:rFonts w:eastAsiaTheme="minorHAnsi"/>
          <w:noProof/>
          <w:sz w:val="22"/>
          <w:szCs w:val="22"/>
          <w:lang w:val="de-DE" w:eastAsia="en-GB"/>
        </w:rPr>
        <w:t>eann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La Formation des Prix Cerealiers en Brabant et en Flandre au 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Siec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Bruxelles: Editions de l’Universite de Bruxelle</w:t>
      </w:r>
      <w:r>
        <w:rPr>
          <w:rFonts w:eastAsiaTheme="minorHAnsi"/>
          <w:noProof/>
          <w:sz w:val="22"/>
          <w:szCs w:val="22"/>
          <w:lang w:val="de-DE" w:eastAsia="en-GB"/>
        </w:rPr>
        <w:t>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75).</w:t>
      </w:r>
      <w:bookmarkEnd w:id="276"/>
    </w:p>
    <w:p w14:paraId="6B1B594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7" w:name="_ENREF_302"/>
      <w:r w:rsidRPr="00266479">
        <w:rPr>
          <w:rFonts w:eastAsiaTheme="minorHAnsi"/>
          <w:noProof/>
          <w:sz w:val="22"/>
          <w:szCs w:val="22"/>
          <w:lang w:val="de-DE" w:eastAsia="en-GB"/>
        </w:rPr>
        <w:t>Toaldo, G</w:t>
      </w:r>
      <w:r>
        <w:rPr>
          <w:rFonts w:eastAsiaTheme="minorHAnsi"/>
          <w:noProof/>
          <w:sz w:val="22"/>
          <w:szCs w:val="22"/>
          <w:lang w:val="de-DE" w:eastAsia="en-GB"/>
        </w:rPr>
        <w:t>iusepp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Completa Raccolta di Opuscoli, Osservazioni, e Notizie Divers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. Venezia: Francesco Andreola (1802).</w:t>
      </w:r>
      <w:bookmarkEnd w:id="277"/>
    </w:p>
    <w:p w14:paraId="133D798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8" w:name="_ENREF_303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Toch, M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uit Gentse instellingsrekeningen (16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 - Prix entraits de la comptabilité d'institutions gantoises (16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siècle)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vol. 4 (XIII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26-400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3).</w:t>
      </w:r>
      <w:bookmarkEnd w:id="278"/>
    </w:p>
    <w:p w14:paraId="386AE2A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79" w:name="_ENREF_304"/>
      <w:r w:rsidRPr="00266479">
        <w:rPr>
          <w:rFonts w:eastAsiaTheme="minorHAnsi"/>
          <w:noProof/>
          <w:sz w:val="22"/>
          <w:szCs w:val="22"/>
          <w:lang w:val="de-DE" w:eastAsia="en-GB"/>
        </w:rPr>
        <w:t>Tognetti, S</w:t>
      </w:r>
      <w:r>
        <w:rPr>
          <w:rFonts w:eastAsiaTheme="minorHAnsi"/>
          <w:noProof/>
          <w:sz w:val="22"/>
          <w:szCs w:val="22"/>
          <w:lang w:val="de-DE" w:eastAsia="en-GB"/>
        </w:rPr>
        <w:t>ergi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ezzi e salari nella Firenze tardomedievale: un profilo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Archivio storico italian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53 (1995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63-333.</w:t>
      </w:r>
      <w:bookmarkEnd w:id="279"/>
    </w:p>
    <w:p w14:paraId="7786725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80" w:name="_ENREF_305"/>
      <w:r w:rsidRPr="00266479">
        <w:rPr>
          <w:rFonts w:eastAsiaTheme="minorHAnsi"/>
          <w:noProof/>
          <w:sz w:val="22"/>
          <w:szCs w:val="22"/>
          <w:lang w:val="de-DE" w:eastAsia="en-GB"/>
        </w:rPr>
        <w:t>Tomaszewski, E</w:t>
      </w:r>
      <w:r>
        <w:rPr>
          <w:rFonts w:eastAsiaTheme="minorHAnsi"/>
          <w:noProof/>
          <w:sz w:val="22"/>
          <w:szCs w:val="22"/>
          <w:lang w:val="de-DE" w:eastAsia="en-GB"/>
        </w:rPr>
        <w:t>dwar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Ceny w Krakowie w latach 1601-1795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Lwow: Kasa Im. Rektora J. Mianowskiego (1934).</w:t>
      </w:r>
      <w:bookmarkEnd w:id="280"/>
    </w:p>
    <w:p w14:paraId="7BDC701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81" w:name="_ENREF_306"/>
      <w:r w:rsidRPr="00266479">
        <w:rPr>
          <w:rFonts w:eastAsiaTheme="minorHAnsi"/>
          <w:noProof/>
          <w:sz w:val="22"/>
          <w:szCs w:val="22"/>
          <w:lang w:val="en-GB" w:eastAsia="en-GB"/>
        </w:rPr>
        <w:t>Tooke, T</w:t>
      </w:r>
      <w:r>
        <w:rPr>
          <w:rFonts w:eastAsiaTheme="minorHAnsi"/>
          <w:noProof/>
          <w:sz w:val="22"/>
          <w:szCs w:val="22"/>
          <w:lang w:val="en-GB" w:eastAsia="en-GB"/>
        </w:rPr>
        <w:t>homa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 History of Prices, and of the State of the Circulation from 1793 to 1837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2. London: Longman, Orme, Brown, Green, and Longmans (1838).</w:t>
      </w:r>
      <w:bookmarkEnd w:id="281"/>
    </w:p>
    <w:p w14:paraId="52C59E3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82" w:name="_ENREF_307"/>
      <w:r w:rsidRPr="00266479">
        <w:rPr>
          <w:rFonts w:eastAsiaTheme="minorHAnsi"/>
          <w:noProof/>
          <w:sz w:val="22"/>
          <w:szCs w:val="22"/>
          <w:lang w:val="en-GB" w:eastAsia="en-GB"/>
        </w:rPr>
        <w:t>Tooke, T</w:t>
      </w:r>
      <w:r>
        <w:rPr>
          <w:rFonts w:eastAsiaTheme="minorHAnsi"/>
          <w:noProof/>
          <w:sz w:val="22"/>
          <w:szCs w:val="22"/>
          <w:lang w:val="en-GB" w:eastAsia="en-GB"/>
        </w:rPr>
        <w:t>homa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William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Newmarch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Geschichte und Bestimmung der Preise während der Jahre 1793-1857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Dresden: Kuntz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59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82"/>
    </w:p>
    <w:p w14:paraId="02528450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83" w:name="_ENREF_308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Tremblay, D. J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Tableaux de comparaisons des mesures de tout genre ancienement en usage dans le département de l'Oise avec les nouvelles mesur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Senlis: Régnier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23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83"/>
    </w:p>
    <w:p w14:paraId="32AAA19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84" w:name="_ENREF_309"/>
      <w:r w:rsidRPr="00266479">
        <w:rPr>
          <w:rFonts w:eastAsiaTheme="minorHAnsi"/>
          <w:noProof/>
          <w:sz w:val="22"/>
          <w:szCs w:val="22"/>
          <w:lang w:val="it-IT" w:eastAsia="en-GB"/>
        </w:rPr>
        <w:t>Turri, A</w:t>
      </w:r>
      <w:r>
        <w:rPr>
          <w:rFonts w:eastAsiaTheme="minorHAnsi"/>
          <w:noProof/>
          <w:sz w:val="22"/>
          <w:szCs w:val="22"/>
          <w:lang w:val="it-IT" w:eastAsia="en-GB"/>
        </w:rPr>
        <w:t>ntonell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l fondaco delle biade ad Adria nel XVII secolo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Terra d'Este: rivista di storia e cultura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8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IV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94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113.</w:t>
      </w:r>
      <w:bookmarkEnd w:id="284"/>
    </w:p>
    <w:p w14:paraId="5706F8D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85" w:name="_ENREF_310"/>
      <w:r w:rsidRPr="00266479">
        <w:rPr>
          <w:rFonts w:eastAsiaTheme="minorHAnsi"/>
          <w:noProof/>
          <w:sz w:val="22"/>
          <w:szCs w:val="22"/>
          <w:lang w:val="de-DE" w:eastAsia="en-GB"/>
        </w:rPr>
        <w:t>Unger, J</w:t>
      </w:r>
      <w:r>
        <w:rPr>
          <w:rFonts w:eastAsiaTheme="minorHAnsi"/>
          <w:noProof/>
          <w:sz w:val="22"/>
          <w:szCs w:val="22"/>
          <w:lang w:val="de-DE" w:eastAsia="en-GB"/>
        </w:rPr>
        <w:t>ohan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F</w:t>
      </w:r>
      <w:r>
        <w:rPr>
          <w:rFonts w:eastAsiaTheme="minorHAnsi"/>
          <w:noProof/>
          <w:sz w:val="22"/>
          <w:szCs w:val="22"/>
          <w:lang w:val="de-DE" w:eastAsia="en-GB"/>
        </w:rPr>
        <w:t>riedrich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on der Ordnung der Fruchtpreise, und deren Einflusse in die wichtigsten Angelegenheiten des menschlichen Leben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Göttingen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: no publisher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752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85"/>
    </w:p>
    <w:p w14:paraId="4185947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86" w:name="_ENREF_311"/>
      <w:r w:rsidRPr="00266479">
        <w:rPr>
          <w:rFonts w:eastAsiaTheme="minorHAnsi"/>
          <w:noProof/>
          <w:sz w:val="22"/>
          <w:szCs w:val="22"/>
          <w:lang w:val="en-GB" w:eastAsia="en-GB"/>
        </w:rPr>
        <w:t>Usher, A</w:t>
      </w:r>
      <w:r>
        <w:rPr>
          <w:rFonts w:eastAsiaTheme="minorHAnsi"/>
          <w:noProof/>
          <w:sz w:val="22"/>
          <w:szCs w:val="22"/>
          <w:lang w:val="en-GB" w:eastAsia="en-GB"/>
        </w:rPr>
        <w:t>bbott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P</w:t>
      </w:r>
      <w:r>
        <w:rPr>
          <w:rFonts w:eastAsiaTheme="minorHAnsi"/>
          <w:noProof/>
          <w:sz w:val="22"/>
          <w:szCs w:val="22"/>
          <w:lang w:val="en-GB" w:eastAsia="en-GB"/>
        </w:rPr>
        <w:t>ayso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The General Course of Wheat Prices in France: 1350-1788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he Review of Economics and Statistic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2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4 (1930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59-169.</w:t>
      </w:r>
      <w:bookmarkEnd w:id="286"/>
    </w:p>
    <w:p w14:paraId="3C9E82AF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87" w:name="_ENREF_312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rices of Wheat and Commodity Price Indexes for England, 1259-1930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he Review of Economics and Statistic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3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3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31)</w:t>
      </w:r>
      <w:r>
        <w:rPr>
          <w:rFonts w:eastAsiaTheme="minorHAnsi"/>
          <w:noProof/>
          <w:sz w:val="22"/>
          <w:szCs w:val="22"/>
          <w:lang w:val="en-GB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103-113.</w:t>
      </w:r>
      <w:bookmarkEnd w:id="287"/>
    </w:p>
    <w:p w14:paraId="2808566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88" w:name="_ENREF_313"/>
      <w:r w:rsidRPr="00266479">
        <w:rPr>
          <w:rFonts w:eastAsiaTheme="minorHAnsi"/>
          <w:noProof/>
          <w:sz w:val="22"/>
          <w:szCs w:val="22"/>
          <w:lang w:val="en-GB" w:eastAsia="en-GB"/>
        </w:rPr>
        <w:lastRenderedPageBreak/>
        <w:t>Valenčič, V</w:t>
      </w:r>
      <w:r>
        <w:rPr>
          <w:rFonts w:eastAsiaTheme="minorHAnsi"/>
          <w:noProof/>
          <w:sz w:val="22"/>
          <w:szCs w:val="22"/>
          <w:lang w:val="en-GB" w:eastAsia="en-GB"/>
        </w:rPr>
        <w:t>lado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Žitna trgovina na Kranjskem in ljubljanske žitne cene od srede 17. stoletja do prve svetovne vojn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Ljubljana: Slovenska akademija znanosti in umetnosti (1977).</w:t>
      </w:r>
      <w:bookmarkEnd w:id="288"/>
    </w:p>
    <w:p w14:paraId="62E79DA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89" w:name="_ENREF_314"/>
      <w:r w:rsidRPr="00266479">
        <w:rPr>
          <w:rFonts w:eastAsiaTheme="minorHAnsi"/>
          <w:noProof/>
          <w:sz w:val="22"/>
          <w:szCs w:val="22"/>
          <w:lang w:val="en-GB" w:eastAsia="en-GB"/>
        </w:rPr>
        <w:t>van Buyten, L</w:t>
      </w:r>
      <w:r>
        <w:rPr>
          <w:rFonts w:eastAsiaTheme="minorHAnsi"/>
          <w:noProof/>
          <w:sz w:val="22"/>
          <w:szCs w:val="22"/>
          <w:lang w:val="en-GB" w:eastAsia="en-GB"/>
        </w:rPr>
        <w:t>eo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De Diesterse mercuriaal, XVIIe-begin XLXe eeuw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arché des céréales à Ruremonde, Luxemburg, Namur et Dies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ited by Joseph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Ruwet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Francoise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Ladrier,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E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Hélin, E.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Leo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van Buyten, 343-481</w:t>
      </w:r>
      <w:r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Louvain: Université du Louvain (1966).</w:t>
      </w:r>
      <w:bookmarkEnd w:id="289"/>
    </w:p>
    <w:p w14:paraId="6A9839F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90" w:name="_ENREF_315"/>
      <w:r w:rsidRPr="00266479">
        <w:rPr>
          <w:rFonts w:eastAsiaTheme="minorHAnsi"/>
          <w:noProof/>
          <w:sz w:val="22"/>
          <w:szCs w:val="22"/>
          <w:lang w:val="en-GB" w:eastAsia="en-GB"/>
        </w:rPr>
        <w:t>van der Wee, H</w:t>
      </w:r>
      <w:r>
        <w:rPr>
          <w:rFonts w:eastAsiaTheme="minorHAnsi"/>
          <w:noProof/>
          <w:sz w:val="22"/>
          <w:szCs w:val="22"/>
          <w:lang w:val="en-GB" w:eastAsia="en-GB"/>
        </w:rPr>
        <w:t>erm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The Growth of the Antwerp Market and the European Economy (fourteenth-sixteenth centuries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1: Statistics. The Hague: Martinus Nijhoff (1963).</w:t>
      </w:r>
      <w:bookmarkEnd w:id="290"/>
    </w:p>
    <w:p w14:paraId="6CF52700" w14:textId="77777777" w:rsidR="004E26D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91" w:name="_ENREF_316"/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van Houtte, H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Documents pour servir à une histoire des prix de 1381 à 1794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Bruxelles: Hayez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02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291"/>
    </w:p>
    <w:p w14:paraId="13E61C85" w14:textId="77777777" w:rsidR="004E26D9" w:rsidRPr="00266479" w:rsidRDefault="004E26D9" w:rsidP="00187D74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r>
        <w:rPr>
          <w:rFonts w:eastAsiaTheme="minorHAnsi"/>
          <w:noProof/>
          <w:sz w:val="22"/>
          <w:szCs w:val="22"/>
          <w:lang w:val="de-DE" w:eastAsia="en-GB"/>
        </w:rPr>
        <w:t xml:space="preserve">van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Schaïk, R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s- en levensmiddelenpolitiek in de Noordelijke Nederlanden van de 14e tot de 17e eeuw: bronnen en problemen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Tijdschrift voor Geschiedeni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91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2 (1978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14-256.</w:t>
      </w:r>
    </w:p>
    <w:p w14:paraId="7DE0D4F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92" w:name="_ENREF_317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andenbroeke, C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Brusselse merkuriale van granen, aardenappelen, hooi, stro, boter, vlees, koolzaad, boskool en steenkool (1800-1912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vol. 3: (XVI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, 289-349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72).</w:t>
      </w:r>
      <w:bookmarkEnd w:id="292"/>
    </w:p>
    <w:p w14:paraId="3557AA0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93" w:name="_Hlk525484951"/>
      <w:bookmarkStart w:id="294" w:name="_ENREF_31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93"/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Het prijsonderzoek van de regering voor de steden van de Oostenrijkse Nederlanden voor graangewassen, vlas en garen (1765-1794) - Enquête par le gouvernement dans les villes des Pays-Bas Autrichiens sur les prix des céréales, du lin et du fil (1765-1794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ol. 4: (XIII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Scholliers, 1-166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3).</w:t>
      </w:r>
      <w:bookmarkEnd w:id="294"/>
    </w:p>
    <w:p w14:paraId="7F21B5E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95" w:name="_ENREF_319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andenbroeke, C. and Vanderpijpen, W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Gentse merkuriale van granen, brood, aardenappelen, hooi, stro, boter, vlees, jeniver, olie en oliehouden zaden (1800-1914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Scholliers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2).</w:t>
      </w:r>
      <w:bookmarkEnd w:id="295"/>
    </w:p>
    <w:p w14:paraId="4B4CABC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296" w:name="_ENREF_320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anderpijpen, W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Brugse merkuriale van granen, brood, aardappelen, boter en vlees (1796-1914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ol. 4 (XIII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Scholliers, 167-223</w:t>
      </w:r>
      <w:r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73).</w:t>
      </w:r>
      <w:bookmarkEnd w:id="296"/>
    </w:p>
    <w:p w14:paraId="576695C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297" w:name="_ENREF_321"/>
      <w:r w:rsidRPr="00266479">
        <w:rPr>
          <w:rFonts w:eastAsiaTheme="minorHAnsi"/>
          <w:noProof/>
          <w:sz w:val="22"/>
          <w:szCs w:val="22"/>
          <w:lang w:val="de-DE" w:eastAsia="en-GB"/>
        </w:rPr>
        <w:t>Varin, P</w:t>
      </w:r>
      <w:r>
        <w:rPr>
          <w:rFonts w:eastAsiaTheme="minorHAnsi"/>
          <w:noProof/>
          <w:sz w:val="22"/>
          <w:szCs w:val="22"/>
          <w:lang w:val="de-DE" w:eastAsia="en-GB"/>
        </w:rPr>
        <w:t>ierr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Archives législatives de la ville de Reims: collection de pièces inédites pouvant servir à l'histoire des institutions dans l'intérieur de la cité. Coutum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, vol. 1. Paris: Crapele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840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297"/>
    </w:p>
    <w:p w14:paraId="158D051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98" w:name="_ENREF_322"/>
      <w:r w:rsidRPr="00266479">
        <w:rPr>
          <w:rFonts w:eastAsiaTheme="minorHAnsi"/>
          <w:noProof/>
          <w:sz w:val="22"/>
          <w:szCs w:val="22"/>
          <w:lang w:val="en-GB" w:eastAsia="en-GB"/>
        </w:rPr>
        <w:t>Vaschalde, H</w:t>
      </w:r>
      <w:r>
        <w:rPr>
          <w:rFonts w:eastAsiaTheme="minorHAnsi"/>
          <w:noProof/>
          <w:sz w:val="22"/>
          <w:szCs w:val="22"/>
          <w:lang w:val="en-GB" w:eastAsia="en-GB"/>
        </w:rPr>
        <w:t>enry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Les Mercuriales du Vivarais, du XV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 au XIX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en-GB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 xml:space="preserve"> siècl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Privas: Roure fil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(1874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298"/>
    </w:p>
    <w:p w14:paraId="5E09A26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299" w:name="_ENREF_323"/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Vazza, G., Petris, N. D., Versetti, P., Fornaci, T. and Agnati, A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l movimento dei prezzi in Genova dal 1845 al 1905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Giornale degli Economisti e Annali di Economia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24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no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9/10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65)</w:t>
      </w:r>
      <w:r>
        <w:rPr>
          <w:rFonts w:eastAsiaTheme="minorHAnsi"/>
          <w:noProof/>
          <w:sz w:val="22"/>
          <w:szCs w:val="22"/>
          <w:lang w:val="it-IT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886-920.</w:t>
      </w:r>
      <w:bookmarkEnd w:id="299"/>
    </w:p>
    <w:p w14:paraId="32A8B2E5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0" w:name="_ENREF_324"/>
      <w:r w:rsidRPr="00266479">
        <w:rPr>
          <w:rFonts w:eastAsiaTheme="minorHAnsi"/>
          <w:noProof/>
          <w:sz w:val="22"/>
          <w:szCs w:val="22"/>
          <w:lang w:val="de-DE" w:eastAsia="en-GB"/>
        </w:rPr>
        <w:t>Verhulst, A</w:t>
      </w:r>
      <w:r>
        <w:rPr>
          <w:rFonts w:eastAsiaTheme="minorHAnsi"/>
          <w:noProof/>
          <w:sz w:val="22"/>
          <w:szCs w:val="22"/>
          <w:lang w:val="de-DE" w:eastAsia="en-GB"/>
        </w:rPr>
        <w:t>driaa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zen van granen, boter en kaas te Brugge volgens de "slag" van het Sint-Donatiaanskapittel (1348-1801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ol. 2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, 3-70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es: De Tempel (1965).</w:t>
      </w:r>
      <w:bookmarkEnd w:id="300"/>
    </w:p>
    <w:p w14:paraId="0CE3D4B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1" w:name="_ENREF_325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kade, P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Muntboek, bevattende de namen en afbeeldingen van munten: geslagen in de zeven voormalig Vereenigde Nederlandsche Provincien, sedert den vrede van Gent tot op onzen tij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Schiedam: P.J. van Dijk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48).</w:t>
      </w:r>
      <w:bookmarkEnd w:id="301"/>
    </w:p>
    <w:p w14:paraId="1B64E61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2" w:name="_ENREF_326"/>
      <w:r w:rsidRPr="00266479">
        <w:rPr>
          <w:rFonts w:eastAsiaTheme="minorHAnsi"/>
          <w:noProof/>
          <w:sz w:val="22"/>
          <w:szCs w:val="22"/>
          <w:lang w:val="de-DE" w:eastAsia="en-GB"/>
        </w:rPr>
        <w:t>Verlinden, C</w:t>
      </w:r>
      <w:r>
        <w:rPr>
          <w:rFonts w:eastAsiaTheme="minorHAnsi"/>
          <w:noProof/>
          <w:sz w:val="22"/>
          <w:szCs w:val="22"/>
          <w:lang w:val="de-DE" w:eastAsia="en-GB"/>
        </w:rPr>
        <w:t>harl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 (XIV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-XIX</w:t>
      </w:r>
      <w:r w:rsidRPr="00266479">
        <w:rPr>
          <w:rFonts w:eastAsiaTheme="minorHAnsi"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eeuw). Bruges: De Tempel (1965).</w:t>
      </w:r>
      <w:bookmarkEnd w:id="302"/>
    </w:p>
    <w:p w14:paraId="08DC1099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3" w:name="_ENREF_327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Verordnungsblatt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Verordnungsblatt des Herzogthums Nassau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3, 27. August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1853.</w:t>
      </w:r>
      <w:bookmarkEnd w:id="303"/>
    </w:p>
    <w:p w14:paraId="7D7563F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  <w:lang w:val="it-IT"/>
        </w:rPr>
      </w:pP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Vicedo, R. E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En Preu dels Cereals Durant el Segle XVIII en un Mercat de L'Interior: L'Almodi de Lleida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i/>
          <w:iCs/>
          <w:color w:val="000000"/>
          <w:sz w:val="22"/>
          <w:szCs w:val="22"/>
          <w:lang w:val="it-IT"/>
        </w:rPr>
        <w:t>Colloqui d'Historia Agraria, Barcelona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, 13-15 oct 1978, Valencia (1983a)</w:t>
      </w:r>
      <w:r>
        <w:rPr>
          <w:rFonts w:eastAsia="Times New Roman"/>
          <w:color w:val="000000"/>
          <w:sz w:val="22"/>
          <w:szCs w:val="22"/>
          <w:lang w:val="it-IT"/>
        </w:rPr>
        <w:t>: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332-</w:t>
      </w:r>
      <w:r>
        <w:rPr>
          <w:rFonts w:eastAsia="Times New Roman"/>
          <w:color w:val="000000"/>
          <w:sz w:val="22"/>
          <w:szCs w:val="22"/>
          <w:lang w:val="it-IT"/>
        </w:rPr>
        <w:t>3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45</w:t>
      </w:r>
      <w:r>
        <w:rPr>
          <w:rFonts w:eastAsia="Times New Roman"/>
          <w:color w:val="000000"/>
          <w:sz w:val="22"/>
          <w:szCs w:val="22"/>
          <w:lang w:val="it-IT"/>
        </w:rPr>
        <w:t>.</w:t>
      </w:r>
    </w:p>
    <w:p w14:paraId="1B8814C1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="Times New Roman"/>
          <w:color w:val="000000"/>
          <w:sz w:val="22"/>
          <w:szCs w:val="22"/>
          <w:lang w:val="it-IT"/>
        </w:rPr>
      </w:pPr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El preu dels cereals at mercat de Lleida Durant le primera meitat del segle XIX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i/>
          <w:iCs/>
          <w:color w:val="000000"/>
          <w:sz w:val="22"/>
          <w:szCs w:val="22"/>
          <w:lang w:val="it-IT"/>
        </w:rPr>
        <w:t>Recerques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, 14</w:t>
      </w:r>
      <w:r>
        <w:rPr>
          <w:rFonts w:eastAsia="Times New Roman"/>
          <w:color w:val="000000"/>
          <w:sz w:val="22"/>
          <w:szCs w:val="22"/>
          <w:lang w:val="it-IT"/>
        </w:rPr>
        <w:t xml:space="preserve"> 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(1983b)</w:t>
      </w:r>
      <w:r>
        <w:rPr>
          <w:rFonts w:eastAsia="Times New Roman"/>
          <w:color w:val="000000"/>
          <w:sz w:val="22"/>
          <w:szCs w:val="22"/>
          <w:lang w:val="it-IT"/>
        </w:rPr>
        <w:t xml:space="preserve">: </w:t>
      </w:r>
      <w:r w:rsidRPr="00266479">
        <w:rPr>
          <w:rFonts w:eastAsia="Times New Roman"/>
          <w:color w:val="000000"/>
          <w:sz w:val="22"/>
          <w:szCs w:val="22"/>
          <w:lang w:val="it-IT"/>
        </w:rPr>
        <w:t>165-176</w:t>
      </w:r>
      <w:r>
        <w:rPr>
          <w:rFonts w:eastAsia="Times New Roman"/>
          <w:color w:val="000000"/>
          <w:sz w:val="22"/>
          <w:szCs w:val="22"/>
          <w:lang w:val="it-IT"/>
        </w:rPr>
        <w:t>.</w:t>
      </w:r>
    </w:p>
    <w:p w14:paraId="4E9101D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4" w:name="_ENREF_328"/>
      <w:r w:rsidRPr="00266479">
        <w:rPr>
          <w:rFonts w:eastAsiaTheme="minorHAnsi"/>
          <w:noProof/>
          <w:sz w:val="22"/>
          <w:szCs w:val="22"/>
          <w:lang w:val="de-DE" w:eastAsia="en-GB"/>
        </w:rPr>
        <w:t>Vivanti, C</w:t>
      </w:r>
      <w:r>
        <w:rPr>
          <w:rFonts w:eastAsiaTheme="minorHAnsi"/>
          <w:noProof/>
          <w:sz w:val="22"/>
          <w:szCs w:val="22"/>
          <w:lang w:val="de-DE" w:eastAsia="en-GB"/>
        </w:rPr>
        <w:t>orrado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I prezzi di alcuni prodotti agricoli a Mantova nella seconda metà del XVIII secolo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Politica ed economia a Mantova e nella Lombardia durante la dominazione austriaca (1707-1866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it-IT" w:eastAsia="en-GB"/>
        </w:rPr>
        <w:t xml:space="preserve">edited by Renato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Giusti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319-338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Montova: n.p.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).</w:t>
      </w:r>
      <w:bookmarkEnd w:id="304"/>
    </w:p>
    <w:p w14:paraId="2C013548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5" w:name="_ENREF_329"/>
      <w:r w:rsidRPr="00266479">
        <w:rPr>
          <w:rFonts w:eastAsiaTheme="minorHAnsi"/>
          <w:noProof/>
          <w:sz w:val="22"/>
          <w:szCs w:val="22"/>
          <w:lang w:val="de-DE" w:eastAsia="en-GB"/>
        </w:rPr>
        <w:t>Volckart, O</w:t>
      </w:r>
      <w:r>
        <w:rPr>
          <w:rFonts w:eastAsiaTheme="minorHAnsi"/>
          <w:noProof/>
          <w:sz w:val="22"/>
          <w:szCs w:val="22"/>
          <w:lang w:val="de-DE" w:eastAsia="en-GB"/>
        </w:rPr>
        <w:t>liver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Münzpolitik im Deutschordensland und Herzogtum Preußen von 1370 bis 155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Wiesbaden: Harrassowitz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96).</w:t>
      </w:r>
      <w:bookmarkEnd w:id="305"/>
    </w:p>
    <w:p w14:paraId="4565D54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it-IT" w:eastAsia="en-GB"/>
        </w:rPr>
      </w:pPr>
      <w:bookmarkStart w:id="306" w:name="_ENREF_330"/>
      <w:r w:rsidRPr="00266479">
        <w:rPr>
          <w:rFonts w:eastAsiaTheme="minorHAnsi"/>
          <w:noProof/>
          <w:sz w:val="22"/>
          <w:szCs w:val="22"/>
          <w:lang w:val="de-DE" w:eastAsia="en-GB"/>
        </w:rPr>
        <w:t>Vonglis, B</w:t>
      </w:r>
      <w:r>
        <w:rPr>
          <w:rFonts w:eastAsiaTheme="minorHAnsi"/>
          <w:noProof/>
          <w:sz w:val="22"/>
          <w:szCs w:val="22"/>
          <w:lang w:val="de-DE" w:eastAsia="en-GB"/>
        </w:rPr>
        <w:t>ernard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Le commerce des céréales à Reims au XVIIIe siècl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Reims: Université de Reim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80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bookmarkEnd w:id="306"/>
    </w:p>
    <w:p w14:paraId="6EB33777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7" w:name="_ENREF_331"/>
      <w:r w:rsidRPr="00266479">
        <w:rPr>
          <w:rFonts w:eastAsiaTheme="minorHAnsi"/>
          <w:noProof/>
          <w:sz w:val="22"/>
          <w:szCs w:val="22"/>
          <w:lang w:val="it-IT" w:eastAsia="en-GB"/>
        </w:rPr>
        <w:lastRenderedPageBreak/>
        <w:t>Vovelle, M</w:t>
      </w:r>
      <w:r>
        <w:rPr>
          <w:rFonts w:eastAsiaTheme="minorHAnsi"/>
          <w:noProof/>
          <w:sz w:val="22"/>
          <w:szCs w:val="22"/>
          <w:lang w:val="it-IT" w:eastAsia="en-GB"/>
        </w:rPr>
        <w:t>ichel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>La Fin du Feodalisme dans Le Pays de Caux: Conjoncture economique et demographique et structure sociale dans une region de grande culture de la crise du XV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it-IT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it-IT" w:eastAsia="en-GB"/>
        </w:rPr>
        <w:t xml:space="preserve"> siecle a la stabilisation de la Revolution (1640-1795)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aris: Editions du C.T.H.S.</w:t>
      </w:r>
      <w:bookmarkEnd w:id="307"/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(1989)</w:t>
      </w:r>
      <w:r>
        <w:rPr>
          <w:rFonts w:eastAsiaTheme="minorHAnsi"/>
          <w:noProof/>
          <w:sz w:val="22"/>
          <w:szCs w:val="22"/>
          <w:lang w:val="it-IT" w:eastAsia="en-GB"/>
        </w:rPr>
        <w:t>.</w:t>
      </w:r>
    </w:p>
    <w:p w14:paraId="6C63BF0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8" w:name="_ENREF_332"/>
      <w:r w:rsidRPr="00266479">
        <w:rPr>
          <w:rFonts w:eastAsiaTheme="minorHAnsi"/>
          <w:noProof/>
          <w:sz w:val="22"/>
          <w:szCs w:val="22"/>
          <w:lang w:val="de-DE" w:eastAsia="en-GB"/>
        </w:rPr>
        <w:t>Waschinski, E</w:t>
      </w:r>
      <w:r>
        <w:rPr>
          <w:rFonts w:eastAsiaTheme="minorHAnsi"/>
          <w:noProof/>
          <w:sz w:val="22"/>
          <w:szCs w:val="22"/>
          <w:lang w:val="de-DE" w:eastAsia="en-GB"/>
        </w:rPr>
        <w:t>mi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Währung, Preisentwicklung und Kaufkraft des Geldes in Schleswig-Holstein von 1226-1864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vol. 2: Anhänge mit Materialien zu einem Schleswig-Holsteinischen Münzarchiv und zur Geschichte der Preise und Löhne in Schleswig-Holstein. Neumünster: Karl Wachholtz Verlag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).</w:t>
      </w:r>
      <w:bookmarkEnd w:id="308"/>
    </w:p>
    <w:p w14:paraId="49A52213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09" w:name="_ENREF_333"/>
      <w:r w:rsidRPr="00266479">
        <w:rPr>
          <w:rFonts w:eastAsiaTheme="minorHAnsi"/>
          <w:noProof/>
          <w:sz w:val="22"/>
          <w:szCs w:val="22"/>
          <w:lang w:val="de-DE" w:eastAsia="en-GB"/>
        </w:rPr>
        <w:t>Weisenstein, K</w:t>
      </w:r>
      <w:r>
        <w:rPr>
          <w:rFonts w:eastAsiaTheme="minorHAnsi"/>
          <w:noProof/>
          <w:sz w:val="22"/>
          <w:szCs w:val="22"/>
          <w:lang w:val="de-DE" w:eastAsia="en-GB"/>
        </w:rPr>
        <w:t>arl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ie Kipper- und Wipperzeit im Kurfürstentum Trier</w:t>
      </w:r>
      <w:r w:rsidRPr="00D4206D">
        <w:rPr>
          <w:rFonts w:eastAsiaTheme="minorHAnsi"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Koblenz: Numismatischer Verlag Forneck (1991).</w:t>
      </w:r>
      <w:bookmarkEnd w:id="309"/>
    </w:p>
    <w:p w14:paraId="5F19105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10" w:name="_ENREF_334"/>
      <w:r w:rsidRPr="00266479">
        <w:rPr>
          <w:rFonts w:eastAsiaTheme="minorHAnsi"/>
          <w:noProof/>
          <w:sz w:val="22"/>
          <w:szCs w:val="22"/>
          <w:lang w:val="de-DE" w:eastAsia="en-GB"/>
        </w:rPr>
        <w:t>Wiedmer, L</w:t>
      </w:r>
      <w:r>
        <w:rPr>
          <w:rFonts w:eastAsiaTheme="minorHAnsi"/>
          <w:noProof/>
          <w:sz w:val="22"/>
          <w:szCs w:val="22"/>
          <w:lang w:val="de-DE" w:eastAsia="en-GB"/>
        </w:rPr>
        <w:t>aurenc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Pain quotidien et pain de disette: meuniers, boulangers et état nourricier à Genève, XVIIe-XVIIIe siècles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Genève: Editions Passé Présent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1993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310"/>
    </w:p>
    <w:p w14:paraId="5F94A07C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11" w:name="_ENREF_335"/>
      <w:r w:rsidRPr="00266479">
        <w:rPr>
          <w:rFonts w:eastAsiaTheme="minorHAnsi"/>
          <w:noProof/>
          <w:sz w:val="22"/>
          <w:szCs w:val="22"/>
          <w:lang w:val="en-GB" w:eastAsia="en-GB"/>
        </w:rPr>
        <w:t>Wolański, M</w:t>
      </w:r>
      <w:r>
        <w:rPr>
          <w:rFonts w:eastAsiaTheme="minorHAnsi"/>
          <w:noProof/>
          <w:sz w:val="22"/>
          <w:szCs w:val="22"/>
          <w:lang w:val="en-GB" w:eastAsia="en-GB"/>
        </w:rPr>
        <w:t>aria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Ceny we Wrocławiu w latach 1506-1618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 Wrocław: Wydawnictwo Uniwersytetu Wrocławskiego (1996).</w:t>
      </w:r>
      <w:bookmarkEnd w:id="311"/>
    </w:p>
    <w:p w14:paraId="63DDAECE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2" w:name="_ENREF_336"/>
      <w:r w:rsidRPr="00266479">
        <w:rPr>
          <w:rFonts w:eastAsiaTheme="minorHAnsi"/>
          <w:noProof/>
          <w:sz w:val="22"/>
          <w:szCs w:val="22"/>
          <w:lang w:val="en-GB" w:eastAsia="en-GB"/>
        </w:rPr>
        <w:t>Wullen, W. A. v</w:t>
      </w:r>
      <w:r>
        <w:rPr>
          <w:rFonts w:eastAsiaTheme="minorHAnsi"/>
          <w:noProof/>
          <w:sz w:val="22"/>
          <w:szCs w:val="22"/>
          <w:lang w:val="en-GB" w:eastAsia="en-GB"/>
        </w:rPr>
        <w:t>on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Nordhäusische monatliche Fruchtpreise, vom Monat May 1668. bis dahin 1771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Hannoverisches Magazin</w:t>
      </w:r>
      <w:r>
        <w:rPr>
          <w:rFonts w:eastAsiaTheme="minorHAnsi"/>
          <w:i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771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657-724.</w:t>
      </w:r>
      <w:bookmarkEnd w:id="312"/>
    </w:p>
    <w:p w14:paraId="4A87F50B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3" w:name="_ENREF_337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Wyffels, A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Maten en gewichten: Poids et mesures employe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edited by Charles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erlinden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1-28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 (1959a).</w:t>
      </w:r>
      <w:bookmarkEnd w:id="313"/>
    </w:p>
    <w:p w14:paraId="5CD0898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14" w:name="_ENREF_338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s van tarwe per hoet te Brugge in groten Vlaams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vol. 1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, edited by Charles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Verlinden and 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J. 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Craeybeckx, 54-55</w:t>
      </w:r>
      <w:r w:rsidRPr="00266479">
        <w:rPr>
          <w:rFonts w:eastAsiaTheme="minorHAnsi"/>
          <w:i/>
          <w:noProof/>
          <w:sz w:val="22"/>
          <w:szCs w:val="22"/>
          <w:lang w:val="en-GB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b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314"/>
    </w:p>
    <w:p w14:paraId="4738D46A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5" w:name="_ENREF_339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Prijs van tarwe per vat te Aalst: Prix du havot de froment a Alost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>edited by Charles Verlind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115-117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(1959c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</w:t>
      </w:r>
      <w:bookmarkEnd w:id="315"/>
    </w:p>
    <w:p w14:paraId="6A39AE3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6" w:name="_ENREF_340"/>
      <w:r>
        <w:rPr>
          <w:rFonts w:ascii="TimesNewRomanPSMT" w:hAnsi="TimesNewRomanPSMT" w:cs="TimesNewRomanPSMT"/>
          <w:sz w:val="20"/>
          <w:szCs w:val="20"/>
          <w:lang w:val="en-GB" w:eastAsia="en-GB"/>
        </w:rPr>
        <w:t>———</w:t>
      </w:r>
      <w:r w:rsidRPr="00266479">
        <w:rPr>
          <w:rFonts w:eastAsiaTheme="minorHAnsi"/>
          <w:noProof/>
          <w:sz w:val="22"/>
          <w:szCs w:val="22"/>
          <w:lang w:val="it-IT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Prijs van tarwe te Diksmuide - Prix du froment à Dixmude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In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Dokumenten voor de geschiedenis van prijzen en lonen in Vlaanderen en Brabant (XV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-XVIII</w:t>
      </w:r>
      <w:r w:rsidRPr="00266479">
        <w:rPr>
          <w:rFonts w:eastAsiaTheme="minorHAnsi"/>
          <w:i/>
          <w:noProof/>
          <w:sz w:val="22"/>
          <w:szCs w:val="22"/>
          <w:vertAlign w:val="superscript"/>
          <w:lang w:val="de-DE" w:eastAsia="en-GB"/>
        </w:rPr>
        <w:t>e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 xml:space="preserve"> eeuw)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, </w:t>
      </w:r>
      <w:r>
        <w:rPr>
          <w:rFonts w:eastAsiaTheme="minorHAnsi"/>
          <w:noProof/>
          <w:sz w:val="22"/>
          <w:szCs w:val="22"/>
          <w:lang w:val="de-DE" w:eastAsia="en-GB"/>
        </w:rPr>
        <w:t>edited by Charles Verlind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, 58-61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.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Brugge: de Tempel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959d).</w:t>
      </w:r>
      <w:bookmarkEnd w:id="316"/>
    </w:p>
    <w:p w14:paraId="41DD474D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7" w:name="_ENREF_341"/>
      <w:r w:rsidRPr="00266479">
        <w:rPr>
          <w:rFonts w:eastAsiaTheme="minorHAnsi"/>
          <w:noProof/>
          <w:sz w:val="22"/>
          <w:szCs w:val="22"/>
          <w:lang w:val="de-DE" w:eastAsia="en-GB"/>
        </w:rPr>
        <w:t>Zanetti, D</w:t>
      </w:r>
      <w:r>
        <w:rPr>
          <w:rFonts w:eastAsiaTheme="minorHAnsi"/>
          <w:noProof/>
          <w:sz w:val="22"/>
          <w:szCs w:val="22"/>
          <w:lang w:val="de-DE" w:eastAsia="en-GB"/>
        </w:rPr>
        <w:t>an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Problemi alimentari di una economia preindustriale: cereali a Pavia dal 1398 al 1700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. Torino: Boringhieri (1964).</w:t>
      </w:r>
      <w:bookmarkEnd w:id="317"/>
    </w:p>
    <w:p w14:paraId="61052E36" w14:textId="77777777" w:rsidR="004E26D9" w:rsidRPr="00266479" w:rsidRDefault="004E26D9" w:rsidP="004A45FB">
      <w:pPr>
        <w:spacing w:after="0" w:line="240" w:lineRule="auto"/>
        <w:ind w:left="720" w:hanging="720"/>
        <w:rPr>
          <w:rFonts w:eastAsiaTheme="minorHAnsi"/>
          <w:noProof/>
          <w:sz w:val="22"/>
          <w:szCs w:val="22"/>
          <w:lang w:val="de-DE" w:eastAsia="en-GB"/>
        </w:rPr>
      </w:pPr>
      <w:bookmarkStart w:id="318" w:name="_ENREF_342"/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Zeppenfeldt. </w:t>
      </w:r>
      <w:r w:rsidRPr="00B73FEB">
        <w:rPr>
          <w:sz w:val="22"/>
          <w:szCs w:val="22"/>
          <w:lang w:val="en-GB"/>
        </w:rPr>
        <w:t>“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Die Martini-Preise des Getreides in der Stadt Hildesheim von den Jahren 1567 bis 1829 einschließlich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r w:rsidRPr="00B73FEB">
        <w:rPr>
          <w:sz w:val="22"/>
          <w:szCs w:val="22"/>
          <w:lang w:val="en-GB"/>
        </w:rPr>
        <w:t>”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i/>
          <w:noProof/>
          <w:sz w:val="22"/>
          <w:szCs w:val="22"/>
          <w:lang w:val="de-DE" w:eastAsia="en-GB"/>
        </w:rPr>
        <w:t>Beiträge zur hildesheimischen Geschichte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3</w:t>
      </w:r>
      <w:r>
        <w:rPr>
          <w:rFonts w:eastAsiaTheme="minorHAnsi"/>
          <w:noProof/>
          <w:sz w:val="22"/>
          <w:szCs w:val="22"/>
          <w:lang w:val="de-DE" w:eastAsia="en-GB"/>
        </w:rPr>
        <w:t xml:space="preserve"> 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>(1830)</w:t>
      </w:r>
      <w:r>
        <w:rPr>
          <w:rFonts w:eastAsiaTheme="minorHAnsi"/>
          <w:noProof/>
          <w:sz w:val="22"/>
          <w:szCs w:val="22"/>
          <w:lang w:val="de-DE" w:eastAsia="en-GB"/>
        </w:rPr>
        <w:t>: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239-248.</w:t>
      </w:r>
      <w:bookmarkEnd w:id="318"/>
    </w:p>
    <w:p w14:paraId="1ECAB445" w14:textId="77777777" w:rsidR="004E26D9" w:rsidRPr="00266479" w:rsidRDefault="004E26D9" w:rsidP="004A45FB">
      <w:pPr>
        <w:spacing w:line="240" w:lineRule="auto"/>
        <w:ind w:left="720" w:hanging="720"/>
        <w:rPr>
          <w:rFonts w:eastAsiaTheme="minorHAnsi"/>
          <w:noProof/>
          <w:sz w:val="22"/>
          <w:szCs w:val="22"/>
          <w:lang w:val="en-GB" w:eastAsia="en-GB"/>
        </w:rPr>
      </w:pPr>
      <w:bookmarkStart w:id="319" w:name="_ENREF_343"/>
      <w:r w:rsidRPr="00266479">
        <w:rPr>
          <w:rFonts w:eastAsiaTheme="minorHAnsi"/>
          <w:noProof/>
          <w:sz w:val="22"/>
          <w:szCs w:val="22"/>
          <w:lang w:val="de-DE" w:eastAsia="en-GB"/>
        </w:rPr>
        <w:t>Zich, W</w:t>
      </w:r>
      <w:r>
        <w:rPr>
          <w:rFonts w:eastAsiaTheme="minorHAnsi"/>
          <w:noProof/>
          <w:sz w:val="22"/>
          <w:szCs w:val="22"/>
          <w:lang w:val="de-DE" w:eastAsia="en-GB"/>
        </w:rPr>
        <w:t>ilhelm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 w:rsidRPr="00495CAC">
        <w:rPr>
          <w:rFonts w:eastAsiaTheme="minorHAnsi"/>
          <w:i/>
          <w:noProof/>
          <w:sz w:val="22"/>
          <w:szCs w:val="22"/>
          <w:lang w:val="de-DE" w:eastAsia="en-GB"/>
        </w:rPr>
        <w:t>Der Wiener Münzvertrag vom 24. Januar 1857 und Carl Ludwig von Bruck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. </w:t>
      </w:r>
      <w:r>
        <w:rPr>
          <w:rFonts w:eastAsiaTheme="minorHAnsi"/>
          <w:noProof/>
          <w:sz w:val="22"/>
          <w:szCs w:val="22"/>
          <w:lang w:val="en-GB" w:eastAsia="en-GB"/>
        </w:rPr>
        <w:t>Vienna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: Universität Wien</w:t>
      </w:r>
      <w:r w:rsidRPr="00266479">
        <w:rPr>
          <w:rFonts w:eastAsiaTheme="minorHAnsi"/>
          <w:noProof/>
          <w:sz w:val="22"/>
          <w:szCs w:val="22"/>
          <w:lang w:val="de-DE" w:eastAsia="en-GB"/>
        </w:rPr>
        <w:t xml:space="preserve"> (2009)</w:t>
      </w:r>
      <w:r w:rsidRPr="00266479">
        <w:rPr>
          <w:rFonts w:eastAsiaTheme="minorHAnsi"/>
          <w:noProof/>
          <w:sz w:val="22"/>
          <w:szCs w:val="22"/>
          <w:lang w:val="en-GB" w:eastAsia="en-GB"/>
        </w:rPr>
        <w:t>.</w:t>
      </w:r>
      <w:bookmarkEnd w:id="319"/>
    </w:p>
    <w:p w14:paraId="61728F0F" w14:textId="77777777" w:rsidR="004E26D9" w:rsidRPr="00266479" w:rsidRDefault="004E26D9" w:rsidP="004A45FB">
      <w:pPr>
        <w:spacing w:line="240" w:lineRule="auto"/>
        <w:ind w:hanging="720"/>
        <w:rPr>
          <w:rFonts w:eastAsiaTheme="minorHAnsi"/>
          <w:noProof/>
          <w:sz w:val="22"/>
          <w:szCs w:val="22"/>
          <w:lang w:val="en-GB" w:eastAsia="en-GB"/>
        </w:rPr>
      </w:pPr>
    </w:p>
    <w:p w14:paraId="02E7240B" w14:textId="77777777" w:rsidR="004E26D9" w:rsidRDefault="004E26D9" w:rsidP="004A45FB">
      <w:r w:rsidRPr="00266479">
        <w:rPr>
          <w:rFonts w:eastAsiaTheme="minorHAnsi"/>
          <w:sz w:val="22"/>
          <w:szCs w:val="22"/>
          <w:lang w:val="en-GB" w:eastAsia="en-GB"/>
        </w:rPr>
        <w:fldChar w:fldCharType="end"/>
      </w:r>
    </w:p>
    <w:p w14:paraId="78D4128F" w14:textId="77777777" w:rsidR="004E26D9" w:rsidRDefault="004E26D9" w:rsidP="00CD173C"/>
    <w:p w14:paraId="0A2B8445" w14:textId="77777777" w:rsidR="004E26D9" w:rsidRDefault="004E26D9" w:rsidP="00CD173C"/>
    <w:sectPr w:rsidR="004E26D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AE2962"/>
    <w:multiLevelType w:val="hybridMultilevel"/>
    <w:tmpl w:val="2CA2C7A2"/>
    <w:lvl w:ilvl="0" w:tplc="737CB89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070A08"/>
    <w:multiLevelType w:val="hybridMultilevel"/>
    <w:tmpl w:val="ECCE33F2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>
      <w:start w:val="1"/>
      <w:numFmt w:val="decimal"/>
      <w:lvlText w:val="%4."/>
      <w:lvlJc w:val="left"/>
      <w:pPr>
        <w:ind w:left="2520" w:hanging="360"/>
      </w:pPr>
    </w:lvl>
    <w:lvl w:ilvl="4" w:tplc="08090019">
      <w:start w:val="1"/>
      <w:numFmt w:val="lowerLetter"/>
      <w:lvlText w:val="%5."/>
      <w:lvlJc w:val="left"/>
      <w:pPr>
        <w:ind w:left="3240" w:hanging="360"/>
      </w:pPr>
    </w:lvl>
    <w:lvl w:ilvl="5" w:tplc="0809001B">
      <w:start w:val="1"/>
      <w:numFmt w:val="lowerRoman"/>
      <w:lvlText w:val="%6."/>
      <w:lvlJc w:val="right"/>
      <w:pPr>
        <w:ind w:left="3960" w:hanging="180"/>
      </w:pPr>
    </w:lvl>
    <w:lvl w:ilvl="6" w:tplc="0809000F">
      <w:start w:val="1"/>
      <w:numFmt w:val="decimal"/>
      <w:lvlText w:val="%7."/>
      <w:lvlJc w:val="left"/>
      <w:pPr>
        <w:ind w:left="4680" w:hanging="360"/>
      </w:pPr>
    </w:lvl>
    <w:lvl w:ilvl="7" w:tplc="08090019">
      <w:start w:val="1"/>
      <w:numFmt w:val="lowerLetter"/>
      <w:lvlText w:val="%8."/>
      <w:lvlJc w:val="left"/>
      <w:pPr>
        <w:ind w:left="5400" w:hanging="360"/>
      </w:pPr>
    </w:lvl>
    <w:lvl w:ilvl="8" w:tplc="0809001B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92E3B2C"/>
    <w:multiLevelType w:val="hybridMultilevel"/>
    <w:tmpl w:val="43FA1D0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9837E0F"/>
    <w:multiLevelType w:val="hybridMultilevel"/>
    <w:tmpl w:val="C7EAEACC"/>
    <w:lvl w:ilvl="0" w:tplc="2E721D12">
      <w:start w:val="1"/>
      <w:numFmt w:val="decimal"/>
      <w:lvlText w:val="(%1)"/>
      <w:lvlJc w:val="left"/>
      <w:pPr>
        <w:ind w:left="1778" w:hanging="360"/>
      </w:pPr>
      <w:rPr>
        <w:rFonts w:hint="default"/>
        <w:vertAlign w:val="baselin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FD5DF4"/>
    <w:multiLevelType w:val="hybridMultilevel"/>
    <w:tmpl w:val="C7EAEACC"/>
    <w:lvl w:ilvl="0" w:tplc="2E721D12">
      <w:start w:val="1"/>
      <w:numFmt w:val="decimal"/>
      <w:lvlText w:val="(%1)"/>
      <w:lvlJc w:val="left"/>
      <w:pPr>
        <w:ind w:left="720" w:hanging="360"/>
      </w:pPr>
      <w:rPr>
        <w:rFonts w:hint="default"/>
        <w:vertAlign w:val="baselin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FE35B1"/>
    <w:multiLevelType w:val="hybridMultilevel"/>
    <w:tmpl w:val="A0B4BA3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324096"/>
    <w:multiLevelType w:val="hybridMultilevel"/>
    <w:tmpl w:val="B89813C8"/>
    <w:lvl w:ilvl="0" w:tplc="AAC840D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43502A"/>
    <w:multiLevelType w:val="hybridMultilevel"/>
    <w:tmpl w:val="1526C254"/>
    <w:lvl w:ilvl="0" w:tplc="05108C8A">
      <w:start w:val="1"/>
      <w:numFmt w:val="lowerRoman"/>
      <w:lvlText w:val="%1)"/>
      <w:lvlJc w:val="left"/>
      <w:pPr>
        <w:ind w:left="90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8" w15:restartNumberingAfterBreak="0">
    <w:nsid w:val="296705A8"/>
    <w:multiLevelType w:val="hybridMultilevel"/>
    <w:tmpl w:val="7BF88080"/>
    <w:lvl w:ilvl="0" w:tplc="905ED4F6">
      <w:start w:val="1"/>
      <w:numFmt w:val="lowerRoman"/>
      <w:lvlText w:val="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9" w15:restartNumberingAfterBreak="0">
    <w:nsid w:val="34223AE3"/>
    <w:multiLevelType w:val="hybridMultilevel"/>
    <w:tmpl w:val="E4D44376"/>
    <w:lvl w:ilvl="0" w:tplc="BB68F97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CDC5B54"/>
    <w:multiLevelType w:val="hybridMultilevel"/>
    <w:tmpl w:val="04824142"/>
    <w:lvl w:ilvl="0" w:tplc="8EF6E328">
      <w:start w:val="3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2607B22"/>
    <w:multiLevelType w:val="hybridMultilevel"/>
    <w:tmpl w:val="8CF632E4"/>
    <w:lvl w:ilvl="0" w:tplc="CED6A724">
      <w:start w:val="2"/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75D42E4"/>
    <w:multiLevelType w:val="hybridMultilevel"/>
    <w:tmpl w:val="C7EAEACC"/>
    <w:lvl w:ilvl="0" w:tplc="2E721D12">
      <w:start w:val="1"/>
      <w:numFmt w:val="decimal"/>
      <w:lvlText w:val="(%1)"/>
      <w:lvlJc w:val="left"/>
      <w:pPr>
        <w:ind w:left="720" w:hanging="360"/>
      </w:pPr>
      <w:rPr>
        <w:rFonts w:hint="default"/>
        <w:vertAlign w:val="baselin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CFB498D"/>
    <w:multiLevelType w:val="hybridMultilevel"/>
    <w:tmpl w:val="A0B4BA3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DD62420"/>
    <w:multiLevelType w:val="hybridMultilevel"/>
    <w:tmpl w:val="53149642"/>
    <w:lvl w:ilvl="0" w:tplc="B4940F4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F725D56"/>
    <w:multiLevelType w:val="hybridMultilevel"/>
    <w:tmpl w:val="9D929632"/>
    <w:lvl w:ilvl="0" w:tplc="66B8F78E">
      <w:start w:val="1"/>
      <w:numFmt w:val="lowerRoman"/>
      <w:lvlText w:val="%1)"/>
      <w:lvlJc w:val="left"/>
      <w:pPr>
        <w:ind w:left="7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6" w15:restartNumberingAfterBreak="0">
    <w:nsid w:val="705E098E"/>
    <w:multiLevelType w:val="hybridMultilevel"/>
    <w:tmpl w:val="6A362562"/>
    <w:lvl w:ilvl="0" w:tplc="94DAE75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12"/>
  </w:num>
  <w:num w:numId="5">
    <w:abstractNumId w:val="4"/>
  </w:num>
  <w:num w:numId="6">
    <w:abstractNumId w:val="14"/>
  </w:num>
  <w:num w:numId="7">
    <w:abstractNumId w:val="2"/>
  </w:num>
  <w:num w:numId="8">
    <w:abstractNumId w:val="13"/>
  </w:num>
  <w:num w:numId="9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0"/>
  </w:num>
  <w:num w:numId="11">
    <w:abstractNumId w:val="7"/>
  </w:num>
  <w:num w:numId="12">
    <w:abstractNumId w:val="15"/>
  </w:num>
  <w:num w:numId="13">
    <w:abstractNumId w:val="16"/>
  </w:num>
  <w:num w:numId="14">
    <w:abstractNumId w:val="10"/>
  </w:num>
  <w:num w:numId="15">
    <w:abstractNumId w:val="1"/>
  </w:num>
  <w:num w:numId="16">
    <w:abstractNumId w:val="5"/>
  </w:num>
  <w:num w:numId="17">
    <w:abstractNumId w:val="9"/>
  </w:num>
  <w:num w:numId="1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2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173C"/>
    <w:rsid w:val="000A2442"/>
    <w:rsid w:val="001022CA"/>
    <w:rsid w:val="001D36F0"/>
    <w:rsid w:val="001F4D4B"/>
    <w:rsid w:val="00233B97"/>
    <w:rsid w:val="00326745"/>
    <w:rsid w:val="00433D64"/>
    <w:rsid w:val="004E26D9"/>
    <w:rsid w:val="00592CF0"/>
    <w:rsid w:val="005D7D1E"/>
    <w:rsid w:val="006042EF"/>
    <w:rsid w:val="00967211"/>
    <w:rsid w:val="00B123C4"/>
    <w:rsid w:val="00B14EB4"/>
    <w:rsid w:val="00CD173C"/>
    <w:rsid w:val="00D637E0"/>
    <w:rsid w:val="00DD49AA"/>
    <w:rsid w:val="00EA6C33"/>
    <w:rsid w:val="00F92605"/>
    <w:rsid w:val="00FA24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242D25"/>
  <w15:chartTrackingRefBased/>
  <w15:docId w15:val="{DE34A9EC-0CA5-43D1-A16D-95427A65B1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D173C"/>
    <w:pPr>
      <w:spacing w:after="120" w:line="360" w:lineRule="auto"/>
      <w:jc w:val="both"/>
    </w:pPr>
    <w:rPr>
      <w:rFonts w:ascii="Times New Roman" w:eastAsia="Calibri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link w:val="Heading1Char"/>
    <w:uiPriority w:val="9"/>
    <w:qFormat/>
    <w:rsid w:val="005D7D1E"/>
    <w:pPr>
      <w:keepNext/>
      <w:spacing w:before="100" w:beforeAutospacing="1" w:after="100" w:afterAutospacing="1" w:line="240" w:lineRule="auto"/>
      <w:outlineLvl w:val="0"/>
    </w:pPr>
    <w:rPr>
      <w:rFonts w:eastAsia="Times New Roman"/>
      <w:bCs/>
      <w:kern w:val="36"/>
      <w:sz w:val="28"/>
      <w:szCs w:val="48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173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173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7D1E"/>
    <w:rPr>
      <w:rFonts w:ascii="Times New Roman" w:eastAsia="Times New Roman" w:hAnsi="Times New Roman" w:cs="Times New Roman"/>
      <w:bCs/>
      <w:kern w:val="36"/>
      <w:sz w:val="28"/>
      <w:szCs w:val="4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CD173C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CD173C"/>
    <w:rPr>
      <w:rFonts w:asciiTheme="majorHAnsi" w:eastAsiaTheme="majorEastAsia" w:hAnsiTheme="majorHAnsi" w:cstheme="majorBidi"/>
      <w:b/>
      <w:bCs/>
      <w:color w:val="4472C4" w:themeColor="accent1"/>
      <w:sz w:val="24"/>
      <w:szCs w:val="24"/>
      <w:lang w:val="en-US" w:eastAsia="en-US"/>
    </w:rPr>
  </w:style>
  <w:style w:type="paragraph" w:styleId="FootnoteText">
    <w:name w:val="footnote text"/>
    <w:basedOn w:val="Normal"/>
    <w:link w:val="FootnoteTextChar1"/>
    <w:uiPriority w:val="99"/>
    <w:unhideWhenUsed/>
    <w:rsid w:val="00CD173C"/>
    <w:pPr>
      <w:spacing w:after="0" w:line="240" w:lineRule="auto"/>
    </w:pPr>
    <w:rPr>
      <w:lang w:eastAsia="x-none"/>
    </w:rPr>
  </w:style>
  <w:style w:type="character" w:customStyle="1" w:styleId="FootnoteTextChar">
    <w:name w:val="Footnote Text Char"/>
    <w:basedOn w:val="DefaultParagraphFont"/>
    <w:uiPriority w:val="99"/>
    <w:rsid w:val="00CD173C"/>
    <w:rPr>
      <w:rFonts w:ascii="Times New Roman" w:eastAsia="Calibri" w:hAnsi="Times New Roman" w:cs="Times New Roman"/>
      <w:sz w:val="20"/>
      <w:szCs w:val="20"/>
      <w:lang w:val="en-US" w:eastAsia="en-US"/>
    </w:rPr>
  </w:style>
  <w:style w:type="character" w:customStyle="1" w:styleId="FootnoteTextChar1">
    <w:name w:val="Footnote Text Char1"/>
    <w:link w:val="FootnoteText"/>
    <w:uiPriority w:val="99"/>
    <w:rsid w:val="00CD173C"/>
    <w:rPr>
      <w:rFonts w:ascii="Times New Roman" w:eastAsia="Calibri" w:hAnsi="Times New Roman" w:cs="Times New Roman"/>
      <w:sz w:val="24"/>
      <w:szCs w:val="24"/>
      <w:lang w:val="en-US" w:eastAsia="x-none"/>
    </w:rPr>
  </w:style>
  <w:style w:type="character" w:styleId="FootnoteReference">
    <w:name w:val="footnote reference"/>
    <w:semiHidden/>
    <w:unhideWhenUsed/>
    <w:rsid w:val="00CD173C"/>
    <w:rPr>
      <w:vertAlign w:val="superscript"/>
    </w:rPr>
  </w:style>
  <w:style w:type="table" w:styleId="TableGrid">
    <w:name w:val="Table Grid"/>
    <w:basedOn w:val="TableNormal"/>
    <w:uiPriority w:val="39"/>
    <w:rsid w:val="00CD173C"/>
    <w:pPr>
      <w:spacing w:after="0" w:line="240" w:lineRule="auto"/>
    </w:pPr>
    <w:rPr>
      <w:rFonts w:ascii="Arial" w:eastAsia="Calibri" w:hAnsi="Arial" w:cs="Arial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CD173C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D173C"/>
    <w:rPr>
      <w:rFonts w:ascii="Times New Roman" w:eastAsia="Calibri" w:hAnsi="Times New Roman" w:cs="Times New Roman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D173C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D173C"/>
    <w:rPr>
      <w:rFonts w:ascii="Times New Roman" w:eastAsia="Calibri" w:hAnsi="Times New Roman" w:cs="Times New Roman"/>
      <w:sz w:val="24"/>
      <w:szCs w:val="24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173C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173C"/>
    <w:rPr>
      <w:rFonts w:ascii="Tahoma" w:eastAsia="Calibri" w:hAnsi="Tahoma" w:cs="Times New Roman"/>
      <w:sz w:val="16"/>
      <w:szCs w:val="16"/>
      <w:lang w:val="en-US" w:eastAsia="en-US"/>
    </w:rPr>
  </w:style>
  <w:style w:type="paragraph" w:styleId="BodyText">
    <w:name w:val="Body Text"/>
    <w:basedOn w:val="Normal"/>
    <w:link w:val="BodyTextChar"/>
    <w:rsid w:val="00CD173C"/>
    <w:pPr>
      <w:spacing w:after="0" w:line="240" w:lineRule="auto"/>
    </w:pPr>
    <w:rPr>
      <w:rFonts w:eastAsia="Times New Roman"/>
      <w:lang w:val="x-none" w:eastAsia="it-IT"/>
    </w:rPr>
  </w:style>
  <w:style w:type="character" w:customStyle="1" w:styleId="BodyTextChar">
    <w:name w:val="Body Text Char"/>
    <w:basedOn w:val="DefaultParagraphFont"/>
    <w:link w:val="BodyText"/>
    <w:rsid w:val="00CD173C"/>
    <w:rPr>
      <w:rFonts w:ascii="Times New Roman" w:eastAsia="Times New Roman" w:hAnsi="Times New Roman" w:cs="Times New Roman"/>
      <w:sz w:val="24"/>
      <w:szCs w:val="24"/>
      <w:lang w:val="x-none" w:eastAsia="it-IT"/>
    </w:rPr>
  </w:style>
  <w:style w:type="character" w:customStyle="1" w:styleId="CharChar5">
    <w:name w:val="Char Char5"/>
    <w:semiHidden/>
    <w:rsid w:val="00CD173C"/>
    <w:rPr>
      <w:lang w:val="en-US"/>
    </w:rPr>
  </w:style>
  <w:style w:type="character" w:styleId="CommentReference">
    <w:name w:val="annotation reference"/>
    <w:uiPriority w:val="99"/>
    <w:semiHidden/>
    <w:unhideWhenUsed/>
    <w:rsid w:val="00CD17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173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173C"/>
    <w:rPr>
      <w:rFonts w:ascii="Times New Roman" w:eastAsia="Calibri" w:hAnsi="Times New Roman" w:cs="Times New Roman"/>
      <w:sz w:val="24"/>
      <w:szCs w:val="24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17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173C"/>
    <w:rPr>
      <w:rFonts w:ascii="Times New Roman" w:eastAsia="Calibri" w:hAnsi="Times New Roman" w:cs="Times New Roman"/>
      <w:b/>
      <w:bCs/>
      <w:sz w:val="24"/>
      <w:szCs w:val="24"/>
      <w:lang w:val="en-US"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173C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173C"/>
    <w:rPr>
      <w:rFonts w:ascii="Times New Roman" w:eastAsia="Calibri" w:hAnsi="Times New Roman" w:cs="Times New Roman"/>
      <w:sz w:val="24"/>
      <w:szCs w:val="24"/>
      <w:lang w:val="en-US" w:eastAsia="en-US"/>
    </w:rPr>
  </w:style>
  <w:style w:type="character" w:styleId="EndnoteReference">
    <w:name w:val="endnote reference"/>
    <w:uiPriority w:val="99"/>
    <w:semiHidden/>
    <w:unhideWhenUsed/>
    <w:rsid w:val="00CD173C"/>
    <w:rPr>
      <w:vertAlign w:val="superscript"/>
    </w:rPr>
  </w:style>
  <w:style w:type="paragraph" w:styleId="ListParagraph">
    <w:name w:val="List Paragraph"/>
    <w:basedOn w:val="Normal"/>
    <w:uiPriority w:val="34"/>
    <w:qFormat/>
    <w:rsid w:val="00CD173C"/>
    <w:pPr>
      <w:spacing w:after="0" w:line="240" w:lineRule="auto"/>
      <w:ind w:left="720"/>
    </w:pPr>
    <w:rPr>
      <w:rFonts w:ascii="Calibri" w:hAnsi="Calibri"/>
      <w:sz w:val="22"/>
      <w:szCs w:val="22"/>
      <w:lang w:val="en-GB"/>
    </w:rPr>
  </w:style>
  <w:style w:type="paragraph" w:customStyle="1" w:styleId="Footnote">
    <w:name w:val="Footnote"/>
    <w:basedOn w:val="FootnoteText"/>
    <w:link w:val="FootnoteChar"/>
    <w:qFormat/>
    <w:rsid w:val="00CD173C"/>
    <w:pPr>
      <w:ind w:left="426" w:hanging="426"/>
    </w:pPr>
    <w:rPr>
      <w:sz w:val="20"/>
      <w:szCs w:val="20"/>
    </w:rPr>
  </w:style>
  <w:style w:type="character" w:customStyle="1" w:styleId="FootnoteChar">
    <w:name w:val="Footnote Char"/>
    <w:basedOn w:val="FootnoteTextChar1"/>
    <w:link w:val="Footnote"/>
    <w:rsid w:val="00CD173C"/>
    <w:rPr>
      <w:rFonts w:ascii="Times New Roman" w:eastAsia="Calibri" w:hAnsi="Times New Roman" w:cs="Times New Roman"/>
      <w:sz w:val="20"/>
      <w:szCs w:val="20"/>
      <w:lang w:val="en-US" w:eastAsia="x-none"/>
    </w:rPr>
  </w:style>
  <w:style w:type="table" w:customStyle="1" w:styleId="TableGrid1">
    <w:name w:val="Table Grid1"/>
    <w:basedOn w:val="TableNormal"/>
    <w:next w:val="TableGrid"/>
    <w:uiPriority w:val="39"/>
    <w:rsid w:val="00CD173C"/>
    <w:pPr>
      <w:spacing w:after="0" w:line="240" w:lineRule="auto"/>
    </w:pPr>
    <w:rPr>
      <w:rFonts w:ascii="Arial" w:eastAsia="Calibri" w:hAnsi="Arial" w:cs="Arial"/>
      <w:sz w:val="20"/>
      <w:szCs w:val="20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endnotebibliography">
    <w:name w:val="x_endnotebibliography"/>
    <w:basedOn w:val="Normal"/>
    <w:rsid w:val="00CD173C"/>
    <w:pPr>
      <w:spacing w:after="0" w:line="240" w:lineRule="auto"/>
      <w:jc w:val="left"/>
    </w:pPr>
    <w:rPr>
      <w:rFonts w:ascii="Calibri" w:eastAsiaTheme="minorEastAsia" w:hAnsi="Calibri" w:cs="Calibri"/>
      <w:sz w:val="22"/>
      <w:szCs w:val="22"/>
      <w:lang w:val="en-GB" w:eastAsia="zh-CN"/>
    </w:rPr>
  </w:style>
  <w:style w:type="character" w:styleId="Hyperlink">
    <w:name w:val="Hyperlink"/>
    <w:basedOn w:val="DefaultParagraphFont"/>
    <w:uiPriority w:val="99"/>
    <w:unhideWhenUsed/>
    <w:rsid w:val="00CD173C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D173C"/>
    <w:rPr>
      <w:color w:val="954F72"/>
      <w:u w:val="single"/>
    </w:rPr>
  </w:style>
  <w:style w:type="paragraph" w:customStyle="1" w:styleId="msonormal0">
    <w:name w:val="msonormal"/>
    <w:basedOn w:val="Normal"/>
    <w:rsid w:val="00CD173C"/>
    <w:pPr>
      <w:spacing w:before="100" w:beforeAutospacing="1" w:after="100" w:afterAutospacing="1" w:line="240" w:lineRule="auto"/>
      <w:jc w:val="left"/>
    </w:pPr>
    <w:rPr>
      <w:rFonts w:eastAsia="Times New Roman"/>
      <w:lang w:val="en-GB" w:eastAsia="zh-CN"/>
    </w:rPr>
  </w:style>
  <w:style w:type="paragraph" w:customStyle="1" w:styleId="font5">
    <w:name w:val="font5"/>
    <w:basedOn w:val="Normal"/>
    <w:rsid w:val="00CD173C"/>
    <w:pPr>
      <w:spacing w:before="100" w:beforeAutospacing="1" w:after="100" w:afterAutospacing="1" w:line="240" w:lineRule="auto"/>
      <w:jc w:val="left"/>
    </w:pPr>
    <w:rPr>
      <w:rFonts w:ascii="Calibri" w:eastAsia="Times New Roman" w:hAnsi="Calibri" w:cs="Calibri"/>
      <w:sz w:val="22"/>
      <w:szCs w:val="22"/>
      <w:lang w:val="en-GB" w:eastAsia="zh-CN"/>
    </w:rPr>
  </w:style>
  <w:style w:type="paragraph" w:customStyle="1" w:styleId="font6">
    <w:name w:val="font6"/>
    <w:basedOn w:val="Normal"/>
    <w:rsid w:val="00CD173C"/>
    <w:pPr>
      <w:spacing w:before="100" w:beforeAutospacing="1" w:after="100" w:afterAutospacing="1" w:line="240" w:lineRule="auto"/>
      <w:jc w:val="left"/>
    </w:pPr>
    <w:rPr>
      <w:rFonts w:ascii="Calibri" w:eastAsia="Times New Roman" w:hAnsi="Calibri" w:cs="Calibri"/>
      <w:sz w:val="22"/>
      <w:szCs w:val="22"/>
      <w:lang w:val="en-GB" w:eastAsia="zh-CN"/>
    </w:rPr>
  </w:style>
  <w:style w:type="paragraph" w:customStyle="1" w:styleId="xl63">
    <w:name w:val="xl63"/>
    <w:basedOn w:val="Normal"/>
    <w:rsid w:val="00CD173C"/>
    <w:pPr>
      <w:spacing w:before="100" w:beforeAutospacing="1" w:after="100" w:afterAutospacing="1" w:line="240" w:lineRule="auto"/>
      <w:jc w:val="left"/>
      <w:textAlignment w:val="center"/>
    </w:pPr>
    <w:rPr>
      <w:rFonts w:eastAsia="Times New Roman"/>
      <w:lang w:val="en-GB" w:eastAsia="zh-CN"/>
    </w:rPr>
  </w:style>
  <w:style w:type="paragraph" w:customStyle="1" w:styleId="xl64">
    <w:name w:val="xl64"/>
    <w:basedOn w:val="Normal"/>
    <w:rsid w:val="00CD173C"/>
    <w:pPr>
      <w:spacing w:before="100" w:beforeAutospacing="1" w:after="100" w:afterAutospacing="1" w:line="240" w:lineRule="auto"/>
      <w:jc w:val="left"/>
      <w:textAlignment w:val="center"/>
    </w:pPr>
    <w:rPr>
      <w:rFonts w:eastAsia="Times New Roman"/>
      <w:lang w:val="en-GB" w:eastAsia="zh-CN"/>
    </w:rPr>
  </w:style>
  <w:style w:type="paragraph" w:customStyle="1" w:styleId="xl65">
    <w:name w:val="xl65"/>
    <w:basedOn w:val="Normal"/>
    <w:rsid w:val="00CD173C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/>
      <w:lang w:val="en-GB" w:eastAsia="zh-CN"/>
    </w:rPr>
  </w:style>
  <w:style w:type="paragraph" w:customStyle="1" w:styleId="xl66">
    <w:name w:val="xl66"/>
    <w:basedOn w:val="Normal"/>
    <w:rsid w:val="00CD173C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/>
      <w:lang w:val="en-GB" w:eastAsia="zh-CN"/>
    </w:rPr>
  </w:style>
  <w:style w:type="numbering" w:customStyle="1" w:styleId="NoList1">
    <w:name w:val="No List1"/>
    <w:next w:val="NoList"/>
    <w:uiPriority w:val="99"/>
    <w:semiHidden/>
    <w:unhideWhenUsed/>
    <w:rsid w:val="00CD173C"/>
  </w:style>
  <w:style w:type="character" w:styleId="Emphasis">
    <w:name w:val="Emphasis"/>
    <w:basedOn w:val="DefaultParagraphFont"/>
    <w:uiPriority w:val="20"/>
    <w:qFormat/>
    <w:rsid w:val="00CD173C"/>
    <w:rPr>
      <w:i/>
      <w:iCs/>
    </w:rPr>
  </w:style>
  <w:style w:type="character" w:customStyle="1" w:styleId="st">
    <w:name w:val="st"/>
    <w:basedOn w:val="DefaultParagraphFont"/>
    <w:rsid w:val="00CD173C"/>
  </w:style>
  <w:style w:type="character" w:styleId="UnresolvedMention">
    <w:name w:val="Unresolved Mention"/>
    <w:basedOn w:val="DefaultParagraphFont"/>
    <w:uiPriority w:val="99"/>
    <w:semiHidden/>
    <w:unhideWhenUsed/>
    <w:rsid w:val="00CD173C"/>
    <w:rPr>
      <w:color w:val="605E5C"/>
      <w:shd w:val="clear" w:color="auto" w:fill="E1DFDD"/>
    </w:rPr>
  </w:style>
  <w:style w:type="paragraph" w:customStyle="1" w:styleId="Biblio">
    <w:name w:val="Biblio"/>
    <w:basedOn w:val="Normal"/>
    <w:link w:val="BiblioChar"/>
    <w:qFormat/>
    <w:rsid w:val="004E26D9"/>
    <w:pPr>
      <w:spacing w:after="0" w:line="240" w:lineRule="auto"/>
      <w:ind w:left="720" w:hanging="720"/>
    </w:pPr>
    <w:rPr>
      <w:noProof/>
      <w:sz w:val="22"/>
      <w:lang w:val="de-DE"/>
    </w:rPr>
  </w:style>
  <w:style w:type="character" w:customStyle="1" w:styleId="BiblioChar">
    <w:name w:val="Biblio Char"/>
    <w:basedOn w:val="DefaultParagraphFont"/>
    <w:link w:val="Biblio"/>
    <w:rsid w:val="004E26D9"/>
    <w:rPr>
      <w:rFonts w:ascii="Times New Roman" w:eastAsia="Calibri" w:hAnsi="Times New Roman" w:cs="Times New Roman"/>
      <w:noProof/>
      <w:szCs w:val="24"/>
      <w:lang w:val="de-DE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rug.nl/research/nederlands-agronomisch-historisch-instituut/download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yperlink" Target="http://sain.scaa.sk.ca/collections/david-farmer-fonds" TargetMode="External"/><Relationship Id="rId4" Type="http://schemas.openxmlformats.org/officeDocument/2006/relationships/numbering" Target="numbering.xml"/><Relationship Id="rId9" Type="http://schemas.openxmlformats.org/officeDocument/2006/relationships/hyperlink" Target="http://www.iisg.nl/hpw/grainprices.xl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BFFBAEE68EC64439C70D1D92B0E046C" ma:contentTypeVersion="11" ma:contentTypeDescription="Create a new document." ma:contentTypeScope="" ma:versionID="5d0ac2ac61b52317fb41e75c38eea4b7">
  <xsd:schema xmlns:xsd="http://www.w3.org/2001/XMLSchema" xmlns:xs="http://www.w3.org/2001/XMLSchema" xmlns:p="http://schemas.microsoft.com/office/2006/metadata/properties" xmlns:ns1="http://schemas.microsoft.com/sharepoint/v3" xmlns:ns3="5e1cff4d-8728-4fb0-bb3f-4778d5027b9c" targetNamespace="http://schemas.microsoft.com/office/2006/metadata/properties" ma:root="true" ma:fieldsID="0cce4e92dea10a6710041cfe1c6cbe43" ns1:_="" ns3:_="">
    <xsd:import namespace="http://schemas.microsoft.com/sharepoint/v3"/>
    <xsd:import namespace="5e1cff4d-8728-4fb0-bb3f-4778d5027b9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1:_ip_UnifiedCompliancePolicyProperties" minOccurs="0"/>
                <xsd:element ref="ns1:_ip_UnifiedCompliancePolicyUIAction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2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3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1cff4d-8728-4fb0-bb3f-4778d5027b9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E200C2C-0571-49C6-A977-1017B1874CD9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2.xml><?xml version="1.0" encoding="utf-8"?>
<ds:datastoreItem xmlns:ds="http://schemas.openxmlformats.org/officeDocument/2006/customXml" ds:itemID="{E97BDA7D-B1FF-4221-9602-847DE008ED0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ACC3263-3F4D-4C71-821C-56F0F240FA9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5e1cff4d-8728-4fb0-bb3f-4778d5027b9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3</Pages>
  <Words>149543</Words>
  <Characters>852399</Characters>
  <Application>Microsoft Office Word</Application>
  <DocSecurity>0</DocSecurity>
  <Lines>7103</Lines>
  <Paragraphs>19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9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olckart,OJ</dc:creator>
  <cp:keywords/>
  <dc:description/>
  <cp:lastModifiedBy>SS</cp:lastModifiedBy>
  <cp:revision>3</cp:revision>
  <dcterms:created xsi:type="dcterms:W3CDTF">2020-12-08T14:34:00Z</dcterms:created>
  <dcterms:modified xsi:type="dcterms:W3CDTF">2020-12-08T2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BFFBAEE68EC64439C70D1D92B0E046C</vt:lpwstr>
  </property>
</Properties>
</file>